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52D37B" w14:textId="7FF30C63" w:rsidR="00A51988" w:rsidRPr="00D5687F" w:rsidRDefault="00A51988" w:rsidP="00A51988">
      <w:pPr>
        <w:jc w:val="center"/>
        <w:rPr>
          <w:b/>
          <w:bCs/>
          <w:sz w:val="28"/>
          <w:szCs w:val="28"/>
        </w:rPr>
      </w:pPr>
      <w:r w:rsidRPr="00D5687F">
        <w:rPr>
          <w:b/>
          <w:bCs/>
          <w:sz w:val="28"/>
          <w:szCs w:val="28"/>
        </w:rPr>
        <w:t>СОДЕРЖАНИЕ</w:t>
      </w:r>
    </w:p>
    <w:sdt>
      <w:sdtPr>
        <w:rPr>
          <w:rFonts w:ascii="Times New Roman" w:eastAsia="Times New Roman" w:hAnsi="Times New Roman" w:cs="Times New Roman"/>
          <w:color w:val="auto"/>
          <w:sz w:val="28"/>
          <w:szCs w:val="28"/>
          <w:lang w:eastAsia="en-US"/>
        </w:rPr>
        <w:id w:val="976651812"/>
        <w:docPartObj>
          <w:docPartGallery w:val="Table of Contents"/>
          <w:docPartUnique/>
        </w:docPartObj>
      </w:sdtPr>
      <w:sdtEndPr>
        <w:rPr>
          <w:b/>
          <w:bCs/>
        </w:rPr>
      </w:sdtEndPr>
      <w:sdtContent>
        <w:p w14:paraId="5999CB8B" w14:textId="5BC2AA62" w:rsidR="00213563" w:rsidRPr="00D5687F" w:rsidRDefault="00213563">
          <w:pPr>
            <w:pStyle w:val="ab"/>
            <w:rPr>
              <w:rFonts w:ascii="Times New Roman" w:hAnsi="Times New Roman" w:cs="Times New Roman"/>
              <w:sz w:val="28"/>
              <w:szCs w:val="28"/>
            </w:rPr>
          </w:pPr>
        </w:p>
        <w:p w14:paraId="08EEE274" w14:textId="77777777" w:rsidR="005876E7" w:rsidRPr="00A4463D" w:rsidRDefault="00165AD4">
          <w:pPr>
            <w:pStyle w:val="11"/>
            <w:tabs>
              <w:tab w:val="right" w:leader="dot" w:pos="9345"/>
            </w:tabs>
            <w:rPr>
              <w:rFonts w:eastAsiaTheme="minorEastAsia"/>
              <w:noProof/>
              <w:sz w:val="22"/>
              <w:lang w:eastAsia="ru-RU"/>
            </w:rPr>
          </w:pPr>
          <w:r w:rsidRPr="00A4463D">
            <w:rPr>
              <w:szCs w:val="28"/>
            </w:rPr>
            <w:fldChar w:fldCharType="begin"/>
          </w:r>
          <w:r w:rsidRPr="00A4463D">
            <w:rPr>
              <w:szCs w:val="28"/>
            </w:rPr>
            <w:instrText xml:space="preserve"> TOC \o "1-3" \h \z \u </w:instrText>
          </w:r>
          <w:r w:rsidRPr="00A4463D">
            <w:rPr>
              <w:szCs w:val="28"/>
            </w:rPr>
            <w:fldChar w:fldCharType="separate"/>
          </w:r>
          <w:hyperlink w:anchor="_Toc106126944" w:history="1">
            <w:r w:rsidR="005876E7" w:rsidRPr="00A4463D">
              <w:rPr>
                <w:rStyle w:val="a7"/>
                <w:noProof/>
              </w:rPr>
              <w:t>ОБОЗНАЧЕНИЯ И СОКРАЩЕНИЯ</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44 \h </w:instrText>
            </w:r>
            <w:r w:rsidR="005876E7" w:rsidRPr="00A4463D">
              <w:rPr>
                <w:noProof/>
                <w:webHidden/>
              </w:rPr>
            </w:r>
            <w:r w:rsidR="005876E7" w:rsidRPr="00A4463D">
              <w:rPr>
                <w:noProof/>
                <w:webHidden/>
              </w:rPr>
              <w:fldChar w:fldCharType="separate"/>
            </w:r>
            <w:r w:rsidR="00B30108">
              <w:rPr>
                <w:noProof/>
                <w:webHidden/>
              </w:rPr>
              <w:t>5</w:t>
            </w:r>
            <w:r w:rsidR="005876E7" w:rsidRPr="00A4463D">
              <w:rPr>
                <w:noProof/>
                <w:webHidden/>
              </w:rPr>
              <w:fldChar w:fldCharType="end"/>
            </w:r>
          </w:hyperlink>
        </w:p>
        <w:p w14:paraId="4F72292C" w14:textId="77777777" w:rsidR="005876E7" w:rsidRPr="00A4463D" w:rsidRDefault="00925815">
          <w:pPr>
            <w:pStyle w:val="11"/>
            <w:tabs>
              <w:tab w:val="right" w:leader="dot" w:pos="9345"/>
            </w:tabs>
            <w:rPr>
              <w:rFonts w:eastAsiaTheme="minorEastAsia"/>
              <w:noProof/>
              <w:sz w:val="22"/>
              <w:lang w:eastAsia="ru-RU"/>
            </w:rPr>
          </w:pPr>
          <w:hyperlink w:anchor="_Toc106126945" w:history="1">
            <w:r w:rsidR="005876E7" w:rsidRPr="00A4463D">
              <w:rPr>
                <w:rStyle w:val="a7"/>
                <w:noProof/>
              </w:rPr>
              <w:t>ВВЕДЕНИ</w:t>
            </w:r>
            <w:bookmarkStart w:id="0" w:name="_GoBack"/>
            <w:bookmarkEnd w:id="0"/>
            <w:r w:rsidR="005876E7" w:rsidRPr="00A4463D">
              <w:rPr>
                <w:rStyle w:val="a7"/>
                <w:noProof/>
              </w:rPr>
              <w:t>Е</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45 \h </w:instrText>
            </w:r>
            <w:r w:rsidR="005876E7" w:rsidRPr="00A4463D">
              <w:rPr>
                <w:noProof/>
                <w:webHidden/>
              </w:rPr>
            </w:r>
            <w:r w:rsidR="005876E7" w:rsidRPr="00A4463D">
              <w:rPr>
                <w:noProof/>
                <w:webHidden/>
              </w:rPr>
              <w:fldChar w:fldCharType="separate"/>
            </w:r>
            <w:r w:rsidR="00B30108">
              <w:rPr>
                <w:noProof/>
                <w:webHidden/>
              </w:rPr>
              <w:t>6</w:t>
            </w:r>
            <w:r w:rsidR="005876E7" w:rsidRPr="00A4463D">
              <w:rPr>
                <w:noProof/>
                <w:webHidden/>
              </w:rPr>
              <w:fldChar w:fldCharType="end"/>
            </w:r>
          </w:hyperlink>
        </w:p>
        <w:p w14:paraId="69A25D31" w14:textId="77777777" w:rsidR="005876E7" w:rsidRPr="00A4463D" w:rsidRDefault="00925815" w:rsidP="005876E7">
          <w:pPr>
            <w:pStyle w:val="11"/>
            <w:tabs>
              <w:tab w:val="right" w:leader="dot" w:pos="9345"/>
            </w:tabs>
            <w:ind w:left="708" w:firstLine="1"/>
            <w:rPr>
              <w:rFonts w:eastAsiaTheme="minorEastAsia"/>
              <w:noProof/>
              <w:sz w:val="22"/>
              <w:lang w:eastAsia="ru-RU"/>
            </w:rPr>
          </w:pPr>
          <w:hyperlink w:anchor="_Toc106126946" w:history="1">
            <w:r w:rsidR="005876E7" w:rsidRPr="00A4463D">
              <w:rPr>
                <w:rStyle w:val="a7"/>
                <w:noProof/>
              </w:rPr>
              <w:t>1 Современное информационное обеспечение мониторинга спортивных событий</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46 \h </w:instrText>
            </w:r>
            <w:r w:rsidR="005876E7" w:rsidRPr="00A4463D">
              <w:rPr>
                <w:noProof/>
                <w:webHidden/>
              </w:rPr>
            </w:r>
            <w:r w:rsidR="005876E7" w:rsidRPr="00A4463D">
              <w:rPr>
                <w:noProof/>
                <w:webHidden/>
              </w:rPr>
              <w:fldChar w:fldCharType="separate"/>
            </w:r>
            <w:r w:rsidR="00B30108">
              <w:rPr>
                <w:noProof/>
                <w:webHidden/>
              </w:rPr>
              <w:t>9</w:t>
            </w:r>
            <w:r w:rsidR="005876E7" w:rsidRPr="00A4463D">
              <w:rPr>
                <w:noProof/>
                <w:webHidden/>
              </w:rPr>
              <w:fldChar w:fldCharType="end"/>
            </w:r>
          </w:hyperlink>
        </w:p>
        <w:p w14:paraId="14DE0356" w14:textId="77777777" w:rsidR="005876E7" w:rsidRPr="00A4463D" w:rsidRDefault="00925815">
          <w:pPr>
            <w:pStyle w:val="21"/>
            <w:tabs>
              <w:tab w:val="left" w:pos="1540"/>
              <w:tab w:val="right" w:leader="dot" w:pos="9345"/>
            </w:tabs>
            <w:rPr>
              <w:rFonts w:eastAsiaTheme="minorEastAsia"/>
              <w:noProof/>
              <w:sz w:val="22"/>
              <w:lang w:eastAsia="ru-RU"/>
            </w:rPr>
          </w:pPr>
          <w:hyperlink w:anchor="_Toc106126947" w:history="1">
            <w:r w:rsidR="005876E7" w:rsidRPr="00A4463D">
              <w:rPr>
                <w:rStyle w:val="a7"/>
                <w:noProof/>
              </w:rPr>
              <w:t>1.1</w:t>
            </w:r>
            <w:r w:rsidR="005876E7" w:rsidRPr="00A4463D">
              <w:rPr>
                <w:rFonts w:eastAsiaTheme="minorEastAsia"/>
                <w:noProof/>
                <w:sz w:val="22"/>
                <w:lang w:eastAsia="ru-RU"/>
              </w:rPr>
              <w:tab/>
            </w:r>
            <w:r w:rsidR="005876E7" w:rsidRPr="00A4463D">
              <w:rPr>
                <w:rStyle w:val="a7"/>
                <w:noProof/>
              </w:rPr>
              <w:t>Обзор аналогов агрегаторов спортивных событий</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47 \h </w:instrText>
            </w:r>
            <w:r w:rsidR="005876E7" w:rsidRPr="00A4463D">
              <w:rPr>
                <w:noProof/>
                <w:webHidden/>
              </w:rPr>
            </w:r>
            <w:r w:rsidR="005876E7" w:rsidRPr="00A4463D">
              <w:rPr>
                <w:noProof/>
                <w:webHidden/>
              </w:rPr>
              <w:fldChar w:fldCharType="separate"/>
            </w:r>
            <w:r w:rsidR="00B30108">
              <w:rPr>
                <w:noProof/>
                <w:webHidden/>
              </w:rPr>
              <w:t>9</w:t>
            </w:r>
            <w:r w:rsidR="005876E7" w:rsidRPr="00A4463D">
              <w:rPr>
                <w:noProof/>
                <w:webHidden/>
              </w:rPr>
              <w:fldChar w:fldCharType="end"/>
            </w:r>
          </w:hyperlink>
        </w:p>
        <w:p w14:paraId="2432A840" w14:textId="77777777" w:rsidR="005876E7" w:rsidRPr="00A4463D" w:rsidRDefault="00925815">
          <w:pPr>
            <w:pStyle w:val="31"/>
            <w:tabs>
              <w:tab w:val="right" w:leader="dot" w:pos="9345"/>
            </w:tabs>
            <w:rPr>
              <w:rFonts w:ascii="Times New Roman" w:hAnsi="Times New Roman"/>
              <w:noProof/>
              <w:sz w:val="22"/>
            </w:rPr>
          </w:pPr>
          <w:hyperlink w:anchor="_Toc106126948" w:history="1">
            <w:r w:rsidR="005876E7" w:rsidRPr="00A4463D">
              <w:rPr>
                <w:rStyle w:val="a7"/>
                <w:rFonts w:ascii="Times New Roman" w:hAnsi="Times New Roman"/>
                <w:noProof/>
              </w:rPr>
              <w:t xml:space="preserve">1.1.1 </w:t>
            </w:r>
            <w:r w:rsidR="005876E7" w:rsidRPr="00A4463D">
              <w:rPr>
                <w:rStyle w:val="a7"/>
                <w:rFonts w:ascii="Times New Roman" w:hAnsi="Times New Roman"/>
                <w:noProof/>
                <w:lang w:val="en-US"/>
              </w:rPr>
              <w:t>FlashScore</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48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9</w:t>
            </w:r>
            <w:r w:rsidR="005876E7" w:rsidRPr="00A4463D">
              <w:rPr>
                <w:rFonts w:ascii="Times New Roman" w:hAnsi="Times New Roman"/>
                <w:noProof/>
                <w:webHidden/>
              </w:rPr>
              <w:fldChar w:fldCharType="end"/>
            </w:r>
          </w:hyperlink>
        </w:p>
        <w:p w14:paraId="466D66F5" w14:textId="77777777" w:rsidR="005876E7" w:rsidRPr="00A4463D" w:rsidRDefault="00925815">
          <w:pPr>
            <w:pStyle w:val="31"/>
            <w:tabs>
              <w:tab w:val="right" w:leader="dot" w:pos="9345"/>
            </w:tabs>
            <w:rPr>
              <w:rFonts w:ascii="Times New Roman" w:hAnsi="Times New Roman"/>
              <w:noProof/>
              <w:sz w:val="22"/>
            </w:rPr>
          </w:pPr>
          <w:hyperlink w:anchor="_Toc106126949" w:history="1">
            <w:r w:rsidR="005876E7" w:rsidRPr="00A4463D">
              <w:rPr>
                <w:rStyle w:val="a7"/>
                <w:rFonts w:ascii="Times New Roman" w:hAnsi="Times New Roman"/>
                <w:noProof/>
              </w:rPr>
              <w:t xml:space="preserve">1.1.2 </w:t>
            </w:r>
            <w:r w:rsidR="005876E7" w:rsidRPr="00A4463D">
              <w:rPr>
                <w:rStyle w:val="a7"/>
                <w:rFonts w:ascii="Times New Roman" w:hAnsi="Times New Roman"/>
                <w:noProof/>
                <w:lang w:val="en-US"/>
              </w:rPr>
              <w:t>Championat</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49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12</w:t>
            </w:r>
            <w:r w:rsidR="005876E7" w:rsidRPr="00A4463D">
              <w:rPr>
                <w:rFonts w:ascii="Times New Roman" w:hAnsi="Times New Roman"/>
                <w:noProof/>
                <w:webHidden/>
              </w:rPr>
              <w:fldChar w:fldCharType="end"/>
            </w:r>
          </w:hyperlink>
        </w:p>
        <w:p w14:paraId="6E139852" w14:textId="77777777" w:rsidR="005876E7" w:rsidRPr="00A4463D" w:rsidRDefault="00925815">
          <w:pPr>
            <w:pStyle w:val="21"/>
            <w:tabs>
              <w:tab w:val="right" w:leader="dot" w:pos="9345"/>
            </w:tabs>
            <w:rPr>
              <w:rFonts w:eastAsiaTheme="minorEastAsia"/>
              <w:noProof/>
              <w:sz w:val="22"/>
              <w:lang w:eastAsia="ru-RU"/>
            </w:rPr>
          </w:pPr>
          <w:hyperlink w:anchor="_Toc106126950" w:history="1">
            <w:r w:rsidR="005876E7" w:rsidRPr="00A4463D">
              <w:rPr>
                <w:rStyle w:val="a7"/>
                <w:noProof/>
              </w:rPr>
              <w:t>1.2 Постановка задачи</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50 \h </w:instrText>
            </w:r>
            <w:r w:rsidR="005876E7" w:rsidRPr="00A4463D">
              <w:rPr>
                <w:noProof/>
                <w:webHidden/>
              </w:rPr>
            </w:r>
            <w:r w:rsidR="005876E7" w:rsidRPr="00A4463D">
              <w:rPr>
                <w:noProof/>
                <w:webHidden/>
              </w:rPr>
              <w:fldChar w:fldCharType="separate"/>
            </w:r>
            <w:r w:rsidR="00B30108">
              <w:rPr>
                <w:noProof/>
                <w:webHidden/>
              </w:rPr>
              <w:t>16</w:t>
            </w:r>
            <w:r w:rsidR="005876E7" w:rsidRPr="00A4463D">
              <w:rPr>
                <w:noProof/>
                <w:webHidden/>
              </w:rPr>
              <w:fldChar w:fldCharType="end"/>
            </w:r>
          </w:hyperlink>
        </w:p>
        <w:p w14:paraId="00C78165" w14:textId="77777777" w:rsidR="005876E7" w:rsidRPr="00A4463D" w:rsidRDefault="00925815">
          <w:pPr>
            <w:pStyle w:val="11"/>
            <w:tabs>
              <w:tab w:val="right" w:leader="dot" w:pos="9345"/>
            </w:tabs>
            <w:rPr>
              <w:rFonts w:eastAsiaTheme="minorEastAsia"/>
              <w:noProof/>
              <w:sz w:val="22"/>
              <w:lang w:eastAsia="ru-RU"/>
            </w:rPr>
          </w:pPr>
          <w:hyperlink w:anchor="_Toc106126951" w:history="1">
            <w:r w:rsidR="005876E7" w:rsidRPr="00A4463D">
              <w:rPr>
                <w:rStyle w:val="a7"/>
                <w:noProof/>
              </w:rPr>
              <w:t>2 Выбор технологий и инструментов для разработки приложения</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51 \h </w:instrText>
            </w:r>
            <w:r w:rsidR="005876E7" w:rsidRPr="00A4463D">
              <w:rPr>
                <w:noProof/>
                <w:webHidden/>
              </w:rPr>
            </w:r>
            <w:r w:rsidR="005876E7" w:rsidRPr="00A4463D">
              <w:rPr>
                <w:noProof/>
                <w:webHidden/>
              </w:rPr>
              <w:fldChar w:fldCharType="separate"/>
            </w:r>
            <w:r w:rsidR="00B30108">
              <w:rPr>
                <w:noProof/>
                <w:webHidden/>
              </w:rPr>
              <w:t>18</w:t>
            </w:r>
            <w:r w:rsidR="005876E7" w:rsidRPr="00A4463D">
              <w:rPr>
                <w:noProof/>
                <w:webHidden/>
              </w:rPr>
              <w:fldChar w:fldCharType="end"/>
            </w:r>
          </w:hyperlink>
        </w:p>
        <w:p w14:paraId="00BBC00F" w14:textId="77777777" w:rsidR="005876E7" w:rsidRPr="00A4463D" w:rsidRDefault="00925815">
          <w:pPr>
            <w:pStyle w:val="21"/>
            <w:tabs>
              <w:tab w:val="right" w:leader="dot" w:pos="9345"/>
            </w:tabs>
            <w:rPr>
              <w:rFonts w:eastAsiaTheme="minorEastAsia"/>
              <w:noProof/>
              <w:sz w:val="22"/>
              <w:lang w:eastAsia="ru-RU"/>
            </w:rPr>
          </w:pPr>
          <w:hyperlink w:anchor="_Toc106126952" w:history="1">
            <w:r w:rsidR="005876E7" w:rsidRPr="00A4463D">
              <w:rPr>
                <w:rStyle w:val="a7"/>
                <w:noProof/>
              </w:rPr>
              <w:t>2.1 Выбор технологий для разработки приложения</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52 \h </w:instrText>
            </w:r>
            <w:r w:rsidR="005876E7" w:rsidRPr="00A4463D">
              <w:rPr>
                <w:noProof/>
                <w:webHidden/>
              </w:rPr>
            </w:r>
            <w:r w:rsidR="005876E7" w:rsidRPr="00A4463D">
              <w:rPr>
                <w:noProof/>
                <w:webHidden/>
              </w:rPr>
              <w:fldChar w:fldCharType="separate"/>
            </w:r>
            <w:r w:rsidR="00B30108">
              <w:rPr>
                <w:noProof/>
                <w:webHidden/>
              </w:rPr>
              <w:t>18</w:t>
            </w:r>
            <w:r w:rsidR="005876E7" w:rsidRPr="00A4463D">
              <w:rPr>
                <w:noProof/>
                <w:webHidden/>
              </w:rPr>
              <w:fldChar w:fldCharType="end"/>
            </w:r>
          </w:hyperlink>
        </w:p>
        <w:p w14:paraId="3DC3B40D" w14:textId="77777777" w:rsidR="005876E7" w:rsidRPr="00A4463D" w:rsidRDefault="00925815">
          <w:pPr>
            <w:pStyle w:val="31"/>
            <w:tabs>
              <w:tab w:val="right" w:leader="dot" w:pos="9345"/>
            </w:tabs>
            <w:rPr>
              <w:rFonts w:ascii="Times New Roman" w:hAnsi="Times New Roman"/>
              <w:noProof/>
              <w:sz w:val="22"/>
            </w:rPr>
          </w:pPr>
          <w:hyperlink w:anchor="_Toc106126953" w:history="1">
            <w:r w:rsidR="005876E7" w:rsidRPr="00A4463D">
              <w:rPr>
                <w:rStyle w:val="a7"/>
                <w:rFonts w:ascii="Times New Roman" w:hAnsi="Times New Roman"/>
                <w:noProof/>
              </w:rPr>
              <w:t>2.1.1 Серверная часть</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53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18</w:t>
            </w:r>
            <w:r w:rsidR="005876E7" w:rsidRPr="00A4463D">
              <w:rPr>
                <w:rFonts w:ascii="Times New Roman" w:hAnsi="Times New Roman"/>
                <w:noProof/>
                <w:webHidden/>
              </w:rPr>
              <w:fldChar w:fldCharType="end"/>
            </w:r>
          </w:hyperlink>
        </w:p>
        <w:p w14:paraId="17DF2955" w14:textId="77777777" w:rsidR="005876E7" w:rsidRPr="00A4463D" w:rsidRDefault="00925815">
          <w:pPr>
            <w:pStyle w:val="31"/>
            <w:tabs>
              <w:tab w:val="right" w:leader="dot" w:pos="9345"/>
            </w:tabs>
            <w:rPr>
              <w:rFonts w:ascii="Times New Roman" w:hAnsi="Times New Roman"/>
              <w:noProof/>
              <w:sz w:val="22"/>
            </w:rPr>
          </w:pPr>
          <w:hyperlink w:anchor="_Toc106126954" w:history="1">
            <w:r w:rsidR="005876E7" w:rsidRPr="00A4463D">
              <w:rPr>
                <w:rStyle w:val="a7"/>
                <w:rFonts w:ascii="Times New Roman" w:hAnsi="Times New Roman"/>
                <w:noProof/>
              </w:rPr>
              <w:t>2.1.2 Клиентская часть</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54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19</w:t>
            </w:r>
            <w:r w:rsidR="005876E7" w:rsidRPr="00A4463D">
              <w:rPr>
                <w:rFonts w:ascii="Times New Roman" w:hAnsi="Times New Roman"/>
                <w:noProof/>
                <w:webHidden/>
              </w:rPr>
              <w:fldChar w:fldCharType="end"/>
            </w:r>
          </w:hyperlink>
        </w:p>
        <w:p w14:paraId="67415B7F" w14:textId="77777777" w:rsidR="005876E7" w:rsidRPr="00A4463D" w:rsidRDefault="00925815">
          <w:pPr>
            <w:pStyle w:val="21"/>
            <w:tabs>
              <w:tab w:val="right" w:leader="dot" w:pos="9345"/>
            </w:tabs>
            <w:rPr>
              <w:rFonts w:eastAsiaTheme="minorEastAsia"/>
              <w:noProof/>
              <w:sz w:val="22"/>
              <w:lang w:eastAsia="ru-RU"/>
            </w:rPr>
          </w:pPr>
          <w:hyperlink w:anchor="_Toc106126955" w:history="1">
            <w:r w:rsidR="005876E7" w:rsidRPr="00A4463D">
              <w:rPr>
                <w:rStyle w:val="a7"/>
                <w:noProof/>
              </w:rPr>
              <w:t>2.2 Программное обеспечение для разработки</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55 \h </w:instrText>
            </w:r>
            <w:r w:rsidR="005876E7" w:rsidRPr="00A4463D">
              <w:rPr>
                <w:noProof/>
                <w:webHidden/>
              </w:rPr>
            </w:r>
            <w:r w:rsidR="005876E7" w:rsidRPr="00A4463D">
              <w:rPr>
                <w:noProof/>
                <w:webHidden/>
              </w:rPr>
              <w:fldChar w:fldCharType="separate"/>
            </w:r>
            <w:r w:rsidR="00B30108">
              <w:rPr>
                <w:noProof/>
                <w:webHidden/>
              </w:rPr>
              <w:t>22</w:t>
            </w:r>
            <w:r w:rsidR="005876E7" w:rsidRPr="00A4463D">
              <w:rPr>
                <w:noProof/>
                <w:webHidden/>
              </w:rPr>
              <w:fldChar w:fldCharType="end"/>
            </w:r>
          </w:hyperlink>
        </w:p>
        <w:p w14:paraId="51600B20" w14:textId="77777777" w:rsidR="005876E7" w:rsidRPr="00A4463D" w:rsidRDefault="00925815">
          <w:pPr>
            <w:pStyle w:val="31"/>
            <w:tabs>
              <w:tab w:val="right" w:leader="dot" w:pos="9345"/>
            </w:tabs>
            <w:rPr>
              <w:rFonts w:ascii="Times New Roman" w:hAnsi="Times New Roman"/>
              <w:noProof/>
              <w:sz w:val="22"/>
            </w:rPr>
          </w:pPr>
          <w:hyperlink w:anchor="_Toc106126956" w:history="1">
            <w:r w:rsidR="005876E7" w:rsidRPr="00A4463D">
              <w:rPr>
                <w:rStyle w:val="a7"/>
                <w:rFonts w:ascii="Times New Roman" w:hAnsi="Times New Roman"/>
                <w:noProof/>
              </w:rPr>
              <w:t>2.2.1 Среда разработки</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56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22</w:t>
            </w:r>
            <w:r w:rsidR="005876E7" w:rsidRPr="00A4463D">
              <w:rPr>
                <w:rFonts w:ascii="Times New Roman" w:hAnsi="Times New Roman"/>
                <w:noProof/>
                <w:webHidden/>
              </w:rPr>
              <w:fldChar w:fldCharType="end"/>
            </w:r>
          </w:hyperlink>
        </w:p>
        <w:p w14:paraId="6C97AB5B" w14:textId="77777777" w:rsidR="005876E7" w:rsidRPr="00A4463D" w:rsidRDefault="00925815">
          <w:pPr>
            <w:pStyle w:val="31"/>
            <w:tabs>
              <w:tab w:val="right" w:leader="dot" w:pos="9345"/>
            </w:tabs>
            <w:rPr>
              <w:rFonts w:ascii="Times New Roman" w:hAnsi="Times New Roman"/>
              <w:noProof/>
              <w:sz w:val="22"/>
            </w:rPr>
          </w:pPr>
          <w:hyperlink w:anchor="_Toc106126957" w:history="1">
            <w:r w:rsidR="005876E7" w:rsidRPr="00A4463D">
              <w:rPr>
                <w:rStyle w:val="a7"/>
                <w:rFonts w:ascii="Times New Roman" w:hAnsi="Times New Roman"/>
                <w:noProof/>
              </w:rPr>
              <w:t>2.2.2 Сборка проекта</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57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23</w:t>
            </w:r>
            <w:r w:rsidR="005876E7" w:rsidRPr="00A4463D">
              <w:rPr>
                <w:rFonts w:ascii="Times New Roman" w:hAnsi="Times New Roman"/>
                <w:noProof/>
                <w:webHidden/>
              </w:rPr>
              <w:fldChar w:fldCharType="end"/>
            </w:r>
          </w:hyperlink>
        </w:p>
        <w:p w14:paraId="1195AF02" w14:textId="77777777" w:rsidR="005876E7" w:rsidRPr="00A4463D" w:rsidRDefault="00925815">
          <w:pPr>
            <w:pStyle w:val="31"/>
            <w:tabs>
              <w:tab w:val="right" w:leader="dot" w:pos="9345"/>
            </w:tabs>
            <w:rPr>
              <w:rFonts w:ascii="Times New Roman" w:hAnsi="Times New Roman"/>
              <w:noProof/>
              <w:sz w:val="22"/>
            </w:rPr>
          </w:pPr>
          <w:hyperlink w:anchor="_Toc106126958" w:history="1">
            <w:r w:rsidR="005876E7" w:rsidRPr="00A4463D">
              <w:rPr>
                <w:rStyle w:val="a7"/>
                <w:rFonts w:ascii="Times New Roman" w:hAnsi="Times New Roman"/>
                <w:noProof/>
              </w:rPr>
              <w:t>2.2.3 Система контроля версий</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58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23</w:t>
            </w:r>
            <w:r w:rsidR="005876E7" w:rsidRPr="00A4463D">
              <w:rPr>
                <w:rFonts w:ascii="Times New Roman" w:hAnsi="Times New Roman"/>
                <w:noProof/>
                <w:webHidden/>
              </w:rPr>
              <w:fldChar w:fldCharType="end"/>
            </w:r>
          </w:hyperlink>
        </w:p>
        <w:p w14:paraId="36679766" w14:textId="77777777" w:rsidR="005876E7" w:rsidRPr="00A4463D" w:rsidRDefault="00925815">
          <w:pPr>
            <w:pStyle w:val="21"/>
            <w:tabs>
              <w:tab w:val="right" w:leader="dot" w:pos="9345"/>
            </w:tabs>
            <w:rPr>
              <w:rFonts w:eastAsiaTheme="minorEastAsia"/>
              <w:noProof/>
              <w:sz w:val="22"/>
              <w:lang w:eastAsia="ru-RU"/>
            </w:rPr>
          </w:pPr>
          <w:hyperlink w:anchor="_Toc106126959" w:history="1">
            <w:r w:rsidR="005876E7" w:rsidRPr="00A4463D">
              <w:rPr>
                <w:rStyle w:val="a7"/>
                <w:noProof/>
              </w:rPr>
              <w:t>2.3 Инструменты для упрощения разработки</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59 \h </w:instrText>
            </w:r>
            <w:r w:rsidR="005876E7" w:rsidRPr="00A4463D">
              <w:rPr>
                <w:noProof/>
                <w:webHidden/>
              </w:rPr>
            </w:r>
            <w:r w:rsidR="005876E7" w:rsidRPr="00A4463D">
              <w:rPr>
                <w:noProof/>
                <w:webHidden/>
              </w:rPr>
              <w:fldChar w:fldCharType="separate"/>
            </w:r>
            <w:r w:rsidR="00B30108">
              <w:rPr>
                <w:noProof/>
                <w:webHidden/>
              </w:rPr>
              <w:t>25</w:t>
            </w:r>
            <w:r w:rsidR="005876E7" w:rsidRPr="00A4463D">
              <w:rPr>
                <w:noProof/>
                <w:webHidden/>
              </w:rPr>
              <w:fldChar w:fldCharType="end"/>
            </w:r>
          </w:hyperlink>
        </w:p>
        <w:p w14:paraId="3F27FC52" w14:textId="77777777" w:rsidR="005876E7" w:rsidRPr="00A4463D" w:rsidRDefault="00925815" w:rsidP="005876E7">
          <w:pPr>
            <w:pStyle w:val="11"/>
            <w:tabs>
              <w:tab w:val="right" w:leader="dot" w:pos="9345"/>
            </w:tabs>
            <w:ind w:left="708" w:firstLine="1"/>
            <w:rPr>
              <w:rFonts w:eastAsiaTheme="minorEastAsia"/>
              <w:noProof/>
              <w:sz w:val="22"/>
              <w:lang w:eastAsia="ru-RU"/>
            </w:rPr>
          </w:pPr>
          <w:hyperlink w:anchor="_Toc106126960" w:history="1">
            <w:r w:rsidR="005876E7" w:rsidRPr="00A4463D">
              <w:rPr>
                <w:rStyle w:val="a7"/>
                <w:noProof/>
                <w:shd w:val="clear" w:color="auto" w:fill="FFFFFF"/>
              </w:rPr>
              <w:t>3  Реализация клиентской части информационной системы для мониторинга спортивных событий</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60 \h </w:instrText>
            </w:r>
            <w:r w:rsidR="005876E7" w:rsidRPr="00A4463D">
              <w:rPr>
                <w:noProof/>
                <w:webHidden/>
              </w:rPr>
            </w:r>
            <w:r w:rsidR="005876E7" w:rsidRPr="00A4463D">
              <w:rPr>
                <w:noProof/>
                <w:webHidden/>
              </w:rPr>
              <w:fldChar w:fldCharType="separate"/>
            </w:r>
            <w:r w:rsidR="00B30108">
              <w:rPr>
                <w:noProof/>
                <w:webHidden/>
              </w:rPr>
              <w:t>28</w:t>
            </w:r>
            <w:r w:rsidR="005876E7" w:rsidRPr="00A4463D">
              <w:rPr>
                <w:noProof/>
                <w:webHidden/>
              </w:rPr>
              <w:fldChar w:fldCharType="end"/>
            </w:r>
          </w:hyperlink>
        </w:p>
        <w:p w14:paraId="7C07AE93" w14:textId="77777777" w:rsidR="005876E7" w:rsidRPr="00A4463D" w:rsidRDefault="00925815">
          <w:pPr>
            <w:pStyle w:val="21"/>
            <w:tabs>
              <w:tab w:val="right" w:leader="dot" w:pos="9345"/>
            </w:tabs>
            <w:rPr>
              <w:rFonts w:eastAsiaTheme="minorEastAsia"/>
              <w:noProof/>
              <w:sz w:val="22"/>
              <w:lang w:eastAsia="ru-RU"/>
            </w:rPr>
          </w:pPr>
          <w:hyperlink w:anchor="_Toc106126961" w:history="1">
            <w:r w:rsidR="005876E7" w:rsidRPr="00A4463D">
              <w:rPr>
                <w:rStyle w:val="a7"/>
                <w:noProof/>
              </w:rPr>
              <w:t>3.1 Прототипирование интерфейса</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61 \h </w:instrText>
            </w:r>
            <w:r w:rsidR="005876E7" w:rsidRPr="00A4463D">
              <w:rPr>
                <w:noProof/>
                <w:webHidden/>
              </w:rPr>
            </w:r>
            <w:r w:rsidR="005876E7" w:rsidRPr="00A4463D">
              <w:rPr>
                <w:noProof/>
                <w:webHidden/>
              </w:rPr>
              <w:fldChar w:fldCharType="separate"/>
            </w:r>
            <w:r w:rsidR="00B30108">
              <w:rPr>
                <w:noProof/>
                <w:webHidden/>
              </w:rPr>
              <w:t>28</w:t>
            </w:r>
            <w:r w:rsidR="005876E7" w:rsidRPr="00A4463D">
              <w:rPr>
                <w:noProof/>
                <w:webHidden/>
              </w:rPr>
              <w:fldChar w:fldCharType="end"/>
            </w:r>
          </w:hyperlink>
        </w:p>
        <w:p w14:paraId="4DC146F8" w14:textId="77777777" w:rsidR="005876E7" w:rsidRPr="00A4463D" w:rsidRDefault="00925815">
          <w:pPr>
            <w:pStyle w:val="21"/>
            <w:tabs>
              <w:tab w:val="right" w:leader="dot" w:pos="9345"/>
            </w:tabs>
            <w:rPr>
              <w:rFonts w:eastAsiaTheme="minorEastAsia"/>
              <w:noProof/>
              <w:sz w:val="22"/>
              <w:lang w:eastAsia="ru-RU"/>
            </w:rPr>
          </w:pPr>
          <w:hyperlink w:anchor="_Toc106126962" w:history="1">
            <w:r w:rsidR="005876E7" w:rsidRPr="00A4463D">
              <w:rPr>
                <w:rStyle w:val="a7"/>
                <w:noProof/>
              </w:rPr>
              <w:t>3.2 Базовая конфигурация приложения</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62 \h </w:instrText>
            </w:r>
            <w:r w:rsidR="005876E7" w:rsidRPr="00A4463D">
              <w:rPr>
                <w:noProof/>
                <w:webHidden/>
              </w:rPr>
            </w:r>
            <w:r w:rsidR="005876E7" w:rsidRPr="00A4463D">
              <w:rPr>
                <w:noProof/>
                <w:webHidden/>
              </w:rPr>
              <w:fldChar w:fldCharType="separate"/>
            </w:r>
            <w:r w:rsidR="00B30108">
              <w:rPr>
                <w:noProof/>
                <w:webHidden/>
              </w:rPr>
              <w:t>30</w:t>
            </w:r>
            <w:r w:rsidR="005876E7" w:rsidRPr="00A4463D">
              <w:rPr>
                <w:noProof/>
                <w:webHidden/>
              </w:rPr>
              <w:fldChar w:fldCharType="end"/>
            </w:r>
          </w:hyperlink>
        </w:p>
        <w:p w14:paraId="0ACC84D1" w14:textId="77777777" w:rsidR="005876E7" w:rsidRPr="00A4463D" w:rsidRDefault="00925815">
          <w:pPr>
            <w:pStyle w:val="31"/>
            <w:tabs>
              <w:tab w:val="right" w:leader="dot" w:pos="9345"/>
            </w:tabs>
            <w:rPr>
              <w:rFonts w:ascii="Times New Roman" w:hAnsi="Times New Roman"/>
              <w:noProof/>
              <w:sz w:val="22"/>
            </w:rPr>
          </w:pPr>
          <w:hyperlink w:anchor="_Toc106126963" w:history="1">
            <w:r w:rsidR="005876E7" w:rsidRPr="00A4463D">
              <w:rPr>
                <w:rStyle w:val="a7"/>
                <w:rFonts w:ascii="Times New Roman" w:hAnsi="Times New Roman"/>
                <w:noProof/>
              </w:rPr>
              <w:t xml:space="preserve">3.2.1 Инициализация </w:t>
            </w:r>
            <w:r w:rsidR="005876E7" w:rsidRPr="00A4463D">
              <w:rPr>
                <w:rStyle w:val="a7"/>
                <w:rFonts w:ascii="Times New Roman" w:hAnsi="Times New Roman"/>
                <w:noProof/>
                <w:lang w:val="en-US"/>
              </w:rPr>
              <w:t>JavaScript</w:t>
            </w:r>
            <w:r w:rsidR="005876E7" w:rsidRPr="00A4463D">
              <w:rPr>
                <w:rStyle w:val="a7"/>
                <w:rFonts w:ascii="Times New Roman" w:hAnsi="Times New Roman"/>
                <w:noProof/>
              </w:rPr>
              <w:t>-проекта</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63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30</w:t>
            </w:r>
            <w:r w:rsidR="005876E7" w:rsidRPr="00A4463D">
              <w:rPr>
                <w:rFonts w:ascii="Times New Roman" w:hAnsi="Times New Roman"/>
                <w:noProof/>
                <w:webHidden/>
              </w:rPr>
              <w:fldChar w:fldCharType="end"/>
            </w:r>
          </w:hyperlink>
        </w:p>
        <w:p w14:paraId="63100EE7" w14:textId="77777777" w:rsidR="005876E7" w:rsidRPr="00A4463D" w:rsidRDefault="00925815">
          <w:pPr>
            <w:pStyle w:val="31"/>
            <w:tabs>
              <w:tab w:val="right" w:leader="dot" w:pos="9345"/>
            </w:tabs>
            <w:rPr>
              <w:rFonts w:ascii="Times New Roman" w:hAnsi="Times New Roman"/>
              <w:noProof/>
              <w:sz w:val="22"/>
            </w:rPr>
          </w:pPr>
          <w:hyperlink w:anchor="_Toc106126964" w:history="1">
            <w:r w:rsidR="005876E7" w:rsidRPr="00A4463D">
              <w:rPr>
                <w:rStyle w:val="a7"/>
                <w:rFonts w:ascii="Times New Roman" w:hAnsi="Times New Roman"/>
                <w:noProof/>
              </w:rPr>
              <w:t>3.2.2 Стартовая конфигурация файлов</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64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31</w:t>
            </w:r>
            <w:r w:rsidR="005876E7" w:rsidRPr="00A4463D">
              <w:rPr>
                <w:rFonts w:ascii="Times New Roman" w:hAnsi="Times New Roman"/>
                <w:noProof/>
                <w:webHidden/>
              </w:rPr>
              <w:fldChar w:fldCharType="end"/>
            </w:r>
          </w:hyperlink>
        </w:p>
        <w:p w14:paraId="7A18B0F8" w14:textId="77777777" w:rsidR="005876E7" w:rsidRPr="00A4463D" w:rsidRDefault="00925815">
          <w:pPr>
            <w:pStyle w:val="31"/>
            <w:tabs>
              <w:tab w:val="right" w:leader="dot" w:pos="9345"/>
            </w:tabs>
            <w:rPr>
              <w:rFonts w:ascii="Times New Roman" w:hAnsi="Times New Roman"/>
              <w:noProof/>
              <w:sz w:val="22"/>
            </w:rPr>
          </w:pPr>
          <w:hyperlink w:anchor="_Toc106126965" w:history="1">
            <w:r w:rsidR="005876E7" w:rsidRPr="00A4463D">
              <w:rPr>
                <w:rStyle w:val="a7"/>
                <w:rFonts w:ascii="Times New Roman" w:hAnsi="Times New Roman"/>
                <w:noProof/>
              </w:rPr>
              <w:t xml:space="preserve">3.2.3 Добавление </w:t>
            </w:r>
            <w:r w:rsidR="005876E7" w:rsidRPr="00A4463D">
              <w:rPr>
                <w:rStyle w:val="a7"/>
                <w:rFonts w:ascii="Times New Roman" w:hAnsi="Times New Roman"/>
                <w:noProof/>
                <w:lang w:val="en-US"/>
              </w:rPr>
              <w:t>TypeScript</w:t>
            </w:r>
            <w:r w:rsidR="005876E7" w:rsidRPr="00A4463D">
              <w:rPr>
                <w:rStyle w:val="a7"/>
                <w:rFonts w:ascii="Times New Roman" w:hAnsi="Times New Roman"/>
                <w:noProof/>
              </w:rPr>
              <w:t xml:space="preserve"> в проект</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65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33</w:t>
            </w:r>
            <w:r w:rsidR="005876E7" w:rsidRPr="00A4463D">
              <w:rPr>
                <w:rFonts w:ascii="Times New Roman" w:hAnsi="Times New Roman"/>
                <w:noProof/>
                <w:webHidden/>
              </w:rPr>
              <w:fldChar w:fldCharType="end"/>
            </w:r>
          </w:hyperlink>
        </w:p>
        <w:p w14:paraId="204A205E" w14:textId="77777777" w:rsidR="005876E7" w:rsidRPr="00A4463D" w:rsidRDefault="00925815">
          <w:pPr>
            <w:pStyle w:val="31"/>
            <w:tabs>
              <w:tab w:val="right" w:leader="dot" w:pos="9345"/>
            </w:tabs>
            <w:rPr>
              <w:rFonts w:ascii="Times New Roman" w:hAnsi="Times New Roman"/>
              <w:noProof/>
              <w:sz w:val="22"/>
            </w:rPr>
          </w:pPr>
          <w:hyperlink w:anchor="_Toc106126966" w:history="1">
            <w:r w:rsidR="005876E7" w:rsidRPr="00A4463D">
              <w:rPr>
                <w:rStyle w:val="a7"/>
                <w:rFonts w:ascii="Times New Roman" w:hAnsi="Times New Roman"/>
                <w:noProof/>
              </w:rPr>
              <w:t>3.2.4 Установка библиотек</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66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33</w:t>
            </w:r>
            <w:r w:rsidR="005876E7" w:rsidRPr="00A4463D">
              <w:rPr>
                <w:rFonts w:ascii="Times New Roman" w:hAnsi="Times New Roman"/>
                <w:noProof/>
                <w:webHidden/>
              </w:rPr>
              <w:fldChar w:fldCharType="end"/>
            </w:r>
          </w:hyperlink>
        </w:p>
        <w:p w14:paraId="56C87CCE" w14:textId="77777777" w:rsidR="005876E7" w:rsidRPr="00A4463D" w:rsidRDefault="00925815">
          <w:pPr>
            <w:pStyle w:val="21"/>
            <w:tabs>
              <w:tab w:val="right" w:leader="dot" w:pos="9345"/>
            </w:tabs>
            <w:rPr>
              <w:rFonts w:eastAsiaTheme="minorEastAsia"/>
              <w:noProof/>
              <w:sz w:val="22"/>
              <w:lang w:eastAsia="ru-RU"/>
            </w:rPr>
          </w:pPr>
          <w:hyperlink w:anchor="_Toc106126967" w:history="1">
            <w:r w:rsidR="005876E7" w:rsidRPr="00A4463D">
              <w:rPr>
                <w:rStyle w:val="a7"/>
                <w:noProof/>
              </w:rPr>
              <w:t>3.3 Разработка приложения</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67 \h </w:instrText>
            </w:r>
            <w:r w:rsidR="005876E7" w:rsidRPr="00A4463D">
              <w:rPr>
                <w:noProof/>
                <w:webHidden/>
              </w:rPr>
            </w:r>
            <w:r w:rsidR="005876E7" w:rsidRPr="00A4463D">
              <w:rPr>
                <w:noProof/>
                <w:webHidden/>
              </w:rPr>
              <w:fldChar w:fldCharType="separate"/>
            </w:r>
            <w:r w:rsidR="00B30108">
              <w:rPr>
                <w:noProof/>
                <w:webHidden/>
              </w:rPr>
              <w:t>33</w:t>
            </w:r>
            <w:r w:rsidR="005876E7" w:rsidRPr="00A4463D">
              <w:rPr>
                <w:noProof/>
                <w:webHidden/>
              </w:rPr>
              <w:fldChar w:fldCharType="end"/>
            </w:r>
          </w:hyperlink>
        </w:p>
        <w:p w14:paraId="6468CFB0" w14:textId="77777777" w:rsidR="005876E7" w:rsidRPr="00A4463D" w:rsidRDefault="00925815">
          <w:pPr>
            <w:pStyle w:val="31"/>
            <w:tabs>
              <w:tab w:val="right" w:leader="dot" w:pos="9345"/>
            </w:tabs>
            <w:rPr>
              <w:rFonts w:ascii="Times New Roman" w:hAnsi="Times New Roman"/>
              <w:noProof/>
              <w:sz w:val="22"/>
            </w:rPr>
          </w:pPr>
          <w:hyperlink w:anchor="_Toc106126968" w:history="1">
            <w:r w:rsidR="005876E7" w:rsidRPr="00A4463D">
              <w:rPr>
                <w:rStyle w:val="a7"/>
                <w:rFonts w:ascii="Times New Roman" w:hAnsi="Times New Roman"/>
                <w:noProof/>
              </w:rPr>
              <w:t>3.3.1 Разработка шапки</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68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34</w:t>
            </w:r>
            <w:r w:rsidR="005876E7" w:rsidRPr="00A4463D">
              <w:rPr>
                <w:rFonts w:ascii="Times New Roman" w:hAnsi="Times New Roman"/>
                <w:noProof/>
                <w:webHidden/>
              </w:rPr>
              <w:fldChar w:fldCharType="end"/>
            </w:r>
          </w:hyperlink>
        </w:p>
        <w:p w14:paraId="23F47F83" w14:textId="77777777" w:rsidR="005876E7" w:rsidRPr="00A4463D" w:rsidRDefault="00925815">
          <w:pPr>
            <w:pStyle w:val="31"/>
            <w:tabs>
              <w:tab w:val="right" w:leader="dot" w:pos="9345"/>
            </w:tabs>
            <w:rPr>
              <w:rFonts w:ascii="Times New Roman" w:hAnsi="Times New Roman"/>
              <w:noProof/>
              <w:sz w:val="22"/>
            </w:rPr>
          </w:pPr>
          <w:hyperlink w:anchor="_Toc106126969" w:history="1">
            <w:r w:rsidR="005876E7" w:rsidRPr="00A4463D">
              <w:rPr>
                <w:rStyle w:val="a7"/>
                <w:rFonts w:ascii="Times New Roman" w:hAnsi="Times New Roman"/>
                <w:noProof/>
              </w:rPr>
              <w:t>3.3.2 Разработка маршрутизации</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69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35</w:t>
            </w:r>
            <w:r w:rsidR="005876E7" w:rsidRPr="00A4463D">
              <w:rPr>
                <w:rFonts w:ascii="Times New Roman" w:hAnsi="Times New Roman"/>
                <w:noProof/>
                <w:webHidden/>
              </w:rPr>
              <w:fldChar w:fldCharType="end"/>
            </w:r>
          </w:hyperlink>
        </w:p>
        <w:p w14:paraId="75CC7FA1" w14:textId="77777777" w:rsidR="005876E7" w:rsidRPr="00A4463D" w:rsidRDefault="00925815">
          <w:pPr>
            <w:pStyle w:val="31"/>
            <w:tabs>
              <w:tab w:val="right" w:leader="dot" w:pos="9345"/>
            </w:tabs>
            <w:rPr>
              <w:rFonts w:ascii="Times New Roman" w:hAnsi="Times New Roman"/>
              <w:noProof/>
              <w:sz w:val="22"/>
            </w:rPr>
          </w:pPr>
          <w:hyperlink w:anchor="_Toc106126970" w:history="1">
            <w:r w:rsidR="005876E7" w:rsidRPr="00A4463D">
              <w:rPr>
                <w:rStyle w:val="a7"/>
                <w:rFonts w:ascii="Times New Roman" w:hAnsi="Times New Roman"/>
                <w:noProof/>
              </w:rPr>
              <w:t>3.3.3 Разработка модуля «События»</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70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36</w:t>
            </w:r>
            <w:r w:rsidR="005876E7" w:rsidRPr="00A4463D">
              <w:rPr>
                <w:rFonts w:ascii="Times New Roman" w:hAnsi="Times New Roman"/>
                <w:noProof/>
                <w:webHidden/>
              </w:rPr>
              <w:fldChar w:fldCharType="end"/>
            </w:r>
          </w:hyperlink>
        </w:p>
        <w:p w14:paraId="414948C9" w14:textId="77777777" w:rsidR="005876E7" w:rsidRPr="00A4463D" w:rsidRDefault="00925815">
          <w:pPr>
            <w:pStyle w:val="31"/>
            <w:tabs>
              <w:tab w:val="right" w:leader="dot" w:pos="9345"/>
            </w:tabs>
            <w:rPr>
              <w:rFonts w:ascii="Times New Roman" w:hAnsi="Times New Roman"/>
              <w:noProof/>
              <w:sz w:val="22"/>
            </w:rPr>
          </w:pPr>
          <w:hyperlink w:anchor="_Toc106126971" w:history="1">
            <w:r w:rsidR="005876E7" w:rsidRPr="00A4463D">
              <w:rPr>
                <w:rStyle w:val="a7"/>
                <w:rFonts w:ascii="Times New Roman" w:hAnsi="Times New Roman"/>
                <w:noProof/>
              </w:rPr>
              <w:t>3.3.4 Разработка модуля «Избранное»</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71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45</w:t>
            </w:r>
            <w:r w:rsidR="005876E7" w:rsidRPr="00A4463D">
              <w:rPr>
                <w:rFonts w:ascii="Times New Roman" w:hAnsi="Times New Roman"/>
                <w:noProof/>
                <w:webHidden/>
              </w:rPr>
              <w:fldChar w:fldCharType="end"/>
            </w:r>
          </w:hyperlink>
        </w:p>
        <w:p w14:paraId="337A2641" w14:textId="77777777" w:rsidR="005876E7" w:rsidRPr="00A4463D" w:rsidRDefault="00925815">
          <w:pPr>
            <w:pStyle w:val="31"/>
            <w:tabs>
              <w:tab w:val="right" w:leader="dot" w:pos="9345"/>
            </w:tabs>
            <w:rPr>
              <w:rFonts w:ascii="Times New Roman" w:hAnsi="Times New Roman"/>
              <w:noProof/>
              <w:sz w:val="22"/>
            </w:rPr>
          </w:pPr>
          <w:hyperlink w:anchor="_Toc106126972" w:history="1">
            <w:r w:rsidR="005876E7" w:rsidRPr="00A4463D">
              <w:rPr>
                <w:rStyle w:val="a7"/>
                <w:rFonts w:ascii="Times New Roman" w:hAnsi="Times New Roman"/>
                <w:noProof/>
              </w:rPr>
              <w:t>3.3.5 Разработка модуля «Новости»</w:t>
            </w:r>
            <w:r w:rsidR="005876E7" w:rsidRPr="00A4463D">
              <w:rPr>
                <w:rFonts w:ascii="Times New Roman" w:hAnsi="Times New Roman"/>
                <w:noProof/>
                <w:webHidden/>
              </w:rPr>
              <w:tab/>
            </w:r>
            <w:r w:rsidR="005876E7" w:rsidRPr="00A4463D">
              <w:rPr>
                <w:rFonts w:ascii="Times New Roman" w:hAnsi="Times New Roman"/>
                <w:noProof/>
                <w:webHidden/>
              </w:rPr>
              <w:fldChar w:fldCharType="begin"/>
            </w:r>
            <w:r w:rsidR="005876E7" w:rsidRPr="00A4463D">
              <w:rPr>
                <w:rFonts w:ascii="Times New Roman" w:hAnsi="Times New Roman"/>
                <w:noProof/>
                <w:webHidden/>
              </w:rPr>
              <w:instrText xml:space="preserve"> PAGEREF _Toc106126972 \h </w:instrText>
            </w:r>
            <w:r w:rsidR="005876E7" w:rsidRPr="00A4463D">
              <w:rPr>
                <w:rFonts w:ascii="Times New Roman" w:hAnsi="Times New Roman"/>
                <w:noProof/>
                <w:webHidden/>
              </w:rPr>
            </w:r>
            <w:r w:rsidR="005876E7" w:rsidRPr="00A4463D">
              <w:rPr>
                <w:rFonts w:ascii="Times New Roman" w:hAnsi="Times New Roman"/>
                <w:noProof/>
                <w:webHidden/>
              </w:rPr>
              <w:fldChar w:fldCharType="separate"/>
            </w:r>
            <w:r w:rsidR="00B30108">
              <w:rPr>
                <w:rFonts w:ascii="Times New Roman" w:hAnsi="Times New Roman"/>
                <w:noProof/>
                <w:webHidden/>
              </w:rPr>
              <w:t>46</w:t>
            </w:r>
            <w:r w:rsidR="005876E7" w:rsidRPr="00A4463D">
              <w:rPr>
                <w:rFonts w:ascii="Times New Roman" w:hAnsi="Times New Roman"/>
                <w:noProof/>
                <w:webHidden/>
              </w:rPr>
              <w:fldChar w:fldCharType="end"/>
            </w:r>
          </w:hyperlink>
        </w:p>
        <w:p w14:paraId="701A6048" w14:textId="77777777" w:rsidR="005876E7" w:rsidRPr="00A4463D" w:rsidRDefault="00925815">
          <w:pPr>
            <w:pStyle w:val="11"/>
            <w:tabs>
              <w:tab w:val="right" w:leader="dot" w:pos="9345"/>
            </w:tabs>
            <w:rPr>
              <w:rFonts w:eastAsiaTheme="minorEastAsia"/>
              <w:noProof/>
              <w:sz w:val="22"/>
              <w:lang w:eastAsia="ru-RU"/>
            </w:rPr>
          </w:pPr>
          <w:hyperlink w:anchor="_Toc106126973" w:history="1">
            <w:r w:rsidR="005876E7" w:rsidRPr="00A4463D">
              <w:rPr>
                <w:rStyle w:val="a7"/>
                <w:noProof/>
              </w:rPr>
              <w:t>ЗАКЛЮЧЕНИЕ</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73 \h </w:instrText>
            </w:r>
            <w:r w:rsidR="005876E7" w:rsidRPr="00A4463D">
              <w:rPr>
                <w:noProof/>
                <w:webHidden/>
              </w:rPr>
            </w:r>
            <w:r w:rsidR="005876E7" w:rsidRPr="00A4463D">
              <w:rPr>
                <w:noProof/>
                <w:webHidden/>
              </w:rPr>
              <w:fldChar w:fldCharType="separate"/>
            </w:r>
            <w:r w:rsidR="00B30108">
              <w:rPr>
                <w:noProof/>
                <w:webHidden/>
              </w:rPr>
              <w:t>48</w:t>
            </w:r>
            <w:r w:rsidR="005876E7" w:rsidRPr="00A4463D">
              <w:rPr>
                <w:noProof/>
                <w:webHidden/>
              </w:rPr>
              <w:fldChar w:fldCharType="end"/>
            </w:r>
          </w:hyperlink>
        </w:p>
        <w:p w14:paraId="3EEC8DBD" w14:textId="77777777" w:rsidR="005876E7" w:rsidRPr="00A4463D" w:rsidRDefault="00925815">
          <w:pPr>
            <w:pStyle w:val="11"/>
            <w:tabs>
              <w:tab w:val="right" w:leader="dot" w:pos="9345"/>
            </w:tabs>
            <w:rPr>
              <w:rFonts w:eastAsiaTheme="minorEastAsia"/>
              <w:noProof/>
              <w:sz w:val="22"/>
              <w:lang w:eastAsia="ru-RU"/>
            </w:rPr>
          </w:pPr>
          <w:hyperlink w:anchor="_Toc106126974" w:history="1">
            <w:r w:rsidR="005876E7" w:rsidRPr="00A4463D">
              <w:rPr>
                <w:rStyle w:val="a7"/>
                <w:noProof/>
              </w:rPr>
              <w:t>СПИСОК ИСПОЛЬЗОВАННЫХ ИСТОЧНИКОВ</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74 \h </w:instrText>
            </w:r>
            <w:r w:rsidR="005876E7" w:rsidRPr="00A4463D">
              <w:rPr>
                <w:noProof/>
                <w:webHidden/>
              </w:rPr>
            </w:r>
            <w:r w:rsidR="005876E7" w:rsidRPr="00A4463D">
              <w:rPr>
                <w:noProof/>
                <w:webHidden/>
              </w:rPr>
              <w:fldChar w:fldCharType="separate"/>
            </w:r>
            <w:r w:rsidR="00B30108">
              <w:rPr>
                <w:noProof/>
                <w:webHidden/>
              </w:rPr>
              <w:t>49</w:t>
            </w:r>
            <w:r w:rsidR="005876E7" w:rsidRPr="00A4463D">
              <w:rPr>
                <w:noProof/>
                <w:webHidden/>
              </w:rPr>
              <w:fldChar w:fldCharType="end"/>
            </w:r>
          </w:hyperlink>
        </w:p>
        <w:p w14:paraId="14064E93" w14:textId="77777777" w:rsidR="005876E7" w:rsidRPr="00A4463D" w:rsidRDefault="00925815">
          <w:pPr>
            <w:pStyle w:val="11"/>
            <w:tabs>
              <w:tab w:val="right" w:leader="dot" w:pos="9345"/>
            </w:tabs>
            <w:rPr>
              <w:rFonts w:eastAsiaTheme="minorEastAsia"/>
              <w:noProof/>
              <w:sz w:val="22"/>
              <w:lang w:eastAsia="ru-RU"/>
            </w:rPr>
          </w:pPr>
          <w:hyperlink w:anchor="_Toc106126975" w:history="1">
            <w:r w:rsidR="005876E7" w:rsidRPr="00A4463D">
              <w:rPr>
                <w:rStyle w:val="a7"/>
                <w:noProof/>
              </w:rPr>
              <w:t>ПРИЛОЖЕНИЕ А</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75 \h </w:instrText>
            </w:r>
            <w:r w:rsidR="005876E7" w:rsidRPr="00A4463D">
              <w:rPr>
                <w:noProof/>
                <w:webHidden/>
              </w:rPr>
            </w:r>
            <w:r w:rsidR="005876E7" w:rsidRPr="00A4463D">
              <w:rPr>
                <w:noProof/>
                <w:webHidden/>
              </w:rPr>
              <w:fldChar w:fldCharType="separate"/>
            </w:r>
            <w:r w:rsidR="00B30108">
              <w:rPr>
                <w:noProof/>
                <w:webHidden/>
              </w:rPr>
              <w:t>51</w:t>
            </w:r>
            <w:r w:rsidR="005876E7" w:rsidRPr="00A4463D">
              <w:rPr>
                <w:noProof/>
                <w:webHidden/>
              </w:rPr>
              <w:fldChar w:fldCharType="end"/>
            </w:r>
          </w:hyperlink>
        </w:p>
        <w:p w14:paraId="510118BF" w14:textId="77777777" w:rsidR="005876E7" w:rsidRPr="00A4463D" w:rsidRDefault="00925815">
          <w:pPr>
            <w:pStyle w:val="11"/>
            <w:tabs>
              <w:tab w:val="right" w:leader="dot" w:pos="9345"/>
            </w:tabs>
            <w:rPr>
              <w:rFonts w:eastAsiaTheme="minorEastAsia"/>
              <w:noProof/>
              <w:sz w:val="22"/>
              <w:lang w:eastAsia="ru-RU"/>
            </w:rPr>
          </w:pPr>
          <w:hyperlink w:anchor="_Toc106126976" w:history="1">
            <w:r w:rsidR="005876E7" w:rsidRPr="00A4463D">
              <w:rPr>
                <w:rStyle w:val="a7"/>
                <w:noProof/>
              </w:rPr>
              <w:t>ПРИЛОЖЕНИЕ Б</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76 \h </w:instrText>
            </w:r>
            <w:r w:rsidR="005876E7" w:rsidRPr="00A4463D">
              <w:rPr>
                <w:noProof/>
                <w:webHidden/>
              </w:rPr>
            </w:r>
            <w:r w:rsidR="005876E7" w:rsidRPr="00A4463D">
              <w:rPr>
                <w:noProof/>
                <w:webHidden/>
              </w:rPr>
              <w:fldChar w:fldCharType="separate"/>
            </w:r>
            <w:r w:rsidR="00B30108">
              <w:rPr>
                <w:noProof/>
                <w:webHidden/>
              </w:rPr>
              <w:t>57</w:t>
            </w:r>
            <w:r w:rsidR="005876E7" w:rsidRPr="00A4463D">
              <w:rPr>
                <w:noProof/>
                <w:webHidden/>
              </w:rPr>
              <w:fldChar w:fldCharType="end"/>
            </w:r>
          </w:hyperlink>
        </w:p>
        <w:p w14:paraId="321F2BD5" w14:textId="77777777" w:rsidR="005876E7" w:rsidRPr="00A4463D" w:rsidRDefault="00925815">
          <w:pPr>
            <w:pStyle w:val="11"/>
            <w:tabs>
              <w:tab w:val="right" w:leader="dot" w:pos="9345"/>
            </w:tabs>
            <w:rPr>
              <w:rFonts w:eastAsiaTheme="minorEastAsia"/>
              <w:noProof/>
              <w:sz w:val="22"/>
              <w:lang w:eastAsia="ru-RU"/>
            </w:rPr>
          </w:pPr>
          <w:hyperlink w:anchor="_Toc106126977" w:history="1">
            <w:r w:rsidR="005876E7" w:rsidRPr="00A4463D">
              <w:rPr>
                <w:rStyle w:val="a7"/>
                <w:noProof/>
              </w:rPr>
              <w:t>ПРИЛОЖЕНИЕ В</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77 \h </w:instrText>
            </w:r>
            <w:r w:rsidR="005876E7" w:rsidRPr="00A4463D">
              <w:rPr>
                <w:noProof/>
                <w:webHidden/>
              </w:rPr>
            </w:r>
            <w:r w:rsidR="005876E7" w:rsidRPr="00A4463D">
              <w:rPr>
                <w:noProof/>
                <w:webHidden/>
              </w:rPr>
              <w:fldChar w:fldCharType="separate"/>
            </w:r>
            <w:r w:rsidR="00B30108">
              <w:rPr>
                <w:noProof/>
                <w:webHidden/>
              </w:rPr>
              <w:t>58</w:t>
            </w:r>
            <w:r w:rsidR="005876E7" w:rsidRPr="00A4463D">
              <w:rPr>
                <w:noProof/>
                <w:webHidden/>
              </w:rPr>
              <w:fldChar w:fldCharType="end"/>
            </w:r>
          </w:hyperlink>
        </w:p>
        <w:p w14:paraId="70E1590D" w14:textId="77777777" w:rsidR="005876E7" w:rsidRPr="00A4463D" w:rsidRDefault="00925815">
          <w:pPr>
            <w:pStyle w:val="11"/>
            <w:tabs>
              <w:tab w:val="right" w:leader="dot" w:pos="9345"/>
            </w:tabs>
            <w:rPr>
              <w:rFonts w:eastAsiaTheme="minorEastAsia"/>
              <w:noProof/>
              <w:sz w:val="22"/>
              <w:lang w:eastAsia="ru-RU"/>
            </w:rPr>
          </w:pPr>
          <w:hyperlink w:anchor="_Toc106126978" w:history="1">
            <w:r w:rsidR="005876E7" w:rsidRPr="00A4463D">
              <w:rPr>
                <w:rStyle w:val="a7"/>
                <w:noProof/>
              </w:rPr>
              <w:t>ПРИЛОЖЕНИЕ Г</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78 \h </w:instrText>
            </w:r>
            <w:r w:rsidR="005876E7" w:rsidRPr="00A4463D">
              <w:rPr>
                <w:noProof/>
                <w:webHidden/>
              </w:rPr>
            </w:r>
            <w:r w:rsidR="005876E7" w:rsidRPr="00A4463D">
              <w:rPr>
                <w:noProof/>
                <w:webHidden/>
              </w:rPr>
              <w:fldChar w:fldCharType="separate"/>
            </w:r>
            <w:r w:rsidR="00B30108">
              <w:rPr>
                <w:noProof/>
                <w:webHidden/>
              </w:rPr>
              <w:t>102</w:t>
            </w:r>
            <w:r w:rsidR="005876E7" w:rsidRPr="00A4463D">
              <w:rPr>
                <w:noProof/>
                <w:webHidden/>
              </w:rPr>
              <w:fldChar w:fldCharType="end"/>
            </w:r>
          </w:hyperlink>
        </w:p>
        <w:p w14:paraId="10223D4A" w14:textId="77777777" w:rsidR="005876E7" w:rsidRPr="00A4463D" w:rsidRDefault="00925815">
          <w:pPr>
            <w:pStyle w:val="11"/>
            <w:tabs>
              <w:tab w:val="right" w:leader="dot" w:pos="9345"/>
            </w:tabs>
            <w:rPr>
              <w:rFonts w:eastAsiaTheme="minorEastAsia"/>
              <w:noProof/>
              <w:sz w:val="22"/>
              <w:lang w:eastAsia="ru-RU"/>
            </w:rPr>
          </w:pPr>
          <w:hyperlink w:anchor="_Toc106126979" w:history="1">
            <w:r w:rsidR="005876E7" w:rsidRPr="00A4463D">
              <w:rPr>
                <w:rStyle w:val="a7"/>
                <w:noProof/>
              </w:rPr>
              <w:t>ПРИЛОЖЕНИЕ</w:t>
            </w:r>
            <w:r w:rsidR="005876E7" w:rsidRPr="00A4463D">
              <w:rPr>
                <w:rStyle w:val="a7"/>
                <w:noProof/>
                <w:lang w:val="en-US"/>
              </w:rPr>
              <w:t xml:space="preserve"> </w:t>
            </w:r>
            <w:r w:rsidR="005876E7" w:rsidRPr="00A4463D">
              <w:rPr>
                <w:rStyle w:val="a7"/>
                <w:noProof/>
              </w:rPr>
              <w:t>Д</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79 \h </w:instrText>
            </w:r>
            <w:r w:rsidR="005876E7" w:rsidRPr="00A4463D">
              <w:rPr>
                <w:noProof/>
                <w:webHidden/>
              </w:rPr>
            </w:r>
            <w:r w:rsidR="005876E7" w:rsidRPr="00A4463D">
              <w:rPr>
                <w:noProof/>
                <w:webHidden/>
              </w:rPr>
              <w:fldChar w:fldCharType="separate"/>
            </w:r>
            <w:r w:rsidR="00B30108">
              <w:rPr>
                <w:noProof/>
                <w:webHidden/>
              </w:rPr>
              <w:t>112</w:t>
            </w:r>
            <w:r w:rsidR="005876E7" w:rsidRPr="00A4463D">
              <w:rPr>
                <w:noProof/>
                <w:webHidden/>
              </w:rPr>
              <w:fldChar w:fldCharType="end"/>
            </w:r>
          </w:hyperlink>
        </w:p>
        <w:p w14:paraId="0C95F336" w14:textId="77777777" w:rsidR="005876E7" w:rsidRPr="00A4463D" w:rsidRDefault="00925815">
          <w:pPr>
            <w:pStyle w:val="11"/>
            <w:tabs>
              <w:tab w:val="right" w:leader="dot" w:pos="9345"/>
            </w:tabs>
            <w:rPr>
              <w:rFonts w:eastAsiaTheme="minorEastAsia"/>
              <w:noProof/>
              <w:sz w:val="22"/>
              <w:lang w:eastAsia="ru-RU"/>
            </w:rPr>
          </w:pPr>
          <w:hyperlink w:anchor="_Toc106126980" w:history="1">
            <w:r w:rsidR="005876E7" w:rsidRPr="00A4463D">
              <w:rPr>
                <w:rStyle w:val="a7"/>
                <w:noProof/>
              </w:rPr>
              <w:t>ПРИЛОЖЕНИЕ Е</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80 \h </w:instrText>
            </w:r>
            <w:r w:rsidR="005876E7" w:rsidRPr="00A4463D">
              <w:rPr>
                <w:noProof/>
                <w:webHidden/>
              </w:rPr>
            </w:r>
            <w:r w:rsidR="005876E7" w:rsidRPr="00A4463D">
              <w:rPr>
                <w:noProof/>
                <w:webHidden/>
              </w:rPr>
              <w:fldChar w:fldCharType="separate"/>
            </w:r>
            <w:r w:rsidR="00B30108">
              <w:rPr>
                <w:noProof/>
                <w:webHidden/>
              </w:rPr>
              <w:t>114</w:t>
            </w:r>
            <w:r w:rsidR="005876E7" w:rsidRPr="00A4463D">
              <w:rPr>
                <w:noProof/>
                <w:webHidden/>
              </w:rPr>
              <w:fldChar w:fldCharType="end"/>
            </w:r>
          </w:hyperlink>
        </w:p>
        <w:p w14:paraId="6FA0225A" w14:textId="77777777" w:rsidR="005876E7" w:rsidRPr="00A4463D" w:rsidRDefault="00925815">
          <w:pPr>
            <w:pStyle w:val="11"/>
            <w:tabs>
              <w:tab w:val="right" w:leader="dot" w:pos="9345"/>
            </w:tabs>
            <w:rPr>
              <w:rFonts w:eastAsiaTheme="minorEastAsia"/>
              <w:noProof/>
              <w:sz w:val="22"/>
              <w:lang w:eastAsia="ru-RU"/>
            </w:rPr>
          </w:pPr>
          <w:hyperlink w:anchor="_Toc106126981" w:history="1">
            <w:r w:rsidR="005876E7" w:rsidRPr="00A4463D">
              <w:rPr>
                <w:rStyle w:val="a7"/>
                <w:noProof/>
              </w:rPr>
              <w:t>ПРИЛОЖЕНИЕ Ж</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81 \h </w:instrText>
            </w:r>
            <w:r w:rsidR="005876E7" w:rsidRPr="00A4463D">
              <w:rPr>
                <w:noProof/>
                <w:webHidden/>
              </w:rPr>
            </w:r>
            <w:r w:rsidR="005876E7" w:rsidRPr="00A4463D">
              <w:rPr>
                <w:noProof/>
                <w:webHidden/>
              </w:rPr>
              <w:fldChar w:fldCharType="separate"/>
            </w:r>
            <w:r w:rsidR="00B30108">
              <w:rPr>
                <w:noProof/>
                <w:webHidden/>
              </w:rPr>
              <w:t>122</w:t>
            </w:r>
            <w:r w:rsidR="005876E7" w:rsidRPr="00A4463D">
              <w:rPr>
                <w:noProof/>
                <w:webHidden/>
              </w:rPr>
              <w:fldChar w:fldCharType="end"/>
            </w:r>
          </w:hyperlink>
        </w:p>
        <w:p w14:paraId="6D52B853" w14:textId="77777777" w:rsidR="005876E7" w:rsidRPr="00A4463D" w:rsidRDefault="00925815">
          <w:pPr>
            <w:pStyle w:val="11"/>
            <w:tabs>
              <w:tab w:val="right" w:leader="dot" w:pos="9345"/>
            </w:tabs>
            <w:rPr>
              <w:rFonts w:eastAsiaTheme="minorEastAsia"/>
              <w:noProof/>
              <w:sz w:val="22"/>
              <w:lang w:eastAsia="ru-RU"/>
            </w:rPr>
          </w:pPr>
          <w:hyperlink w:anchor="_Toc106126982" w:history="1">
            <w:r w:rsidR="005876E7" w:rsidRPr="00A4463D">
              <w:rPr>
                <w:rStyle w:val="a7"/>
                <w:noProof/>
              </w:rPr>
              <w:t>ПРИЛОЖЕНИЕ З</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82 \h </w:instrText>
            </w:r>
            <w:r w:rsidR="005876E7" w:rsidRPr="00A4463D">
              <w:rPr>
                <w:noProof/>
                <w:webHidden/>
              </w:rPr>
            </w:r>
            <w:r w:rsidR="005876E7" w:rsidRPr="00A4463D">
              <w:rPr>
                <w:noProof/>
                <w:webHidden/>
              </w:rPr>
              <w:fldChar w:fldCharType="separate"/>
            </w:r>
            <w:r w:rsidR="00B30108">
              <w:rPr>
                <w:noProof/>
                <w:webHidden/>
              </w:rPr>
              <w:t>127</w:t>
            </w:r>
            <w:r w:rsidR="005876E7" w:rsidRPr="00A4463D">
              <w:rPr>
                <w:noProof/>
                <w:webHidden/>
              </w:rPr>
              <w:fldChar w:fldCharType="end"/>
            </w:r>
          </w:hyperlink>
        </w:p>
        <w:p w14:paraId="19763C12" w14:textId="77777777" w:rsidR="005876E7" w:rsidRPr="00A4463D" w:rsidRDefault="00925815">
          <w:pPr>
            <w:pStyle w:val="11"/>
            <w:tabs>
              <w:tab w:val="right" w:leader="dot" w:pos="9345"/>
            </w:tabs>
            <w:rPr>
              <w:rFonts w:eastAsiaTheme="minorEastAsia"/>
              <w:noProof/>
              <w:sz w:val="22"/>
              <w:lang w:eastAsia="ru-RU"/>
            </w:rPr>
          </w:pPr>
          <w:hyperlink w:anchor="_Toc106126983" w:history="1">
            <w:r w:rsidR="005876E7" w:rsidRPr="00A4463D">
              <w:rPr>
                <w:rStyle w:val="a7"/>
                <w:noProof/>
              </w:rPr>
              <w:t>ПРИЛОЖЕНИЕ И</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83 \h </w:instrText>
            </w:r>
            <w:r w:rsidR="005876E7" w:rsidRPr="00A4463D">
              <w:rPr>
                <w:noProof/>
                <w:webHidden/>
              </w:rPr>
            </w:r>
            <w:r w:rsidR="005876E7" w:rsidRPr="00A4463D">
              <w:rPr>
                <w:noProof/>
                <w:webHidden/>
              </w:rPr>
              <w:fldChar w:fldCharType="separate"/>
            </w:r>
            <w:r w:rsidR="00B30108">
              <w:rPr>
                <w:noProof/>
                <w:webHidden/>
              </w:rPr>
              <w:t>132</w:t>
            </w:r>
            <w:r w:rsidR="005876E7" w:rsidRPr="00A4463D">
              <w:rPr>
                <w:noProof/>
                <w:webHidden/>
              </w:rPr>
              <w:fldChar w:fldCharType="end"/>
            </w:r>
          </w:hyperlink>
        </w:p>
        <w:p w14:paraId="67EB3203" w14:textId="77777777" w:rsidR="005876E7" w:rsidRPr="00A4463D" w:rsidRDefault="00925815">
          <w:pPr>
            <w:pStyle w:val="11"/>
            <w:tabs>
              <w:tab w:val="right" w:leader="dot" w:pos="9345"/>
            </w:tabs>
            <w:rPr>
              <w:rFonts w:eastAsiaTheme="minorEastAsia"/>
              <w:noProof/>
              <w:sz w:val="22"/>
              <w:lang w:eastAsia="ru-RU"/>
            </w:rPr>
          </w:pPr>
          <w:hyperlink w:anchor="_Toc106126984" w:history="1">
            <w:r w:rsidR="005876E7" w:rsidRPr="00A4463D">
              <w:rPr>
                <w:rStyle w:val="a7"/>
                <w:noProof/>
              </w:rPr>
              <w:t>ПРИЛОЖЕНИЕ К</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84 \h </w:instrText>
            </w:r>
            <w:r w:rsidR="005876E7" w:rsidRPr="00A4463D">
              <w:rPr>
                <w:noProof/>
                <w:webHidden/>
              </w:rPr>
            </w:r>
            <w:r w:rsidR="005876E7" w:rsidRPr="00A4463D">
              <w:rPr>
                <w:noProof/>
                <w:webHidden/>
              </w:rPr>
              <w:fldChar w:fldCharType="separate"/>
            </w:r>
            <w:r w:rsidR="00B30108">
              <w:rPr>
                <w:noProof/>
                <w:webHidden/>
              </w:rPr>
              <w:t>135</w:t>
            </w:r>
            <w:r w:rsidR="005876E7" w:rsidRPr="00A4463D">
              <w:rPr>
                <w:noProof/>
                <w:webHidden/>
              </w:rPr>
              <w:fldChar w:fldCharType="end"/>
            </w:r>
          </w:hyperlink>
        </w:p>
        <w:p w14:paraId="44EA9520" w14:textId="77777777" w:rsidR="005876E7" w:rsidRPr="00A4463D" w:rsidRDefault="00925815">
          <w:pPr>
            <w:pStyle w:val="11"/>
            <w:tabs>
              <w:tab w:val="right" w:leader="dot" w:pos="9345"/>
            </w:tabs>
            <w:rPr>
              <w:rFonts w:eastAsiaTheme="minorEastAsia"/>
              <w:noProof/>
              <w:sz w:val="22"/>
              <w:lang w:eastAsia="ru-RU"/>
            </w:rPr>
          </w:pPr>
          <w:hyperlink w:anchor="_Toc106126985" w:history="1">
            <w:r w:rsidR="005876E7" w:rsidRPr="00A4463D">
              <w:rPr>
                <w:rStyle w:val="a7"/>
                <w:noProof/>
              </w:rPr>
              <w:t>ПРИЛОЖЕНИЕ Л</w:t>
            </w:r>
            <w:r w:rsidR="005876E7" w:rsidRPr="00A4463D">
              <w:rPr>
                <w:noProof/>
                <w:webHidden/>
              </w:rPr>
              <w:tab/>
            </w:r>
            <w:r w:rsidR="005876E7" w:rsidRPr="00A4463D">
              <w:rPr>
                <w:noProof/>
                <w:webHidden/>
              </w:rPr>
              <w:fldChar w:fldCharType="begin"/>
            </w:r>
            <w:r w:rsidR="005876E7" w:rsidRPr="00A4463D">
              <w:rPr>
                <w:noProof/>
                <w:webHidden/>
              </w:rPr>
              <w:instrText xml:space="preserve"> PAGEREF _Toc106126985 \h </w:instrText>
            </w:r>
            <w:r w:rsidR="005876E7" w:rsidRPr="00A4463D">
              <w:rPr>
                <w:noProof/>
                <w:webHidden/>
              </w:rPr>
            </w:r>
            <w:r w:rsidR="005876E7" w:rsidRPr="00A4463D">
              <w:rPr>
                <w:noProof/>
                <w:webHidden/>
              </w:rPr>
              <w:fldChar w:fldCharType="separate"/>
            </w:r>
            <w:r w:rsidR="00B30108">
              <w:rPr>
                <w:noProof/>
                <w:webHidden/>
              </w:rPr>
              <w:t>136</w:t>
            </w:r>
            <w:r w:rsidR="005876E7" w:rsidRPr="00A4463D">
              <w:rPr>
                <w:noProof/>
                <w:webHidden/>
              </w:rPr>
              <w:fldChar w:fldCharType="end"/>
            </w:r>
          </w:hyperlink>
        </w:p>
        <w:p w14:paraId="49601D5F" w14:textId="786E0C6D" w:rsidR="00213563" w:rsidRPr="00D24746" w:rsidRDefault="00165AD4" w:rsidP="00343209">
          <w:pPr>
            <w:rPr>
              <w:sz w:val="28"/>
              <w:szCs w:val="28"/>
            </w:rPr>
          </w:pPr>
          <w:r w:rsidRPr="00A4463D">
            <w:rPr>
              <w:sz w:val="28"/>
              <w:szCs w:val="28"/>
            </w:rPr>
            <w:fldChar w:fldCharType="end"/>
          </w:r>
        </w:p>
      </w:sdtContent>
    </w:sdt>
    <w:bookmarkStart w:id="1" w:name="_Toc102297201" w:displacedByCustomXml="prev"/>
    <w:bookmarkEnd w:id="1"/>
    <w:p w14:paraId="17CA8527" w14:textId="77777777" w:rsidR="00343209" w:rsidRPr="00D24746" w:rsidRDefault="00343209">
      <w:pPr>
        <w:rPr>
          <w:b/>
          <w:bCs/>
          <w:color w:val="000000" w:themeColor="text1"/>
          <w:sz w:val="28"/>
          <w:szCs w:val="28"/>
        </w:rPr>
      </w:pPr>
      <w:r w:rsidRPr="00D24746">
        <w:rPr>
          <w:color w:val="000000" w:themeColor="text1"/>
          <w:szCs w:val="28"/>
        </w:rPr>
        <w:br w:type="page"/>
      </w:r>
    </w:p>
    <w:p w14:paraId="384144C5" w14:textId="77777777" w:rsidR="00DC5B4F" w:rsidRPr="00AF69B2" w:rsidRDefault="00DC5B4F" w:rsidP="00DC5B4F">
      <w:pPr>
        <w:pStyle w:val="1"/>
        <w:spacing w:before="0"/>
        <w:ind w:left="0"/>
        <w:jc w:val="center"/>
        <w:rPr>
          <w:color w:val="000000" w:themeColor="text1"/>
          <w:szCs w:val="28"/>
        </w:rPr>
      </w:pPr>
      <w:bookmarkStart w:id="2" w:name="_Toc106126944"/>
      <w:r w:rsidRPr="00AF69B2">
        <w:rPr>
          <w:color w:val="000000" w:themeColor="text1"/>
          <w:szCs w:val="28"/>
        </w:rPr>
        <w:lastRenderedPageBreak/>
        <w:t>ОБОЗНАЧЕНИЯ И СОКРАЩЕНИЯ</w:t>
      </w:r>
      <w:bookmarkEnd w:id="2"/>
    </w:p>
    <w:p w14:paraId="0111AB2F" w14:textId="77777777" w:rsidR="00DC5B4F" w:rsidRDefault="00DC5B4F" w:rsidP="00DC5B4F">
      <w:pPr>
        <w:rPr>
          <w:sz w:val="28"/>
          <w:szCs w:val="28"/>
        </w:rPr>
      </w:pPr>
      <w:r>
        <w:rPr>
          <w:sz w:val="28"/>
          <w:szCs w:val="28"/>
        </w:rPr>
        <w:t>ПО – Программное обеспечение</w:t>
      </w:r>
    </w:p>
    <w:p w14:paraId="59241043" w14:textId="5F5C1CD4" w:rsidR="00067637" w:rsidRPr="00D32121" w:rsidRDefault="00067637" w:rsidP="00DC5B4F">
      <w:pPr>
        <w:rPr>
          <w:sz w:val="28"/>
          <w:szCs w:val="28"/>
        </w:rPr>
      </w:pPr>
      <w:r>
        <w:rPr>
          <w:sz w:val="28"/>
          <w:szCs w:val="28"/>
          <w:lang w:val="en-US"/>
        </w:rPr>
        <w:t>JS</w:t>
      </w:r>
      <w:r w:rsidRPr="00D32121">
        <w:rPr>
          <w:sz w:val="28"/>
          <w:szCs w:val="28"/>
        </w:rPr>
        <w:t xml:space="preserve"> – </w:t>
      </w:r>
      <w:r>
        <w:rPr>
          <w:sz w:val="28"/>
          <w:szCs w:val="28"/>
          <w:lang w:val="en-US"/>
        </w:rPr>
        <w:t>JavaScript</w:t>
      </w:r>
    </w:p>
    <w:p w14:paraId="76156E09" w14:textId="0CB11604" w:rsidR="00067637" w:rsidRPr="003861BD" w:rsidRDefault="00067637" w:rsidP="00DC5B4F">
      <w:pPr>
        <w:rPr>
          <w:sz w:val="28"/>
          <w:szCs w:val="28"/>
        </w:rPr>
      </w:pPr>
      <w:r>
        <w:rPr>
          <w:sz w:val="28"/>
          <w:szCs w:val="28"/>
          <w:lang w:val="en-US"/>
        </w:rPr>
        <w:t>TS</w:t>
      </w:r>
      <w:r w:rsidRPr="00D32121">
        <w:rPr>
          <w:sz w:val="28"/>
          <w:szCs w:val="28"/>
        </w:rPr>
        <w:t xml:space="preserve"> – </w:t>
      </w:r>
      <w:r>
        <w:rPr>
          <w:sz w:val="28"/>
          <w:szCs w:val="28"/>
          <w:lang w:val="en-US"/>
        </w:rPr>
        <w:t>TypeScript</w:t>
      </w:r>
    </w:p>
    <w:p w14:paraId="440475BC" w14:textId="77777777" w:rsidR="00142B0C" w:rsidRPr="003861BD" w:rsidRDefault="00142B0C" w:rsidP="00142B0C">
      <w:pPr>
        <w:rPr>
          <w:sz w:val="28"/>
          <w:szCs w:val="28"/>
        </w:rPr>
      </w:pPr>
      <w:r w:rsidRPr="00142B0C">
        <w:rPr>
          <w:sz w:val="28"/>
          <w:szCs w:val="28"/>
          <w:lang w:val="en-US"/>
        </w:rPr>
        <w:t>HTTP</w:t>
      </w:r>
      <w:r w:rsidRPr="003861BD">
        <w:rPr>
          <w:sz w:val="28"/>
          <w:szCs w:val="28"/>
        </w:rPr>
        <w:t xml:space="preserve"> – </w:t>
      </w:r>
      <w:r w:rsidRPr="00142B0C">
        <w:rPr>
          <w:sz w:val="28"/>
          <w:szCs w:val="28"/>
          <w:lang w:val="en-US"/>
        </w:rPr>
        <w:t>HyperText</w:t>
      </w:r>
      <w:r w:rsidRPr="003861BD">
        <w:rPr>
          <w:sz w:val="28"/>
          <w:szCs w:val="28"/>
        </w:rPr>
        <w:t xml:space="preserve"> </w:t>
      </w:r>
      <w:r w:rsidRPr="00142B0C">
        <w:rPr>
          <w:sz w:val="28"/>
          <w:szCs w:val="28"/>
          <w:lang w:val="en-US"/>
        </w:rPr>
        <w:t>Transfer</w:t>
      </w:r>
      <w:r w:rsidRPr="003861BD">
        <w:rPr>
          <w:sz w:val="28"/>
          <w:szCs w:val="28"/>
        </w:rPr>
        <w:t xml:space="preserve"> </w:t>
      </w:r>
      <w:r w:rsidRPr="00142B0C">
        <w:rPr>
          <w:sz w:val="28"/>
          <w:szCs w:val="28"/>
          <w:lang w:val="en-US"/>
        </w:rPr>
        <w:t>Protocol</w:t>
      </w:r>
      <w:r w:rsidRPr="003861BD">
        <w:rPr>
          <w:sz w:val="28"/>
          <w:szCs w:val="28"/>
        </w:rPr>
        <w:t xml:space="preserve"> – </w:t>
      </w:r>
      <w:r w:rsidRPr="00DC5B4F">
        <w:rPr>
          <w:sz w:val="28"/>
          <w:szCs w:val="28"/>
        </w:rPr>
        <w:t>протокол</w:t>
      </w:r>
      <w:r w:rsidRPr="003861BD">
        <w:rPr>
          <w:sz w:val="28"/>
          <w:szCs w:val="28"/>
        </w:rPr>
        <w:t xml:space="preserve"> </w:t>
      </w:r>
      <w:r w:rsidRPr="00DC5B4F">
        <w:rPr>
          <w:sz w:val="28"/>
          <w:szCs w:val="28"/>
        </w:rPr>
        <w:t>передачи</w:t>
      </w:r>
      <w:r w:rsidRPr="003861BD">
        <w:rPr>
          <w:sz w:val="28"/>
          <w:szCs w:val="28"/>
        </w:rPr>
        <w:t xml:space="preserve"> </w:t>
      </w:r>
      <w:r w:rsidRPr="00DC5B4F">
        <w:rPr>
          <w:sz w:val="28"/>
          <w:szCs w:val="28"/>
        </w:rPr>
        <w:t>гипертекста</w:t>
      </w:r>
    </w:p>
    <w:p w14:paraId="7A258290" w14:textId="77777777" w:rsidR="00142B0C" w:rsidRPr="003861BD" w:rsidRDefault="00142B0C" w:rsidP="00142B0C">
      <w:pPr>
        <w:rPr>
          <w:sz w:val="28"/>
          <w:szCs w:val="28"/>
        </w:rPr>
      </w:pPr>
      <w:r w:rsidRPr="00142B0C">
        <w:rPr>
          <w:sz w:val="28"/>
          <w:szCs w:val="28"/>
          <w:lang w:val="en-US"/>
        </w:rPr>
        <w:t>URL</w:t>
      </w:r>
      <w:r w:rsidRPr="003861BD">
        <w:rPr>
          <w:sz w:val="28"/>
          <w:szCs w:val="28"/>
        </w:rPr>
        <w:t xml:space="preserve"> – </w:t>
      </w:r>
      <w:r w:rsidRPr="00142B0C">
        <w:rPr>
          <w:sz w:val="28"/>
          <w:szCs w:val="28"/>
          <w:lang w:val="en-US"/>
        </w:rPr>
        <w:t>Uniform</w:t>
      </w:r>
      <w:r w:rsidRPr="003861BD">
        <w:rPr>
          <w:sz w:val="28"/>
          <w:szCs w:val="28"/>
        </w:rPr>
        <w:t xml:space="preserve"> </w:t>
      </w:r>
      <w:r w:rsidRPr="00142B0C">
        <w:rPr>
          <w:sz w:val="28"/>
          <w:szCs w:val="28"/>
          <w:lang w:val="en-US"/>
        </w:rPr>
        <w:t>Resource</w:t>
      </w:r>
      <w:r w:rsidRPr="003861BD">
        <w:rPr>
          <w:sz w:val="28"/>
          <w:szCs w:val="28"/>
        </w:rPr>
        <w:t xml:space="preserve"> </w:t>
      </w:r>
      <w:r w:rsidRPr="00142B0C">
        <w:rPr>
          <w:sz w:val="28"/>
          <w:szCs w:val="28"/>
          <w:lang w:val="en-US"/>
        </w:rPr>
        <w:t>Locator</w:t>
      </w:r>
      <w:r w:rsidRPr="003861BD">
        <w:rPr>
          <w:sz w:val="28"/>
          <w:szCs w:val="28"/>
        </w:rPr>
        <w:t xml:space="preserve"> – </w:t>
      </w:r>
      <w:r w:rsidRPr="00DC5B4F">
        <w:rPr>
          <w:sz w:val="28"/>
          <w:szCs w:val="28"/>
        </w:rPr>
        <w:t>унифицированный</w:t>
      </w:r>
      <w:r w:rsidRPr="003861BD">
        <w:rPr>
          <w:sz w:val="28"/>
          <w:szCs w:val="28"/>
        </w:rPr>
        <w:t xml:space="preserve"> </w:t>
      </w:r>
      <w:r w:rsidRPr="00DC5B4F">
        <w:rPr>
          <w:sz w:val="28"/>
          <w:szCs w:val="28"/>
        </w:rPr>
        <w:t>указатель</w:t>
      </w:r>
      <w:r w:rsidRPr="003861BD">
        <w:rPr>
          <w:sz w:val="28"/>
          <w:szCs w:val="28"/>
        </w:rPr>
        <w:t xml:space="preserve"> </w:t>
      </w:r>
      <w:r w:rsidRPr="00DC5B4F">
        <w:rPr>
          <w:sz w:val="28"/>
          <w:szCs w:val="28"/>
        </w:rPr>
        <w:t>ресурса</w:t>
      </w:r>
    </w:p>
    <w:p w14:paraId="0C0EC347" w14:textId="77777777" w:rsidR="00142B0C" w:rsidRPr="003861BD" w:rsidRDefault="00142B0C" w:rsidP="00142B0C">
      <w:pPr>
        <w:rPr>
          <w:sz w:val="28"/>
          <w:szCs w:val="28"/>
        </w:rPr>
      </w:pPr>
      <w:r w:rsidRPr="00142B0C">
        <w:rPr>
          <w:sz w:val="28"/>
          <w:szCs w:val="28"/>
          <w:lang w:val="en-US"/>
        </w:rPr>
        <w:t>JSON</w:t>
      </w:r>
      <w:r w:rsidRPr="003861BD">
        <w:rPr>
          <w:sz w:val="28"/>
          <w:szCs w:val="28"/>
        </w:rPr>
        <w:t xml:space="preserve"> – </w:t>
      </w:r>
      <w:r w:rsidRPr="00142B0C">
        <w:rPr>
          <w:sz w:val="28"/>
          <w:szCs w:val="28"/>
          <w:lang w:val="en-US"/>
        </w:rPr>
        <w:t>JavaScript</w:t>
      </w:r>
      <w:r w:rsidRPr="003861BD">
        <w:rPr>
          <w:sz w:val="28"/>
          <w:szCs w:val="28"/>
        </w:rPr>
        <w:t xml:space="preserve"> </w:t>
      </w:r>
      <w:r w:rsidRPr="00142B0C">
        <w:rPr>
          <w:sz w:val="28"/>
          <w:szCs w:val="28"/>
          <w:lang w:val="en-US"/>
        </w:rPr>
        <w:t>Object</w:t>
      </w:r>
      <w:r w:rsidRPr="003861BD">
        <w:rPr>
          <w:sz w:val="28"/>
          <w:szCs w:val="28"/>
        </w:rPr>
        <w:t xml:space="preserve"> </w:t>
      </w:r>
      <w:r w:rsidRPr="00142B0C">
        <w:rPr>
          <w:sz w:val="28"/>
          <w:szCs w:val="28"/>
          <w:lang w:val="en-US"/>
        </w:rPr>
        <w:t>Notation</w:t>
      </w:r>
      <w:r w:rsidRPr="003861BD">
        <w:rPr>
          <w:sz w:val="28"/>
          <w:szCs w:val="28"/>
        </w:rPr>
        <w:t xml:space="preserve"> – </w:t>
      </w:r>
      <w:r w:rsidRPr="00DC5B4F">
        <w:rPr>
          <w:sz w:val="28"/>
          <w:szCs w:val="28"/>
        </w:rPr>
        <w:t>текстовый</w:t>
      </w:r>
      <w:r w:rsidRPr="003861BD">
        <w:rPr>
          <w:sz w:val="28"/>
          <w:szCs w:val="28"/>
        </w:rPr>
        <w:t xml:space="preserve"> </w:t>
      </w:r>
      <w:r w:rsidRPr="00DC5B4F">
        <w:rPr>
          <w:sz w:val="28"/>
          <w:szCs w:val="28"/>
        </w:rPr>
        <w:t>формат</w:t>
      </w:r>
      <w:r w:rsidRPr="003861BD">
        <w:rPr>
          <w:sz w:val="28"/>
          <w:szCs w:val="28"/>
        </w:rPr>
        <w:t xml:space="preserve"> </w:t>
      </w:r>
      <w:r w:rsidRPr="00DC5B4F">
        <w:rPr>
          <w:sz w:val="28"/>
          <w:szCs w:val="28"/>
        </w:rPr>
        <w:t>обмена</w:t>
      </w:r>
      <w:r w:rsidRPr="003861BD">
        <w:rPr>
          <w:sz w:val="28"/>
          <w:szCs w:val="28"/>
        </w:rPr>
        <w:t xml:space="preserve"> </w:t>
      </w:r>
      <w:r w:rsidRPr="00DC5B4F">
        <w:rPr>
          <w:sz w:val="28"/>
          <w:szCs w:val="28"/>
        </w:rPr>
        <w:t>данными</w:t>
      </w:r>
      <w:r w:rsidRPr="003861BD">
        <w:rPr>
          <w:sz w:val="28"/>
          <w:szCs w:val="28"/>
        </w:rPr>
        <w:t>,</w:t>
      </w:r>
    </w:p>
    <w:p w14:paraId="2D66431A" w14:textId="77777777" w:rsidR="00142B0C" w:rsidRPr="00DC5B4F" w:rsidRDefault="00142B0C" w:rsidP="00142B0C">
      <w:pPr>
        <w:rPr>
          <w:sz w:val="28"/>
          <w:szCs w:val="28"/>
        </w:rPr>
      </w:pPr>
      <w:r w:rsidRPr="00DC5B4F">
        <w:rPr>
          <w:sz w:val="28"/>
          <w:szCs w:val="28"/>
        </w:rPr>
        <w:t>основанный на JavaScript</w:t>
      </w:r>
    </w:p>
    <w:p w14:paraId="4728FAC9" w14:textId="77777777" w:rsidR="00142B0C" w:rsidRPr="00DC5B4F" w:rsidRDefault="00142B0C" w:rsidP="00142B0C">
      <w:pPr>
        <w:rPr>
          <w:sz w:val="28"/>
          <w:szCs w:val="28"/>
        </w:rPr>
      </w:pPr>
      <w:r w:rsidRPr="00DC5B4F">
        <w:rPr>
          <w:sz w:val="28"/>
          <w:szCs w:val="28"/>
        </w:rPr>
        <w:t>SPA – Single Page Application – одностраничное приложение</w:t>
      </w:r>
    </w:p>
    <w:p w14:paraId="0A29CFA8" w14:textId="77777777" w:rsidR="00142B0C" w:rsidRPr="00DC5B4F" w:rsidRDefault="00142B0C" w:rsidP="00142B0C">
      <w:pPr>
        <w:rPr>
          <w:sz w:val="28"/>
          <w:szCs w:val="28"/>
        </w:rPr>
      </w:pPr>
      <w:r w:rsidRPr="00DC5B4F">
        <w:rPr>
          <w:sz w:val="28"/>
          <w:szCs w:val="28"/>
        </w:rPr>
        <w:t>HTML – HyperText Markup Language – язык гипертекстовой разметки</w:t>
      </w:r>
    </w:p>
    <w:p w14:paraId="01102352" w14:textId="77777777" w:rsidR="00142B0C" w:rsidRPr="00DC5B4F" w:rsidRDefault="00142B0C" w:rsidP="00142B0C">
      <w:pPr>
        <w:rPr>
          <w:sz w:val="28"/>
          <w:szCs w:val="28"/>
        </w:rPr>
      </w:pPr>
      <w:r w:rsidRPr="00DC5B4F">
        <w:rPr>
          <w:sz w:val="28"/>
          <w:szCs w:val="28"/>
        </w:rPr>
        <w:t>CSS – Cascading Style Sheets – каскадные таблицы стилей</w:t>
      </w:r>
    </w:p>
    <w:p w14:paraId="6327B89C" w14:textId="77777777" w:rsidR="00142B0C" w:rsidRPr="00DC5B4F" w:rsidRDefault="00142B0C" w:rsidP="00142B0C">
      <w:pPr>
        <w:rPr>
          <w:sz w:val="28"/>
          <w:szCs w:val="28"/>
          <w:lang w:val="en-US"/>
        </w:rPr>
      </w:pPr>
      <w:r w:rsidRPr="00DC5B4F">
        <w:rPr>
          <w:sz w:val="28"/>
          <w:szCs w:val="28"/>
          <w:lang w:val="en-US"/>
        </w:rPr>
        <w:t xml:space="preserve">AJAX – Asynchronous JavaScript and XML – </w:t>
      </w:r>
      <w:r w:rsidRPr="00DC5B4F">
        <w:rPr>
          <w:sz w:val="28"/>
          <w:szCs w:val="28"/>
        </w:rPr>
        <w:t>асинхронный</w:t>
      </w:r>
      <w:r w:rsidRPr="00DC5B4F">
        <w:rPr>
          <w:sz w:val="28"/>
          <w:szCs w:val="28"/>
          <w:lang w:val="en-US"/>
        </w:rPr>
        <w:t xml:space="preserve"> JavaScript </w:t>
      </w:r>
      <w:r w:rsidRPr="00DC5B4F">
        <w:rPr>
          <w:sz w:val="28"/>
          <w:szCs w:val="28"/>
        </w:rPr>
        <w:t>и</w:t>
      </w:r>
      <w:r>
        <w:rPr>
          <w:sz w:val="28"/>
          <w:szCs w:val="28"/>
          <w:lang w:val="en-US"/>
        </w:rPr>
        <w:t xml:space="preserve"> XML</w:t>
      </w:r>
    </w:p>
    <w:p w14:paraId="05E21EE1" w14:textId="77777777" w:rsidR="00142B0C" w:rsidRPr="00DC5B4F" w:rsidRDefault="00142B0C" w:rsidP="00142B0C">
      <w:pPr>
        <w:rPr>
          <w:sz w:val="28"/>
          <w:szCs w:val="28"/>
          <w:lang w:val="en-US"/>
        </w:rPr>
      </w:pPr>
      <w:r w:rsidRPr="00DC5B4F">
        <w:rPr>
          <w:sz w:val="28"/>
          <w:szCs w:val="28"/>
          <w:lang w:val="en-US"/>
        </w:rPr>
        <w:t xml:space="preserve">DOM – Document Object Model – </w:t>
      </w:r>
      <w:r w:rsidRPr="00DC5B4F">
        <w:rPr>
          <w:sz w:val="28"/>
          <w:szCs w:val="28"/>
        </w:rPr>
        <w:t>объектная</w:t>
      </w:r>
      <w:r w:rsidRPr="00DC5B4F">
        <w:rPr>
          <w:sz w:val="28"/>
          <w:szCs w:val="28"/>
          <w:lang w:val="en-US"/>
        </w:rPr>
        <w:t xml:space="preserve"> </w:t>
      </w:r>
      <w:r w:rsidRPr="00DC5B4F">
        <w:rPr>
          <w:sz w:val="28"/>
          <w:szCs w:val="28"/>
        </w:rPr>
        <w:t>модель</w:t>
      </w:r>
      <w:r w:rsidRPr="00DC5B4F">
        <w:rPr>
          <w:sz w:val="28"/>
          <w:szCs w:val="28"/>
          <w:lang w:val="en-US"/>
        </w:rPr>
        <w:t xml:space="preserve"> </w:t>
      </w:r>
      <w:r w:rsidRPr="00DC5B4F">
        <w:rPr>
          <w:sz w:val="28"/>
          <w:szCs w:val="28"/>
        </w:rPr>
        <w:t>документа</w:t>
      </w:r>
    </w:p>
    <w:p w14:paraId="4EC75363" w14:textId="77777777" w:rsidR="00142B0C" w:rsidRDefault="00142B0C" w:rsidP="00142B0C">
      <w:pPr>
        <w:rPr>
          <w:sz w:val="28"/>
          <w:szCs w:val="28"/>
          <w:lang w:val="en-US"/>
        </w:rPr>
      </w:pPr>
      <w:r w:rsidRPr="00DC5B4F">
        <w:rPr>
          <w:sz w:val="28"/>
          <w:szCs w:val="28"/>
          <w:lang w:val="en-US"/>
        </w:rPr>
        <w:t xml:space="preserve">JSX – JavaScript XML </w:t>
      </w:r>
    </w:p>
    <w:p w14:paraId="4FD6D8E7" w14:textId="77777777" w:rsidR="00142B0C" w:rsidRPr="00DC5B4F" w:rsidRDefault="00142B0C" w:rsidP="00142B0C">
      <w:pPr>
        <w:rPr>
          <w:sz w:val="28"/>
          <w:szCs w:val="28"/>
          <w:lang w:val="en-US"/>
        </w:rPr>
      </w:pPr>
      <w:r>
        <w:rPr>
          <w:sz w:val="28"/>
          <w:szCs w:val="28"/>
          <w:lang w:val="en-US"/>
        </w:rPr>
        <w:t>TSX – TypeScript XML</w:t>
      </w:r>
    </w:p>
    <w:p w14:paraId="004BEAE4" w14:textId="77777777" w:rsidR="00142B0C" w:rsidRPr="00DC5B4F" w:rsidRDefault="00142B0C" w:rsidP="00142B0C">
      <w:pPr>
        <w:rPr>
          <w:sz w:val="28"/>
          <w:szCs w:val="28"/>
          <w:lang w:val="en-US"/>
        </w:rPr>
      </w:pPr>
      <w:r w:rsidRPr="00DC5B4F">
        <w:rPr>
          <w:sz w:val="28"/>
          <w:szCs w:val="28"/>
          <w:lang w:val="en-US"/>
        </w:rPr>
        <w:t xml:space="preserve">API – Application Programming Interface – </w:t>
      </w:r>
      <w:r w:rsidRPr="00DC5B4F">
        <w:rPr>
          <w:sz w:val="28"/>
          <w:szCs w:val="28"/>
        </w:rPr>
        <w:t>программный</w:t>
      </w:r>
      <w:r w:rsidRPr="00DC5B4F">
        <w:rPr>
          <w:sz w:val="28"/>
          <w:szCs w:val="28"/>
          <w:lang w:val="en-US"/>
        </w:rPr>
        <w:t xml:space="preserve"> </w:t>
      </w:r>
      <w:r w:rsidRPr="00DC5B4F">
        <w:rPr>
          <w:sz w:val="28"/>
          <w:szCs w:val="28"/>
        </w:rPr>
        <w:t>интерфейс</w:t>
      </w:r>
    </w:p>
    <w:p w14:paraId="7B7EDF8D" w14:textId="77777777" w:rsidR="00142B0C" w:rsidRPr="00DC5B4F" w:rsidRDefault="00142B0C" w:rsidP="00142B0C">
      <w:pPr>
        <w:rPr>
          <w:sz w:val="28"/>
          <w:szCs w:val="28"/>
          <w:lang w:val="en-US"/>
        </w:rPr>
      </w:pPr>
      <w:r w:rsidRPr="00DC5B4F">
        <w:rPr>
          <w:sz w:val="28"/>
          <w:szCs w:val="28"/>
        </w:rPr>
        <w:t>приложения</w:t>
      </w:r>
    </w:p>
    <w:p w14:paraId="4D53234D" w14:textId="77777777" w:rsidR="00142B0C" w:rsidRPr="00DC5B4F" w:rsidRDefault="00142B0C" w:rsidP="00142B0C">
      <w:pPr>
        <w:rPr>
          <w:sz w:val="28"/>
          <w:szCs w:val="28"/>
          <w:lang w:val="en-US"/>
        </w:rPr>
      </w:pPr>
      <w:r>
        <w:rPr>
          <w:sz w:val="28"/>
          <w:szCs w:val="28"/>
          <w:lang w:val="en-US"/>
        </w:rPr>
        <w:t>REST – Re</w:t>
      </w:r>
      <w:r w:rsidRPr="00DC5B4F">
        <w:rPr>
          <w:sz w:val="28"/>
          <w:szCs w:val="28"/>
          <w:lang w:val="en-US"/>
        </w:rPr>
        <w:t xml:space="preserve">presentational State Transfer – </w:t>
      </w:r>
      <w:r w:rsidRPr="00DC5B4F">
        <w:rPr>
          <w:sz w:val="28"/>
          <w:szCs w:val="28"/>
        </w:rPr>
        <w:t>репрезентативная</w:t>
      </w:r>
      <w:r w:rsidRPr="00DC5B4F">
        <w:rPr>
          <w:sz w:val="28"/>
          <w:szCs w:val="28"/>
          <w:lang w:val="en-US"/>
        </w:rPr>
        <w:t xml:space="preserve"> </w:t>
      </w:r>
      <w:r w:rsidRPr="00DC5B4F">
        <w:rPr>
          <w:sz w:val="28"/>
          <w:szCs w:val="28"/>
        </w:rPr>
        <w:t>передача</w:t>
      </w:r>
      <w:r w:rsidRPr="00DC5B4F">
        <w:rPr>
          <w:sz w:val="28"/>
          <w:szCs w:val="28"/>
          <w:lang w:val="en-US"/>
        </w:rPr>
        <w:t xml:space="preserve"> </w:t>
      </w:r>
      <w:r w:rsidRPr="00DC5B4F">
        <w:rPr>
          <w:sz w:val="28"/>
          <w:szCs w:val="28"/>
        </w:rPr>
        <w:t>состояния</w:t>
      </w:r>
    </w:p>
    <w:p w14:paraId="097E2B99" w14:textId="77777777" w:rsidR="00142B0C" w:rsidRPr="00D32121" w:rsidRDefault="00142B0C" w:rsidP="00142B0C">
      <w:pPr>
        <w:rPr>
          <w:sz w:val="28"/>
          <w:szCs w:val="28"/>
          <w:lang w:val="en-US"/>
        </w:rPr>
      </w:pPr>
      <w:r w:rsidRPr="00DC5B4F">
        <w:rPr>
          <w:sz w:val="28"/>
          <w:szCs w:val="28"/>
          <w:lang w:val="en-US"/>
        </w:rPr>
        <w:t xml:space="preserve">SVG – Scalable Vector Graphics – </w:t>
      </w:r>
      <w:r w:rsidRPr="00DC5B4F">
        <w:rPr>
          <w:sz w:val="28"/>
          <w:szCs w:val="28"/>
        </w:rPr>
        <w:t>масштабируемая</w:t>
      </w:r>
      <w:r w:rsidRPr="00DC5B4F">
        <w:rPr>
          <w:sz w:val="28"/>
          <w:szCs w:val="28"/>
          <w:lang w:val="en-US"/>
        </w:rPr>
        <w:t xml:space="preserve"> </w:t>
      </w:r>
      <w:r w:rsidRPr="00DC5B4F">
        <w:rPr>
          <w:sz w:val="28"/>
          <w:szCs w:val="28"/>
        </w:rPr>
        <w:t>векторная</w:t>
      </w:r>
      <w:r w:rsidRPr="00DC5B4F">
        <w:rPr>
          <w:sz w:val="28"/>
          <w:szCs w:val="28"/>
          <w:lang w:val="en-US"/>
        </w:rPr>
        <w:t xml:space="preserve"> </w:t>
      </w:r>
      <w:r>
        <w:rPr>
          <w:sz w:val="28"/>
          <w:szCs w:val="28"/>
        </w:rPr>
        <w:t>графика</w:t>
      </w:r>
    </w:p>
    <w:p w14:paraId="485B5244" w14:textId="77777777" w:rsidR="00142B0C" w:rsidRPr="00D32121" w:rsidRDefault="00142B0C" w:rsidP="00142B0C">
      <w:pPr>
        <w:rPr>
          <w:sz w:val="28"/>
          <w:szCs w:val="28"/>
          <w:lang w:val="en-US"/>
        </w:rPr>
      </w:pPr>
      <w:r>
        <w:rPr>
          <w:sz w:val="28"/>
          <w:szCs w:val="28"/>
          <w:lang w:val="en-US"/>
        </w:rPr>
        <w:t>UI</w:t>
      </w:r>
      <w:r w:rsidRPr="00D32121">
        <w:rPr>
          <w:sz w:val="28"/>
          <w:szCs w:val="28"/>
          <w:lang w:val="en-US"/>
        </w:rPr>
        <w:t xml:space="preserve"> – </w:t>
      </w:r>
      <w:r>
        <w:rPr>
          <w:sz w:val="28"/>
          <w:szCs w:val="28"/>
          <w:lang w:val="en-US"/>
        </w:rPr>
        <w:t>User</w:t>
      </w:r>
      <w:r w:rsidRPr="00D32121">
        <w:rPr>
          <w:sz w:val="28"/>
          <w:szCs w:val="28"/>
          <w:lang w:val="en-US"/>
        </w:rPr>
        <w:t xml:space="preserve"> </w:t>
      </w:r>
      <w:r>
        <w:rPr>
          <w:sz w:val="28"/>
          <w:szCs w:val="28"/>
          <w:lang w:val="en-US"/>
        </w:rPr>
        <w:t>Interface</w:t>
      </w:r>
      <w:r w:rsidRPr="00D32121">
        <w:rPr>
          <w:sz w:val="28"/>
          <w:szCs w:val="28"/>
          <w:lang w:val="en-US"/>
        </w:rPr>
        <w:t xml:space="preserve"> – </w:t>
      </w:r>
      <w:r>
        <w:rPr>
          <w:sz w:val="28"/>
          <w:szCs w:val="28"/>
        </w:rPr>
        <w:t>пользовательский</w:t>
      </w:r>
      <w:r w:rsidRPr="00D32121">
        <w:rPr>
          <w:sz w:val="28"/>
          <w:szCs w:val="28"/>
          <w:lang w:val="en-US"/>
        </w:rPr>
        <w:t xml:space="preserve"> </w:t>
      </w:r>
      <w:r>
        <w:rPr>
          <w:sz w:val="28"/>
          <w:szCs w:val="28"/>
        </w:rPr>
        <w:t>интерфейс</w:t>
      </w:r>
    </w:p>
    <w:p w14:paraId="726FD1B1" w14:textId="77777777" w:rsidR="00142B0C" w:rsidRPr="00D32121" w:rsidRDefault="00142B0C" w:rsidP="00142B0C">
      <w:pPr>
        <w:rPr>
          <w:sz w:val="28"/>
          <w:szCs w:val="28"/>
          <w:lang w:val="en-US"/>
        </w:rPr>
      </w:pPr>
      <w:r>
        <w:rPr>
          <w:sz w:val="28"/>
          <w:szCs w:val="28"/>
          <w:lang w:val="en-US"/>
        </w:rPr>
        <w:t xml:space="preserve">SPA – Single Page Application – </w:t>
      </w:r>
      <w:r>
        <w:rPr>
          <w:sz w:val="28"/>
          <w:szCs w:val="28"/>
        </w:rPr>
        <w:t>одностраничное</w:t>
      </w:r>
      <w:r w:rsidRPr="00D32121">
        <w:rPr>
          <w:sz w:val="28"/>
          <w:szCs w:val="28"/>
          <w:lang w:val="en-US"/>
        </w:rPr>
        <w:t xml:space="preserve"> </w:t>
      </w:r>
      <w:r>
        <w:rPr>
          <w:sz w:val="28"/>
          <w:szCs w:val="28"/>
        </w:rPr>
        <w:t>приложение</w:t>
      </w:r>
    </w:p>
    <w:p w14:paraId="46CC6F15" w14:textId="77777777" w:rsidR="00142B0C" w:rsidRDefault="00142B0C" w:rsidP="00142B0C">
      <w:pPr>
        <w:rPr>
          <w:sz w:val="28"/>
          <w:szCs w:val="28"/>
        </w:rPr>
      </w:pPr>
      <w:r>
        <w:rPr>
          <w:sz w:val="28"/>
          <w:szCs w:val="28"/>
          <w:lang w:val="en-US"/>
        </w:rPr>
        <w:t>GUI</w:t>
      </w:r>
      <w:r w:rsidRPr="007E66BA">
        <w:rPr>
          <w:sz w:val="28"/>
          <w:szCs w:val="28"/>
        </w:rPr>
        <w:t xml:space="preserve"> – </w:t>
      </w:r>
      <w:r>
        <w:rPr>
          <w:sz w:val="28"/>
          <w:szCs w:val="28"/>
          <w:lang w:val="en-US"/>
        </w:rPr>
        <w:t>Graphical</w:t>
      </w:r>
      <w:r w:rsidRPr="007E66BA">
        <w:rPr>
          <w:sz w:val="28"/>
          <w:szCs w:val="28"/>
        </w:rPr>
        <w:t xml:space="preserve"> </w:t>
      </w:r>
      <w:r>
        <w:rPr>
          <w:sz w:val="28"/>
          <w:szCs w:val="28"/>
          <w:lang w:val="en-US"/>
        </w:rPr>
        <w:t>User</w:t>
      </w:r>
      <w:r w:rsidRPr="007E66BA">
        <w:rPr>
          <w:sz w:val="28"/>
          <w:szCs w:val="28"/>
        </w:rPr>
        <w:t xml:space="preserve"> </w:t>
      </w:r>
      <w:r>
        <w:rPr>
          <w:sz w:val="28"/>
          <w:szCs w:val="28"/>
          <w:lang w:val="en-US"/>
        </w:rPr>
        <w:t>Interface</w:t>
      </w:r>
      <w:r w:rsidRPr="007E66BA">
        <w:rPr>
          <w:sz w:val="28"/>
          <w:szCs w:val="28"/>
        </w:rPr>
        <w:t xml:space="preserve"> – </w:t>
      </w:r>
      <w:r>
        <w:rPr>
          <w:sz w:val="28"/>
          <w:szCs w:val="28"/>
        </w:rPr>
        <w:t>графический интерфейс пользователя</w:t>
      </w:r>
    </w:p>
    <w:p w14:paraId="2BCE552B" w14:textId="77777777" w:rsidR="00142B0C" w:rsidRPr="006F574D" w:rsidRDefault="00142B0C" w:rsidP="00142B0C">
      <w:pPr>
        <w:rPr>
          <w:sz w:val="28"/>
          <w:szCs w:val="28"/>
        </w:rPr>
      </w:pPr>
      <w:r>
        <w:rPr>
          <w:sz w:val="28"/>
          <w:szCs w:val="28"/>
        </w:rPr>
        <w:t>Лайв – идущее в данный момент событие</w:t>
      </w:r>
    </w:p>
    <w:p w14:paraId="25A6129D" w14:textId="77777777" w:rsidR="00142B0C" w:rsidRPr="006F574D" w:rsidRDefault="00142B0C" w:rsidP="00142B0C">
      <w:pPr>
        <w:rPr>
          <w:sz w:val="28"/>
          <w:szCs w:val="28"/>
        </w:rPr>
      </w:pPr>
      <w:r>
        <w:rPr>
          <w:sz w:val="28"/>
          <w:szCs w:val="28"/>
          <w:lang w:val="en-US"/>
        </w:rPr>
        <w:t>Npm</w:t>
      </w:r>
      <w:r w:rsidRPr="006F574D">
        <w:rPr>
          <w:sz w:val="28"/>
          <w:szCs w:val="28"/>
        </w:rPr>
        <w:t xml:space="preserve"> – </w:t>
      </w:r>
      <w:r>
        <w:rPr>
          <w:sz w:val="28"/>
          <w:szCs w:val="28"/>
          <w:lang w:val="en-US"/>
        </w:rPr>
        <w:t>node</w:t>
      </w:r>
      <w:r w:rsidRPr="006F574D">
        <w:rPr>
          <w:sz w:val="28"/>
          <w:szCs w:val="28"/>
        </w:rPr>
        <w:t xml:space="preserve"> </w:t>
      </w:r>
      <w:r>
        <w:rPr>
          <w:sz w:val="28"/>
          <w:szCs w:val="28"/>
          <w:lang w:val="en-US"/>
        </w:rPr>
        <w:t>package</w:t>
      </w:r>
      <w:r w:rsidRPr="006F574D">
        <w:rPr>
          <w:sz w:val="28"/>
          <w:szCs w:val="28"/>
        </w:rPr>
        <w:t xml:space="preserve"> </w:t>
      </w:r>
      <w:r>
        <w:rPr>
          <w:sz w:val="28"/>
          <w:szCs w:val="28"/>
          <w:lang w:val="en-US"/>
        </w:rPr>
        <w:t>manager</w:t>
      </w:r>
      <w:r w:rsidRPr="006F574D">
        <w:rPr>
          <w:sz w:val="28"/>
          <w:szCs w:val="28"/>
        </w:rPr>
        <w:t xml:space="preserve"> – </w:t>
      </w:r>
      <w:r>
        <w:rPr>
          <w:sz w:val="28"/>
          <w:szCs w:val="28"/>
        </w:rPr>
        <w:t>менеджер</w:t>
      </w:r>
      <w:r w:rsidRPr="006F574D">
        <w:rPr>
          <w:sz w:val="28"/>
          <w:szCs w:val="28"/>
        </w:rPr>
        <w:t xml:space="preserve"> </w:t>
      </w:r>
      <w:r>
        <w:rPr>
          <w:sz w:val="28"/>
          <w:szCs w:val="28"/>
        </w:rPr>
        <w:t>пакетов</w:t>
      </w:r>
      <w:r w:rsidRPr="006F574D">
        <w:rPr>
          <w:sz w:val="28"/>
          <w:szCs w:val="28"/>
        </w:rPr>
        <w:t xml:space="preserve"> </w:t>
      </w:r>
      <w:r>
        <w:rPr>
          <w:sz w:val="28"/>
          <w:szCs w:val="28"/>
          <w:lang w:val="en-US"/>
        </w:rPr>
        <w:t>Node</w:t>
      </w:r>
      <w:r w:rsidRPr="006F574D">
        <w:rPr>
          <w:sz w:val="28"/>
          <w:szCs w:val="28"/>
        </w:rPr>
        <w:t>.</w:t>
      </w:r>
      <w:r>
        <w:rPr>
          <w:sz w:val="28"/>
          <w:szCs w:val="28"/>
          <w:lang w:val="en-US"/>
        </w:rPr>
        <w:t>js</w:t>
      </w:r>
    </w:p>
    <w:p w14:paraId="6F24C927" w14:textId="77777777" w:rsidR="00142B0C" w:rsidRDefault="00142B0C" w:rsidP="00142B0C">
      <w:pPr>
        <w:rPr>
          <w:sz w:val="28"/>
          <w:szCs w:val="28"/>
        </w:rPr>
      </w:pPr>
      <w:r>
        <w:rPr>
          <w:sz w:val="28"/>
          <w:szCs w:val="28"/>
        </w:rPr>
        <w:t xml:space="preserve">Компонента – функция, возвращающая </w:t>
      </w:r>
      <w:r>
        <w:rPr>
          <w:sz w:val="28"/>
          <w:szCs w:val="28"/>
          <w:lang w:val="en-US"/>
        </w:rPr>
        <w:t>JSX</w:t>
      </w:r>
      <w:r>
        <w:rPr>
          <w:sz w:val="28"/>
          <w:szCs w:val="28"/>
        </w:rPr>
        <w:t>(</w:t>
      </w:r>
      <w:r>
        <w:rPr>
          <w:sz w:val="28"/>
          <w:szCs w:val="28"/>
          <w:lang w:val="en-US"/>
        </w:rPr>
        <w:t>TSX</w:t>
      </w:r>
      <w:r w:rsidRPr="00E73B44">
        <w:rPr>
          <w:sz w:val="28"/>
          <w:szCs w:val="28"/>
        </w:rPr>
        <w:t>)-разметку</w:t>
      </w:r>
    </w:p>
    <w:p w14:paraId="7145DF3E" w14:textId="77777777" w:rsidR="00142B0C" w:rsidRDefault="00142B0C" w:rsidP="00142B0C">
      <w:pPr>
        <w:rPr>
          <w:sz w:val="28"/>
          <w:szCs w:val="28"/>
        </w:rPr>
      </w:pPr>
      <w:r>
        <w:rPr>
          <w:sz w:val="28"/>
          <w:szCs w:val="28"/>
        </w:rPr>
        <w:t>Хук – функция, имеющая возможность «зацепиться» к состоянию компоненты извне</w:t>
      </w:r>
    </w:p>
    <w:p w14:paraId="6CAE27DA" w14:textId="5B638C93" w:rsidR="008A5813" w:rsidRPr="00AF69B2" w:rsidRDefault="00142B0C" w:rsidP="00142B0C">
      <w:pPr>
        <w:rPr>
          <w:sz w:val="28"/>
          <w:szCs w:val="28"/>
        </w:rPr>
      </w:pPr>
      <w:r>
        <w:rPr>
          <w:sz w:val="28"/>
          <w:szCs w:val="28"/>
          <w:lang w:val="en-US"/>
        </w:rPr>
        <w:t>H</w:t>
      </w:r>
      <w:r w:rsidRPr="00E54D45">
        <w:rPr>
          <w:sz w:val="28"/>
          <w:szCs w:val="28"/>
        </w:rPr>
        <w:t>2</w:t>
      </w:r>
      <w:r>
        <w:rPr>
          <w:sz w:val="28"/>
          <w:szCs w:val="28"/>
          <w:lang w:val="en-US"/>
        </w:rPr>
        <w:t>H</w:t>
      </w:r>
      <w:r>
        <w:rPr>
          <w:sz w:val="28"/>
          <w:szCs w:val="28"/>
        </w:rPr>
        <w:t xml:space="preserve"> – </w:t>
      </w:r>
      <w:r>
        <w:rPr>
          <w:sz w:val="28"/>
          <w:szCs w:val="28"/>
          <w:lang w:val="en-US"/>
        </w:rPr>
        <w:t>Head</w:t>
      </w:r>
      <w:r w:rsidRPr="00E54D45">
        <w:rPr>
          <w:sz w:val="28"/>
          <w:szCs w:val="28"/>
        </w:rPr>
        <w:t xml:space="preserve"> </w:t>
      </w:r>
      <w:r>
        <w:rPr>
          <w:sz w:val="28"/>
          <w:szCs w:val="28"/>
          <w:lang w:val="en-US"/>
        </w:rPr>
        <w:t>To</w:t>
      </w:r>
      <w:r w:rsidRPr="00E54D45">
        <w:rPr>
          <w:sz w:val="28"/>
          <w:szCs w:val="28"/>
        </w:rPr>
        <w:t xml:space="preserve"> </w:t>
      </w:r>
      <w:r>
        <w:rPr>
          <w:sz w:val="28"/>
          <w:szCs w:val="28"/>
          <w:lang w:val="en-US"/>
        </w:rPr>
        <w:t>Head</w:t>
      </w:r>
      <w:r w:rsidRPr="00E54D45">
        <w:rPr>
          <w:sz w:val="28"/>
          <w:szCs w:val="28"/>
        </w:rPr>
        <w:t xml:space="preserve"> – </w:t>
      </w:r>
      <w:r>
        <w:rPr>
          <w:sz w:val="28"/>
          <w:szCs w:val="28"/>
        </w:rPr>
        <w:t>матчи друг против друга</w:t>
      </w:r>
    </w:p>
    <w:p w14:paraId="51EF075A" w14:textId="0BD0B60B" w:rsidR="00115F84" w:rsidRPr="00AF69B2" w:rsidRDefault="00115F84" w:rsidP="00AF69B2">
      <w:pPr>
        <w:pStyle w:val="1"/>
        <w:spacing w:before="0"/>
        <w:ind w:left="0"/>
        <w:jc w:val="center"/>
        <w:rPr>
          <w:szCs w:val="28"/>
        </w:rPr>
      </w:pPr>
      <w:bookmarkStart w:id="3" w:name="_Toc106126945"/>
      <w:r w:rsidRPr="00AF69B2">
        <w:rPr>
          <w:szCs w:val="28"/>
        </w:rPr>
        <w:lastRenderedPageBreak/>
        <w:t>ВВЕДЕНИЕ</w:t>
      </w:r>
      <w:bookmarkEnd w:id="3"/>
    </w:p>
    <w:p w14:paraId="3D4D6F91" w14:textId="6FE03990" w:rsidR="0003380D" w:rsidRDefault="008663B1" w:rsidP="008663B1">
      <w:pPr>
        <w:adjustRightInd w:val="0"/>
        <w:jc w:val="both"/>
        <w:rPr>
          <w:rFonts w:eastAsiaTheme="minorHAnsi"/>
          <w:sz w:val="28"/>
          <w:szCs w:val="28"/>
        </w:rPr>
      </w:pPr>
      <w:r>
        <w:rPr>
          <w:rFonts w:eastAsiaTheme="minorHAnsi"/>
          <w:sz w:val="28"/>
          <w:szCs w:val="28"/>
        </w:rPr>
        <w:t>В наше время проблематично встретить человека, который никогда в жизни не интересовался спортом и событиями, которые происходят в этой сфере, ведь действительно он является неотъемлемой частью жизни каждого из нас.</w:t>
      </w:r>
      <w:r w:rsidRPr="00A136EA">
        <w:t xml:space="preserve"> </w:t>
      </w:r>
      <w:r w:rsidRPr="00A136EA">
        <w:rPr>
          <w:rFonts w:eastAsiaTheme="minorHAnsi"/>
          <w:sz w:val="28"/>
          <w:szCs w:val="28"/>
        </w:rPr>
        <w:t xml:space="preserve">Одни посвящают жизнь </w:t>
      </w:r>
      <w:r w:rsidR="00791452">
        <w:rPr>
          <w:rFonts w:eastAsiaTheme="minorHAnsi"/>
          <w:sz w:val="28"/>
          <w:szCs w:val="28"/>
        </w:rPr>
        <w:t>спорту ради карьеры</w:t>
      </w:r>
      <w:r w:rsidRPr="00A136EA">
        <w:rPr>
          <w:rFonts w:eastAsiaTheme="minorHAnsi"/>
          <w:sz w:val="28"/>
          <w:szCs w:val="28"/>
        </w:rPr>
        <w:t xml:space="preserve">, другие </w:t>
      </w:r>
      <w:r w:rsidR="00791452">
        <w:rPr>
          <w:rFonts w:eastAsiaTheme="minorHAnsi"/>
          <w:sz w:val="28"/>
          <w:szCs w:val="28"/>
        </w:rPr>
        <w:t>ведут</w:t>
      </w:r>
      <w:r w:rsidRPr="00A136EA">
        <w:rPr>
          <w:rFonts w:eastAsiaTheme="minorHAnsi"/>
          <w:sz w:val="28"/>
          <w:szCs w:val="28"/>
        </w:rPr>
        <w:t xml:space="preserve"> активный образ жизни </w:t>
      </w:r>
      <w:r w:rsidR="00791452">
        <w:rPr>
          <w:rFonts w:eastAsiaTheme="minorHAnsi"/>
          <w:sz w:val="28"/>
          <w:szCs w:val="28"/>
        </w:rPr>
        <w:t>для себя, для своего тела и здоровья</w:t>
      </w:r>
      <w:r w:rsidRPr="00A136EA">
        <w:rPr>
          <w:rFonts w:eastAsiaTheme="minorHAnsi"/>
          <w:sz w:val="28"/>
          <w:szCs w:val="28"/>
        </w:rPr>
        <w:t xml:space="preserve">, </w:t>
      </w:r>
      <w:r w:rsidR="00791452">
        <w:rPr>
          <w:rFonts w:eastAsiaTheme="minorHAnsi"/>
          <w:sz w:val="28"/>
          <w:szCs w:val="28"/>
        </w:rPr>
        <w:t>болельщики</w:t>
      </w:r>
      <w:r w:rsidRPr="00A136EA">
        <w:rPr>
          <w:rFonts w:eastAsiaTheme="minorHAnsi"/>
          <w:sz w:val="28"/>
          <w:szCs w:val="28"/>
        </w:rPr>
        <w:t xml:space="preserve"> </w:t>
      </w:r>
      <w:r w:rsidR="00791452">
        <w:rPr>
          <w:rFonts w:eastAsiaTheme="minorHAnsi"/>
          <w:sz w:val="28"/>
          <w:szCs w:val="28"/>
        </w:rPr>
        <w:t>посещают спортивные мероприятия ради получения эмоций</w:t>
      </w:r>
      <w:r w:rsidRPr="00A136EA">
        <w:rPr>
          <w:rFonts w:eastAsiaTheme="minorHAnsi"/>
          <w:sz w:val="28"/>
          <w:szCs w:val="28"/>
        </w:rPr>
        <w:t xml:space="preserve">. Несмотря </w:t>
      </w:r>
      <w:r w:rsidR="00791452">
        <w:rPr>
          <w:rFonts w:eastAsiaTheme="minorHAnsi"/>
          <w:sz w:val="28"/>
          <w:szCs w:val="28"/>
        </w:rPr>
        <w:t>весомое количество дисциплин и видов спортивной деятельности</w:t>
      </w:r>
      <w:r w:rsidRPr="00A136EA">
        <w:rPr>
          <w:rFonts w:eastAsiaTheme="minorHAnsi"/>
          <w:sz w:val="28"/>
          <w:szCs w:val="28"/>
        </w:rPr>
        <w:t>, всех поклонников спорта объединяет одно - желание позитивных эмоций и воля к победе</w:t>
      </w:r>
      <w:r>
        <w:rPr>
          <w:rFonts w:eastAsiaTheme="minorHAnsi"/>
          <w:sz w:val="28"/>
          <w:szCs w:val="28"/>
        </w:rPr>
        <w:t xml:space="preserve">. </w:t>
      </w:r>
    </w:p>
    <w:p w14:paraId="35D20B5A" w14:textId="77777777" w:rsidR="0003380D" w:rsidRPr="00AF69B2" w:rsidRDefault="0003380D" w:rsidP="0003380D">
      <w:pPr>
        <w:pStyle w:val="a3"/>
        <w:jc w:val="both"/>
      </w:pPr>
      <w:r w:rsidRPr="00AF69B2">
        <w:t>В век цифровых технологий, во всех сферах жизни общества, свойственно увеличение информатизации, за счет непрерывного развития цифровых технологий.</w:t>
      </w:r>
    </w:p>
    <w:p w14:paraId="1237DAC5" w14:textId="5EBDE39E" w:rsidR="008663B1" w:rsidRDefault="008663B1" w:rsidP="008663B1">
      <w:pPr>
        <w:adjustRightInd w:val="0"/>
        <w:jc w:val="both"/>
        <w:rPr>
          <w:rFonts w:eastAsiaTheme="minorHAnsi"/>
          <w:sz w:val="28"/>
          <w:szCs w:val="28"/>
        </w:rPr>
      </w:pPr>
      <w:r>
        <w:rPr>
          <w:rFonts w:eastAsiaTheme="minorHAnsi"/>
          <w:sz w:val="28"/>
          <w:szCs w:val="28"/>
        </w:rPr>
        <w:t xml:space="preserve">Доступ к информации важен и нужен, ведь это путь к цивилизации и развитию, доступ к современному миру в целом. Благодаря интернету у людей есть неограниченные возможности в получении актуальной информации по многим видам спорта, событиям, новостям, результатам матчей.  </w:t>
      </w:r>
    </w:p>
    <w:p w14:paraId="1CEEEF4D" w14:textId="77777777" w:rsidR="0003380D" w:rsidRDefault="0003380D" w:rsidP="0003380D">
      <w:pPr>
        <w:pStyle w:val="a3"/>
        <w:jc w:val="both"/>
      </w:pPr>
      <w:r w:rsidRPr="00AF69B2">
        <w:t xml:space="preserve">Информационные системы используют </w:t>
      </w:r>
      <w:r>
        <w:t>повсеместно, в любых сферах, в том числе и в спорте</w:t>
      </w:r>
      <w:r w:rsidRPr="00AF69B2">
        <w:t xml:space="preserve">. В связи с этим возник спрос, на системы, </w:t>
      </w:r>
      <w:r>
        <w:t>дающие людям доступ к информации о спортивных мероприятиях, новостях, статистиках</w:t>
      </w:r>
      <w:r w:rsidRPr="00AF69B2">
        <w:t>.</w:t>
      </w:r>
    </w:p>
    <w:p w14:paraId="14F2108E" w14:textId="3422A313" w:rsidR="0003380D" w:rsidRPr="0003380D" w:rsidRDefault="0003380D" w:rsidP="0003380D">
      <w:pPr>
        <w:pStyle w:val="a3"/>
        <w:jc w:val="both"/>
      </w:pPr>
      <w:r>
        <w:t>В настоящее время спортивные мобильные и веб-приложения создаются не только для занятий спортом, но и несут такую важную функцию, как предоставление возможности просмотра значимых спортивных событий с любого устройства, что, в свою очередь, необходимо для такой части интернет-аудитории, как болельщики. Для того, чтобы облегчить поиск нужной информации пользователям-болельщикам, были разработаны приложения – агрегаторы спортивных мероприятий.</w:t>
      </w:r>
    </w:p>
    <w:p w14:paraId="03D07430" w14:textId="2144E376" w:rsidR="008663B1" w:rsidRDefault="008663B1" w:rsidP="008663B1">
      <w:pPr>
        <w:adjustRightInd w:val="0"/>
        <w:jc w:val="both"/>
        <w:rPr>
          <w:rFonts w:eastAsiaTheme="minorHAnsi"/>
          <w:sz w:val="28"/>
          <w:szCs w:val="28"/>
        </w:rPr>
      </w:pPr>
      <w:r w:rsidRPr="00A136EA">
        <w:rPr>
          <w:rFonts w:eastAsiaTheme="minorHAnsi"/>
          <w:sz w:val="28"/>
          <w:szCs w:val="28"/>
        </w:rPr>
        <w:t>Приложения-агрегаторы спортивных мероприятий собирают всю необходимую для болельщика информацию в одном</w:t>
      </w:r>
      <w:r>
        <w:rPr>
          <w:rFonts w:eastAsiaTheme="minorHAnsi"/>
          <w:sz w:val="28"/>
          <w:szCs w:val="28"/>
        </w:rPr>
        <w:t xml:space="preserve"> месте. Именно благодаря работе данных систем люди с легкостью получают доступ к результатам матчей, статистике и составам команд, таблицам чемпионатов, актуальным </w:t>
      </w:r>
      <w:r>
        <w:rPr>
          <w:rFonts w:eastAsiaTheme="minorHAnsi"/>
          <w:sz w:val="28"/>
          <w:szCs w:val="28"/>
        </w:rPr>
        <w:lastRenderedPageBreak/>
        <w:t>новостям из мира спорта</w:t>
      </w:r>
      <w:r w:rsidR="00CE61FC">
        <w:rPr>
          <w:rStyle w:val="af7"/>
          <w:rFonts w:eastAsiaTheme="minorHAnsi"/>
          <w:sz w:val="28"/>
          <w:szCs w:val="28"/>
        </w:rPr>
        <w:footnoteReference w:id="1"/>
      </w:r>
      <w:r>
        <w:rPr>
          <w:rFonts w:eastAsiaTheme="minorHAnsi"/>
          <w:sz w:val="28"/>
          <w:szCs w:val="28"/>
        </w:rPr>
        <w:t xml:space="preserve">. Но все же трудности возникают достаточно часто, ведь не все сервисы, всё оборудование работают всегда стабильно. </w:t>
      </w:r>
    </w:p>
    <w:p w14:paraId="6F0606E3" w14:textId="77777777" w:rsidR="008663B1" w:rsidRDefault="008663B1" w:rsidP="008663B1">
      <w:pPr>
        <w:adjustRightInd w:val="0"/>
        <w:jc w:val="both"/>
        <w:rPr>
          <w:rFonts w:eastAsiaTheme="minorHAnsi"/>
          <w:sz w:val="28"/>
          <w:szCs w:val="28"/>
        </w:rPr>
      </w:pPr>
      <w:r>
        <w:rPr>
          <w:rFonts w:eastAsiaTheme="minorHAnsi"/>
          <w:sz w:val="28"/>
          <w:szCs w:val="28"/>
        </w:rPr>
        <w:t xml:space="preserve">В Российском сегменте таких приложений насчитывается не так много, однако в общем мировом таких приложений масса. В основном все они работают по примерно одинаковой схеме – пользователь может выбрать интересующий его вид спорта, чемпионат, лигу, турнир, и получает список прошедших, идущих, предстоящих матчей в удобной форме. Для людей, которые активно следят за спортом, фанатов, отслеживающих результаты </w:t>
      </w:r>
    </w:p>
    <w:p w14:paraId="2A99DFA2" w14:textId="428157AF" w:rsidR="00D32121" w:rsidRPr="00D32121" w:rsidRDefault="00D32121" w:rsidP="00D32121">
      <w:pPr>
        <w:pStyle w:val="a3"/>
        <w:jc w:val="both"/>
      </w:pPr>
      <w:r>
        <w:t>Разрабатываемая информационная система</w:t>
      </w:r>
      <w:r w:rsidRPr="00AF69B2">
        <w:t xml:space="preserve"> поможет в</w:t>
      </w:r>
      <w:r>
        <w:t xml:space="preserve"> анализе спорта</w:t>
      </w:r>
      <w:r w:rsidRPr="00AF69B2">
        <w:t>, благодаря возможности ее использования через веб-браузер и простому, понятному интерфейсу.</w:t>
      </w:r>
    </w:p>
    <w:p w14:paraId="55432E2C" w14:textId="77777777" w:rsidR="008663B1" w:rsidRDefault="008663B1" w:rsidP="008663B1">
      <w:pPr>
        <w:adjustRightInd w:val="0"/>
        <w:jc w:val="both"/>
        <w:rPr>
          <w:rFonts w:eastAsiaTheme="minorHAnsi"/>
          <w:sz w:val="28"/>
          <w:szCs w:val="28"/>
        </w:rPr>
      </w:pPr>
      <w:r>
        <w:rPr>
          <w:rFonts w:eastAsiaTheme="minorHAnsi"/>
          <w:sz w:val="28"/>
          <w:szCs w:val="28"/>
        </w:rPr>
        <w:t xml:space="preserve">Исходя из вышеизложенного, данная работа, а именно разработка клиентской части информационной системы для мониторинга спортивных событий, является актуальной. </w:t>
      </w:r>
    </w:p>
    <w:p w14:paraId="0D4F23A1" w14:textId="77777777" w:rsidR="008663B1" w:rsidRDefault="008663B1" w:rsidP="008663B1">
      <w:pPr>
        <w:adjustRightInd w:val="0"/>
        <w:jc w:val="both"/>
        <w:rPr>
          <w:rFonts w:eastAsiaTheme="minorHAnsi"/>
          <w:sz w:val="28"/>
          <w:szCs w:val="28"/>
        </w:rPr>
      </w:pPr>
      <w:r>
        <w:rPr>
          <w:rFonts w:eastAsiaTheme="minorHAnsi"/>
          <w:sz w:val="28"/>
          <w:szCs w:val="28"/>
        </w:rPr>
        <w:t>Просмотр анализа прошедших игр команд, ее состав позволит сформировать человеку некоторые ожидания перед грядущим матчем, а если пользователь увлекается ставками на спорт, то и к возможной прибыли, поскольку грамотный анализ позволит сделать грамотные предположения по предстоящим играм.</w:t>
      </w:r>
    </w:p>
    <w:p w14:paraId="0FAF1A44" w14:textId="161C0808" w:rsidR="00115F84" w:rsidRPr="00AF69B2" w:rsidRDefault="00115F84" w:rsidP="00AF69B2">
      <w:pPr>
        <w:pStyle w:val="a3"/>
        <w:jc w:val="both"/>
      </w:pPr>
      <w:r w:rsidRPr="00AF69B2">
        <w:t>Цель</w:t>
      </w:r>
      <w:r w:rsidRPr="00AF69B2">
        <w:rPr>
          <w:spacing w:val="1"/>
        </w:rPr>
        <w:t xml:space="preserve"> </w:t>
      </w:r>
      <w:r w:rsidRPr="00AF69B2">
        <w:t>дипломного</w:t>
      </w:r>
      <w:r w:rsidRPr="00AF69B2">
        <w:rPr>
          <w:spacing w:val="1"/>
        </w:rPr>
        <w:t xml:space="preserve"> </w:t>
      </w:r>
      <w:r w:rsidRPr="00AF69B2">
        <w:t>проекта</w:t>
      </w:r>
      <w:r w:rsidRPr="00AF69B2">
        <w:rPr>
          <w:spacing w:val="1"/>
        </w:rPr>
        <w:t xml:space="preserve"> </w:t>
      </w:r>
      <w:r w:rsidRPr="00AF69B2">
        <w:t>–</w:t>
      </w:r>
      <w:r w:rsidRPr="00AF69B2">
        <w:rPr>
          <w:spacing w:val="1"/>
        </w:rPr>
        <w:t xml:space="preserve"> </w:t>
      </w:r>
      <w:r w:rsidR="00142B0C" w:rsidRPr="00142B0C">
        <w:t>разработать клиентскую часть информационной системы для мониторинга сп</w:t>
      </w:r>
      <w:r w:rsidR="00142B0C">
        <w:t>ортивных событий, не содержащую</w:t>
      </w:r>
      <w:r w:rsidR="00142B0C" w:rsidRPr="00142B0C">
        <w:t xml:space="preserve"> рекламных сообщений</w:t>
      </w:r>
      <w:r w:rsidRPr="00AF69B2">
        <w:t>.</w:t>
      </w:r>
    </w:p>
    <w:p w14:paraId="4B8F59B3" w14:textId="77777777" w:rsidR="00115F84" w:rsidRPr="00AF69B2" w:rsidRDefault="00115F84" w:rsidP="00AF69B2">
      <w:pPr>
        <w:pStyle w:val="a3"/>
        <w:jc w:val="both"/>
      </w:pPr>
      <w:r w:rsidRPr="00AF69B2">
        <w:t>Задачи, необходимые для решения поставленной цели:</w:t>
      </w:r>
    </w:p>
    <w:p w14:paraId="06911C35" w14:textId="77777777" w:rsidR="00775CEA" w:rsidRPr="00775CEA" w:rsidRDefault="00142B0C" w:rsidP="003861BD">
      <w:pPr>
        <w:pStyle w:val="a5"/>
        <w:numPr>
          <w:ilvl w:val="0"/>
          <w:numId w:val="2"/>
        </w:numPr>
        <w:tabs>
          <w:tab w:val="left" w:pos="1634"/>
          <w:tab w:val="left" w:pos="1635"/>
        </w:tabs>
        <w:spacing w:before="0"/>
        <w:ind w:left="0" w:firstLine="709"/>
        <w:jc w:val="both"/>
        <w:rPr>
          <w:sz w:val="28"/>
          <w:szCs w:val="28"/>
        </w:rPr>
      </w:pPr>
      <w:r w:rsidRPr="00775CEA">
        <w:rPr>
          <w:sz w:val="28"/>
          <w:szCs w:val="28"/>
        </w:rPr>
        <w:t>выполнить анализ современного информационного обеспечения мониторинга спортивных событий</w:t>
      </w:r>
      <w:r w:rsidR="00775CEA" w:rsidRPr="00775CEA">
        <w:rPr>
          <w:sz w:val="28"/>
          <w:szCs w:val="28"/>
        </w:rPr>
        <w:t>;</w:t>
      </w:r>
    </w:p>
    <w:p w14:paraId="6D3E9DDA" w14:textId="07F3DEF8" w:rsidR="00115F84" w:rsidRPr="00775CEA" w:rsidRDefault="00142B0C" w:rsidP="003861BD">
      <w:pPr>
        <w:pStyle w:val="a5"/>
        <w:numPr>
          <w:ilvl w:val="0"/>
          <w:numId w:val="2"/>
        </w:numPr>
        <w:tabs>
          <w:tab w:val="left" w:pos="1634"/>
          <w:tab w:val="left" w:pos="1635"/>
        </w:tabs>
        <w:spacing w:before="0"/>
        <w:ind w:left="0" w:firstLine="709"/>
        <w:jc w:val="both"/>
        <w:rPr>
          <w:sz w:val="28"/>
          <w:szCs w:val="28"/>
        </w:rPr>
      </w:pPr>
      <w:r w:rsidRPr="00775CEA">
        <w:rPr>
          <w:sz w:val="28"/>
          <w:szCs w:val="28"/>
        </w:rPr>
        <w:t>в</w:t>
      </w:r>
      <w:r w:rsidR="00E9185A" w:rsidRPr="00775CEA">
        <w:rPr>
          <w:sz w:val="28"/>
          <w:szCs w:val="28"/>
        </w:rPr>
        <w:t>ыбрать программное обеспечение и инструменты для разработки</w:t>
      </w:r>
      <w:r w:rsidR="00115F84" w:rsidRPr="00775CEA">
        <w:rPr>
          <w:sz w:val="28"/>
          <w:szCs w:val="28"/>
        </w:rPr>
        <w:t>;</w:t>
      </w:r>
    </w:p>
    <w:p w14:paraId="73B2808A" w14:textId="46E33BC3" w:rsidR="00E9185A" w:rsidRPr="00464962" w:rsidRDefault="00142B0C" w:rsidP="00464962">
      <w:pPr>
        <w:pStyle w:val="a5"/>
        <w:numPr>
          <w:ilvl w:val="0"/>
          <w:numId w:val="2"/>
        </w:numPr>
        <w:tabs>
          <w:tab w:val="left" w:pos="1634"/>
          <w:tab w:val="left" w:pos="1635"/>
        </w:tabs>
        <w:spacing w:before="0"/>
        <w:ind w:left="0" w:firstLine="709"/>
        <w:jc w:val="both"/>
        <w:rPr>
          <w:sz w:val="28"/>
          <w:szCs w:val="28"/>
        </w:rPr>
      </w:pPr>
      <w:r>
        <w:rPr>
          <w:sz w:val="28"/>
          <w:szCs w:val="28"/>
        </w:rPr>
        <w:lastRenderedPageBreak/>
        <w:t>реализовать клиентскую часть информационной системы для мониторинга спортивных событий.</w:t>
      </w:r>
    </w:p>
    <w:p w14:paraId="0091A40D" w14:textId="7EBB3C5F" w:rsidR="00106E69" w:rsidRPr="00D32121" w:rsidRDefault="00D574F9" w:rsidP="00E062EF">
      <w:pPr>
        <w:pStyle w:val="1"/>
        <w:spacing w:before="0"/>
        <w:ind w:left="0"/>
        <w:jc w:val="both"/>
        <w:rPr>
          <w:color w:val="000000" w:themeColor="text1"/>
          <w:szCs w:val="28"/>
          <w:shd w:val="clear" w:color="auto" w:fill="FFFFFF"/>
        </w:rPr>
      </w:pPr>
      <w:r w:rsidRPr="00AF69B2">
        <w:rPr>
          <w:szCs w:val="28"/>
        </w:rPr>
        <w:br w:type="page"/>
      </w:r>
      <w:bookmarkStart w:id="4" w:name="_Toc106126946"/>
      <w:r w:rsidR="00E9185A">
        <w:rPr>
          <w:szCs w:val="28"/>
        </w:rPr>
        <w:lastRenderedPageBreak/>
        <w:t xml:space="preserve">1 </w:t>
      </w:r>
      <w:r w:rsidR="00D32121">
        <w:t>Современное информационное обеспечение мониторинга спортивных событий</w:t>
      </w:r>
      <w:bookmarkEnd w:id="4"/>
    </w:p>
    <w:p w14:paraId="6CA80CCB" w14:textId="77777777" w:rsidR="00D32121" w:rsidRPr="00D32121" w:rsidRDefault="00D32121" w:rsidP="00D32121">
      <w:pPr>
        <w:jc w:val="both"/>
        <w:rPr>
          <w:sz w:val="28"/>
          <w:shd w:val="clear" w:color="auto" w:fill="FFFFFF"/>
        </w:rPr>
      </w:pPr>
      <w:r w:rsidRPr="00D32121">
        <w:rPr>
          <w:sz w:val="28"/>
          <w:shd w:val="clear" w:color="auto" w:fill="FFFFFF"/>
        </w:rPr>
        <w:t>Спортивное событие – это мероприятие, в котором принимают участие две команды, соревнующиеся в определенном виде спорта.</w:t>
      </w:r>
    </w:p>
    <w:p w14:paraId="05FFB824" w14:textId="77777777" w:rsidR="00D32121" w:rsidRPr="00D32121" w:rsidRDefault="00D32121" w:rsidP="00D32121">
      <w:pPr>
        <w:jc w:val="both"/>
        <w:rPr>
          <w:sz w:val="28"/>
          <w:shd w:val="clear" w:color="auto" w:fill="FFFFFF"/>
        </w:rPr>
      </w:pPr>
      <w:r w:rsidRPr="00D32121">
        <w:rPr>
          <w:sz w:val="28"/>
          <w:shd w:val="clear" w:color="auto" w:fill="FFFFFF"/>
        </w:rPr>
        <w:t>Под мониторингом спортивных событий подразумевается получение и отображение данных по законченным, текущим и будущим матчам в разных видах спорта, а также просмотр статистики команд, таблиц чемпионатов, новостей в сфере спорта.</w:t>
      </w:r>
    </w:p>
    <w:p w14:paraId="3E48023D" w14:textId="24C90282" w:rsidR="00D32121" w:rsidRPr="00D32121" w:rsidRDefault="00D32121" w:rsidP="00D32121">
      <w:pPr>
        <w:jc w:val="both"/>
        <w:rPr>
          <w:sz w:val="28"/>
          <w:shd w:val="clear" w:color="auto" w:fill="FFFFFF"/>
        </w:rPr>
      </w:pPr>
      <w:r w:rsidRPr="00D32121">
        <w:rPr>
          <w:sz w:val="28"/>
          <w:shd w:val="clear" w:color="auto" w:fill="FFFFFF"/>
        </w:rPr>
        <w:t>Таким образом, агрегатор спортивных мероприятий – это комплексная платформа мультиспортивного контента, которая обеспечивает анализ внутриигровых данных, исследования в области спорта, результаты матчей в реальном времени</w:t>
      </w:r>
      <w:r w:rsidR="00E9185A">
        <w:rPr>
          <w:sz w:val="28"/>
          <w:shd w:val="clear" w:color="auto" w:fill="FFFFFF"/>
        </w:rPr>
        <w:t xml:space="preserve"> </w:t>
      </w:r>
      <w:r w:rsidR="00F47692">
        <w:rPr>
          <w:sz w:val="28"/>
          <w:shd w:val="clear" w:color="auto" w:fill="FFFFFF"/>
        </w:rPr>
        <w:fldChar w:fldCharType="begin"/>
      </w:r>
      <w:r w:rsidR="00357260">
        <w:rPr>
          <w:sz w:val="28"/>
          <w:shd w:val="clear" w:color="auto" w:fill="FFFFFF"/>
        </w:rPr>
        <w:instrText xml:space="preserve"> ADDIN ZOTERO_ITEM CSL_CITATION {"citationID":"eyki51My","properties":{"formattedCitation":"[8]","plainCitation":"[8]","noteIndex":0},"citationItems":[{"id":82,"uris":["http://zotero.org/users/local/13LNNeyI/items/FA7VPYHN"],"itemData":{"id":82,"type":"article-journal","container-title":"Информационное обеспечение крупных спортивных событий","page":"10","title":"Наука и спорт: современные тенденции","author":[{"family":"Мишакин","given":"Т."}],"issued":{"date-parts":[["2017"]]}}}],"schema":"https://github.com/citation-style-language/schema/raw/master/csl-citation.json"} </w:instrText>
      </w:r>
      <w:r w:rsidR="00F47692">
        <w:rPr>
          <w:sz w:val="28"/>
          <w:shd w:val="clear" w:color="auto" w:fill="FFFFFF"/>
        </w:rPr>
        <w:fldChar w:fldCharType="separate"/>
      </w:r>
      <w:r w:rsidR="00357260" w:rsidRPr="00357260">
        <w:rPr>
          <w:sz w:val="28"/>
        </w:rPr>
        <w:t>[8]</w:t>
      </w:r>
      <w:r w:rsidR="00F47692">
        <w:rPr>
          <w:sz w:val="28"/>
          <w:shd w:val="clear" w:color="auto" w:fill="FFFFFF"/>
        </w:rPr>
        <w:fldChar w:fldCharType="end"/>
      </w:r>
      <w:r w:rsidRPr="00D32121">
        <w:rPr>
          <w:sz w:val="28"/>
          <w:shd w:val="clear" w:color="auto" w:fill="FFFFFF"/>
        </w:rPr>
        <w:t>.</w:t>
      </w:r>
    </w:p>
    <w:p w14:paraId="6B852999" w14:textId="6B8AAABC" w:rsidR="00D32121" w:rsidRDefault="00D32121" w:rsidP="00D32121">
      <w:pPr>
        <w:jc w:val="both"/>
        <w:rPr>
          <w:sz w:val="28"/>
          <w:shd w:val="clear" w:color="auto" w:fill="FFFFFF"/>
        </w:rPr>
      </w:pPr>
      <w:r w:rsidRPr="00D32121">
        <w:rPr>
          <w:sz w:val="28"/>
          <w:shd w:val="clear" w:color="auto" w:fill="FFFFFF"/>
        </w:rPr>
        <w:t>Web-приложение для мониторинга спортивных событий должно предоставлять возможность получения данных из мира спортивных игр, матчей в удобном виде для пользователей с различными устройствами.</w:t>
      </w:r>
    </w:p>
    <w:p w14:paraId="450DAC01" w14:textId="58D94DA6" w:rsidR="00B27210" w:rsidRPr="00D32121" w:rsidRDefault="00D32121" w:rsidP="00D32121">
      <w:pPr>
        <w:jc w:val="both"/>
        <w:rPr>
          <w:sz w:val="28"/>
          <w:shd w:val="clear" w:color="auto" w:fill="FFFFFF"/>
        </w:rPr>
      </w:pPr>
      <w:r>
        <w:rPr>
          <w:sz w:val="28"/>
          <w:shd w:val="clear" w:color="auto" w:fill="FFFFFF"/>
        </w:rPr>
        <w:t>Подобная система очень важна для удобного получения информации из мира спорта. Ей пользуются как приближенные к спортивной сфере (профессиональные спортсмены, тренеры, аналитики), так и обычные люди, которым интересно узнать результат игры их любимой команды. Особенно актуальными агрегаторы становятся в период проведения крупных чемпионатов, таких как чемпионат мира, Европы, Лиги Чемпионов.</w:t>
      </w:r>
    </w:p>
    <w:p w14:paraId="3D5BE54F" w14:textId="41F4CDF2" w:rsidR="00A900B2" w:rsidRPr="00F315E5" w:rsidRDefault="00E9185A" w:rsidP="00E9185A">
      <w:pPr>
        <w:pStyle w:val="2"/>
        <w:numPr>
          <w:ilvl w:val="1"/>
          <w:numId w:val="33"/>
        </w:numPr>
        <w:spacing w:before="0"/>
        <w:jc w:val="both"/>
        <w:rPr>
          <w:rFonts w:cs="Times New Roman"/>
          <w:color w:val="000000" w:themeColor="text1"/>
          <w:szCs w:val="28"/>
        </w:rPr>
      </w:pPr>
      <w:r>
        <w:rPr>
          <w:rFonts w:cs="Times New Roman"/>
          <w:color w:val="000000" w:themeColor="text1"/>
          <w:szCs w:val="28"/>
        </w:rPr>
        <w:t xml:space="preserve"> </w:t>
      </w:r>
      <w:bookmarkStart w:id="5" w:name="_Toc106126947"/>
      <w:r w:rsidR="00A900B2" w:rsidRPr="00F315E5">
        <w:rPr>
          <w:rFonts w:cs="Times New Roman"/>
          <w:color w:val="000000" w:themeColor="text1"/>
          <w:szCs w:val="28"/>
        </w:rPr>
        <w:t>Обзор аналогов</w:t>
      </w:r>
      <w:r w:rsidR="00DC5B4F" w:rsidRPr="00F315E5">
        <w:rPr>
          <w:rFonts w:cs="Times New Roman"/>
          <w:color w:val="000000" w:themeColor="text1"/>
          <w:szCs w:val="28"/>
        </w:rPr>
        <w:t xml:space="preserve"> </w:t>
      </w:r>
      <w:r>
        <w:rPr>
          <w:rFonts w:cs="Times New Roman"/>
          <w:color w:val="000000" w:themeColor="text1"/>
          <w:szCs w:val="28"/>
        </w:rPr>
        <w:t>агрегаторов спортивных событий</w:t>
      </w:r>
      <w:bookmarkEnd w:id="5"/>
    </w:p>
    <w:p w14:paraId="6877DE89" w14:textId="7FB621CC" w:rsidR="00E92685" w:rsidRDefault="00A03CC3" w:rsidP="00AF69B2">
      <w:pPr>
        <w:jc w:val="both"/>
        <w:rPr>
          <w:sz w:val="28"/>
          <w:szCs w:val="28"/>
        </w:rPr>
      </w:pPr>
      <w:r>
        <w:rPr>
          <w:sz w:val="28"/>
          <w:szCs w:val="28"/>
        </w:rPr>
        <w:t>Естественно, в этой сфере уже существуют аналогичные системы, прежде чем начать разработку, рассмотрим уже реализованные приложения.</w:t>
      </w:r>
      <w:r w:rsidR="00E92685">
        <w:rPr>
          <w:sz w:val="28"/>
          <w:szCs w:val="28"/>
        </w:rPr>
        <w:t xml:space="preserve"> </w:t>
      </w:r>
    </w:p>
    <w:p w14:paraId="4BACC059" w14:textId="349D06D5" w:rsidR="00A900B2" w:rsidRPr="00A03CC3" w:rsidRDefault="00A03CC3" w:rsidP="00A03CC3">
      <w:pPr>
        <w:pStyle w:val="3"/>
        <w:spacing w:before="0"/>
      </w:pPr>
      <w:bookmarkStart w:id="6" w:name="_Toc106126948"/>
      <w:r>
        <w:t>1.</w:t>
      </w:r>
      <w:r w:rsidR="00D32121">
        <w:t>1</w:t>
      </w:r>
      <w:r>
        <w:t xml:space="preserve">.1 </w:t>
      </w:r>
      <w:r w:rsidR="008D1C16">
        <w:rPr>
          <w:lang w:val="en-US"/>
        </w:rPr>
        <w:t>FlashScore</w:t>
      </w:r>
      <w:bookmarkEnd w:id="6"/>
    </w:p>
    <w:p w14:paraId="05977D63" w14:textId="69485352" w:rsidR="00A03CC3" w:rsidRPr="00A03CC3" w:rsidRDefault="008D1C16" w:rsidP="00A03CC3">
      <w:pPr>
        <w:jc w:val="both"/>
        <w:rPr>
          <w:sz w:val="28"/>
          <w:szCs w:val="28"/>
        </w:rPr>
      </w:pPr>
      <w:r>
        <w:rPr>
          <w:sz w:val="28"/>
          <w:szCs w:val="28"/>
          <w:lang w:val="en-US"/>
        </w:rPr>
        <w:t>FlashScore</w:t>
      </w:r>
      <w:r w:rsidR="00A03CC3" w:rsidRPr="00A03CC3">
        <w:rPr>
          <w:sz w:val="28"/>
          <w:szCs w:val="28"/>
        </w:rPr>
        <w:t xml:space="preserve"> — </w:t>
      </w:r>
      <w:r w:rsidR="00E81992">
        <w:rPr>
          <w:sz w:val="28"/>
          <w:szCs w:val="28"/>
        </w:rPr>
        <w:t>один из самых популярных</w:t>
      </w:r>
      <w:r w:rsidR="00A03CC3" w:rsidRPr="00A03CC3">
        <w:rPr>
          <w:sz w:val="28"/>
          <w:szCs w:val="28"/>
        </w:rPr>
        <w:t xml:space="preserve"> сервис</w:t>
      </w:r>
      <w:r w:rsidR="00E81992">
        <w:rPr>
          <w:sz w:val="28"/>
          <w:szCs w:val="28"/>
        </w:rPr>
        <w:t>ов</w:t>
      </w:r>
      <w:r w:rsidR="00A03CC3" w:rsidRPr="00A03CC3">
        <w:rPr>
          <w:sz w:val="28"/>
          <w:szCs w:val="28"/>
        </w:rPr>
        <w:t xml:space="preserve"> для отслеживания спортивных событий. </w:t>
      </w:r>
      <w:r w:rsidR="00E81992">
        <w:rPr>
          <w:sz w:val="28"/>
          <w:szCs w:val="28"/>
        </w:rPr>
        <w:t>Основой проекта был веб-сайт, однако позже были реализованы и мобильные приложения</w:t>
      </w:r>
      <w:r w:rsidR="00A03CC3">
        <w:rPr>
          <w:sz w:val="28"/>
          <w:szCs w:val="28"/>
        </w:rPr>
        <w:t>.</w:t>
      </w:r>
    </w:p>
    <w:p w14:paraId="1FB1F8D0" w14:textId="77777777" w:rsidR="00A03CC3" w:rsidRPr="00A03CC3" w:rsidRDefault="00A03CC3" w:rsidP="00A03CC3">
      <w:pPr>
        <w:jc w:val="both"/>
        <w:rPr>
          <w:sz w:val="28"/>
          <w:szCs w:val="28"/>
        </w:rPr>
      </w:pPr>
      <w:r w:rsidRPr="00A03CC3">
        <w:rPr>
          <w:sz w:val="28"/>
          <w:szCs w:val="28"/>
        </w:rPr>
        <w:t xml:space="preserve"> </w:t>
      </w:r>
    </w:p>
    <w:p w14:paraId="09A2FFBC" w14:textId="0C26764C" w:rsidR="00A03CC3" w:rsidRPr="00A03CC3" w:rsidRDefault="008D1C16" w:rsidP="008D1C16">
      <w:pPr>
        <w:jc w:val="both"/>
        <w:rPr>
          <w:sz w:val="28"/>
          <w:szCs w:val="28"/>
        </w:rPr>
      </w:pPr>
      <w:r>
        <w:rPr>
          <w:noProof/>
          <w:sz w:val="28"/>
          <w:szCs w:val="28"/>
          <w:lang w:eastAsia="ru-RU"/>
        </w:rPr>
        <w:lastRenderedPageBreak/>
        <w:drawing>
          <wp:inline distT="0" distB="0" distL="0" distR="0" wp14:anchorId="0873661B" wp14:editId="2B969EA8">
            <wp:extent cx="5703196" cy="2987040"/>
            <wp:effectExtent l="0" t="0" r="0" b="381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7261" cy="2994406"/>
                    </a:xfrm>
                    <a:prstGeom prst="rect">
                      <a:avLst/>
                    </a:prstGeom>
                    <a:noFill/>
                    <a:ln>
                      <a:noFill/>
                    </a:ln>
                  </pic:spPr>
                </pic:pic>
              </a:graphicData>
            </a:graphic>
          </wp:inline>
        </w:drawing>
      </w:r>
    </w:p>
    <w:p w14:paraId="4D397D4D" w14:textId="19CE15E2" w:rsidR="00A03CC3" w:rsidRPr="008D1C16" w:rsidRDefault="00E9185A" w:rsidP="00A03CC3">
      <w:pPr>
        <w:jc w:val="center"/>
        <w:rPr>
          <w:sz w:val="28"/>
          <w:szCs w:val="28"/>
        </w:rPr>
      </w:pPr>
      <w:r>
        <w:rPr>
          <w:sz w:val="28"/>
          <w:szCs w:val="28"/>
        </w:rPr>
        <w:t xml:space="preserve">Рисунок 1 </w:t>
      </w:r>
      <w:r>
        <w:rPr>
          <w:sz w:val="28"/>
          <w:szCs w:val="28"/>
        </w:rPr>
        <w:softHyphen/>
        <w:t>— И</w:t>
      </w:r>
      <w:r w:rsidR="00A03CC3" w:rsidRPr="00A03CC3">
        <w:rPr>
          <w:sz w:val="28"/>
          <w:szCs w:val="28"/>
        </w:rPr>
        <w:t xml:space="preserve">нтерфейс </w:t>
      </w:r>
      <w:r w:rsidR="008D1C16">
        <w:rPr>
          <w:sz w:val="28"/>
          <w:szCs w:val="28"/>
        </w:rPr>
        <w:t>веб-</w:t>
      </w:r>
      <w:r w:rsidR="00A03CC3" w:rsidRPr="00A03CC3">
        <w:rPr>
          <w:sz w:val="28"/>
          <w:szCs w:val="28"/>
        </w:rPr>
        <w:t xml:space="preserve">приложения </w:t>
      </w:r>
      <w:r w:rsidR="008D1C16">
        <w:rPr>
          <w:sz w:val="28"/>
          <w:szCs w:val="28"/>
          <w:lang w:val="en-US"/>
        </w:rPr>
        <w:t>FlashScore</w:t>
      </w:r>
      <w:r w:rsidR="00464962">
        <w:rPr>
          <w:rStyle w:val="af7"/>
          <w:sz w:val="28"/>
          <w:szCs w:val="28"/>
          <w:lang w:val="en-US"/>
        </w:rPr>
        <w:footnoteReference w:id="2"/>
      </w:r>
    </w:p>
    <w:p w14:paraId="3188E10B" w14:textId="2F5E2E4E" w:rsidR="00A03CC3" w:rsidRPr="00A03CC3" w:rsidRDefault="00856A9A" w:rsidP="00A03CC3">
      <w:pPr>
        <w:jc w:val="both"/>
        <w:rPr>
          <w:sz w:val="28"/>
          <w:szCs w:val="28"/>
        </w:rPr>
      </w:pPr>
      <w:r>
        <w:rPr>
          <w:sz w:val="28"/>
          <w:szCs w:val="28"/>
        </w:rPr>
        <w:t>Основной</w:t>
      </w:r>
      <w:r w:rsidR="00A03CC3" w:rsidRPr="00A03CC3">
        <w:rPr>
          <w:sz w:val="28"/>
          <w:szCs w:val="28"/>
        </w:rPr>
        <w:t xml:space="preserve"> критерий выбора </w:t>
      </w:r>
      <w:r>
        <w:rPr>
          <w:sz w:val="28"/>
          <w:szCs w:val="28"/>
        </w:rPr>
        <w:t>информационной системы мониторинга спор</w:t>
      </w:r>
      <w:r w:rsidR="003B0566">
        <w:rPr>
          <w:sz w:val="28"/>
          <w:szCs w:val="28"/>
        </w:rPr>
        <w:t>тивных событий для обычного пол</w:t>
      </w:r>
      <w:r>
        <w:rPr>
          <w:sz w:val="28"/>
          <w:szCs w:val="28"/>
        </w:rPr>
        <w:t>ьзователя</w:t>
      </w:r>
      <w:r w:rsidR="00A03CC3" w:rsidRPr="00A03CC3">
        <w:rPr>
          <w:sz w:val="28"/>
          <w:szCs w:val="28"/>
        </w:rPr>
        <w:t xml:space="preserve"> — количество </w:t>
      </w:r>
      <w:r>
        <w:rPr>
          <w:sz w:val="28"/>
          <w:szCs w:val="28"/>
        </w:rPr>
        <w:t>поддерживаемых сервисом спортивных дисциплин.</w:t>
      </w:r>
      <w:r w:rsidR="00A03CC3" w:rsidRPr="00A03CC3">
        <w:rPr>
          <w:sz w:val="28"/>
          <w:szCs w:val="28"/>
        </w:rPr>
        <w:t xml:space="preserve"> В случае с </w:t>
      </w:r>
      <w:r w:rsidR="008D1C16">
        <w:rPr>
          <w:sz w:val="28"/>
          <w:szCs w:val="28"/>
          <w:lang w:val="en-US"/>
        </w:rPr>
        <w:t>FlashScore</w:t>
      </w:r>
      <w:r w:rsidR="00A03CC3" w:rsidRPr="00A03CC3">
        <w:rPr>
          <w:sz w:val="28"/>
          <w:szCs w:val="28"/>
        </w:rPr>
        <w:t xml:space="preserve"> — </w:t>
      </w:r>
      <w:r>
        <w:rPr>
          <w:sz w:val="28"/>
          <w:szCs w:val="28"/>
        </w:rPr>
        <w:t>жаловаться не на что</w:t>
      </w:r>
      <w:r w:rsidR="00A03CC3" w:rsidRPr="00A03CC3">
        <w:rPr>
          <w:sz w:val="28"/>
          <w:szCs w:val="28"/>
        </w:rPr>
        <w:t xml:space="preserve">: </w:t>
      </w:r>
      <w:r>
        <w:rPr>
          <w:sz w:val="28"/>
          <w:szCs w:val="28"/>
        </w:rPr>
        <w:t>в системе пристуствует тридцать два вида спорта, несколько тысяч лиг, включая самые низшие. Ежедневно обрабатываются тысячи событий.</w:t>
      </w:r>
      <w:r w:rsidR="00A03CC3" w:rsidRPr="00A03CC3">
        <w:rPr>
          <w:sz w:val="28"/>
          <w:szCs w:val="28"/>
        </w:rPr>
        <w:t xml:space="preserve"> </w:t>
      </w:r>
    </w:p>
    <w:p w14:paraId="6B2E3650" w14:textId="02C5A833" w:rsidR="00A03CC3" w:rsidRPr="008D1C16" w:rsidRDefault="00A03CC3" w:rsidP="00A03CC3">
      <w:pPr>
        <w:jc w:val="both"/>
        <w:rPr>
          <w:sz w:val="28"/>
          <w:szCs w:val="28"/>
        </w:rPr>
      </w:pPr>
      <w:r w:rsidRPr="00A03CC3">
        <w:rPr>
          <w:sz w:val="28"/>
          <w:szCs w:val="28"/>
        </w:rPr>
        <w:t>Интерфейс приложения</w:t>
      </w:r>
      <w:r w:rsidR="00856A9A">
        <w:rPr>
          <w:sz w:val="28"/>
          <w:szCs w:val="28"/>
        </w:rPr>
        <w:t xml:space="preserve"> выполнен в одной стилистике как для веб, так и для мобильного приложения</w:t>
      </w:r>
      <w:r w:rsidRPr="00A03CC3">
        <w:rPr>
          <w:sz w:val="28"/>
          <w:szCs w:val="28"/>
        </w:rPr>
        <w:t xml:space="preserve">. </w:t>
      </w:r>
      <w:r w:rsidR="00856A9A">
        <w:rPr>
          <w:sz w:val="28"/>
          <w:szCs w:val="28"/>
        </w:rPr>
        <w:t xml:space="preserve">Домашний экран </w:t>
      </w:r>
      <w:r w:rsidRPr="00A03CC3">
        <w:rPr>
          <w:sz w:val="28"/>
          <w:szCs w:val="28"/>
        </w:rPr>
        <w:t xml:space="preserve">представляет из себя каталог лиг и чемпионатов. </w:t>
      </w:r>
    </w:p>
    <w:p w14:paraId="66E69AAA" w14:textId="1C15F1E7" w:rsidR="00A03CC3" w:rsidRPr="00A03CC3" w:rsidRDefault="008D1C16" w:rsidP="00A03CC3">
      <w:pPr>
        <w:jc w:val="center"/>
        <w:rPr>
          <w:sz w:val="28"/>
          <w:szCs w:val="28"/>
        </w:rPr>
      </w:pPr>
      <w:r>
        <w:rPr>
          <w:noProof/>
          <w:sz w:val="28"/>
          <w:szCs w:val="28"/>
          <w:lang w:eastAsia="ru-RU"/>
        </w:rPr>
        <w:lastRenderedPageBreak/>
        <w:drawing>
          <wp:inline distT="0" distB="0" distL="0" distR="0" wp14:anchorId="1E2E3925" wp14:editId="5ECDE6A3">
            <wp:extent cx="2156460" cy="28270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56460" cy="2827020"/>
                    </a:xfrm>
                    <a:prstGeom prst="rect">
                      <a:avLst/>
                    </a:prstGeom>
                    <a:noFill/>
                    <a:ln>
                      <a:noFill/>
                    </a:ln>
                  </pic:spPr>
                </pic:pic>
              </a:graphicData>
            </a:graphic>
          </wp:inline>
        </w:drawing>
      </w:r>
    </w:p>
    <w:p w14:paraId="37C8527C" w14:textId="7EA742A2" w:rsidR="00A03CC3" w:rsidRPr="008D1C16" w:rsidRDefault="00A03CC3" w:rsidP="00A03CC3">
      <w:pPr>
        <w:jc w:val="center"/>
        <w:rPr>
          <w:sz w:val="28"/>
          <w:szCs w:val="28"/>
        </w:rPr>
      </w:pPr>
      <w:r w:rsidRPr="00A03CC3">
        <w:rPr>
          <w:sz w:val="28"/>
          <w:szCs w:val="28"/>
        </w:rPr>
        <w:t xml:space="preserve">Рисунок 2 </w:t>
      </w:r>
      <w:r w:rsidR="00E9185A">
        <w:rPr>
          <w:sz w:val="28"/>
          <w:szCs w:val="28"/>
        </w:rPr>
        <w:t>— С</w:t>
      </w:r>
      <w:r w:rsidRPr="00A03CC3">
        <w:rPr>
          <w:sz w:val="28"/>
          <w:szCs w:val="28"/>
        </w:rPr>
        <w:t>писок чемпионатов для выбранного вида спорта</w:t>
      </w:r>
      <w:r w:rsidR="008D1C16" w:rsidRPr="008D1C16">
        <w:rPr>
          <w:sz w:val="28"/>
          <w:szCs w:val="28"/>
        </w:rPr>
        <w:t xml:space="preserve"> - </w:t>
      </w:r>
      <w:r w:rsidR="008D1C16">
        <w:rPr>
          <w:sz w:val="28"/>
          <w:szCs w:val="28"/>
        </w:rPr>
        <w:t>хоккей</w:t>
      </w:r>
    </w:p>
    <w:p w14:paraId="1B113A03" w14:textId="10471D61" w:rsidR="00A03CC3" w:rsidRPr="00A03CC3" w:rsidRDefault="00A03CC3" w:rsidP="00A03CC3">
      <w:pPr>
        <w:jc w:val="both"/>
        <w:rPr>
          <w:sz w:val="28"/>
          <w:szCs w:val="28"/>
        </w:rPr>
      </w:pPr>
      <w:r w:rsidRPr="00A03CC3">
        <w:rPr>
          <w:sz w:val="28"/>
          <w:szCs w:val="28"/>
        </w:rPr>
        <w:t xml:space="preserve">Внутри </w:t>
      </w:r>
      <w:r w:rsidR="00856A9A">
        <w:rPr>
          <w:sz w:val="28"/>
          <w:szCs w:val="28"/>
        </w:rPr>
        <w:t>каждого чемпионата</w:t>
      </w:r>
      <w:r w:rsidRPr="00A03CC3">
        <w:rPr>
          <w:sz w:val="28"/>
          <w:szCs w:val="28"/>
        </w:rPr>
        <w:t xml:space="preserve"> доступен список спортивных событий на </w:t>
      </w:r>
      <w:r w:rsidR="00856A9A">
        <w:rPr>
          <w:sz w:val="28"/>
          <w:szCs w:val="28"/>
        </w:rPr>
        <w:t>текущий день</w:t>
      </w:r>
      <w:r w:rsidRPr="00A03CC3">
        <w:rPr>
          <w:sz w:val="28"/>
          <w:szCs w:val="28"/>
        </w:rPr>
        <w:t xml:space="preserve">. </w:t>
      </w:r>
      <w:r w:rsidR="00856A9A">
        <w:rPr>
          <w:sz w:val="28"/>
          <w:szCs w:val="28"/>
        </w:rPr>
        <w:t>Идущие в данный момент</w:t>
      </w:r>
      <w:r w:rsidRPr="00A03CC3">
        <w:rPr>
          <w:sz w:val="28"/>
          <w:szCs w:val="28"/>
        </w:rPr>
        <w:t xml:space="preserve"> игры </w:t>
      </w:r>
      <w:r w:rsidR="00856A9A">
        <w:rPr>
          <w:sz w:val="28"/>
          <w:szCs w:val="28"/>
        </w:rPr>
        <w:t>выделяются</w:t>
      </w:r>
      <w:r w:rsidRPr="00A03CC3">
        <w:rPr>
          <w:sz w:val="28"/>
          <w:szCs w:val="28"/>
        </w:rPr>
        <w:t xml:space="preserve"> цветом. </w:t>
      </w:r>
      <w:r w:rsidR="00856A9A">
        <w:rPr>
          <w:sz w:val="28"/>
          <w:szCs w:val="28"/>
        </w:rPr>
        <w:t>Любое</w:t>
      </w:r>
      <w:r w:rsidRPr="00A03CC3">
        <w:rPr>
          <w:sz w:val="28"/>
          <w:szCs w:val="28"/>
        </w:rPr>
        <w:t xml:space="preserve"> событие можно </w:t>
      </w:r>
      <w:r w:rsidR="00856A9A">
        <w:rPr>
          <w:sz w:val="28"/>
          <w:szCs w:val="28"/>
        </w:rPr>
        <w:t>добавить</w:t>
      </w:r>
      <w:r w:rsidRPr="00A03CC3">
        <w:rPr>
          <w:sz w:val="28"/>
          <w:szCs w:val="28"/>
        </w:rPr>
        <w:t xml:space="preserve"> в избранное для </w:t>
      </w:r>
      <w:r w:rsidR="00856A9A">
        <w:rPr>
          <w:sz w:val="28"/>
          <w:szCs w:val="28"/>
        </w:rPr>
        <w:t xml:space="preserve">того, чтобы была возможность получать </w:t>
      </w:r>
      <w:r w:rsidR="00856A9A">
        <w:rPr>
          <w:sz w:val="28"/>
          <w:szCs w:val="28"/>
          <w:lang w:val="en-US"/>
        </w:rPr>
        <w:t>push</w:t>
      </w:r>
      <w:r w:rsidR="00856A9A" w:rsidRPr="00856A9A">
        <w:rPr>
          <w:sz w:val="28"/>
          <w:szCs w:val="28"/>
        </w:rPr>
        <w:t>-</w:t>
      </w:r>
      <w:r w:rsidR="00856A9A">
        <w:rPr>
          <w:sz w:val="28"/>
          <w:szCs w:val="28"/>
        </w:rPr>
        <w:t>уведомления при каждом изменении счета, нарушении, окончании таймов</w:t>
      </w:r>
      <w:r w:rsidRPr="00A03CC3">
        <w:rPr>
          <w:sz w:val="28"/>
          <w:szCs w:val="28"/>
        </w:rPr>
        <w:t xml:space="preserve">. </w:t>
      </w:r>
      <w:r w:rsidR="00856A9A">
        <w:rPr>
          <w:sz w:val="28"/>
          <w:szCs w:val="28"/>
        </w:rPr>
        <w:t>Помимо этого, в этом разделе можно</w:t>
      </w:r>
      <w:r w:rsidRPr="00A03CC3">
        <w:rPr>
          <w:sz w:val="28"/>
          <w:szCs w:val="28"/>
        </w:rPr>
        <w:t xml:space="preserve"> ознакомиться с </w:t>
      </w:r>
      <w:r w:rsidR="00856A9A">
        <w:rPr>
          <w:sz w:val="28"/>
          <w:szCs w:val="28"/>
        </w:rPr>
        <w:t xml:space="preserve">актуальной </w:t>
      </w:r>
      <w:r w:rsidRPr="00A03CC3">
        <w:rPr>
          <w:sz w:val="28"/>
          <w:szCs w:val="28"/>
        </w:rPr>
        <w:t>турнирной таблицей.</w:t>
      </w:r>
    </w:p>
    <w:p w14:paraId="7EEB4C31" w14:textId="0CB9545C" w:rsidR="00A03CC3" w:rsidRPr="00A03CC3" w:rsidRDefault="008D1C16" w:rsidP="008D1C16">
      <w:pPr>
        <w:jc w:val="center"/>
        <w:rPr>
          <w:sz w:val="28"/>
          <w:szCs w:val="28"/>
        </w:rPr>
      </w:pPr>
      <w:r>
        <w:rPr>
          <w:noProof/>
          <w:sz w:val="28"/>
          <w:szCs w:val="28"/>
          <w:lang w:eastAsia="ru-RU"/>
        </w:rPr>
        <w:drawing>
          <wp:inline distT="0" distB="0" distL="0" distR="0" wp14:anchorId="330AC3CD" wp14:editId="2E31FCBC">
            <wp:extent cx="5504019" cy="3009900"/>
            <wp:effectExtent l="0" t="0" r="190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09408" cy="3012847"/>
                    </a:xfrm>
                    <a:prstGeom prst="rect">
                      <a:avLst/>
                    </a:prstGeom>
                    <a:noFill/>
                    <a:ln>
                      <a:noFill/>
                    </a:ln>
                  </pic:spPr>
                </pic:pic>
              </a:graphicData>
            </a:graphic>
          </wp:inline>
        </w:drawing>
      </w:r>
    </w:p>
    <w:p w14:paraId="23D70277" w14:textId="587E17BA" w:rsidR="00A03CC3" w:rsidRPr="00A03CC3" w:rsidRDefault="00A03CC3" w:rsidP="00A03CC3">
      <w:pPr>
        <w:jc w:val="center"/>
        <w:rPr>
          <w:sz w:val="28"/>
          <w:szCs w:val="28"/>
        </w:rPr>
      </w:pPr>
      <w:r w:rsidRPr="00A03CC3">
        <w:rPr>
          <w:sz w:val="28"/>
          <w:szCs w:val="28"/>
        </w:rPr>
        <w:t xml:space="preserve">Рисунок 3 </w:t>
      </w:r>
      <w:r w:rsidR="00E9185A">
        <w:rPr>
          <w:sz w:val="28"/>
          <w:szCs w:val="28"/>
        </w:rPr>
        <w:t>— С</w:t>
      </w:r>
      <w:r w:rsidRPr="00A03CC3">
        <w:rPr>
          <w:sz w:val="28"/>
          <w:szCs w:val="28"/>
        </w:rPr>
        <w:t>писок событий для выбранного чемпионата</w:t>
      </w:r>
    </w:p>
    <w:p w14:paraId="0A866314" w14:textId="0914B1E4" w:rsidR="00A03CC3" w:rsidRPr="00A03CC3" w:rsidRDefault="00C45CFA" w:rsidP="00A03CC3">
      <w:pPr>
        <w:jc w:val="both"/>
        <w:rPr>
          <w:sz w:val="28"/>
          <w:szCs w:val="28"/>
        </w:rPr>
      </w:pPr>
      <w:r>
        <w:rPr>
          <w:sz w:val="28"/>
          <w:szCs w:val="28"/>
        </w:rPr>
        <w:lastRenderedPageBreak/>
        <w:t>По конкретному событию</w:t>
      </w:r>
      <w:r w:rsidR="00A03CC3" w:rsidRPr="00A03CC3">
        <w:rPr>
          <w:sz w:val="28"/>
          <w:szCs w:val="28"/>
        </w:rPr>
        <w:t xml:space="preserve"> </w:t>
      </w:r>
      <w:r>
        <w:rPr>
          <w:sz w:val="28"/>
          <w:szCs w:val="28"/>
        </w:rPr>
        <w:t>можно посмотреть краткую статистику</w:t>
      </w:r>
      <w:r w:rsidR="00A03CC3" w:rsidRPr="00A03CC3">
        <w:rPr>
          <w:sz w:val="28"/>
          <w:szCs w:val="28"/>
        </w:rPr>
        <w:t>, результаты прошлых игр, а также</w:t>
      </w:r>
      <w:r>
        <w:rPr>
          <w:sz w:val="28"/>
          <w:szCs w:val="28"/>
        </w:rPr>
        <w:t xml:space="preserve"> инофрмацию о чемпионате, к которому относится матч</w:t>
      </w:r>
      <w:r w:rsidR="00A03CC3" w:rsidRPr="00A03CC3">
        <w:rPr>
          <w:sz w:val="28"/>
          <w:szCs w:val="28"/>
        </w:rPr>
        <w:t>.</w:t>
      </w:r>
      <w:r>
        <w:rPr>
          <w:sz w:val="28"/>
          <w:szCs w:val="28"/>
        </w:rPr>
        <w:t xml:space="preserve"> Заполненность данными зависит от </w:t>
      </w:r>
      <w:r w:rsidR="00A03CC3" w:rsidRPr="00A03CC3">
        <w:rPr>
          <w:sz w:val="28"/>
          <w:szCs w:val="28"/>
        </w:rPr>
        <w:t xml:space="preserve">вида спорта и </w:t>
      </w:r>
      <w:r>
        <w:rPr>
          <w:sz w:val="28"/>
          <w:szCs w:val="28"/>
        </w:rPr>
        <w:t>важности</w:t>
      </w:r>
      <w:r w:rsidR="00A03CC3" w:rsidRPr="00A03CC3">
        <w:rPr>
          <w:sz w:val="28"/>
          <w:szCs w:val="28"/>
        </w:rPr>
        <w:t xml:space="preserve"> </w:t>
      </w:r>
      <w:r>
        <w:rPr>
          <w:sz w:val="28"/>
          <w:szCs w:val="28"/>
        </w:rPr>
        <w:t>соыбтия</w:t>
      </w:r>
      <w:r w:rsidR="00A03CC3" w:rsidRPr="00A03CC3">
        <w:rPr>
          <w:sz w:val="28"/>
          <w:szCs w:val="28"/>
        </w:rPr>
        <w:t>. Информация</w:t>
      </w:r>
      <w:r>
        <w:rPr>
          <w:sz w:val="28"/>
          <w:szCs w:val="28"/>
        </w:rPr>
        <w:t xml:space="preserve"> постоянно</w:t>
      </w:r>
      <w:r w:rsidR="00A03CC3" w:rsidRPr="00A03CC3">
        <w:rPr>
          <w:sz w:val="28"/>
          <w:szCs w:val="28"/>
        </w:rPr>
        <w:t xml:space="preserve"> обновляется в режиме реального времени</w:t>
      </w:r>
      <w:r>
        <w:rPr>
          <w:sz w:val="28"/>
          <w:szCs w:val="28"/>
        </w:rPr>
        <w:t>. Также к просмотру доступны средние коэффициенты от букмекерских контор.</w:t>
      </w:r>
      <w:r w:rsidR="00A03CC3" w:rsidRPr="00A03CC3">
        <w:rPr>
          <w:sz w:val="28"/>
          <w:szCs w:val="28"/>
        </w:rPr>
        <w:t xml:space="preserve"> </w:t>
      </w:r>
      <w:r>
        <w:rPr>
          <w:sz w:val="28"/>
          <w:szCs w:val="28"/>
        </w:rPr>
        <w:t>На сайте, как и в мобильном приложении присутствует всплывающая реклама, отключить которую невозможно.</w:t>
      </w:r>
    </w:p>
    <w:p w14:paraId="6093B38E" w14:textId="74454F8A" w:rsidR="00A03CC3" w:rsidRPr="00A03CC3" w:rsidRDefault="008D1C16" w:rsidP="00A03CC3">
      <w:pPr>
        <w:jc w:val="center"/>
        <w:rPr>
          <w:sz w:val="28"/>
          <w:szCs w:val="28"/>
        </w:rPr>
      </w:pPr>
      <w:r>
        <w:rPr>
          <w:noProof/>
          <w:sz w:val="28"/>
          <w:szCs w:val="28"/>
          <w:lang w:eastAsia="ru-RU"/>
        </w:rPr>
        <w:drawing>
          <wp:inline distT="0" distB="0" distL="0" distR="0" wp14:anchorId="1D04AFC3" wp14:editId="42EC09EB">
            <wp:extent cx="5082540" cy="5783580"/>
            <wp:effectExtent l="0" t="0" r="3810" b="762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2540" cy="5783580"/>
                    </a:xfrm>
                    <a:prstGeom prst="rect">
                      <a:avLst/>
                    </a:prstGeom>
                    <a:noFill/>
                    <a:ln>
                      <a:noFill/>
                    </a:ln>
                  </pic:spPr>
                </pic:pic>
              </a:graphicData>
            </a:graphic>
          </wp:inline>
        </w:drawing>
      </w:r>
    </w:p>
    <w:p w14:paraId="24161059" w14:textId="2B29D6B7" w:rsidR="00A03CC3" w:rsidRDefault="00A03CC3" w:rsidP="00A03CC3">
      <w:pPr>
        <w:jc w:val="center"/>
        <w:rPr>
          <w:sz w:val="28"/>
          <w:szCs w:val="28"/>
        </w:rPr>
      </w:pPr>
      <w:r w:rsidRPr="00A03CC3">
        <w:rPr>
          <w:sz w:val="28"/>
          <w:szCs w:val="28"/>
        </w:rPr>
        <w:t xml:space="preserve">Рисунок 4 </w:t>
      </w:r>
      <w:r w:rsidR="00E9185A" w:rsidRPr="0061140A">
        <w:rPr>
          <w:sz w:val="28"/>
          <w:szCs w:val="28"/>
        </w:rPr>
        <w:t xml:space="preserve">— </w:t>
      </w:r>
      <w:r w:rsidR="00E9185A">
        <w:rPr>
          <w:sz w:val="28"/>
          <w:szCs w:val="28"/>
        </w:rPr>
        <w:t>И</w:t>
      </w:r>
      <w:r w:rsidRPr="00A03CC3">
        <w:rPr>
          <w:sz w:val="28"/>
          <w:szCs w:val="28"/>
        </w:rPr>
        <w:t>нтерфейс выбранного события</w:t>
      </w:r>
    </w:p>
    <w:p w14:paraId="5F0F60B0" w14:textId="51F60F10" w:rsidR="00A03CC3" w:rsidRPr="0061140A" w:rsidRDefault="0061140A" w:rsidP="0061140A">
      <w:pPr>
        <w:pStyle w:val="3"/>
        <w:spacing w:before="0"/>
      </w:pPr>
      <w:bookmarkStart w:id="7" w:name="_Toc106126949"/>
      <w:r>
        <w:t>1</w:t>
      </w:r>
      <w:r w:rsidR="00D32121">
        <w:t>.1</w:t>
      </w:r>
      <w:r>
        <w:t>.</w:t>
      </w:r>
      <w:r w:rsidRPr="0061140A">
        <w:t>2</w:t>
      </w:r>
      <w:r>
        <w:t xml:space="preserve"> </w:t>
      </w:r>
      <w:r>
        <w:rPr>
          <w:lang w:val="en-US"/>
        </w:rPr>
        <w:t>Championat</w:t>
      </w:r>
      <w:bookmarkEnd w:id="7"/>
    </w:p>
    <w:p w14:paraId="112A65A3" w14:textId="60267AA9" w:rsidR="0061140A" w:rsidRPr="00C45CFA" w:rsidRDefault="0061140A" w:rsidP="0061140A">
      <w:pPr>
        <w:jc w:val="both"/>
        <w:rPr>
          <w:sz w:val="28"/>
          <w:szCs w:val="28"/>
        </w:rPr>
      </w:pPr>
      <w:r w:rsidRPr="0061140A">
        <w:rPr>
          <w:sz w:val="28"/>
          <w:szCs w:val="28"/>
        </w:rPr>
        <w:t xml:space="preserve">Чемпионат — приложение-клиент </w:t>
      </w:r>
      <w:r w:rsidR="00C45CFA">
        <w:rPr>
          <w:sz w:val="28"/>
          <w:szCs w:val="28"/>
        </w:rPr>
        <w:t xml:space="preserve">от разработчиков </w:t>
      </w:r>
      <w:r w:rsidR="00C45CFA">
        <w:rPr>
          <w:sz w:val="28"/>
          <w:szCs w:val="28"/>
          <w:lang w:val="en-US"/>
        </w:rPr>
        <w:t>Rambler</w:t>
      </w:r>
      <w:r w:rsidR="00C45CFA" w:rsidRPr="00C45CFA">
        <w:rPr>
          <w:sz w:val="28"/>
          <w:szCs w:val="28"/>
        </w:rPr>
        <w:t>.</w:t>
      </w:r>
    </w:p>
    <w:p w14:paraId="2289CD0C" w14:textId="3E0059FC" w:rsidR="0061140A" w:rsidRPr="0061140A" w:rsidRDefault="008D1C16" w:rsidP="0061140A">
      <w:pPr>
        <w:jc w:val="center"/>
        <w:rPr>
          <w:sz w:val="28"/>
          <w:szCs w:val="28"/>
        </w:rPr>
      </w:pPr>
      <w:r>
        <w:rPr>
          <w:noProof/>
          <w:sz w:val="28"/>
          <w:szCs w:val="28"/>
          <w:lang w:eastAsia="ru-RU"/>
        </w:rPr>
        <w:lastRenderedPageBreak/>
        <w:drawing>
          <wp:inline distT="0" distB="0" distL="0" distR="0" wp14:anchorId="0060E0AF" wp14:editId="440EC99A">
            <wp:extent cx="5556777" cy="2903220"/>
            <wp:effectExtent l="0" t="0" r="635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60749" cy="2905295"/>
                    </a:xfrm>
                    <a:prstGeom prst="rect">
                      <a:avLst/>
                    </a:prstGeom>
                    <a:noFill/>
                    <a:ln>
                      <a:noFill/>
                    </a:ln>
                  </pic:spPr>
                </pic:pic>
              </a:graphicData>
            </a:graphic>
          </wp:inline>
        </w:drawing>
      </w:r>
    </w:p>
    <w:p w14:paraId="1B8C0CFE" w14:textId="5E22A068" w:rsidR="0061140A" w:rsidRPr="0061140A" w:rsidRDefault="0061140A" w:rsidP="0061140A">
      <w:pPr>
        <w:jc w:val="center"/>
        <w:rPr>
          <w:sz w:val="28"/>
          <w:szCs w:val="28"/>
        </w:rPr>
      </w:pPr>
      <w:r w:rsidRPr="0061140A">
        <w:rPr>
          <w:sz w:val="28"/>
          <w:szCs w:val="28"/>
        </w:rPr>
        <w:t xml:space="preserve">Рисунок 5 </w:t>
      </w:r>
      <w:r w:rsidR="00E9185A">
        <w:rPr>
          <w:sz w:val="28"/>
          <w:szCs w:val="28"/>
        </w:rPr>
        <w:t>— И</w:t>
      </w:r>
      <w:r w:rsidRPr="0061140A">
        <w:rPr>
          <w:sz w:val="28"/>
          <w:szCs w:val="28"/>
        </w:rPr>
        <w:t xml:space="preserve">нтерфейс </w:t>
      </w:r>
      <w:r w:rsidR="008D1C16">
        <w:rPr>
          <w:sz w:val="28"/>
          <w:szCs w:val="28"/>
        </w:rPr>
        <w:t>веб-</w:t>
      </w:r>
      <w:r w:rsidRPr="0061140A">
        <w:rPr>
          <w:sz w:val="28"/>
          <w:szCs w:val="28"/>
        </w:rPr>
        <w:t>приложения Чемпионат</w:t>
      </w:r>
      <w:r w:rsidR="00464962">
        <w:rPr>
          <w:rStyle w:val="af7"/>
          <w:sz w:val="28"/>
          <w:szCs w:val="28"/>
        </w:rPr>
        <w:footnoteReference w:id="3"/>
      </w:r>
    </w:p>
    <w:p w14:paraId="66DB38A0" w14:textId="781B35D0" w:rsidR="0061140A" w:rsidRPr="0061140A" w:rsidRDefault="0061140A" w:rsidP="0061140A">
      <w:pPr>
        <w:jc w:val="both"/>
        <w:rPr>
          <w:sz w:val="28"/>
          <w:szCs w:val="28"/>
        </w:rPr>
      </w:pPr>
      <w:r w:rsidRPr="0061140A">
        <w:rPr>
          <w:sz w:val="28"/>
          <w:szCs w:val="28"/>
        </w:rPr>
        <w:t xml:space="preserve">В отличии от </w:t>
      </w:r>
      <w:r w:rsidR="008D1C16">
        <w:rPr>
          <w:sz w:val="28"/>
          <w:szCs w:val="28"/>
          <w:lang w:val="en-US"/>
        </w:rPr>
        <w:t>FlashScore</w:t>
      </w:r>
      <w:r w:rsidR="00C45CFA">
        <w:rPr>
          <w:sz w:val="28"/>
          <w:szCs w:val="28"/>
        </w:rPr>
        <w:t>, Чемпионат не поддерживает огромное количество дисциплин</w:t>
      </w:r>
      <w:r w:rsidRPr="0061140A">
        <w:rPr>
          <w:sz w:val="28"/>
          <w:szCs w:val="28"/>
        </w:rPr>
        <w:t xml:space="preserve">. Доступны </w:t>
      </w:r>
      <w:r w:rsidR="00C45CFA">
        <w:rPr>
          <w:sz w:val="28"/>
          <w:szCs w:val="28"/>
        </w:rPr>
        <w:t>всего восемь видов спорта.</w:t>
      </w:r>
      <w:r w:rsidRPr="0061140A">
        <w:rPr>
          <w:sz w:val="28"/>
          <w:szCs w:val="28"/>
        </w:rPr>
        <w:t xml:space="preserve"> </w:t>
      </w:r>
      <w:r w:rsidR="00C45CFA">
        <w:rPr>
          <w:sz w:val="28"/>
          <w:szCs w:val="28"/>
        </w:rPr>
        <w:t>Система расчитана на предоставление комфортного минимума основных и популярных чемпионатов для интересующихся людей.</w:t>
      </w:r>
    </w:p>
    <w:p w14:paraId="03182F7D" w14:textId="1CBD0934" w:rsidR="0061140A" w:rsidRPr="0061140A" w:rsidRDefault="00B16A9D" w:rsidP="0061140A">
      <w:pPr>
        <w:jc w:val="both"/>
        <w:rPr>
          <w:sz w:val="28"/>
          <w:szCs w:val="28"/>
        </w:rPr>
      </w:pPr>
      <w:r>
        <w:rPr>
          <w:sz w:val="28"/>
          <w:szCs w:val="28"/>
        </w:rPr>
        <w:t xml:space="preserve">Все события находятся в разделе </w:t>
      </w:r>
      <w:r w:rsidR="0061140A" w:rsidRPr="0061140A">
        <w:rPr>
          <w:sz w:val="28"/>
          <w:szCs w:val="28"/>
        </w:rPr>
        <w:t xml:space="preserve">«Матч-центр». </w:t>
      </w:r>
      <w:r>
        <w:rPr>
          <w:sz w:val="28"/>
          <w:szCs w:val="28"/>
        </w:rPr>
        <w:t>Виды спорта для выбора отображены в удобном месте над контентной частью списка событий</w:t>
      </w:r>
      <w:r w:rsidR="0061140A" w:rsidRPr="0061140A">
        <w:rPr>
          <w:sz w:val="28"/>
          <w:szCs w:val="28"/>
        </w:rPr>
        <w:t xml:space="preserve">. </w:t>
      </w:r>
      <w:r>
        <w:rPr>
          <w:sz w:val="28"/>
          <w:szCs w:val="28"/>
        </w:rPr>
        <w:t>Все матчи сгруппированы по чемпионатам, которые, в свою очередь, отсортированы по важности</w:t>
      </w:r>
      <w:r w:rsidR="0061140A" w:rsidRPr="0061140A">
        <w:rPr>
          <w:sz w:val="28"/>
          <w:szCs w:val="28"/>
        </w:rPr>
        <w:t xml:space="preserve">. </w:t>
      </w:r>
      <w:r>
        <w:rPr>
          <w:sz w:val="28"/>
          <w:szCs w:val="28"/>
        </w:rPr>
        <w:t>В сервисе доступны к просмотру как прошедшие, так и будущие события.</w:t>
      </w:r>
    </w:p>
    <w:p w14:paraId="51E28E53" w14:textId="331C100C" w:rsidR="0061140A" w:rsidRPr="0061140A" w:rsidRDefault="008D1C16" w:rsidP="0061140A">
      <w:pPr>
        <w:jc w:val="center"/>
        <w:rPr>
          <w:sz w:val="28"/>
          <w:szCs w:val="28"/>
        </w:rPr>
      </w:pPr>
      <w:r>
        <w:rPr>
          <w:noProof/>
          <w:sz w:val="28"/>
          <w:szCs w:val="28"/>
          <w:lang w:eastAsia="ru-RU"/>
        </w:rPr>
        <w:drawing>
          <wp:inline distT="0" distB="0" distL="0" distR="0" wp14:anchorId="3687A789" wp14:editId="6ED78168">
            <wp:extent cx="5624342" cy="225552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5894" cy="2256142"/>
                    </a:xfrm>
                    <a:prstGeom prst="rect">
                      <a:avLst/>
                    </a:prstGeom>
                    <a:noFill/>
                    <a:ln>
                      <a:noFill/>
                    </a:ln>
                  </pic:spPr>
                </pic:pic>
              </a:graphicData>
            </a:graphic>
          </wp:inline>
        </w:drawing>
      </w:r>
    </w:p>
    <w:p w14:paraId="7B7ADDAB" w14:textId="6E8F0CE7" w:rsidR="0061140A" w:rsidRPr="0061140A" w:rsidRDefault="0061140A" w:rsidP="0061140A">
      <w:pPr>
        <w:jc w:val="center"/>
        <w:rPr>
          <w:sz w:val="28"/>
          <w:szCs w:val="28"/>
        </w:rPr>
      </w:pPr>
      <w:r w:rsidRPr="0061140A">
        <w:rPr>
          <w:sz w:val="28"/>
          <w:szCs w:val="28"/>
        </w:rPr>
        <w:t xml:space="preserve">Рисунок 6 </w:t>
      </w:r>
      <w:r w:rsidR="00E9185A">
        <w:rPr>
          <w:sz w:val="28"/>
          <w:szCs w:val="28"/>
        </w:rPr>
        <w:t>— И</w:t>
      </w:r>
      <w:r w:rsidRPr="0061140A">
        <w:rPr>
          <w:sz w:val="28"/>
          <w:szCs w:val="28"/>
        </w:rPr>
        <w:t>нтерфейс «Матч-центра»</w:t>
      </w:r>
    </w:p>
    <w:p w14:paraId="3396DFF5" w14:textId="69F7B297" w:rsidR="0061140A" w:rsidRPr="0061140A" w:rsidRDefault="00B16A9D" w:rsidP="0061140A">
      <w:pPr>
        <w:jc w:val="both"/>
        <w:rPr>
          <w:sz w:val="28"/>
          <w:szCs w:val="28"/>
        </w:rPr>
      </w:pPr>
      <w:r>
        <w:rPr>
          <w:sz w:val="28"/>
          <w:szCs w:val="28"/>
        </w:rPr>
        <w:lastRenderedPageBreak/>
        <w:t>На страничке мероприятия используется удобный и привлекательный интерфейс</w:t>
      </w:r>
      <w:r w:rsidR="0061140A" w:rsidRPr="0061140A">
        <w:rPr>
          <w:sz w:val="28"/>
          <w:szCs w:val="28"/>
        </w:rPr>
        <w:t xml:space="preserve">. </w:t>
      </w:r>
      <w:r>
        <w:rPr>
          <w:sz w:val="28"/>
          <w:szCs w:val="28"/>
        </w:rPr>
        <w:t xml:space="preserve">Также как и у </w:t>
      </w:r>
      <w:r>
        <w:rPr>
          <w:sz w:val="28"/>
          <w:szCs w:val="28"/>
          <w:lang w:val="en-US"/>
        </w:rPr>
        <w:t>FlashScore</w:t>
      </w:r>
      <w:r w:rsidRPr="00B16A9D">
        <w:rPr>
          <w:sz w:val="28"/>
          <w:szCs w:val="28"/>
        </w:rPr>
        <w:t xml:space="preserve">, </w:t>
      </w:r>
      <w:r>
        <w:rPr>
          <w:sz w:val="28"/>
          <w:szCs w:val="28"/>
        </w:rPr>
        <w:t>количество охватываемых статистикой данных зависит от важности события, и сами события можно добавить в «избранное».</w:t>
      </w:r>
      <w:r w:rsidR="0061140A" w:rsidRPr="0061140A">
        <w:rPr>
          <w:sz w:val="28"/>
          <w:szCs w:val="28"/>
        </w:rPr>
        <w:t xml:space="preserve"> </w:t>
      </w:r>
      <w:r>
        <w:rPr>
          <w:sz w:val="28"/>
          <w:szCs w:val="28"/>
        </w:rPr>
        <w:t xml:space="preserve">Интересной функцией Чемпионата является возможность комментирования матчей на страничке мероприятия.  </w:t>
      </w:r>
    </w:p>
    <w:p w14:paraId="3E1A9724" w14:textId="77777777" w:rsidR="0061140A" w:rsidRPr="0061140A" w:rsidRDefault="0061140A" w:rsidP="0061140A">
      <w:pPr>
        <w:jc w:val="both"/>
        <w:rPr>
          <w:sz w:val="28"/>
          <w:szCs w:val="28"/>
        </w:rPr>
      </w:pPr>
      <w:r w:rsidRPr="0061140A">
        <w:rPr>
          <w:sz w:val="28"/>
          <w:szCs w:val="28"/>
        </w:rPr>
        <w:t xml:space="preserve"> </w:t>
      </w:r>
    </w:p>
    <w:p w14:paraId="3FA7C906" w14:textId="2CC6CDA6" w:rsidR="0061140A" w:rsidRDefault="00F315E5" w:rsidP="0061140A">
      <w:pPr>
        <w:jc w:val="center"/>
        <w:rPr>
          <w:sz w:val="28"/>
          <w:szCs w:val="28"/>
        </w:rPr>
      </w:pPr>
      <w:r>
        <w:rPr>
          <w:noProof/>
          <w:sz w:val="28"/>
          <w:szCs w:val="28"/>
          <w:lang w:eastAsia="ru-RU"/>
        </w:rPr>
        <w:drawing>
          <wp:inline distT="0" distB="0" distL="0" distR="0" wp14:anchorId="36707F84" wp14:editId="67301552">
            <wp:extent cx="5414772" cy="2849880"/>
            <wp:effectExtent l="0" t="0" r="0" b="762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7815" cy="2851482"/>
                    </a:xfrm>
                    <a:prstGeom prst="rect">
                      <a:avLst/>
                    </a:prstGeom>
                    <a:noFill/>
                    <a:ln>
                      <a:noFill/>
                    </a:ln>
                  </pic:spPr>
                </pic:pic>
              </a:graphicData>
            </a:graphic>
          </wp:inline>
        </w:drawing>
      </w:r>
    </w:p>
    <w:p w14:paraId="1D251174" w14:textId="3F58D1D1" w:rsidR="0061140A" w:rsidRDefault="0061140A" w:rsidP="0061140A">
      <w:pPr>
        <w:jc w:val="center"/>
        <w:rPr>
          <w:sz w:val="28"/>
          <w:szCs w:val="28"/>
        </w:rPr>
      </w:pPr>
      <w:r w:rsidRPr="0061140A">
        <w:rPr>
          <w:sz w:val="28"/>
          <w:szCs w:val="28"/>
        </w:rPr>
        <w:t xml:space="preserve">Рисунок 7 </w:t>
      </w:r>
      <w:r w:rsidR="00E9185A">
        <w:rPr>
          <w:sz w:val="28"/>
          <w:szCs w:val="28"/>
        </w:rPr>
        <w:t>— И</w:t>
      </w:r>
      <w:r w:rsidRPr="0061140A">
        <w:rPr>
          <w:sz w:val="28"/>
          <w:szCs w:val="28"/>
        </w:rPr>
        <w:t>нтерфейс мероприятия</w:t>
      </w:r>
    </w:p>
    <w:p w14:paraId="145508C6" w14:textId="77777777" w:rsidR="00F315E5" w:rsidRPr="0061140A" w:rsidRDefault="00F315E5" w:rsidP="00F315E5">
      <w:pPr>
        <w:jc w:val="both"/>
        <w:rPr>
          <w:sz w:val="28"/>
          <w:szCs w:val="28"/>
        </w:rPr>
      </w:pPr>
    </w:p>
    <w:p w14:paraId="1D3E4A55" w14:textId="10307AE3" w:rsidR="00F315E5" w:rsidRDefault="00F315E5" w:rsidP="00F315E5">
      <w:pPr>
        <w:jc w:val="center"/>
        <w:rPr>
          <w:sz w:val="28"/>
          <w:szCs w:val="28"/>
        </w:rPr>
      </w:pPr>
      <w:r>
        <w:rPr>
          <w:noProof/>
          <w:sz w:val="28"/>
          <w:szCs w:val="28"/>
          <w:lang w:eastAsia="ru-RU"/>
        </w:rPr>
        <w:lastRenderedPageBreak/>
        <w:drawing>
          <wp:inline distT="0" distB="0" distL="0" distR="0" wp14:anchorId="0102BA8B" wp14:editId="3119B7E9">
            <wp:extent cx="5355917" cy="4221480"/>
            <wp:effectExtent l="0" t="0" r="0" b="762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8665" cy="4223646"/>
                    </a:xfrm>
                    <a:prstGeom prst="rect">
                      <a:avLst/>
                    </a:prstGeom>
                    <a:noFill/>
                    <a:ln>
                      <a:noFill/>
                    </a:ln>
                  </pic:spPr>
                </pic:pic>
              </a:graphicData>
            </a:graphic>
          </wp:inline>
        </w:drawing>
      </w:r>
    </w:p>
    <w:p w14:paraId="79B64D68" w14:textId="46956964" w:rsidR="00F315E5" w:rsidRPr="0061140A" w:rsidRDefault="00F315E5" w:rsidP="00F315E5">
      <w:pPr>
        <w:jc w:val="center"/>
        <w:rPr>
          <w:sz w:val="28"/>
          <w:szCs w:val="28"/>
        </w:rPr>
      </w:pPr>
      <w:r>
        <w:rPr>
          <w:sz w:val="28"/>
          <w:szCs w:val="28"/>
        </w:rPr>
        <w:t>Рисунок 8</w:t>
      </w:r>
      <w:r w:rsidRPr="0061140A">
        <w:rPr>
          <w:sz w:val="28"/>
          <w:szCs w:val="28"/>
        </w:rPr>
        <w:t xml:space="preserve"> </w:t>
      </w:r>
      <w:r w:rsidR="00E9185A">
        <w:rPr>
          <w:sz w:val="28"/>
          <w:szCs w:val="28"/>
        </w:rPr>
        <w:t>— И</w:t>
      </w:r>
      <w:r w:rsidRPr="0061140A">
        <w:rPr>
          <w:sz w:val="28"/>
          <w:szCs w:val="28"/>
        </w:rPr>
        <w:t>нтерфейс мероприятия</w:t>
      </w:r>
    </w:p>
    <w:p w14:paraId="2005A9EF" w14:textId="77777777" w:rsidR="00F315E5" w:rsidRPr="0061140A" w:rsidRDefault="00F315E5" w:rsidP="0061140A">
      <w:pPr>
        <w:jc w:val="center"/>
        <w:rPr>
          <w:sz w:val="28"/>
          <w:szCs w:val="28"/>
        </w:rPr>
      </w:pPr>
    </w:p>
    <w:p w14:paraId="321B4CA8" w14:textId="533690DC" w:rsidR="0061140A" w:rsidRPr="0061140A" w:rsidRDefault="00B16A9D" w:rsidP="0061140A">
      <w:pPr>
        <w:jc w:val="both"/>
        <w:rPr>
          <w:sz w:val="28"/>
          <w:szCs w:val="28"/>
        </w:rPr>
      </w:pPr>
      <w:r>
        <w:rPr>
          <w:sz w:val="28"/>
          <w:szCs w:val="28"/>
        </w:rPr>
        <w:t>Интересная функция мобильного приложения</w:t>
      </w:r>
      <w:r w:rsidR="0061140A" w:rsidRPr="0061140A">
        <w:rPr>
          <w:sz w:val="28"/>
          <w:szCs w:val="28"/>
        </w:rPr>
        <w:t xml:space="preserve"> — </w:t>
      </w:r>
      <w:r>
        <w:rPr>
          <w:sz w:val="28"/>
          <w:szCs w:val="28"/>
        </w:rPr>
        <w:t>«</w:t>
      </w:r>
      <w:r w:rsidR="0061140A" w:rsidRPr="0061140A">
        <w:rPr>
          <w:sz w:val="28"/>
          <w:szCs w:val="28"/>
        </w:rPr>
        <w:t>Фан-зона</w:t>
      </w:r>
      <w:r>
        <w:rPr>
          <w:sz w:val="28"/>
          <w:szCs w:val="28"/>
        </w:rPr>
        <w:t>»,</w:t>
      </w:r>
      <w:r w:rsidR="0061140A" w:rsidRPr="0061140A">
        <w:rPr>
          <w:sz w:val="28"/>
          <w:szCs w:val="28"/>
        </w:rPr>
        <w:t xml:space="preserve"> в </w:t>
      </w:r>
      <w:r>
        <w:rPr>
          <w:sz w:val="28"/>
          <w:szCs w:val="28"/>
        </w:rPr>
        <w:t>ней</w:t>
      </w:r>
      <w:r w:rsidR="0061140A" w:rsidRPr="0061140A">
        <w:rPr>
          <w:sz w:val="28"/>
          <w:szCs w:val="28"/>
        </w:rPr>
        <w:t xml:space="preserve"> можно выбрать любимые команды и спортсменов для того, чтобы отслеживать все новости и матчи. </w:t>
      </w:r>
    </w:p>
    <w:p w14:paraId="5C58A7BD" w14:textId="473B2AC5" w:rsidR="0061140A" w:rsidRPr="0061140A" w:rsidRDefault="0061140A" w:rsidP="0061140A">
      <w:pPr>
        <w:jc w:val="center"/>
        <w:rPr>
          <w:sz w:val="28"/>
          <w:szCs w:val="28"/>
        </w:rPr>
      </w:pPr>
      <w:r>
        <w:rPr>
          <w:noProof/>
          <w:lang w:eastAsia="ru-RU"/>
        </w:rPr>
        <w:lastRenderedPageBreak/>
        <w:drawing>
          <wp:inline distT="0" distB="0" distL="0" distR="0" wp14:anchorId="578AB000" wp14:editId="7E8ECC29">
            <wp:extent cx="2194560" cy="3899170"/>
            <wp:effectExtent l="0" t="0" r="0" b="6350"/>
            <wp:docPr id="19" name="Рисунок 19" descr="https://trashbox.ru/ifiles/845155_79f615_screenshot_20170617-191521/kak-sledit-za-sportivnymi-sobytiyami-na-smartfon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trashbox.ru/ifiles/845155_79f615_screenshot_20170617-191521/kak-sledit-za-sportivnymi-sobytiyami-na-smartfone-29.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0158" cy="3909117"/>
                    </a:xfrm>
                    <a:prstGeom prst="rect">
                      <a:avLst/>
                    </a:prstGeom>
                    <a:noFill/>
                    <a:ln>
                      <a:noFill/>
                    </a:ln>
                  </pic:spPr>
                </pic:pic>
              </a:graphicData>
            </a:graphic>
          </wp:inline>
        </w:drawing>
      </w:r>
    </w:p>
    <w:p w14:paraId="5027EE47" w14:textId="457FC6D5" w:rsidR="0061140A" w:rsidRPr="0061140A" w:rsidRDefault="00743525" w:rsidP="0061140A">
      <w:pPr>
        <w:jc w:val="center"/>
        <w:rPr>
          <w:sz w:val="28"/>
          <w:szCs w:val="28"/>
        </w:rPr>
      </w:pPr>
      <w:r>
        <w:rPr>
          <w:sz w:val="28"/>
          <w:szCs w:val="28"/>
        </w:rPr>
        <w:t>Рисунок 9</w:t>
      </w:r>
      <w:r w:rsidR="0061140A" w:rsidRPr="0061140A">
        <w:rPr>
          <w:sz w:val="28"/>
          <w:szCs w:val="28"/>
        </w:rPr>
        <w:t xml:space="preserve"> </w:t>
      </w:r>
      <w:r w:rsidR="00E9185A" w:rsidRPr="0061140A">
        <w:rPr>
          <w:sz w:val="28"/>
          <w:szCs w:val="28"/>
        </w:rPr>
        <w:t xml:space="preserve">— </w:t>
      </w:r>
      <w:r w:rsidR="00E9185A">
        <w:rPr>
          <w:sz w:val="28"/>
          <w:szCs w:val="28"/>
        </w:rPr>
        <w:t>И</w:t>
      </w:r>
      <w:r w:rsidR="0061140A" w:rsidRPr="0061140A">
        <w:rPr>
          <w:sz w:val="28"/>
          <w:szCs w:val="28"/>
        </w:rPr>
        <w:t>нтерфейс «Фан-Зоны»</w:t>
      </w:r>
    </w:p>
    <w:p w14:paraId="05462D97" w14:textId="5031D51F" w:rsidR="00743658" w:rsidRDefault="00743658" w:rsidP="0061140A">
      <w:pPr>
        <w:jc w:val="both"/>
        <w:rPr>
          <w:sz w:val="28"/>
          <w:szCs w:val="28"/>
        </w:rPr>
      </w:pPr>
      <w:r>
        <w:rPr>
          <w:sz w:val="28"/>
          <w:szCs w:val="28"/>
        </w:rPr>
        <w:t>В обоих рассматриваемых системах мониторинга спортивных со</w:t>
      </w:r>
      <w:r w:rsidR="00B16A9D">
        <w:rPr>
          <w:sz w:val="28"/>
          <w:szCs w:val="28"/>
        </w:rPr>
        <w:t xml:space="preserve">бытий присутствует значительное </w:t>
      </w:r>
      <w:r>
        <w:rPr>
          <w:sz w:val="28"/>
          <w:szCs w:val="28"/>
        </w:rPr>
        <w:t>количество всплывающих баннеров и рекламы букмекерских контор.</w:t>
      </w:r>
    </w:p>
    <w:p w14:paraId="26ECF3DC" w14:textId="3DB5C8A7" w:rsidR="0061140A" w:rsidRDefault="0061140A" w:rsidP="0061140A">
      <w:pPr>
        <w:jc w:val="both"/>
        <w:rPr>
          <w:sz w:val="28"/>
          <w:szCs w:val="28"/>
        </w:rPr>
      </w:pPr>
      <w:r w:rsidRPr="0061140A">
        <w:rPr>
          <w:sz w:val="28"/>
          <w:szCs w:val="28"/>
        </w:rPr>
        <w:t xml:space="preserve">В основном все подобные агрегаторы работают одинаково, чего-то конкретно уникального в них нет, в основном уникальность заключается в мелких нюансах и дизайне, исходя из этого не вижу смысла разбирать каждую </w:t>
      </w:r>
      <w:r w:rsidRPr="0061140A">
        <w:rPr>
          <w:color w:val="000000" w:themeColor="text1"/>
          <w:sz w:val="28"/>
          <w:szCs w:val="28"/>
        </w:rPr>
        <w:t>систему, но хотелось бы от</w:t>
      </w:r>
      <w:r w:rsidR="00F315E5">
        <w:rPr>
          <w:color w:val="000000" w:themeColor="text1"/>
          <w:sz w:val="28"/>
          <w:szCs w:val="28"/>
        </w:rPr>
        <w:t>метить еще LiveScore, 365Score</w:t>
      </w:r>
      <w:r w:rsidRPr="0061140A">
        <w:rPr>
          <w:color w:val="000000" w:themeColor="text1"/>
          <w:sz w:val="28"/>
          <w:szCs w:val="28"/>
        </w:rPr>
        <w:t>, SofaScore.</w:t>
      </w:r>
    </w:p>
    <w:p w14:paraId="51582633" w14:textId="76675C3B" w:rsidR="0061140A" w:rsidRPr="00B27210" w:rsidRDefault="00595151" w:rsidP="00595151">
      <w:pPr>
        <w:pStyle w:val="2"/>
        <w:spacing w:before="0"/>
        <w:jc w:val="both"/>
        <w:rPr>
          <w:rFonts w:cs="Times New Roman"/>
          <w:color w:val="000000" w:themeColor="text1"/>
          <w:szCs w:val="28"/>
        </w:rPr>
      </w:pPr>
      <w:bookmarkStart w:id="8" w:name="_Toc106126950"/>
      <w:r w:rsidRPr="00595151">
        <w:rPr>
          <w:rFonts w:cs="Times New Roman"/>
          <w:color w:val="000000" w:themeColor="text1"/>
          <w:szCs w:val="28"/>
        </w:rPr>
        <w:t>1.</w:t>
      </w:r>
      <w:r w:rsidRPr="00142B0C">
        <w:rPr>
          <w:rFonts w:cs="Times New Roman"/>
          <w:color w:val="000000" w:themeColor="text1"/>
          <w:szCs w:val="28"/>
        </w:rPr>
        <w:t>2</w:t>
      </w:r>
      <w:r w:rsidR="00606270">
        <w:rPr>
          <w:rFonts w:cs="Times New Roman"/>
          <w:color w:val="000000" w:themeColor="text1"/>
          <w:szCs w:val="28"/>
        </w:rPr>
        <w:t xml:space="preserve"> </w:t>
      </w:r>
      <w:r w:rsidR="0061140A">
        <w:rPr>
          <w:rFonts w:cs="Times New Roman"/>
          <w:color w:val="000000" w:themeColor="text1"/>
          <w:szCs w:val="28"/>
        </w:rPr>
        <w:t>Постановка задачи</w:t>
      </w:r>
      <w:bookmarkEnd w:id="8"/>
    </w:p>
    <w:p w14:paraId="1C923A2D" w14:textId="2B2A7B58" w:rsidR="00C37D49" w:rsidRPr="00C37D49" w:rsidRDefault="00C37D49" w:rsidP="0061140A">
      <w:pPr>
        <w:jc w:val="both"/>
        <w:rPr>
          <w:sz w:val="28"/>
          <w:szCs w:val="28"/>
        </w:rPr>
      </w:pPr>
      <w:r>
        <w:rPr>
          <w:sz w:val="28"/>
          <w:szCs w:val="28"/>
        </w:rPr>
        <w:t xml:space="preserve">Во всех рассмотренных приложениях реализация пользовательского интерфейса не самая удобная: </w:t>
      </w:r>
      <w:r w:rsidR="00142B0C">
        <w:rPr>
          <w:sz w:val="28"/>
          <w:szCs w:val="28"/>
        </w:rPr>
        <w:t>избыточное количество</w:t>
      </w:r>
      <w:r>
        <w:rPr>
          <w:sz w:val="28"/>
          <w:szCs w:val="28"/>
        </w:rPr>
        <w:t xml:space="preserve"> рекламы, которую невозможно отключить, всплывающие баннеры, просмотр событий реализован на отдельной вкладке, что нарушает принципы </w:t>
      </w:r>
      <w:r>
        <w:rPr>
          <w:sz w:val="28"/>
          <w:szCs w:val="28"/>
          <w:lang w:val="en-US"/>
        </w:rPr>
        <w:t>SPA</w:t>
      </w:r>
      <w:r w:rsidRPr="00C37D49">
        <w:rPr>
          <w:sz w:val="28"/>
          <w:szCs w:val="28"/>
        </w:rPr>
        <w:t>.</w:t>
      </w:r>
    </w:p>
    <w:p w14:paraId="7FB4ACDA" w14:textId="5B0B8515" w:rsidR="0061140A" w:rsidRDefault="0061140A" w:rsidP="0061140A">
      <w:pPr>
        <w:jc w:val="both"/>
        <w:rPr>
          <w:sz w:val="28"/>
          <w:szCs w:val="28"/>
        </w:rPr>
      </w:pPr>
      <w:r>
        <w:rPr>
          <w:sz w:val="28"/>
          <w:szCs w:val="28"/>
        </w:rPr>
        <w:t xml:space="preserve">На основе рассмотренных приложений можно сделать следующие выводы: у разрабатываемого </w:t>
      </w:r>
      <w:r>
        <w:rPr>
          <w:sz w:val="28"/>
          <w:szCs w:val="28"/>
          <w:lang w:val="en-US"/>
        </w:rPr>
        <w:t>web</w:t>
      </w:r>
      <w:r w:rsidRPr="0061140A">
        <w:rPr>
          <w:sz w:val="28"/>
          <w:szCs w:val="28"/>
        </w:rPr>
        <w:t>-</w:t>
      </w:r>
      <w:r>
        <w:rPr>
          <w:sz w:val="28"/>
          <w:szCs w:val="28"/>
        </w:rPr>
        <w:t>приложения должен быть интересный, современный и приятный дизайн, понятное меню, удобные механизмы работы с системой</w:t>
      </w:r>
      <w:r w:rsidR="00B16A9D">
        <w:rPr>
          <w:sz w:val="28"/>
          <w:szCs w:val="28"/>
        </w:rPr>
        <w:t>, а также не должно быть присутствия рекламы</w:t>
      </w:r>
      <w:r>
        <w:rPr>
          <w:sz w:val="28"/>
          <w:szCs w:val="28"/>
        </w:rPr>
        <w:t>.</w:t>
      </w:r>
    </w:p>
    <w:p w14:paraId="265CD50E" w14:textId="718BCEB2" w:rsidR="00C37D49" w:rsidRPr="00AF69B2" w:rsidRDefault="00C37D49" w:rsidP="00C37D49">
      <w:pPr>
        <w:pStyle w:val="a5"/>
        <w:spacing w:before="0"/>
        <w:ind w:left="0" w:firstLine="709"/>
        <w:jc w:val="both"/>
        <w:rPr>
          <w:color w:val="000000" w:themeColor="text1"/>
          <w:sz w:val="28"/>
          <w:szCs w:val="28"/>
          <w:shd w:val="clear" w:color="auto" w:fill="FFFFFF"/>
        </w:rPr>
      </w:pPr>
      <w:r w:rsidRPr="00AF69B2">
        <w:rPr>
          <w:color w:val="000000" w:themeColor="text1"/>
          <w:sz w:val="28"/>
          <w:szCs w:val="28"/>
          <w:shd w:val="clear" w:color="auto" w:fill="FFFFFF"/>
        </w:rPr>
        <w:lastRenderedPageBreak/>
        <w:t xml:space="preserve">Одна из важных стадий разработки программного продукта – разработка требований. Она описывает функционал, дизайн и ограничения системы. </w:t>
      </w:r>
    </w:p>
    <w:p w14:paraId="5266544C" w14:textId="77777777" w:rsidR="00C37D49" w:rsidRDefault="00C37D49" w:rsidP="00C37D49">
      <w:pPr>
        <w:jc w:val="both"/>
        <w:rPr>
          <w:sz w:val="28"/>
          <w:szCs w:val="28"/>
        </w:rPr>
      </w:pPr>
      <w:r>
        <w:rPr>
          <w:sz w:val="28"/>
          <w:szCs w:val="28"/>
        </w:rPr>
        <w:t xml:space="preserve">Было принято решение реализовать следующий функционал на проекте: </w:t>
      </w:r>
    </w:p>
    <w:p w14:paraId="3ABCDC20" w14:textId="77777777" w:rsidR="00C37D49" w:rsidRPr="0061140A" w:rsidRDefault="00C37D49" w:rsidP="00C37D49">
      <w:pPr>
        <w:jc w:val="both"/>
        <w:rPr>
          <w:sz w:val="28"/>
          <w:szCs w:val="28"/>
        </w:rPr>
      </w:pPr>
      <w:r>
        <w:rPr>
          <w:sz w:val="28"/>
          <w:szCs w:val="28"/>
        </w:rPr>
        <w:t>- поддержка шести видов спорта,</w:t>
      </w:r>
    </w:p>
    <w:p w14:paraId="7A557C68" w14:textId="77777777" w:rsidR="00C37D49" w:rsidRDefault="00C37D49" w:rsidP="00C37D49">
      <w:pPr>
        <w:jc w:val="both"/>
        <w:rPr>
          <w:sz w:val="28"/>
          <w:szCs w:val="28"/>
        </w:rPr>
      </w:pPr>
      <w:r w:rsidRPr="0061140A">
        <w:rPr>
          <w:sz w:val="28"/>
          <w:szCs w:val="28"/>
        </w:rPr>
        <w:t xml:space="preserve">- </w:t>
      </w:r>
      <w:r>
        <w:rPr>
          <w:sz w:val="28"/>
          <w:szCs w:val="28"/>
        </w:rPr>
        <w:t>просмотр данных по завершенным матчам</w:t>
      </w:r>
      <w:r w:rsidRPr="0061140A">
        <w:rPr>
          <w:sz w:val="28"/>
          <w:szCs w:val="28"/>
        </w:rPr>
        <w:t>,</w:t>
      </w:r>
    </w:p>
    <w:p w14:paraId="3C92983E" w14:textId="77777777" w:rsidR="00C37D49" w:rsidRPr="0061140A" w:rsidRDefault="00C37D49" w:rsidP="00C37D49">
      <w:pPr>
        <w:jc w:val="both"/>
        <w:rPr>
          <w:sz w:val="28"/>
          <w:szCs w:val="28"/>
        </w:rPr>
      </w:pPr>
      <w:r>
        <w:rPr>
          <w:sz w:val="28"/>
          <w:szCs w:val="28"/>
        </w:rPr>
        <w:t>- просмотр данных по текущим матчам</w:t>
      </w:r>
      <w:r w:rsidRPr="0061140A">
        <w:rPr>
          <w:sz w:val="28"/>
          <w:szCs w:val="28"/>
        </w:rPr>
        <w:t>,</w:t>
      </w:r>
    </w:p>
    <w:p w14:paraId="5EE7631B" w14:textId="77777777" w:rsidR="00C37D49" w:rsidRDefault="00C37D49" w:rsidP="00C37D49">
      <w:pPr>
        <w:jc w:val="both"/>
        <w:rPr>
          <w:sz w:val="28"/>
          <w:szCs w:val="28"/>
        </w:rPr>
      </w:pPr>
      <w:r>
        <w:rPr>
          <w:sz w:val="28"/>
          <w:szCs w:val="28"/>
        </w:rPr>
        <w:t>- просмотр данных по будущим матчам,</w:t>
      </w:r>
    </w:p>
    <w:p w14:paraId="6DD1E1D1" w14:textId="77777777" w:rsidR="00C37D49" w:rsidRPr="0061140A" w:rsidRDefault="00C37D49" w:rsidP="00C37D49">
      <w:pPr>
        <w:jc w:val="both"/>
        <w:rPr>
          <w:sz w:val="28"/>
          <w:szCs w:val="28"/>
        </w:rPr>
      </w:pPr>
      <w:r>
        <w:rPr>
          <w:sz w:val="28"/>
          <w:szCs w:val="28"/>
        </w:rPr>
        <w:t>- возможность выбора чемпионата для просмотра данных по событиям</w:t>
      </w:r>
      <w:r w:rsidRPr="0061140A">
        <w:rPr>
          <w:sz w:val="28"/>
          <w:szCs w:val="28"/>
        </w:rPr>
        <w:t>,</w:t>
      </w:r>
    </w:p>
    <w:p w14:paraId="27D0F50E" w14:textId="77777777" w:rsidR="00C37D49" w:rsidRDefault="00C37D49" w:rsidP="00C37D49">
      <w:pPr>
        <w:jc w:val="both"/>
        <w:rPr>
          <w:sz w:val="28"/>
          <w:szCs w:val="28"/>
        </w:rPr>
      </w:pPr>
      <w:r w:rsidRPr="0061140A">
        <w:rPr>
          <w:sz w:val="28"/>
          <w:szCs w:val="28"/>
        </w:rPr>
        <w:t>-</w:t>
      </w:r>
      <w:r>
        <w:rPr>
          <w:sz w:val="28"/>
          <w:szCs w:val="28"/>
        </w:rPr>
        <w:t xml:space="preserve"> возможность выбора страны для просмотра данных по событиям,</w:t>
      </w:r>
    </w:p>
    <w:p w14:paraId="1655E3BE" w14:textId="77777777" w:rsidR="00C37D49" w:rsidRPr="0061140A" w:rsidRDefault="00C37D49" w:rsidP="00C37D49">
      <w:pPr>
        <w:jc w:val="both"/>
        <w:rPr>
          <w:sz w:val="28"/>
          <w:szCs w:val="28"/>
        </w:rPr>
      </w:pPr>
      <w:r>
        <w:rPr>
          <w:sz w:val="28"/>
          <w:szCs w:val="28"/>
        </w:rPr>
        <w:t>- возможность просмотра новостей спорта</w:t>
      </w:r>
      <w:r w:rsidRPr="0061140A">
        <w:rPr>
          <w:sz w:val="28"/>
          <w:szCs w:val="28"/>
        </w:rPr>
        <w:t>,</w:t>
      </w:r>
    </w:p>
    <w:p w14:paraId="3E957C93" w14:textId="67D0B292" w:rsidR="00C37D49" w:rsidRDefault="00C37D49" w:rsidP="00C37D49">
      <w:pPr>
        <w:pStyle w:val="a5"/>
        <w:spacing w:before="0"/>
        <w:ind w:left="0" w:firstLine="709"/>
        <w:jc w:val="both"/>
        <w:rPr>
          <w:sz w:val="28"/>
          <w:szCs w:val="28"/>
        </w:rPr>
      </w:pPr>
      <w:r w:rsidRPr="0061140A">
        <w:rPr>
          <w:sz w:val="28"/>
          <w:szCs w:val="28"/>
        </w:rPr>
        <w:t>-</w:t>
      </w:r>
      <w:r>
        <w:rPr>
          <w:sz w:val="28"/>
          <w:szCs w:val="28"/>
        </w:rPr>
        <w:t xml:space="preserve"> возможность добавить чемпионат в «Избранное»</w:t>
      </w:r>
      <w:r w:rsidRPr="00AF69B2">
        <w:rPr>
          <w:color w:val="000000" w:themeColor="text1"/>
          <w:sz w:val="28"/>
          <w:szCs w:val="28"/>
          <w:shd w:val="clear" w:color="auto" w:fill="FFFFFF"/>
        </w:rPr>
        <w:t xml:space="preserve">.  </w:t>
      </w:r>
    </w:p>
    <w:p w14:paraId="7BF8A4AB" w14:textId="53C218B1" w:rsidR="0061140A" w:rsidRDefault="0061140A" w:rsidP="0061140A">
      <w:pPr>
        <w:jc w:val="both"/>
        <w:rPr>
          <w:sz w:val="28"/>
          <w:szCs w:val="28"/>
        </w:rPr>
      </w:pPr>
      <w:r>
        <w:rPr>
          <w:sz w:val="28"/>
          <w:szCs w:val="28"/>
        </w:rPr>
        <w:t>Также приложение должно быть производительным и оптимизированным</w:t>
      </w:r>
      <w:r w:rsidR="00492851">
        <w:rPr>
          <w:sz w:val="28"/>
          <w:szCs w:val="28"/>
        </w:rPr>
        <w:t xml:space="preserve"> и не содержать никакой рекламы</w:t>
      </w:r>
      <w:r>
        <w:rPr>
          <w:sz w:val="28"/>
          <w:szCs w:val="28"/>
        </w:rPr>
        <w:t>. Для достижения этой цели будут выбраны библиотеки с минимальным размером и высоким быстродействием.</w:t>
      </w:r>
    </w:p>
    <w:p w14:paraId="25B68D3C" w14:textId="7053993A" w:rsidR="00571ABA" w:rsidRPr="00AF69B2" w:rsidRDefault="00571ABA" w:rsidP="00BF60EC">
      <w:pPr>
        <w:jc w:val="both"/>
        <w:rPr>
          <w:sz w:val="28"/>
          <w:szCs w:val="28"/>
        </w:rPr>
      </w:pPr>
      <w:r w:rsidRPr="00AF69B2">
        <w:rPr>
          <w:sz w:val="28"/>
          <w:szCs w:val="28"/>
        </w:rPr>
        <w:br w:type="page"/>
      </w:r>
    </w:p>
    <w:p w14:paraId="569EE1E6" w14:textId="0F57EDE5" w:rsidR="008A3A21" w:rsidRDefault="00C37D49" w:rsidP="00C37D49">
      <w:pPr>
        <w:pStyle w:val="1"/>
        <w:spacing w:before="0"/>
        <w:jc w:val="both"/>
        <w:rPr>
          <w:color w:val="000000" w:themeColor="text1"/>
          <w:szCs w:val="28"/>
        </w:rPr>
      </w:pPr>
      <w:bookmarkStart w:id="9" w:name="_Toc106126951"/>
      <w:r>
        <w:rPr>
          <w:color w:val="000000" w:themeColor="text1"/>
          <w:szCs w:val="28"/>
        </w:rPr>
        <w:lastRenderedPageBreak/>
        <w:t>2</w:t>
      </w:r>
      <w:r w:rsidR="0029043F">
        <w:rPr>
          <w:color w:val="000000" w:themeColor="text1"/>
          <w:szCs w:val="28"/>
        </w:rPr>
        <w:t xml:space="preserve"> Выбор технологий и инструментов для </w:t>
      </w:r>
      <w:r>
        <w:rPr>
          <w:color w:val="000000" w:themeColor="text1"/>
          <w:szCs w:val="28"/>
        </w:rPr>
        <w:t>разработки</w:t>
      </w:r>
      <w:r w:rsidR="0029043F">
        <w:rPr>
          <w:color w:val="000000" w:themeColor="text1"/>
          <w:szCs w:val="28"/>
        </w:rPr>
        <w:t xml:space="preserve"> </w:t>
      </w:r>
      <w:r>
        <w:rPr>
          <w:color w:val="000000" w:themeColor="text1"/>
          <w:szCs w:val="28"/>
        </w:rPr>
        <w:t>приложения</w:t>
      </w:r>
      <w:bookmarkEnd w:id="9"/>
    </w:p>
    <w:p w14:paraId="620CF795" w14:textId="4FFAD2ED" w:rsidR="008A3A21" w:rsidRDefault="008A3A21" w:rsidP="00BB1664">
      <w:pPr>
        <w:jc w:val="both"/>
        <w:rPr>
          <w:sz w:val="28"/>
        </w:rPr>
      </w:pPr>
      <w:r>
        <w:rPr>
          <w:sz w:val="28"/>
        </w:rPr>
        <w:t xml:space="preserve">Для успешной реализации </w:t>
      </w:r>
      <w:r w:rsidR="00C37D49">
        <w:rPr>
          <w:sz w:val="28"/>
        </w:rPr>
        <w:t>приложения</w:t>
      </w:r>
      <w:r w:rsidR="00492851">
        <w:rPr>
          <w:sz w:val="28"/>
        </w:rPr>
        <w:t xml:space="preserve"> произведем выбор необходимых технологий, программного обеспечения и инструментов для разработки</w:t>
      </w:r>
      <w:r w:rsidR="00743525">
        <w:rPr>
          <w:sz w:val="28"/>
        </w:rPr>
        <w:t>:</w:t>
      </w:r>
    </w:p>
    <w:p w14:paraId="01417229" w14:textId="2E9D2547" w:rsidR="00BB1664" w:rsidRDefault="00C37D49" w:rsidP="00BB1664">
      <w:pPr>
        <w:pStyle w:val="2"/>
        <w:spacing w:before="0"/>
      </w:pPr>
      <w:bookmarkStart w:id="10" w:name="_Toc106126952"/>
      <w:r>
        <w:t>2</w:t>
      </w:r>
      <w:r w:rsidR="00BB1664" w:rsidRPr="00BB1664">
        <w:t xml:space="preserve">.1 </w:t>
      </w:r>
      <w:r w:rsidR="00BB1664">
        <w:t>Выбор технологий для разработки приложения</w:t>
      </w:r>
      <w:bookmarkEnd w:id="10"/>
    </w:p>
    <w:p w14:paraId="26E6B959" w14:textId="2F4C1C22" w:rsidR="00BB1664" w:rsidRDefault="00BB1664" w:rsidP="00BB1664">
      <w:pPr>
        <w:jc w:val="both"/>
        <w:rPr>
          <w:sz w:val="28"/>
        </w:rPr>
      </w:pPr>
      <w:r>
        <w:rPr>
          <w:sz w:val="28"/>
        </w:rPr>
        <w:t>Классическое веб-приложение является клиент-серверным, то есть в нем осуществляется взаимодействие пользователя с сервером благодаря браузеру</w:t>
      </w:r>
      <w:r w:rsidR="00E9185A">
        <w:rPr>
          <w:sz w:val="28"/>
        </w:rPr>
        <w:t xml:space="preserve"> </w:t>
      </w:r>
      <w:r>
        <w:rPr>
          <w:sz w:val="28"/>
        </w:rPr>
        <w:fldChar w:fldCharType="begin"/>
      </w:r>
      <w:r w:rsidR="00357260">
        <w:rPr>
          <w:sz w:val="28"/>
        </w:rPr>
        <w:instrText xml:space="preserve"> ADDIN ZOTERO_ITEM CSL_CITATION {"citationID":"mA9I60gw","properties":{"formattedCitation":"[14]","plainCitation":"[14]","noteIndex":0},"citationItems":[{"id":53,"uris":["http://zotero.org/users/local/13LNNeyI/items/L7RQ2JBS"],"itemData":{"id":53,"type":"book","edition":"O’Reilly Media, Inc.","number-of-pages":"278","title":"JavaScript Web Applications: jQuery Developers' Guide to Moving State to the Client","author":[{"family":"Maccow","given":"Alex"}],"issued":{"date-parts":[["2011"]]}}}],"schema":"https://github.com/citation-style-language/schema/raw/master/csl-citation.json"} </w:instrText>
      </w:r>
      <w:r>
        <w:rPr>
          <w:sz w:val="28"/>
        </w:rPr>
        <w:fldChar w:fldCharType="separate"/>
      </w:r>
      <w:r w:rsidR="00357260" w:rsidRPr="00357260">
        <w:rPr>
          <w:sz w:val="28"/>
        </w:rPr>
        <w:t>[14]</w:t>
      </w:r>
      <w:r>
        <w:rPr>
          <w:sz w:val="28"/>
        </w:rPr>
        <w:fldChar w:fldCharType="end"/>
      </w:r>
      <w:r>
        <w:rPr>
          <w:sz w:val="28"/>
        </w:rPr>
        <w:t>.</w:t>
      </w:r>
      <w:r w:rsidRPr="00BB1664">
        <w:rPr>
          <w:sz w:val="28"/>
        </w:rPr>
        <w:t xml:space="preserve"> </w:t>
      </w:r>
    </w:p>
    <w:p w14:paraId="5A7A7AFC" w14:textId="250BCFC3" w:rsidR="00BB1664" w:rsidRDefault="00C37D49" w:rsidP="00BB1664">
      <w:pPr>
        <w:pStyle w:val="3"/>
        <w:spacing w:before="0"/>
      </w:pPr>
      <w:bookmarkStart w:id="11" w:name="_Toc106126953"/>
      <w:r>
        <w:t>2</w:t>
      </w:r>
      <w:r w:rsidR="00BB1664">
        <w:t>.1.1 Серверная часть</w:t>
      </w:r>
      <w:bookmarkEnd w:id="11"/>
    </w:p>
    <w:p w14:paraId="55E3213F" w14:textId="4F951F63" w:rsidR="002577AC" w:rsidRPr="00BB4B29" w:rsidRDefault="002577AC" w:rsidP="002577AC">
      <w:pPr>
        <w:jc w:val="both"/>
        <w:rPr>
          <w:sz w:val="28"/>
        </w:rPr>
      </w:pPr>
      <w:r w:rsidRPr="00BB4B29">
        <w:rPr>
          <w:sz w:val="28"/>
        </w:rPr>
        <w:t xml:space="preserve">В качестве серверной части </w:t>
      </w:r>
      <w:r w:rsidR="00F67073">
        <w:rPr>
          <w:sz w:val="28"/>
        </w:rPr>
        <w:t xml:space="preserve">был использован </w:t>
      </w:r>
      <w:r>
        <w:rPr>
          <w:sz w:val="28"/>
        </w:rPr>
        <w:t>REST API от Ti</w:t>
      </w:r>
      <w:r w:rsidRPr="00BB4B29">
        <w:rPr>
          <w:sz w:val="28"/>
        </w:rPr>
        <w:t>psscore.</w:t>
      </w:r>
    </w:p>
    <w:p w14:paraId="29D05B99" w14:textId="06B1AA65" w:rsidR="002577AC" w:rsidRDefault="002577AC" w:rsidP="002577AC">
      <w:pPr>
        <w:jc w:val="both"/>
        <w:rPr>
          <w:sz w:val="28"/>
        </w:rPr>
      </w:pPr>
      <w:r w:rsidRPr="00BB4B29">
        <w:rPr>
          <w:sz w:val="28"/>
        </w:rPr>
        <w:t>С е</w:t>
      </w:r>
      <w:r w:rsidR="00F67073">
        <w:rPr>
          <w:sz w:val="28"/>
        </w:rPr>
        <w:t>го</w:t>
      </w:r>
      <w:r w:rsidRPr="00BB4B29">
        <w:rPr>
          <w:sz w:val="28"/>
        </w:rPr>
        <w:t xml:space="preserve"> помощью можно получить доступ к расширенной спортивной статистике по пяти видам спорта: футбол, баскетбол, теннис, гандбол и волейбол, подробные данные о командах, турнирных таблицах, игроков, тренера, стартовые составы, стадионы команд, места проведения матча, видео голов и опасных м</w:t>
      </w:r>
      <w:r>
        <w:rPr>
          <w:sz w:val="28"/>
        </w:rPr>
        <w:t xml:space="preserve">оментов, статистику анализа xG. Благодаря разработчикам команды </w:t>
      </w:r>
      <w:r>
        <w:rPr>
          <w:sz w:val="28"/>
          <w:lang w:val="en-US"/>
        </w:rPr>
        <w:t>Tipsscore</w:t>
      </w:r>
      <w:r w:rsidRPr="002577AC">
        <w:rPr>
          <w:sz w:val="28"/>
        </w:rPr>
        <w:t xml:space="preserve"> </w:t>
      </w:r>
      <w:r>
        <w:rPr>
          <w:sz w:val="28"/>
        </w:rPr>
        <w:t>мне не нужно беспокоиться о хранении и заполнении данных. Информация о спортивных событиях поступает и обрабатывается в автоматическом режиме. Частота обновления информации – один раз в 15 секунд.</w:t>
      </w:r>
    </w:p>
    <w:p w14:paraId="02D7CF3E" w14:textId="12BA173F" w:rsidR="002577AC" w:rsidRPr="00BB4B29" w:rsidRDefault="004C34FA" w:rsidP="002577AC">
      <w:pPr>
        <w:jc w:val="both"/>
        <w:rPr>
          <w:sz w:val="28"/>
        </w:rPr>
      </w:pPr>
      <w:r>
        <w:rPr>
          <w:sz w:val="28"/>
        </w:rPr>
        <w:t xml:space="preserve">Данный </w:t>
      </w:r>
      <w:r>
        <w:rPr>
          <w:sz w:val="28"/>
          <w:lang w:val="en-US"/>
        </w:rPr>
        <w:t>API</w:t>
      </w:r>
      <w:r w:rsidRPr="004C34FA">
        <w:rPr>
          <w:sz w:val="28"/>
        </w:rPr>
        <w:t xml:space="preserve"> </w:t>
      </w:r>
      <w:r>
        <w:rPr>
          <w:sz w:val="28"/>
        </w:rPr>
        <w:t>покрывает шесть видов спорта, более восьми тысяч лиг и чемпионатов, более шестидесяти тысяч команд и почти двести тысяч игроков.</w:t>
      </w:r>
    </w:p>
    <w:p w14:paraId="46141514" w14:textId="22CAB7C1" w:rsidR="002577AC" w:rsidRDefault="002577AC" w:rsidP="002577AC">
      <w:pPr>
        <w:pStyle w:val="a3"/>
        <w:jc w:val="center"/>
      </w:pPr>
      <w:r>
        <w:rPr>
          <w:noProof/>
          <w:lang w:eastAsia="ru-RU"/>
        </w:rPr>
        <w:lastRenderedPageBreak/>
        <w:drawing>
          <wp:inline distT="0" distB="0" distL="0" distR="0" wp14:anchorId="4C82442C" wp14:editId="3C7E2C91">
            <wp:extent cx="5316118" cy="3992880"/>
            <wp:effectExtent l="0" t="0" r="0" b="7620"/>
            <wp:docPr id="25" name="Рисунок 25" descr="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t tex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21559" cy="3996966"/>
                    </a:xfrm>
                    <a:prstGeom prst="rect">
                      <a:avLst/>
                    </a:prstGeom>
                    <a:noFill/>
                    <a:ln>
                      <a:noFill/>
                    </a:ln>
                  </pic:spPr>
                </pic:pic>
              </a:graphicData>
            </a:graphic>
          </wp:inline>
        </w:drawing>
      </w:r>
    </w:p>
    <w:p w14:paraId="36267258" w14:textId="657E8A14" w:rsidR="002577AC" w:rsidRPr="00BB1664" w:rsidRDefault="002577AC" w:rsidP="002577AC">
      <w:pPr>
        <w:pStyle w:val="a3"/>
        <w:jc w:val="center"/>
      </w:pPr>
      <w:r>
        <w:t xml:space="preserve">Рисунок 10 </w:t>
      </w:r>
      <w:r w:rsidR="00E9185A" w:rsidRPr="0061140A">
        <w:t xml:space="preserve">— </w:t>
      </w:r>
      <w:r w:rsidR="00E9185A">
        <w:t>А</w:t>
      </w:r>
      <w:r>
        <w:t xml:space="preserve">рхитектура REST API </w:t>
      </w:r>
      <w:r>
        <w:rPr>
          <w:lang w:val="en-US"/>
        </w:rPr>
        <w:t>Tipsscore</w:t>
      </w:r>
      <w:r w:rsidR="00464962">
        <w:rPr>
          <w:rStyle w:val="af7"/>
          <w:lang w:val="en-US"/>
        </w:rPr>
        <w:footnoteReference w:id="4"/>
      </w:r>
    </w:p>
    <w:p w14:paraId="5AE59906" w14:textId="74E0F0A6" w:rsidR="0029043F" w:rsidRPr="0029043F" w:rsidRDefault="00C37D49" w:rsidP="002577AC">
      <w:pPr>
        <w:pStyle w:val="3"/>
      </w:pPr>
      <w:bookmarkStart w:id="12" w:name="_Toc106126954"/>
      <w:r>
        <w:t>2</w:t>
      </w:r>
      <w:r w:rsidR="0029043F">
        <w:t>.1</w:t>
      </w:r>
      <w:r w:rsidR="002577AC">
        <w:t>.2</w:t>
      </w:r>
      <w:r w:rsidR="0029043F">
        <w:t xml:space="preserve"> </w:t>
      </w:r>
      <w:r w:rsidR="002577AC">
        <w:t>Клиентская часть</w:t>
      </w:r>
      <w:bookmarkEnd w:id="12"/>
    </w:p>
    <w:p w14:paraId="7616C5FB" w14:textId="034822FA" w:rsidR="00067637" w:rsidRDefault="00067637" w:rsidP="0029043F">
      <w:pPr>
        <w:jc w:val="both"/>
        <w:rPr>
          <w:rFonts w:eastAsiaTheme="minorHAnsi"/>
          <w:sz w:val="28"/>
          <w:szCs w:val="28"/>
        </w:rPr>
      </w:pPr>
      <w:r>
        <w:rPr>
          <w:rFonts w:eastAsiaTheme="minorHAnsi"/>
          <w:sz w:val="28"/>
          <w:szCs w:val="28"/>
        </w:rPr>
        <w:t xml:space="preserve">Для реализации клиентской части </w:t>
      </w:r>
      <w:r w:rsidR="00F67073">
        <w:rPr>
          <w:rFonts w:eastAsiaTheme="minorHAnsi"/>
          <w:sz w:val="28"/>
          <w:szCs w:val="28"/>
        </w:rPr>
        <w:t>потребовались</w:t>
      </w:r>
      <w:r>
        <w:rPr>
          <w:rFonts w:eastAsiaTheme="minorHAnsi"/>
          <w:sz w:val="28"/>
          <w:szCs w:val="28"/>
        </w:rPr>
        <w:t xml:space="preserve"> следующие технологии:</w:t>
      </w:r>
    </w:p>
    <w:p w14:paraId="74783581" w14:textId="37AE828A" w:rsidR="00A77238" w:rsidRPr="00A77238" w:rsidRDefault="00F95E30" w:rsidP="00A77238">
      <w:pPr>
        <w:jc w:val="both"/>
        <w:rPr>
          <w:rFonts w:eastAsiaTheme="minorHAnsi"/>
          <w:sz w:val="28"/>
          <w:szCs w:val="28"/>
        </w:rPr>
      </w:pPr>
      <w:r>
        <w:rPr>
          <w:rFonts w:eastAsiaTheme="minorHAnsi"/>
          <w:b/>
          <w:sz w:val="28"/>
          <w:szCs w:val="28"/>
          <w:lang w:val="en-US"/>
        </w:rPr>
        <w:t>Node</w:t>
      </w:r>
      <w:r w:rsidRPr="00F95E30">
        <w:rPr>
          <w:rFonts w:eastAsiaTheme="minorHAnsi"/>
          <w:b/>
          <w:sz w:val="28"/>
          <w:szCs w:val="28"/>
        </w:rPr>
        <w:t xml:space="preserve"> </w:t>
      </w:r>
      <w:r>
        <w:rPr>
          <w:rFonts w:eastAsiaTheme="minorHAnsi"/>
          <w:b/>
          <w:sz w:val="28"/>
          <w:szCs w:val="28"/>
          <w:lang w:val="en-US"/>
        </w:rPr>
        <w:t>JS</w:t>
      </w:r>
      <w:r w:rsidR="00794FE7" w:rsidRPr="00794FE7">
        <w:rPr>
          <w:rStyle w:val="af7"/>
          <w:rFonts w:eastAsiaTheme="minorHAnsi"/>
          <w:sz w:val="28"/>
          <w:szCs w:val="28"/>
          <w:lang w:val="en-US"/>
        </w:rPr>
        <w:footnoteReference w:id="5"/>
      </w:r>
      <w:r w:rsidRPr="00F95E30">
        <w:rPr>
          <w:rFonts w:eastAsiaTheme="minorHAnsi"/>
          <w:b/>
          <w:sz w:val="28"/>
          <w:szCs w:val="28"/>
        </w:rPr>
        <w:t xml:space="preserve"> </w:t>
      </w:r>
      <w:r w:rsidR="00CF1102">
        <w:rPr>
          <w:rFonts w:eastAsiaTheme="minorHAnsi"/>
          <w:b/>
          <w:sz w:val="28"/>
          <w:szCs w:val="28"/>
        </w:rPr>
        <w:t>—</w:t>
      </w:r>
      <w:r w:rsidRPr="00F95E30">
        <w:rPr>
          <w:rFonts w:eastAsiaTheme="minorHAnsi"/>
          <w:b/>
          <w:sz w:val="28"/>
          <w:szCs w:val="28"/>
        </w:rPr>
        <w:t xml:space="preserve"> </w:t>
      </w:r>
      <w:r w:rsidR="00CF1102">
        <w:rPr>
          <w:rFonts w:eastAsiaTheme="minorHAnsi"/>
          <w:sz w:val="28"/>
          <w:szCs w:val="28"/>
        </w:rPr>
        <w:t>кроссплатформенная среда выполнения</w:t>
      </w:r>
      <w:r w:rsidRPr="00F95E30">
        <w:rPr>
          <w:rFonts w:eastAsiaTheme="minorHAnsi"/>
          <w:sz w:val="28"/>
          <w:szCs w:val="28"/>
        </w:rPr>
        <w:t>, основанная на исполняемой JavaScript-биб</w:t>
      </w:r>
      <w:r w:rsidR="00CF1102">
        <w:rPr>
          <w:rFonts w:eastAsiaTheme="minorHAnsi"/>
          <w:sz w:val="28"/>
          <w:szCs w:val="28"/>
        </w:rPr>
        <w:t>лиотеке Chrome.</w:t>
      </w:r>
      <w:r w:rsidRPr="00F95E30">
        <w:rPr>
          <w:rFonts w:eastAsiaTheme="minorHAnsi"/>
          <w:sz w:val="28"/>
          <w:szCs w:val="28"/>
        </w:rPr>
        <w:t xml:space="preserve"> </w:t>
      </w:r>
      <w:r w:rsidR="00CF1102">
        <w:rPr>
          <w:rFonts w:eastAsiaTheme="minorHAnsi"/>
          <w:sz w:val="28"/>
          <w:szCs w:val="28"/>
        </w:rPr>
        <w:t>Она упрощает создание масштабируемых приложений</w:t>
      </w:r>
      <w:r w:rsidRPr="00F95E30">
        <w:rPr>
          <w:rFonts w:eastAsiaTheme="minorHAnsi"/>
          <w:sz w:val="28"/>
          <w:szCs w:val="28"/>
        </w:rPr>
        <w:t xml:space="preserve">. </w:t>
      </w:r>
      <w:r w:rsidR="00CF1102">
        <w:rPr>
          <w:rFonts w:eastAsiaTheme="minorHAnsi"/>
          <w:sz w:val="28"/>
          <w:szCs w:val="28"/>
        </w:rPr>
        <w:t>Среда использует эффективную и оптимизированную модель ввода-вывода, поэтому она идеально подходит для разработки приложений</w:t>
      </w:r>
      <w:r w:rsidR="00E9185A">
        <w:rPr>
          <w:rFonts w:eastAsiaTheme="minorHAnsi"/>
          <w:sz w:val="28"/>
          <w:szCs w:val="28"/>
        </w:rPr>
        <w:t xml:space="preserve"> </w:t>
      </w:r>
      <w:r w:rsidR="00A77238">
        <w:rPr>
          <w:rFonts w:eastAsiaTheme="minorHAnsi"/>
          <w:sz w:val="28"/>
          <w:szCs w:val="28"/>
        </w:rPr>
        <w:fldChar w:fldCharType="begin"/>
      </w:r>
      <w:r w:rsidR="00357260">
        <w:rPr>
          <w:rFonts w:eastAsiaTheme="minorHAnsi"/>
          <w:sz w:val="28"/>
          <w:szCs w:val="28"/>
        </w:rPr>
        <w:instrText xml:space="preserve"> ADDIN ZOTERO_ITEM CSL_CITATION {"citationID":"xXcsaWXj","properties":{"formattedCitation":"[3]","plainCitation":"[3]","noteIndex":0},"citationItems":[{"id":70,"uris":["http://zotero.org/users/local/13LNNeyI/items/VKFJHAMW"],"itemData":{"id":70,"type":"book","edition":"Питер","number-of-pages":"548","title":"Node.js в действии","author":[{"family":"Кантелон","given":"М."},{"family":"Хартер","given":"М."},{"family":"Головайчук","given":"Т."},{"family":"Райлих","given":"Н."}],"issued":{"date-parts":[["2014"]]}}}],"schema":"https://github.com/citation-style-language/schema/raw/master/csl-citation.json"} </w:instrText>
      </w:r>
      <w:r w:rsidR="00A77238">
        <w:rPr>
          <w:rFonts w:eastAsiaTheme="minorHAnsi"/>
          <w:sz w:val="28"/>
          <w:szCs w:val="28"/>
        </w:rPr>
        <w:fldChar w:fldCharType="separate"/>
      </w:r>
      <w:r w:rsidR="00357260" w:rsidRPr="00357260">
        <w:rPr>
          <w:rFonts w:eastAsiaTheme="minorHAnsi"/>
          <w:sz w:val="28"/>
        </w:rPr>
        <w:t>[3]</w:t>
      </w:r>
      <w:r w:rsidR="00A77238">
        <w:rPr>
          <w:rFonts w:eastAsiaTheme="minorHAnsi"/>
          <w:sz w:val="28"/>
          <w:szCs w:val="28"/>
        </w:rPr>
        <w:fldChar w:fldCharType="end"/>
      </w:r>
      <w:r>
        <w:rPr>
          <w:rFonts w:eastAsiaTheme="minorHAnsi"/>
          <w:sz w:val="28"/>
          <w:szCs w:val="28"/>
        </w:rPr>
        <w:t>.</w:t>
      </w:r>
      <w:r w:rsidR="00A77238">
        <w:rPr>
          <w:rFonts w:eastAsiaTheme="minorHAnsi"/>
          <w:sz w:val="28"/>
          <w:szCs w:val="28"/>
        </w:rPr>
        <w:t xml:space="preserve"> </w:t>
      </w:r>
      <w:r w:rsidR="00CF1102">
        <w:rPr>
          <w:rFonts w:eastAsiaTheme="minorHAnsi"/>
          <w:sz w:val="28"/>
          <w:szCs w:val="28"/>
        </w:rPr>
        <w:t xml:space="preserve">В моем случае, </w:t>
      </w:r>
      <w:r w:rsidR="00A77238">
        <w:rPr>
          <w:rFonts w:eastAsiaTheme="minorHAnsi"/>
          <w:sz w:val="28"/>
          <w:szCs w:val="28"/>
          <w:lang w:val="en-US"/>
        </w:rPr>
        <w:t>Node</w:t>
      </w:r>
      <w:r w:rsidR="00A77238" w:rsidRPr="00A77238">
        <w:rPr>
          <w:rFonts w:eastAsiaTheme="minorHAnsi"/>
          <w:sz w:val="28"/>
          <w:szCs w:val="28"/>
        </w:rPr>
        <w:t>.</w:t>
      </w:r>
      <w:r w:rsidR="00A77238">
        <w:rPr>
          <w:rFonts w:eastAsiaTheme="minorHAnsi"/>
          <w:sz w:val="28"/>
          <w:szCs w:val="28"/>
          <w:lang w:val="en-US"/>
        </w:rPr>
        <w:t>js</w:t>
      </w:r>
      <w:r w:rsidR="00A77238" w:rsidRPr="00A77238">
        <w:rPr>
          <w:rFonts w:eastAsiaTheme="minorHAnsi"/>
          <w:sz w:val="28"/>
          <w:szCs w:val="28"/>
        </w:rPr>
        <w:t xml:space="preserve"> </w:t>
      </w:r>
      <w:r w:rsidR="00A77238">
        <w:rPr>
          <w:rFonts w:eastAsiaTheme="minorHAnsi"/>
          <w:sz w:val="28"/>
          <w:szCs w:val="28"/>
        </w:rPr>
        <w:t xml:space="preserve">необходим для того, чтобы получить доступ к </w:t>
      </w:r>
      <w:r w:rsidR="00A77238">
        <w:rPr>
          <w:rFonts w:eastAsiaTheme="minorHAnsi"/>
          <w:sz w:val="28"/>
          <w:szCs w:val="28"/>
          <w:lang w:val="en-US"/>
        </w:rPr>
        <w:t>npm</w:t>
      </w:r>
      <w:r w:rsidR="00A77238" w:rsidRPr="00A77238">
        <w:rPr>
          <w:rFonts w:eastAsiaTheme="minorHAnsi"/>
          <w:sz w:val="28"/>
          <w:szCs w:val="28"/>
        </w:rPr>
        <w:t xml:space="preserve"> - стандартный менеджер пакетов</w:t>
      </w:r>
      <w:r w:rsidR="00A77238">
        <w:rPr>
          <w:rFonts w:eastAsiaTheme="minorHAnsi"/>
          <w:sz w:val="28"/>
          <w:szCs w:val="28"/>
        </w:rPr>
        <w:t>.</w:t>
      </w:r>
    </w:p>
    <w:p w14:paraId="377524BF" w14:textId="27F95C29" w:rsidR="00067637" w:rsidRPr="00067637" w:rsidRDefault="00067637" w:rsidP="00067637">
      <w:pPr>
        <w:jc w:val="both"/>
        <w:rPr>
          <w:rFonts w:eastAsiaTheme="minorHAnsi"/>
          <w:sz w:val="28"/>
          <w:szCs w:val="28"/>
        </w:rPr>
      </w:pPr>
      <w:r w:rsidRPr="00067637">
        <w:rPr>
          <w:rFonts w:eastAsiaTheme="minorHAnsi"/>
          <w:b/>
          <w:sz w:val="28"/>
          <w:szCs w:val="28"/>
        </w:rPr>
        <w:t>JavaScript</w:t>
      </w:r>
      <w:r w:rsidRPr="00067637">
        <w:rPr>
          <w:rFonts w:eastAsiaTheme="minorHAnsi"/>
          <w:sz w:val="28"/>
          <w:szCs w:val="28"/>
        </w:rPr>
        <w:t xml:space="preserve"> </w:t>
      </w:r>
      <w:r w:rsidR="00CF1102">
        <w:rPr>
          <w:rFonts w:eastAsiaTheme="minorHAnsi"/>
          <w:sz w:val="28"/>
          <w:szCs w:val="28"/>
        </w:rPr>
        <w:t>—</w:t>
      </w:r>
      <w:r w:rsidRPr="00067637">
        <w:rPr>
          <w:rFonts w:eastAsiaTheme="minorHAnsi"/>
          <w:sz w:val="28"/>
          <w:szCs w:val="28"/>
        </w:rPr>
        <w:t xml:space="preserve"> это язык</w:t>
      </w:r>
      <w:r w:rsidR="00CF1102">
        <w:rPr>
          <w:rFonts w:eastAsiaTheme="minorHAnsi"/>
          <w:sz w:val="28"/>
          <w:szCs w:val="28"/>
        </w:rPr>
        <w:t xml:space="preserve"> программирования</w:t>
      </w:r>
      <w:r w:rsidRPr="00067637">
        <w:rPr>
          <w:rFonts w:eastAsiaTheme="minorHAnsi"/>
          <w:sz w:val="28"/>
          <w:szCs w:val="28"/>
        </w:rPr>
        <w:t xml:space="preserve">, </w:t>
      </w:r>
      <w:r w:rsidR="00CF1102">
        <w:rPr>
          <w:rFonts w:eastAsiaTheme="minorHAnsi"/>
          <w:sz w:val="28"/>
          <w:szCs w:val="28"/>
        </w:rPr>
        <w:t>позволяющий работать с документом как с объектной моделью, манипулировать контентом и всеми элементами, находящимся на странице путем написания функциональных модулей</w:t>
      </w:r>
      <w:r w:rsidR="00464962">
        <w:rPr>
          <w:rStyle w:val="af7"/>
          <w:rFonts w:eastAsiaTheme="minorHAnsi"/>
          <w:sz w:val="28"/>
          <w:szCs w:val="28"/>
        </w:rPr>
        <w:footnoteReference w:id="6"/>
      </w:r>
      <w:r w:rsidRPr="00067637">
        <w:rPr>
          <w:rFonts w:eastAsiaTheme="minorHAnsi"/>
          <w:sz w:val="28"/>
          <w:szCs w:val="28"/>
        </w:rPr>
        <w:t xml:space="preserve">. </w:t>
      </w:r>
    </w:p>
    <w:p w14:paraId="240F7C12" w14:textId="17BB9970" w:rsidR="00067637" w:rsidRPr="00067637" w:rsidRDefault="00067637" w:rsidP="00067637">
      <w:pPr>
        <w:jc w:val="both"/>
        <w:rPr>
          <w:rFonts w:eastAsiaTheme="minorHAnsi"/>
          <w:sz w:val="28"/>
          <w:szCs w:val="28"/>
        </w:rPr>
      </w:pPr>
      <w:r w:rsidRPr="00067637">
        <w:rPr>
          <w:rFonts w:eastAsiaTheme="minorHAnsi"/>
          <w:b/>
          <w:sz w:val="28"/>
          <w:szCs w:val="28"/>
        </w:rPr>
        <w:lastRenderedPageBreak/>
        <w:t>HTML</w:t>
      </w:r>
      <w:r w:rsidR="00EF3219" w:rsidRPr="00EF3219">
        <w:rPr>
          <w:rStyle w:val="af7"/>
          <w:rFonts w:eastAsiaTheme="minorHAnsi"/>
          <w:sz w:val="28"/>
          <w:szCs w:val="28"/>
        </w:rPr>
        <w:footnoteReference w:id="7"/>
      </w:r>
      <w:r w:rsidRPr="00067637">
        <w:rPr>
          <w:rFonts w:eastAsiaTheme="minorHAnsi"/>
          <w:sz w:val="28"/>
          <w:szCs w:val="28"/>
        </w:rPr>
        <w:t xml:space="preserve"> </w:t>
      </w:r>
      <w:r w:rsidR="00CF1102">
        <w:rPr>
          <w:rFonts w:eastAsiaTheme="minorHAnsi"/>
          <w:sz w:val="28"/>
          <w:szCs w:val="28"/>
        </w:rPr>
        <w:t>—</w:t>
      </w:r>
      <w:r w:rsidRPr="00067637">
        <w:rPr>
          <w:rFonts w:eastAsiaTheme="minorHAnsi"/>
          <w:sz w:val="28"/>
          <w:szCs w:val="28"/>
        </w:rPr>
        <w:t xml:space="preserve"> это язык разметки, </w:t>
      </w:r>
      <w:r w:rsidR="00CF1102">
        <w:rPr>
          <w:rFonts w:eastAsiaTheme="minorHAnsi"/>
          <w:sz w:val="28"/>
          <w:szCs w:val="28"/>
        </w:rPr>
        <w:t xml:space="preserve">используемый для того, чтобы структурировать всю контентную часть </w:t>
      </w:r>
      <w:r w:rsidR="00CF1102">
        <w:rPr>
          <w:rFonts w:eastAsiaTheme="minorHAnsi"/>
          <w:sz w:val="28"/>
          <w:szCs w:val="28"/>
          <w:lang w:val="en-US"/>
        </w:rPr>
        <w:t>web</w:t>
      </w:r>
      <w:r w:rsidR="00CF1102" w:rsidRPr="00CF1102">
        <w:rPr>
          <w:rFonts w:eastAsiaTheme="minorHAnsi"/>
          <w:sz w:val="28"/>
          <w:szCs w:val="28"/>
        </w:rPr>
        <w:t>-</w:t>
      </w:r>
      <w:r w:rsidR="00CF1102">
        <w:rPr>
          <w:rFonts w:eastAsiaTheme="minorHAnsi"/>
          <w:sz w:val="28"/>
          <w:szCs w:val="28"/>
        </w:rPr>
        <w:t>страницы как строительные кирпичи, создать иерархию расположения элементов</w:t>
      </w:r>
      <w:r w:rsidR="00E9185A">
        <w:rPr>
          <w:rFonts w:eastAsiaTheme="minorHAnsi"/>
          <w:sz w:val="28"/>
          <w:szCs w:val="28"/>
        </w:rPr>
        <w:t xml:space="preserve"> </w:t>
      </w:r>
      <w:r>
        <w:rPr>
          <w:rFonts w:eastAsiaTheme="minorHAnsi"/>
          <w:sz w:val="28"/>
          <w:szCs w:val="28"/>
        </w:rPr>
        <w:fldChar w:fldCharType="begin"/>
      </w:r>
      <w:r w:rsidR="00357260">
        <w:rPr>
          <w:rFonts w:eastAsiaTheme="minorHAnsi"/>
          <w:sz w:val="28"/>
          <w:szCs w:val="28"/>
        </w:rPr>
        <w:instrText xml:space="preserve"> ADDIN ZOTERO_ITEM CSL_CITATION {"citationID":"ae37qDz3","properties":{"formattedCitation":"[16]","plainCitation":"[16]","noteIndex":0},"citationItems":[{"id":36,"uris":["http://zotero.org/users/local/13LNNeyI/items/LIDE35U2"],"itemData":{"id":36,"type":"book","abstract":"\"...lucid, in-depth descriptions of the behavior of every HTML tag on every major browser and platform, plus enough dry humor to make the book a pleasure to read.\"--Edward Mendelson, PC Magazine\"When they say 'definitive' they're not kidding.\"--Linda Roeder, About.comPut everthing you need to know about HTML &amp; XHTML at your fingertips. For nearly a decade, hundreds of thousands of web developers have turned to HTML &amp; XHTML: The Definitive Guide to master standards-based web development. Truly a definitive guide, the book combines a unique balance of tutorial material with a comprehensive reference that even the most experienced web professionals keep close at hand. From basic syntax and semantics to guidelines aimed at helping you develop your own distinctive style, this classic is all you need to become fluent in the language of web design.The new sixth edition guides you through every element of HTML and XHTML in detail, explaining how each element works and how it interacts with other elements. You'll also find detailed discussions of CSS (Cascading Style Sheets), which is intricately related to web page development. The most all-inclusive, up-to-date book on these languages available, this edition covers HTML 4.01, XHTML 1.0, and CSS2, with a preview of the upcoming XHTML2 and CSS3. Other topics include the newer initiatives in XHTML (XForms, XFrames, and modularization) and the essentials of XML for advanced readers. You'll learn how to:Use style sheets to control your document's appearanceWork with programmatically generated HTMLCreate tables, both simple and complexUse frames to coordinate sets of documentsDesign and build interactive forms and dynamic documentsInsert images, sound files, video, Java applets, and JavaScript programsCreate documents that look good on a variety of browsersThe authors apply a natural learning approach that uses straightforward language and plenty of examples. Throughout the book, they offer suggestions for style and composition to help you decide how to best use HTML and XHTML to accomplish a variety of tasks. You'll learn what works and what doesn't, and what makes sense to those who view your web pages and what might be confusing. Written for anyone who wants to learn the language of the Web--from casual users to the full-time design professionals--this is the single most important book on HTML and XHTML you can own.Bill Kennedy is chief technical officer of MobileRobots, Inc. When not hacking new HTML pages or writing about them, \"Dr. Bill\" (Ph.D. in biophysics from Loyola University of Chicago) is out promoting the company's line of mobile, autonomous robots that can be used for artificial intelligence, fuzzy logic research, and education.Chuck Musciano began his career as a compiler writer and crafter of tools at Harris Corporations' Advanced Technology Group and is now a manager of Unix Systems in Harris' Corporate Data Center.","ISBN":"978-1-4493-9745-6","language":"en","number-of-pages":"681","publisher":"O'Reilly Media, Inc.","source":"Google Books","title":"HTML &amp; XHTML: The Definitive Guide: The Definitive Guide","title-short":"HTML &amp; XHTML","author":[{"family":"Musciano","given":"Chuck"},{"family":"Kennedy","given":"Bill"}],"issued":{"date-parts":[["2006",10,17]]}}}],"schema":"https://github.com/citation-style-language/schema/raw/master/csl-citation.json"} </w:instrText>
      </w:r>
      <w:r>
        <w:rPr>
          <w:rFonts w:eastAsiaTheme="minorHAnsi"/>
          <w:sz w:val="28"/>
          <w:szCs w:val="28"/>
        </w:rPr>
        <w:fldChar w:fldCharType="separate"/>
      </w:r>
      <w:r w:rsidR="00357260" w:rsidRPr="00357260">
        <w:rPr>
          <w:rFonts w:eastAsiaTheme="minorHAnsi"/>
          <w:sz w:val="28"/>
        </w:rPr>
        <w:t>[16]</w:t>
      </w:r>
      <w:r>
        <w:rPr>
          <w:rFonts w:eastAsiaTheme="minorHAnsi"/>
          <w:sz w:val="28"/>
          <w:szCs w:val="28"/>
        </w:rPr>
        <w:fldChar w:fldCharType="end"/>
      </w:r>
      <w:r w:rsidRPr="00067637">
        <w:rPr>
          <w:rFonts w:eastAsiaTheme="minorHAnsi"/>
          <w:sz w:val="28"/>
          <w:szCs w:val="28"/>
        </w:rPr>
        <w:t xml:space="preserve">.   </w:t>
      </w:r>
    </w:p>
    <w:p w14:paraId="0117795D" w14:textId="2174E75F" w:rsidR="00067637" w:rsidRPr="00067637" w:rsidRDefault="00067637" w:rsidP="00067637">
      <w:pPr>
        <w:jc w:val="both"/>
        <w:rPr>
          <w:rFonts w:eastAsiaTheme="minorHAnsi"/>
          <w:sz w:val="28"/>
          <w:szCs w:val="28"/>
        </w:rPr>
      </w:pPr>
      <w:r w:rsidRPr="00067637">
        <w:rPr>
          <w:rFonts w:eastAsiaTheme="minorHAnsi"/>
          <w:b/>
          <w:sz w:val="28"/>
          <w:szCs w:val="28"/>
        </w:rPr>
        <w:t>CSS</w:t>
      </w:r>
      <w:r w:rsidR="00EF3219" w:rsidRPr="00EF3219">
        <w:rPr>
          <w:rStyle w:val="af7"/>
          <w:rFonts w:eastAsiaTheme="minorHAnsi"/>
          <w:sz w:val="28"/>
          <w:szCs w:val="28"/>
        </w:rPr>
        <w:footnoteReference w:id="8"/>
      </w:r>
      <w:r w:rsidRPr="00067637">
        <w:rPr>
          <w:rFonts w:eastAsiaTheme="minorHAnsi"/>
          <w:sz w:val="28"/>
          <w:szCs w:val="28"/>
        </w:rPr>
        <w:t xml:space="preserve"> - это язык стилей</w:t>
      </w:r>
      <w:r w:rsidR="00BA64BC">
        <w:rPr>
          <w:rFonts w:eastAsiaTheme="minorHAnsi"/>
          <w:sz w:val="28"/>
          <w:szCs w:val="28"/>
        </w:rPr>
        <w:t>,</w:t>
      </w:r>
      <w:r w:rsidRPr="00067637">
        <w:rPr>
          <w:rFonts w:eastAsiaTheme="minorHAnsi"/>
          <w:sz w:val="28"/>
          <w:szCs w:val="28"/>
        </w:rPr>
        <w:t xml:space="preserve"> с помощью которого мы </w:t>
      </w:r>
      <w:r w:rsidR="00BA64BC">
        <w:rPr>
          <w:rFonts w:eastAsiaTheme="minorHAnsi"/>
          <w:sz w:val="28"/>
          <w:szCs w:val="28"/>
        </w:rPr>
        <w:t>стилизируем разметку страницы, например устанавливаем размеры элемента, цвет текста, цвет фона, способ отображения</w:t>
      </w:r>
      <w:r w:rsidR="00E9185A">
        <w:rPr>
          <w:rFonts w:eastAsiaTheme="minorHAnsi"/>
          <w:sz w:val="28"/>
          <w:szCs w:val="28"/>
        </w:rPr>
        <w:t xml:space="preserve"> </w:t>
      </w:r>
      <w:r>
        <w:rPr>
          <w:rFonts w:eastAsiaTheme="minorHAnsi"/>
          <w:sz w:val="28"/>
          <w:szCs w:val="28"/>
        </w:rPr>
        <w:fldChar w:fldCharType="begin"/>
      </w:r>
      <w:r w:rsidR="00357260">
        <w:rPr>
          <w:rFonts w:eastAsiaTheme="minorHAnsi"/>
          <w:sz w:val="28"/>
          <w:szCs w:val="28"/>
        </w:rPr>
        <w:instrText xml:space="preserve"> ADDIN ZOTERO_ITEM CSL_CITATION {"citationID":"MJ2KgMlW","properties":{"formattedCitation":"[16]","plainCitation":"[16]","noteIndex":0},"citationItems":[{"id":36,"uris":["http://zotero.org/users/local/13LNNeyI/items/LIDE35U2"],"itemData":{"id":36,"type":"book","abstract":"\"...lucid, in-depth descriptions of the behavior of every HTML tag on every major browser and platform, plus enough dry humor to make the book a pleasure to read.\"--Edward Mendelson, PC Magazine\"When they say 'definitive' they're not kidding.\"--Linda Roeder, About.comPut everthing you need to know about HTML &amp; XHTML at your fingertips. For nearly a decade, hundreds of thousands of web developers have turned to HTML &amp; XHTML: The Definitive Guide to master standards-based web development. Truly a definitive guide, the book combines a unique balance of tutorial material with a comprehensive reference that even the most experienced web professionals keep close at hand. From basic syntax and semantics to guidelines aimed at helping you develop your own distinctive style, this classic is all you need to become fluent in the language of web design.The new sixth edition guides you through every element of HTML and XHTML in detail, explaining how each element works and how it interacts with other elements. You'll also find detailed discussions of CSS (Cascading Style Sheets), which is intricately related to web page development. The most all-inclusive, up-to-date book on these languages available, this edition covers HTML 4.01, XHTML 1.0, and CSS2, with a preview of the upcoming XHTML2 and CSS3. Other topics include the newer initiatives in XHTML (XForms, XFrames, and modularization) and the essentials of XML for advanced readers. You'll learn how to:Use style sheets to control your document's appearanceWork with programmatically generated HTMLCreate tables, both simple and complexUse frames to coordinate sets of documentsDesign and build interactive forms and dynamic documentsInsert images, sound files, video, Java applets, and JavaScript programsCreate documents that look good on a variety of browsersThe authors apply a natural learning approach that uses straightforward language and plenty of examples. Throughout the book, they offer suggestions for style and composition to help you decide how to best use HTML and XHTML to accomplish a variety of tasks. You'll learn what works and what doesn't, and what makes sense to those who view your web pages and what might be confusing. Written for anyone who wants to learn the language of the Web--from casual users to the full-time design professionals--this is the single most important book on HTML and XHTML you can own.Bill Kennedy is chief technical officer of MobileRobots, Inc. When not hacking new HTML pages or writing about them, \"Dr. Bill\" (Ph.D. in biophysics from Loyola University of Chicago) is out promoting the company's line of mobile, autonomous robots that can be used for artificial intelligence, fuzzy logic research, and education.Chuck Musciano began his career as a compiler writer and crafter of tools at Harris Corporations' Advanced Technology Group and is now a manager of Unix Systems in Harris' Corporate Data Center.","ISBN":"978-1-4493-9745-6","language":"en","number-of-pages":"681","publisher":"O'Reilly Media, Inc.","source":"Google Books","title":"HTML &amp; XHTML: The Definitive Guide: The Definitive Guide","title-short":"HTML &amp; XHTML","author":[{"family":"Musciano","given":"Chuck"},{"family":"Kennedy","given":"Bill"}],"issued":{"date-parts":[["2006",10,17]]}}}],"schema":"https://github.com/citation-style-language/schema/raw/master/csl-citation.json"} </w:instrText>
      </w:r>
      <w:r>
        <w:rPr>
          <w:rFonts w:eastAsiaTheme="minorHAnsi"/>
          <w:sz w:val="28"/>
          <w:szCs w:val="28"/>
        </w:rPr>
        <w:fldChar w:fldCharType="separate"/>
      </w:r>
      <w:r w:rsidR="00357260" w:rsidRPr="00357260">
        <w:rPr>
          <w:rFonts w:eastAsiaTheme="minorHAnsi"/>
          <w:sz w:val="28"/>
        </w:rPr>
        <w:t>[16]</w:t>
      </w:r>
      <w:r>
        <w:rPr>
          <w:rFonts w:eastAsiaTheme="minorHAnsi"/>
          <w:sz w:val="28"/>
          <w:szCs w:val="28"/>
        </w:rPr>
        <w:fldChar w:fldCharType="end"/>
      </w:r>
      <w:r w:rsidRPr="00067637">
        <w:rPr>
          <w:rFonts w:eastAsiaTheme="minorHAnsi"/>
          <w:sz w:val="28"/>
          <w:szCs w:val="28"/>
        </w:rPr>
        <w:t>.</w:t>
      </w:r>
    </w:p>
    <w:p w14:paraId="05635FA9" w14:textId="60F68137" w:rsidR="00067637" w:rsidRPr="00202951" w:rsidRDefault="00067637" w:rsidP="00067637">
      <w:pPr>
        <w:jc w:val="both"/>
        <w:rPr>
          <w:rFonts w:eastAsiaTheme="minorHAnsi"/>
          <w:sz w:val="28"/>
          <w:szCs w:val="28"/>
        </w:rPr>
      </w:pPr>
      <w:r w:rsidRPr="00067637">
        <w:rPr>
          <w:rFonts w:eastAsiaTheme="minorHAnsi"/>
          <w:b/>
          <w:sz w:val="28"/>
          <w:szCs w:val="28"/>
        </w:rPr>
        <w:t>TypeScript</w:t>
      </w:r>
      <w:r w:rsidR="00EF3219" w:rsidRPr="00EF3219">
        <w:rPr>
          <w:rStyle w:val="af7"/>
          <w:rFonts w:eastAsiaTheme="minorHAnsi"/>
          <w:sz w:val="28"/>
          <w:szCs w:val="28"/>
        </w:rPr>
        <w:footnoteReference w:id="9"/>
      </w:r>
      <w:r w:rsidRPr="00EF3219">
        <w:rPr>
          <w:rFonts w:eastAsiaTheme="minorHAnsi"/>
          <w:sz w:val="28"/>
          <w:szCs w:val="28"/>
        </w:rPr>
        <w:t xml:space="preserve"> </w:t>
      </w:r>
      <w:r w:rsidRPr="00067637">
        <w:rPr>
          <w:rFonts w:eastAsiaTheme="minorHAnsi"/>
          <w:sz w:val="28"/>
          <w:szCs w:val="28"/>
        </w:rPr>
        <w:t>– расширенная версия JavaScript, добавляющая типизацию</w:t>
      </w:r>
      <w:r w:rsidR="00202951">
        <w:rPr>
          <w:rFonts w:eastAsiaTheme="minorHAnsi"/>
          <w:sz w:val="28"/>
          <w:szCs w:val="28"/>
        </w:rPr>
        <w:t xml:space="preserve">, он позволяет </w:t>
      </w:r>
      <w:r w:rsidR="00BA64BC">
        <w:rPr>
          <w:rFonts w:eastAsiaTheme="minorHAnsi"/>
          <w:sz w:val="28"/>
          <w:szCs w:val="28"/>
        </w:rPr>
        <w:t>разработчикам избежать ошибок, вызванных несоблюдением типов данных на этапе компиляции, а не на этапе непосредственного выполнения кода, что существенно ускоряет процесс разработки</w:t>
      </w:r>
      <w:r w:rsidR="00E9185A">
        <w:rPr>
          <w:rFonts w:eastAsiaTheme="minorHAnsi"/>
          <w:sz w:val="28"/>
          <w:szCs w:val="28"/>
        </w:rPr>
        <w:t xml:space="preserve"> </w:t>
      </w:r>
      <w:r w:rsidR="00202951">
        <w:rPr>
          <w:rFonts w:eastAsiaTheme="minorHAnsi"/>
          <w:sz w:val="28"/>
          <w:szCs w:val="28"/>
        </w:rPr>
        <w:fldChar w:fldCharType="begin"/>
      </w:r>
      <w:r w:rsidR="00357260">
        <w:rPr>
          <w:rFonts w:eastAsiaTheme="minorHAnsi"/>
          <w:sz w:val="28"/>
          <w:szCs w:val="28"/>
        </w:rPr>
        <w:instrText xml:space="preserve"> ADDIN ZOTERO_ITEM CSL_CITATION {"citationID":"0Y1zrMcz","properties":{"formattedCitation":"[10]","plainCitation":"[10]","noteIndex":0},"citationItems":[{"id":73,"uris":["http://zotero.org/users/local/13LNNeyI/items/96S7YGEH"],"itemData":{"id":73,"type":"book","collection-title":"Бестселлеры O'Reily","number-of-pages":"352","title":"Профессиональный TypeScript. Разработка масштабируемых JavaScript-приложений","author":[{"family":"Черный","given":"Борис"}],"issued":{"date-parts":[["2021"]]}}}],"schema":"https://github.com/citation-style-language/schema/raw/master/csl-citation.json"} </w:instrText>
      </w:r>
      <w:r w:rsidR="00202951">
        <w:rPr>
          <w:rFonts w:eastAsiaTheme="minorHAnsi"/>
          <w:sz w:val="28"/>
          <w:szCs w:val="28"/>
        </w:rPr>
        <w:fldChar w:fldCharType="separate"/>
      </w:r>
      <w:r w:rsidR="00357260" w:rsidRPr="00357260">
        <w:rPr>
          <w:rFonts w:eastAsiaTheme="minorHAnsi"/>
          <w:sz w:val="28"/>
        </w:rPr>
        <w:t>[10]</w:t>
      </w:r>
      <w:r w:rsidR="00202951">
        <w:rPr>
          <w:rFonts w:eastAsiaTheme="minorHAnsi"/>
          <w:sz w:val="28"/>
          <w:szCs w:val="28"/>
        </w:rPr>
        <w:fldChar w:fldCharType="end"/>
      </w:r>
      <w:r w:rsidRPr="00067637">
        <w:rPr>
          <w:rFonts w:eastAsiaTheme="minorHAnsi"/>
          <w:sz w:val="28"/>
          <w:szCs w:val="28"/>
        </w:rPr>
        <w:t>.</w:t>
      </w:r>
    </w:p>
    <w:p w14:paraId="05218317" w14:textId="04973FF7" w:rsidR="00F67073" w:rsidRDefault="00B04A1E" w:rsidP="00BA64BC">
      <w:pPr>
        <w:jc w:val="both"/>
        <w:rPr>
          <w:iCs/>
          <w:sz w:val="28"/>
          <w:szCs w:val="18"/>
        </w:rPr>
      </w:pPr>
      <w:r>
        <w:rPr>
          <w:rFonts w:eastAsiaTheme="minorHAnsi"/>
          <w:sz w:val="28"/>
          <w:szCs w:val="28"/>
        </w:rPr>
        <w:t xml:space="preserve">Разрабатываемое приложение </w:t>
      </w:r>
      <w:r w:rsidR="00F67073">
        <w:rPr>
          <w:rFonts w:eastAsiaTheme="minorHAnsi"/>
          <w:sz w:val="28"/>
          <w:szCs w:val="28"/>
        </w:rPr>
        <w:t>было</w:t>
      </w:r>
      <w:r>
        <w:rPr>
          <w:rFonts w:eastAsiaTheme="minorHAnsi"/>
          <w:sz w:val="28"/>
          <w:szCs w:val="28"/>
        </w:rPr>
        <w:t xml:space="preserve"> реализовано по принципу работы </w:t>
      </w:r>
      <w:r>
        <w:rPr>
          <w:rFonts w:eastAsiaTheme="minorHAnsi"/>
          <w:sz w:val="28"/>
          <w:szCs w:val="28"/>
          <w:lang w:val="en-US"/>
        </w:rPr>
        <w:t>SPA</w:t>
      </w:r>
      <w:r w:rsidRPr="00B04A1E">
        <w:rPr>
          <w:rFonts w:eastAsiaTheme="minorHAnsi"/>
          <w:sz w:val="28"/>
          <w:szCs w:val="28"/>
        </w:rPr>
        <w:t xml:space="preserve"> – </w:t>
      </w:r>
      <w:r>
        <w:rPr>
          <w:rFonts w:eastAsiaTheme="minorHAnsi"/>
          <w:sz w:val="28"/>
          <w:szCs w:val="28"/>
        </w:rPr>
        <w:t xml:space="preserve">приложения, </w:t>
      </w:r>
      <w:r w:rsidR="00BA64BC">
        <w:rPr>
          <w:rFonts w:eastAsiaTheme="minorHAnsi"/>
          <w:sz w:val="28"/>
          <w:szCs w:val="28"/>
        </w:rPr>
        <w:t xml:space="preserve">то есть был испоьзован всего один </w:t>
      </w:r>
      <w:r w:rsidR="00BA64BC">
        <w:rPr>
          <w:rFonts w:eastAsiaTheme="minorHAnsi"/>
          <w:sz w:val="28"/>
          <w:szCs w:val="28"/>
          <w:lang w:val="en-US"/>
        </w:rPr>
        <w:t>HTML</w:t>
      </w:r>
      <w:r w:rsidR="00BA64BC" w:rsidRPr="00BA64BC">
        <w:rPr>
          <w:rFonts w:eastAsiaTheme="minorHAnsi"/>
          <w:sz w:val="28"/>
          <w:szCs w:val="28"/>
        </w:rPr>
        <w:t>-</w:t>
      </w:r>
      <w:r w:rsidR="00BA64BC">
        <w:rPr>
          <w:rFonts w:eastAsiaTheme="minorHAnsi"/>
          <w:sz w:val="28"/>
          <w:szCs w:val="28"/>
        </w:rPr>
        <w:t>файл, являющийся основой всего приложения, а контент наполняется динамически при подгрузке необходимых данных посредством</w:t>
      </w:r>
      <w:r w:rsidRPr="00B04A1E">
        <w:rPr>
          <w:rFonts w:eastAsiaTheme="minorHAnsi"/>
          <w:sz w:val="28"/>
          <w:szCs w:val="28"/>
        </w:rPr>
        <w:t xml:space="preserve"> AJAX</w:t>
      </w:r>
      <w:r w:rsidR="00464962">
        <w:rPr>
          <w:rStyle w:val="af7"/>
          <w:rFonts w:eastAsiaTheme="minorHAnsi"/>
          <w:sz w:val="28"/>
          <w:szCs w:val="28"/>
        </w:rPr>
        <w:footnoteReference w:id="10"/>
      </w:r>
      <w:r>
        <w:rPr>
          <w:rFonts w:eastAsiaTheme="minorHAnsi"/>
          <w:sz w:val="28"/>
          <w:szCs w:val="28"/>
        </w:rPr>
        <w:t>. Основными фреймворками</w:t>
      </w:r>
      <w:r w:rsidRPr="00B04A1E">
        <w:rPr>
          <w:rFonts w:eastAsiaTheme="minorHAnsi"/>
          <w:sz w:val="28"/>
          <w:szCs w:val="28"/>
        </w:rPr>
        <w:t>/</w:t>
      </w:r>
      <w:r>
        <w:rPr>
          <w:rFonts w:eastAsiaTheme="minorHAnsi"/>
          <w:sz w:val="28"/>
          <w:szCs w:val="28"/>
        </w:rPr>
        <w:t xml:space="preserve">библиотеками для реализации </w:t>
      </w:r>
      <w:r>
        <w:rPr>
          <w:rFonts w:eastAsiaTheme="minorHAnsi"/>
          <w:sz w:val="28"/>
          <w:szCs w:val="28"/>
          <w:lang w:val="en-US"/>
        </w:rPr>
        <w:t>SPA</w:t>
      </w:r>
      <w:r w:rsidRPr="00B04A1E">
        <w:rPr>
          <w:rFonts w:eastAsiaTheme="minorHAnsi"/>
          <w:sz w:val="28"/>
          <w:szCs w:val="28"/>
        </w:rPr>
        <w:t>-</w:t>
      </w:r>
      <w:r>
        <w:rPr>
          <w:rFonts w:eastAsiaTheme="minorHAnsi"/>
          <w:sz w:val="28"/>
          <w:szCs w:val="28"/>
        </w:rPr>
        <w:t xml:space="preserve">приложений являются </w:t>
      </w:r>
      <w:r>
        <w:rPr>
          <w:rFonts w:eastAsiaTheme="minorHAnsi"/>
          <w:sz w:val="28"/>
          <w:szCs w:val="28"/>
          <w:lang w:val="en-US"/>
        </w:rPr>
        <w:t>React</w:t>
      </w:r>
      <w:r w:rsidRPr="00B04A1E">
        <w:rPr>
          <w:rFonts w:eastAsiaTheme="minorHAnsi"/>
          <w:sz w:val="28"/>
          <w:szCs w:val="28"/>
        </w:rPr>
        <w:t xml:space="preserve">, </w:t>
      </w:r>
      <w:r>
        <w:rPr>
          <w:rFonts w:eastAsiaTheme="minorHAnsi"/>
          <w:sz w:val="28"/>
          <w:szCs w:val="28"/>
          <w:lang w:val="en-US"/>
        </w:rPr>
        <w:t>Vue</w:t>
      </w:r>
      <w:r w:rsidRPr="00B04A1E">
        <w:rPr>
          <w:rFonts w:eastAsiaTheme="minorHAnsi"/>
          <w:sz w:val="28"/>
          <w:szCs w:val="28"/>
        </w:rPr>
        <w:t xml:space="preserve">, </w:t>
      </w:r>
      <w:r>
        <w:rPr>
          <w:rFonts w:eastAsiaTheme="minorHAnsi"/>
          <w:sz w:val="28"/>
          <w:szCs w:val="28"/>
          <w:lang w:val="en-US"/>
        </w:rPr>
        <w:t>Angular</w:t>
      </w:r>
      <w:r w:rsidRPr="00B04A1E">
        <w:rPr>
          <w:rFonts w:eastAsiaTheme="minorHAnsi"/>
          <w:sz w:val="28"/>
          <w:szCs w:val="28"/>
        </w:rPr>
        <w:t xml:space="preserve">. </w:t>
      </w:r>
      <w:r>
        <w:rPr>
          <w:rFonts w:eastAsiaTheme="minorHAnsi"/>
          <w:sz w:val="28"/>
          <w:szCs w:val="28"/>
        </w:rPr>
        <w:t>Сравним их.</w:t>
      </w:r>
    </w:p>
    <w:p w14:paraId="0D447523" w14:textId="04247177" w:rsidR="00067637" w:rsidRPr="00067637" w:rsidRDefault="00067637" w:rsidP="00067637">
      <w:pPr>
        <w:pStyle w:val="af4"/>
        <w:keepNext/>
        <w:rPr>
          <w:i w:val="0"/>
          <w:color w:val="auto"/>
          <w:sz w:val="28"/>
        </w:rPr>
      </w:pPr>
      <w:r w:rsidRPr="00067637">
        <w:rPr>
          <w:i w:val="0"/>
          <w:color w:val="auto"/>
          <w:sz w:val="28"/>
        </w:rPr>
        <w:t xml:space="preserve">Таблица </w:t>
      </w:r>
      <w:r w:rsidRPr="00067637">
        <w:rPr>
          <w:i w:val="0"/>
          <w:color w:val="auto"/>
          <w:sz w:val="28"/>
        </w:rPr>
        <w:fldChar w:fldCharType="begin"/>
      </w:r>
      <w:r w:rsidRPr="00067637">
        <w:rPr>
          <w:i w:val="0"/>
          <w:color w:val="auto"/>
          <w:sz w:val="28"/>
        </w:rPr>
        <w:instrText xml:space="preserve"> SEQ Таблица \* ARABIC </w:instrText>
      </w:r>
      <w:r w:rsidRPr="00067637">
        <w:rPr>
          <w:i w:val="0"/>
          <w:color w:val="auto"/>
          <w:sz w:val="28"/>
        </w:rPr>
        <w:fldChar w:fldCharType="separate"/>
      </w:r>
      <w:r w:rsidR="00B30108">
        <w:rPr>
          <w:i w:val="0"/>
          <w:noProof/>
          <w:color w:val="auto"/>
          <w:sz w:val="28"/>
        </w:rPr>
        <w:t>1</w:t>
      </w:r>
      <w:r w:rsidRPr="00067637">
        <w:rPr>
          <w:i w:val="0"/>
          <w:color w:val="auto"/>
          <w:sz w:val="28"/>
        </w:rPr>
        <w:fldChar w:fldCharType="end"/>
      </w:r>
      <w:r w:rsidRPr="00FD072A">
        <w:rPr>
          <w:i w:val="0"/>
          <w:color w:val="auto"/>
          <w:sz w:val="28"/>
        </w:rPr>
        <w:t xml:space="preserve"> </w:t>
      </w:r>
      <w:r w:rsidR="00E9185A" w:rsidRPr="0061140A">
        <w:rPr>
          <w:sz w:val="28"/>
          <w:szCs w:val="28"/>
        </w:rPr>
        <w:t xml:space="preserve">— </w:t>
      </w:r>
      <w:r w:rsidRPr="00067637">
        <w:rPr>
          <w:i w:val="0"/>
          <w:color w:val="auto"/>
          <w:sz w:val="28"/>
        </w:rPr>
        <w:t xml:space="preserve">Сравнение библиотек для построения </w:t>
      </w:r>
      <w:r w:rsidRPr="00067637">
        <w:rPr>
          <w:i w:val="0"/>
          <w:color w:val="auto"/>
          <w:sz w:val="28"/>
          <w:lang w:val="en-US"/>
        </w:rPr>
        <w:t>UI</w:t>
      </w:r>
    </w:p>
    <w:tbl>
      <w:tblPr>
        <w:tblStyle w:val="af3"/>
        <w:tblW w:w="9522" w:type="dxa"/>
        <w:tblLook w:val="04A0" w:firstRow="1" w:lastRow="0" w:firstColumn="1" w:lastColumn="0" w:noHBand="0" w:noVBand="1"/>
      </w:tblPr>
      <w:tblGrid>
        <w:gridCol w:w="3174"/>
        <w:gridCol w:w="3174"/>
        <w:gridCol w:w="3174"/>
      </w:tblGrid>
      <w:tr w:rsidR="00B04A1E" w14:paraId="5A999EAB" w14:textId="77777777" w:rsidTr="00B04A1E">
        <w:trPr>
          <w:trHeight w:val="361"/>
        </w:trPr>
        <w:tc>
          <w:tcPr>
            <w:tcW w:w="3174" w:type="dxa"/>
          </w:tcPr>
          <w:p w14:paraId="63FB39B6" w14:textId="53BB5FB4" w:rsidR="00B04A1E" w:rsidRDefault="00B04A1E" w:rsidP="0029043F">
            <w:pPr>
              <w:ind w:firstLine="0"/>
              <w:jc w:val="both"/>
              <w:rPr>
                <w:rFonts w:eastAsiaTheme="minorHAnsi"/>
                <w:sz w:val="28"/>
                <w:szCs w:val="28"/>
              </w:rPr>
            </w:pPr>
            <w:r>
              <w:rPr>
                <w:rFonts w:eastAsiaTheme="minorHAnsi"/>
                <w:sz w:val="28"/>
                <w:szCs w:val="28"/>
              </w:rPr>
              <w:t>Библиотека</w:t>
            </w:r>
          </w:p>
        </w:tc>
        <w:tc>
          <w:tcPr>
            <w:tcW w:w="3174" w:type="dxa"/>
          </w:tcPr>
          <w:p w14:paraId="37E1EBF6" w14:textId="5528B23A" w:rsidR="00B04A1E" w:rsidRDefault="00B04A1E" w:rsidP="0029043F">
            <w:pPr>
              <w:ind w:firstLine="0"/>
              <w:jc w:val="both"/>
              <w:rPr>
                <w:rFonts w:eastAsiaTheme="minorHAnsi"/>
                <w:sz w:val="28"/>
                <w:szCs w:val="28"/>
              </w:rPr>
            </w:pPr>
            <w:r>
              <w:rPr>
                <w:rFonts w:eastAsiaTheme="minorHAnsi"/>
                <w:sz w:val="28"/>
                <w:szCs w:val="28"/>
              </w:rPr>
              <w:t>Плюсы</w:t>
            </w:r>
          </w:p>
        </w:tc>
        <w:tc>
          <w:tcPr>
            <w:tcW w:w="3174" w:type="dxa"/>
          </w:tcPr>
          <w:p w14:paraId="712604F8" w14:textId="5C2A1150" w:rsidR="00B04A1E" w:rsidRDefault="00B04A1E" w:rsidP="0029043F">
            <w:pPr>
              <w:ind w:firstLine="0"/>
              <w:jc w:val="both"/>
              <w:rPr>
                <w:rFonts w:eastAsiaTheme="minorHAnsi"/>
                <w:sz w:val="28"/>
                <w:szCs w:val="28"/>
              </w:rPr>
            </w:pPr>
            <w:r>
              <w:rPr>
                <w:rFonts w:eastAsiaTheme="minorHAnsi"/>
                <w:sz w:val="28"/>
                <w:szCs w:val="28"/>
              </w:rPr>
              <w:t>Минусы</w:t>
            </w:r>
          </w:p>
        </w:tc>
      </w:tr>
      <w:tr w:rsidR="00B04A1E" w14:paraId="17135398" w14:textId="77777777" w:rsidTr="00B04A1E">
        <w:trPr>
          <w:trHeight w:val="1071"/>
        </w:trPr>
        <w:tc>
          <w:tcPr>
            <w:tcW w:w="3174" w:type="dxa"/>
          </w:tcPr>
          <w:p w14:paraId="5268FAA2" w14:textId="4095A3AC" w:rsidR="00B04A1E" w:rsidRPr="00B04A1E" w:rsidRDefault="00B04A1E" w:rsidP="0029043F">
            <w:pPr>
              <w:ind w:firstLine="0"/>
              <w:jc w:val="both"/>
              <w:rPr>
                <w:rFonts w:eastAsiaTheme="minorHAnsi"/>
                <w:sz w:val="28"/>
                <w:szCs w:val="28"/>
                <w:lang w:val="en-US"/>
              </w:rPr>
            </w:pPr>
            <w:r>
              <w:rPr>
                <w:rFonts w:eastAsiaTheme="minorHAnsi"/>
                <w:sz w:val="28"/>
                <w:szCs w:val="28"/>
                <w:lang w:val="en-US"/>
              </w:rPr>
              <w:t>Angular</w:t>
            </w:r>
          </w:p>
        </w:tc>
        <w:tc>
          <w:tcPr>
            <w:tcW w:w="3174" w:type="dxa"/>
          </w:tcPr>
          <w:p w14:paraId="0DD112B9" w14:textId="3D757981" w:rsidR="00B04A1E" w:rsidRDefault="00B04A1E" w:rsidP="00B04A1E">
            <w:pPr>
              <w:pStyle w:val="a5"/>
              <w:numPr>
                <w:ilvl w:val="0"/>
                <w:numId w:val="23"/>
              </w:numPr>
              <w:spacing w:before="0"/>
              <w:ind w:left="357" w:hanging="357"/>
              <w:jc w:val="both"/>
              <w:rPr>
                <w:rFonts w:eastAsiaTheme="minorHAnsi"/>
                <w:sz w:val="28"/>
                <w:szCs w:val="28"/>
              </w:rPr>
            </w:pPr>
            <w:r>
              <w:rPr>
                <w:rFonts w:eastAsiaTheme="minorHAnsi"/>
                <w:sz w:val="28"/>
                <w:szCs w:val="28"/>
              </w:rPr>
              <w:t>П</w:t>
            </w:r>
            <w:r w:rsidRPr="00B04A1E">
              <w:rPr>
                <w:rFonts w:eastAsiaTheme="minorHAnsi"/>
                <w:sz w:val="28"/>
                <w:szCs w:val="28"/>
              </w:rPr>
              <w:t>редоставляет</w:t>
            </w:r>
            <w:r>
              <w:rPr>
                <w:rFonts w:eastAsiaTheme="minorHAnsi"/>
                <w:sz w:val="28"/>
                <w:szCs w:val="28"/>
              </w:rPr>
              <w:t xml:space="preserve"> жесткую структуру</w:t>
            </w:r>
            <w:r>
              <w:rPr>
                <w:rFonts w:eastAsiaTheme="minorHAnsi"/>
                <w:sz w:val="28"/>
                <w:szCs w:val="28"/>
                <w:lang w:val="en-US"/>
              </w:rPr>
              <w:t> </w:t>
            </w:r>
            <w:r w:rsidRPr="00B04A1E">
              <w:rPr>
                <w:rFonts w:eastAsiaTheme="minorHAnsi"/>
                <w:sz w:val="28"/>
                <w:szCs w:val="28"/>
              </w:rPr>
              <w:t>и архитектуру</w:t>
            </w:r>
            <w:r>
              <w:rPr>
                <w:rFonts w:eastAsiaTheme="minorHAnsi"/>
                <w:sz w:val="28"/>
                <w:szCs w:val="28"/>
              </w:rPr>
              <w:t xml:space="preserve"> </w:t>
            </w:r>
          </w:p>
          <w:p w14:paraId="48435E8F" w14:textId="77777777" w:rsidR="00B04A1E" w:rsidRDefault="00B04A1E" w:rsidP="00B04A1E">
            <w:pPr>
              <w:pStyle w:val="a5"/>
              <w:numPr>
                <w:ilvl w:val="0"/>
                <w:numId w:val="23"/>
              </w:numPr>
              <w:spacing w:before="0"/>
              <w:ind w:left="357" w:hanging="357"/>
              <w:jc w:val="both"/>
              <w:rPr>
                <w:rFonts w:eastAsiaTheme="minorHAnsi"/>
                <w:sz w:val="28"/>
                <w:szCs w:val="28"/>
              </w:rPr>
            </w:pPr>
            <w:r w:rsidRPr="00B04A1E">
              <w:rPr>
                <w:rFonts w:eastAsiaTheme="minorHAnsi"/>
                <w:sz w:val="28"/>
                <w:szCs w:val="28"/>
              </w:rPr>
              <w:t>Отлично подходит для создания крупных проектов</w:t>
            </w:r>
          </w:p>
          <w:p w14:paraId="20640400" w14:textId="7FC77BDA" w:rsidR="00B04A1E" w:rsidRPr="00B04A1E" w:rsidRDefault="00B04A1E" w:rsidP="00B04A1E">
            <w:pPr>
              <w:pStyle w:val="a5"/>
              <w:numPr>
                <w:ilvl w:val="0"/>
                <w:numId w:val="23"/>
              </w:numPr>
              <w:spacing w:before="0"/>
              <w:ind w:left="357" w:hanging="357"/>
              <w:jc w:val="both"/>
              <w:rPr>
                <w:rFonts w:eastAsiaTheme="minorHAnsi"/>
                <w:sz w:val="28"/>
                <w:szCs w:val="28"/>
              </w:rPr>
            </w:pPr>
            <w:r>
              <w:rPr>
                <w:rFonts w:eastAsiaTheme="minorHAnsi"/>
                <w:sz w:val="28"/>
                <w:szCs w:val="28"/>
              </w:rPr>
              <w:t>Большая кодовая база</w:t>
            </w:r>
          </w:p>
        </w:tc>
        <w:tc>
          <w:tcPr>
            <w:tcW w:w="3174" w:type="dxa"/>
          </w:tcPr>
          <w:p w14:paraId="75790D64" w14:textId="77777777" w:rsidR="00B04A1E" w:rsidRDefault="00067637" w:rsidP="00067637">
            <w:pPr>
              <w:pStyle w:val="a5"/>
              <w:numPr>
                <w:ilvl w:val="0"/>
                <w:numId w:val="23"/>
              </w:numPr>
              <w:spacing w:before="0"/>
              <w:ind w:left="357" w:hanging="357"/>
              <w:jc w:val="both"/>
              <w:rPr>
                <w:rFonts w:eastAsiaTheme="minorHAnsi"/>
                <w:sz w:val="28"/>
                <w:szCs w:val="28"/>
              </w:rPr>
            </w:pPr>
            <w:r w:rsidRPr="00067637">
              <w:rPr>
                <w:rFonts w:eastAsiaTheme="minorHAnsi"/>
                <w:sz w:val="28"/>
                <w:szCs w:val="28"/>
              </w:rPr>
              <w:t>Необходимо изучать множество различных структур, которые присущи только Angular</w:t>
            </w:r>
          </w:p>
          <w:p w14:paraId="45A48E15" w14:textId="77777777" w:rsidR="00067637" w:rsidRDefault="00067637" w:rsidP="00067637">
            <w:pPr>
              <w:pStyle w:val="a5"/>
              <w:numPr>
                <w:ilvl w:val="0"/>
                <w:numId w:val="23"/>
              </w:numPr>
              <w:spacing w:before="0"/>
              <w:ind w:left="357" w:hanging="357"/>
              <w:jc w:val="both"/>
              <w:rPr>
                <w:rFonts w:eastAsiaTheme="minorHAnsi"/>
                <w:sz w:val="28"/>
                <w:szCs w:val="28"/>
              </w:rPr>
            </w:pPr>
            <w:r w:rsidRPr="00067637">
              <w:rPr>
                <w:rFonts w:eastAsiaTheme="minorHAnsi"/>
                <w:sz w:val="28"/>
                <w:szCs w:val="28"/>
              </w:rPr>
              <w:t>Относительно слабая производительность</w:t>
            </w:r>
          </w:p>
          <w:p w14:paraId="792421E0" w14:textId="77777777" w:rsidR="00067637" w:rsidRDefault="00067637" w:rsidP="00067637">
            <w:pPr>
              <w:pStyle w:val="a5"/>
              <w:numPr>
                <w:ilvl w:val="0"/>
                <w:numId w:val="23"/>
              </w:numPr>
              <w:spacing w:before="0"/>
              <w:ind w:left="357" w:hanging="357"/>
              <w:jc w:val="both"/>
              <w:rPr>
                <w:rFonts w:eastAsiaTheme="minorHAnsi"/>
                <w:sz w:val="28"/>
                <w:szCs w:val="28"/>
              </w:rPr>
            </w:pPr>
            <w:r w:rsidRPr="00067637">
              <w:rPr>
                <w:rFonts w:eastAsiaTheme="minorHAnsi"/>
                <w:sz w:val="28"/>
                <w:szCs w:val="28"/>
              </w:rPr>
              <w:t>Наименьшая популярность</w:t>
            </w:r>
          </w:p>
          <w:p w14:paraId="37FA4419" w14:textId="7F40619A" w:rsidR="00067637" w:rsidRPr="00067637" w:rsidRDefault="00067637" w:rsidP="00067637">
            <w:pPr>
              <w:pStyle w:val="a5"/>
              <w:numPr>
                <w:ilvl w:val="0"/>
                <w:numId w:val="23"/>
              </w:numPr>
              <w:spacing w:before="0"/>
              <w:ind w:left="357" w:hanging="357"/>
              <w:jc w:val="both"/>
              <w:rPr>
                <w:rFonts w:eastAsiaTheme="minorHAnsi"/>
                <w:sz w:val="28"/>
                <w:szCs w:val="28"/>
              </w:rPr>
            </w:pPr>
            <w:r w:rsidRPr="00067637">
              <w:rPr>
                <w:rFonts w:eastAsiaTheme="minorHAnsi"/>
                <w:sz w:val="28"/>
                <w:szCs w:val="28"/>
              </w:rPr>
              <w:t>Не подходит для создания небольших проекто</w:t>
            </w:r>
            <w:r>
              <w:rPr>
                <w:rFonts w:eastAsiaTheme="minorHAnsi"/>
                <w:sz w:val="28"/>
                <w:szCs w:val="28"/>
              </w:rPr>
              <w:t>в</w:t>
            </w:r>
          </w:p>
        </w:tc>
      </w:tr>
      <w:tr w:rsidR="00B04A1E" w14:paraId="3C73EF36" w14:textId="77777777" w:rsidTr="00B04A1E">
        <w:trPr>
          <w:trHeight w:val="361"/>
        </w:trPr>
        <w:tc>
          <w:tcPr>
            <w:tcW w:w="3174" w:type="dxa"/>
          </w:tcPr>
          <w:p w14:paraId="5B7A9FE5" w14:textId="5546052E" w:rsidR="00B04A1E" w:rsidRPr="00067637" w:rsidRDefault="00067637" w:rsidP="0029043F">
            <w:pPr>
              <w:ind w:firstLine="0"/>
              <w:jc w:val="both"/>
              <w:rPr>
                <w:rFonts w:eastAsiaTheme="minorHAnsi"/>
                <w:sz w:val="28"/>
                <w:szCs w:val="28"/>
                <w:lang w:val="en-US"/>
              </w:rPr>
            </w:pPr>
            <w:r>
              <w:rPr>
                <w:rFonts w:eastAsiaTheme="minorHAnsi"/>
                <w:sz w:val="28"/>
                <w:szCs w:val="28"/>
                <w:lang w:val="en-US"/>
              </w:rPr>
              <w:t>Vue</w:t>
            </w:r>
          </w:p>
        </w:tc>
        <w:tc>
          <w:tcPr>
            <w:tcW w:w="3174" w:type="dxa"/>
          </w:tcPr>
          <w:p w14:paraId="71FF4E37" w14:textId="77777777" w:rsidR="00B04A1E" w:rsidRDefault="00067637" w:rsidP="00067637">
            <w:pPr>
              <w:pStyle w:val="a5"/>
              <w:numPr>
                <w:ilvl w:val="0"/>
                <w:numId w:val="24"/>
              </w:numPr>
              <w:spacing w:before="0"/>
              <w:ind w:left="357" w:hanging="357"/>
              <w:jc w:val="both"/>
              <w:rPr>
                <w:rFonts w:eastAsiaTheme="minorHAnsi"/>
                <w:sz w:val="28"/>
                <w:szCs w:val="28"/>
              </w:rPr>
            </w:pPr>
            <w:r w:rsidRPr="00067637">
              <w:rPr>
                <w:rFonts w:eastAsiaTheme="minorHAnsi"/>
                <w:sz w:val="28"/>
                <w:szCs w:val="28"/>
              </w:rPr>
              <w:t xml:space="preserve">Отличная документация и </w:t>
            </w:r>
            <w:r w:rsidRPr="00067637">
              <w:rPr>
                <w:rFonts w:eastAsiaTheme="minorHAnsi"/>
                <w:sz w:val="28"/>
                <w:szCs w:val="28"/>
              </w:rPr>
              <w:lastRenderedPageBreak/>
              <w:t>поддержка сообщества</w:t>
            </w:r>
          </w:p>
          <w:p w14:paraId="0FEB553D" w14:textId="77777777" w:rsidR="00067637" w:rsidRDefault="00067637" w:rsidP="00067637">
            <w:pPr>
              <w:pStyle w:val="a5"/>
              <w:numPr>
                <w:ilvl w:val="0"/>
                <w:numId w:val="24"/>
              </w:numPr>
              <w:spacing w:before="0"/>
              <w:ind w:left="357" w:hanging="357"/>
              <w:jc w:val="both"/>
              <w:rPr>
                <w:rFonts w:eastAsiaTheme="minorHAnsi"/>
                <w:sz w:val="28"/>
                <w:szCs w:val="28"/>
              </w:rPr>
            </w:pPr>
            <w:r w:rsidRPr="00067637">
              <w:rPr>
                <w:rFonts w:eastAsiaTheme="minorHAnsi"/>
                <w:sz w:val="28"/>
                <w:szCs w:val="28"/>
              </w:rPr>
              <w:t>Высокая производительность</w:t>
            </w:r>
          </w:p>
          <w:p w14:paraId="0A54FE71" w14:textId="427E5415" w:rsidR="00067637" w:rsidRPr="00067637" w:rsidRDefault="00067637" w:rsidP="00067637">
            <w:pPr>
              <w:pStyle w:val="a5"/>
              <w:numPr>
                <w:ilvl w:val="0"/>
                <w:numId w:val="24"/>
              </w:numPr>
              <w:spacing w:before="0"/>
              <w:ind w:left="357" w:hanging="357"/>
              <w:jc w:val="both"/>
              <w:rPr>
                <w:rFonts w:eastAsiaTheme="minorHAnsi"/>
                <w:sz w:val="28"/>
                <w:szCs w:val="28"/>
              </w:rPr>
            </w:pPr>
            <w:r w:rsidRPr="00067637">
              <w:rPr>
                <w:rFonts w:eastAsiaTheme="minorHAnsi"/>
                <w:sz w:val="28"/>
                <w:szCs w:val="28"/>
              </w:rPr>
              <w:t>Легкость в изучении</w:t>
            </w:r>
          </w:p>
        </w:tc>
        <w:tc>
          <w:tcPr>
            <w:tcW w:w="3174" w:type="dxa"/>
          </w:tcPr>
          <w:p w14:paraId="3A131BD4" w14:textId="77777777" w:rsidR="00B04A1E" w:rsidRDefault="00067637" w:rsidP="00067637">
            <w:pPr>
              <w:pStyle w:val="a5"/>
              <w:numPr>
                <w:ilvl w:val="0"/>
                <w:numId w:val="24"/>
              </w:numPr>
              <w:spacing w:before="0"/>
              <w:ind w:left="357" w:hanging="357"/>
              <w:jc w:val="both"/>
              <w:rPr>
                <w:rFonts w:eastAsiaTheme="minorHAnsi"/>
                <w:sz w:val="28"/>
                <w:szCs w:val="28"/>
              </w:rPr>
            </w:pPr>
            <w:r w:rsidRPr="00067637">
              <w:rPr>
                <w:rFonts w:eastAsiaTheme="minorHAnsi"/>
                <w:sz w:val="28"/>
                <w:szCs w:val="28"/>
              </w:rPr>
              <w:lastRenderedPageBreak/>
              <w:t xml:space="preserve">Много вспомогательных </w:t>
            </w:r>
            <w:r w:rsidRPr="00067637">
              <w:rPr>
                <w:rFonts w:eastAsiaTheme="minorHAnsi"/>
                <w:sz w:val="28"/>
                <w:szCs w:val="28"/>
              </w:rPr>
              <w:lastRenderedPageBreak/>
              <w:t>ресурсов на китайском языке</w:t>
            </w:r>
          </w:p>
          <w:p w14:paraId="1F2474F1" w14:textId="77777777" w:rsidR="00067637" w:rsidRDefault="00067637" w:rsidP="00067637">
            <w:pPr>
              <w:pStyle w:val="a5"/>
              <w:numPr>
                <w:ilvl w:val="0"/>
                <w:numId w:val="24"/>
              </w:numPr>
              <w:spacing w:before="0"/>
              <w:ind w:left="357" w:hanging="357"/>
              <w:jc w:val="both"/>
              <w:rPr>
                <w:rFonts w:eastAsiaTheme="minorHAnsi"/>
                <w:sz w:val="28"/>
                <w:szCs w:val="28"/>
              </w:rPr>
            </w:pPr>
            <w:r w:rsidRPr="00067637">
              <w:rPr>
                <w:rFonts w:eastAsiaTheme="minorHAnsi"/>
                <w:sz w:val="28"/>
                <w:szCs w:val="28"/>
              </w:rPr>
              <w:t>Не стабилен для создания больших проектов</w:t>
            </w:r>
          </w:p>
          <w:p w14:paraId="79B1FE41" w14:textId="475D571D" w:rsidR="00067637" w:rsidRPr="00067637" w:rsidRDefault="00067637" w:rsidP="00067637">
            <w:pPr>
              <w:pStyle w:val="a5"/>
              <w:numPr>
                <w:ilvl w:val="0"/>
                <w:numId w:val="24"/>
              </w:numPr>
              <w:spacing w:before="0"/>
              <w:ind w:left="357" w:hanging="357"/>
              <w:jc w:val="both"/>
              <w:rPr>
                <w:rFonts w:eastAsiaTheme="minorHAnsi"/>
                <w:sz w:val="28"/>
                <w:szCs w:val="28"/>
              </w:rPr>
            </w:pPr>
            <w:r w:rsidRPr="00067637">
              <w:rPr>
                <w:rFonts w:eastAsiaTheme="minorHAnsi"/>
                <w:sz w:val="28"/>
                <w:szCs w:val="28"/>
              </w:rPr>
              <w:t>Нет достаточного количества пакетов, для реализации различных задач</w:t>
            </w:r>
          </w:p>
        </w:tc>
      </w:tr>
      <w:tr w:rsidR="00B04A1E" w14:paraId="046D28EF" w14:textId="77777777" w:rsidTr="00B04A1E">
        <w:trPr>
          <w:trHeight w:val="348"/>
        </w:trPr>
        <w:tc>
          <w:tcPr>
            <w:tcW w:w="3174" w:type="dxa"/>
          </w:tcPr>
          <w:p w14:paraId="46ACBE2A" w14:textId="284E8E48" w:rsidR="00B04A1E" w:rsidRPr="00067637" w:rsidRDefault="00067637" w:rsidP="0029043F">
            <w:pPr>
              <w:ind w:firstLine="0"/>
              <w:jc w:val="both"/>
              <w:rPr>
                <w:rFonts w:eastAsiaTheme="minorHAnsi"/>
                <w:sz w:val="28"/>
                <w:szCs w:val="28"/>
                <w:lang w:val="en-US"/>
              </w:rPr>
            </w:pPr>
            <w:r>
              <w:rPr>
                <w:rFonts w:eastAsiaTheme="minorHAnsi"/>
                <w:sz w:val="28"/>
                <w:szCs w:val="28"/>
                <w:lang w:val="en-US"/>
              </w:rPr>
              <w:lastRenderedPageBreak/>
              <w:t>React</w:t>
            </w:r>
          </w:p>
        </w:tc>
        <w:tc>
          <w:tcPr>
            <w:tcW w:w="3174" w:type="dxa"/>
          </w:tcPr>
          <w:p w14:paraId="72CCC38D" w14:textId="56D2BA96" w:rsidR="00067637" w:rsidRPr="00067637" w:rsidRDefault="00067637" w:rsidP="00067637">
            <w:pPr>
              <w:ind w:firstLine="0"/>
              <w:jc w:val="both"/>
              <w:rPr>
                <w:rFonts w:eastAsiaTheme="minorHAnsi"/>
                <w:sz w:val="28"/>
                <w:szCs w:val="28"/>
              </w:rPr>
            </w:pPr>
            <w:r>
              <w:rPr>
                <w:rFonts w:eastAsiaTheme="minorHAnsi"/>
                <w:sz w:val="28"/>
                <w:szCs w:val="28"/>
              </w:rPr>
              <w:t>•</w:t>
            </w:r>
            <w:r>
              <w:rPr>
                <w:rFonts w:eastAsiaTheme="minorHAnsi"/>
                <w:sz w:val="28"/>
                <w:szCs w:val="28"/>
                <w:lang w:val="en-US"/>
              </w:rPr>
              <w:t> </w:t>
            </w:r>
            <w:r w:rsidRPr="00067637">
              <w:rPr>
                <w:rFonts w:eastAsiaTheme="minorHAnsi"/>
                <w:sz w:val="28"/>
                <w:szCs w:val="28"/>
              </w:rPr>
              <w:t>Хорошая документация</w:t>
            </w:r>
          </w:p>
          <w:p w14:paraId="3476F8A7" w14:textId="77777777" w:rsidR="00067637" w:rsidRPr="00067637" w:rsidRDefault="00067637" w:rsidP="00067637">
            <w:pPr>
              <w:ind w:firstLine="0"/>
              <w:jc w:val="both"/>
              <w:rPr>
                <w:rFonts w:eastAsiaTheme="minorHAnsi"/>
                <w:sz w:val="28"/>
                <w:szCs w:val="28"/>
              </w:rPr>
            </w:pPr>
            <w:r w:rsidRPr="00067637">
              <w:rPr>
                <w:rFonts w:eastAsiaTheme="minorHAnsi"/>
                <w:sz w:val="28"/>
                <w:szCs w:val="28"/>
              </w:rPr>
              <w:t>• Отличная поддержка сообщества</w:t>
            </w:r>
          </w:p>
          <w:p w14:paraId="532DDF08" w14:textId="77777777" w:rsidR="00067637" w:rsidRPr="00067637" w:rsidRDefault="00067637" w:rsidP="00067637">
            <w:pPr>
              <w:ind w:firstLine="0"/>
              <w:jc w:val="both"/>
              <w:rPr>
                <w:rFonts w:eastAsiaTheme="minorHAnsi"/>
                <w:sz w:val="28"/>
                <w:szCs w:val="28"/>
              </w:rPr>
            </w:pPr>
            <w:r w:rsidRPr="00067637">
              <w:rPr>
                <w:rFonts w:eastAsiaTheme="minorHAnsi"/>
                <w:sz w:val="28"/>
                <w:szCs w:val="28"/>
              </w:rPr>
              <w:t>• Много различных библиотек, для реализации задач</w:t>
            </w:r>
          </w:p>
          <w:p w14:paraId="21D210DF" w14:textId="44603013" w:rsidR="00067637" w:rsidRPr="00067637" w:rsidRDefault="00067637" w:rsidP="00067637">
            <w:pPr>
              <w:ind w:firstLine="0"/>
              <w:jc w:val="both"/>
              <w:rPr>
                <w:rFonts w:eastAsiaTheme="minorHAnsi"/>
                <w:sz w:val="28"/>
                <w:szCs w:val="28"/>
              </w:rPr>
            </w:pPr>
            <w:r>
              <w:rPr>
                <w:rFonts w:eastAsiaTheme="minorHAnsi"/>
                <w:sz w:val="28"/>
                <w:szCs w:val="28"/>
              </w:rPr>
              <w:t>•</w:t>
            </w:r>
            <w:r>
              <w:rPr>
                <w:rFonts w:eastAsiaTheme="minorHAnsi"/>
                <w:sz w:val="28"/>
                <w:szCs w:val="28"/>
                <w:lang w:val="en-US"/>
              </w:rPr>
              <w:t> </w:t>
            </w:r>
            <w:r w:rsidRPr="00067637">
              <w:rPr>
                <w:rFonts w:eastAsiaTheme="minorHAnsi"/>
                <w:sz w:val="28"/>
                <w:szCs w:val="28"/>
              </w:rPr>
              <w:t>Высокая производительность</w:t>
            </w:r>
          </w:p>
          <w:p w14:paraId="6C081909" w14:textId="36567B85" w:rsidR="00B04A1E" w:rsidRPr="007803F2" w:rsidRDefault="00067637" w:rsidP="00357260">
            <w:pPr>
              <w:ind w:firstLine="0"/>
              <w:jc w:val="both"/>
              <w:rPr>
                <w:rFonts w:eastAsiaTheme="minorHAnsi"/>
                <w:sz w:val="28"/>
                <w:szCs w:val="28"/>
              </w:rPr>
            </w:pPr>
            <w:r>
              <w:rPr>
                <w:rFonts w:eastAsiaTheme="minorHAnsi"/>
                <w:sz w:val="28"/>
                <w:szCs w:val="28"/>
              </w:rPr>
              <w:t>•</w:t>
            </w:r>
            <w:r>
              <w:rPr>
                <w:rFonts w:eastAsiaTheme="minorHAnsi"/>
                <w:sz w:val="28"/>
                <w:szCs w:val="28"/>
                <w:lang w:val="en-US"/>
              </w:rPr>
              <w:t> </w:t>
            </w:r>
            <w:r w:rsidRPr="00067637">
              <w:rPr>
                <w:rFonts w:eastAsiaTheme="minorHAnsi"/>
                <w:sz w:val="28"/>
                <w:szCs w:val="28"/>
              </w:rPr>
              <w:t>Не навязывает структуру, можно использовать что угодно и как угодно.</w:t>
            </w:r>
          </w:p>
        </w:tc>
        <w:tc>
          <w:tcPr>
            <w:tcW w:w="3174" w:type="dxa"/>
          </w:tcPr>
          <w:p w14:paraId="4E51D8F6" w14:textId="77777777" w:rsidR="00067637" w:rsidRPr="00067637" w:rsidRDefault="00067637" w:rsidP="00067637">
            <w:pPr>
              <w:ind w:firstLine="0"/>
              <w:jc w:val="both"/>
              <w:rPr>
                <w:rFonts w:eastAsiaTheme="minorHAnsi"/>
                <w:sz w:val="28"/>
                <w:szCs w:val="28"/>
              </w:rPr>
            </w:pPr>
            <w:r w:rsidRPr="00067637">
              <w:rPr>
                <w:rFonts w:eastAsiaTheme="minorHAnsi"/>
                <w:sz w:val="28"/>
                <w:szCs w:val="28"/>
              </w:rPr>
              <w:t>• Для полноценной работы необходимо подключение и знание дополнительных библиотек</w:t>
            </w:r>
          </w:p>
          <w:p w14:paraId="0DB56EED" w14:textId="34FD441D" w:rsidR="00B04A1E" w:rsidRDefault="00067637" w:rsidP="00067637">
            <w:pPr>
              <w:ind w:firstLine="0"/>
              <w:jc w:val="both"/>
              <w:rPr>
                <w:rFonts w:eastAsiaTheme="minorHAnsi"/>
                <w:sz w:val="28"/>
                <w:szCs w:val="28"/>
              </w:rPr>
            </w:pPr>
            <w:r w:rsidRPr="00067637">
              <w:rPr>
                <w:rFonts w:eastAsiaTheme="minorHAnsi"/>
                <w:sz w:val="28"/>
                <w:szCs w:val="28"/>
              </w:rPr>
              <w:t>• Новому разработчику будет тяжело стартовать в проекте</w:t>
            </w:r>
          </w:p>
        </w:tc>
      </w:tr>
    </w:tbl>
    <w:p w14:paraId="1FA693B2" w14:textId="77777777" w:rsidR="00B04A1E" w:rsidRDefault="00B04A1E" w:rsidP="00067637">
      <w:pPr>
        <w:jc w:val="both"/>
        <w:rPr>
          <w:rFonts w:eastAsiaTheme="minorHAnsi"/>
          <w:sz w:val="28"/>
          <w:szCs w:val="28"/>
        </w:rPr>
      </w:pPr>
    </w:p>
    <w:p w14:paraId="35A50266" w14:textId="19ED88FB" w:rsidR="00067637" w:rsidRPr="00067637" w:rsidRDefault="00067637" w:rsidP="00067637">
      <w:pPr>
        <w:ind w:firstLine="0"/>
        <w:jc w:val="both"/>
        <w:rPr>
          <w:rFonts w:eastAsiaTheme="minorHAnsi"/>
          <w:sz w:val="28"/>
          <w:szCs w:val="28"/>
        </w:rPr>
      </w:pPr>
      <w:r>
        <w:rPr>
          <w:rFonts w:eastAsiaTheme="minorHAnsi"/>
          <w:sz w:val="28"/>
          <w:szCs w:val="28"/>
        </w:rPr>
        <w:tab/>
        <w:t xml:space="preserve">Для реализации приложения я выбрал </w:t>
      </w:r>
      <w:r>
        <w:rPr>
          <w:rFonts w:eastAsiaTheme="minorHAnsi"/>
          <w:sz w:val="28"/>
          <w:szCs w:val="28"/>
          <w:lang w:val="en-US"/>
        </w:rPr>
        <w:t>React</w:t>
      </w:r>
      <w:r w:rsidRPr="00067637">
        <w:rPr>
          <w:rFonts w:eastAsiaTheme="minorHAnsi"/>
          <w:sz w:val="28"/>
          <w:szCs w:val="28"/>
        </w:rPr>
        <w:t xml:space="preserve"> </w:t>
      </w:r>
      <w:r>
        <w:rPr>
          <w:rFonts w:eastAsiaTheme="minorHAnsi"/>
          <w:sz w:val="28"/>
          <w:szCs w:val="28"/>
          <w:lang w:val="en-US"/>
        </w:rPr>
        <w:t>JS</w:t>
      </w:r>
      <w:r w:rsidR="00EF3219">
        <w:rPr>
          <w:rStyle w:val="af7"/>
          <w:rFonts w:eastAsiaTheme="minorHAnsi"/>
          <w:sz w:val="28"/>
          <w:szCs w:val="28"/>
          <w:lang w:val="en-US"/>
        </w:rPr>
        <w:footnoteReference w:id="11"/>
      </w:r>
      <w:r w:rsidRPr="00067637">
        <w:rPr>
          <w:rFonts w:eastAsiaTheme="minorHAnsi"/>
          <w:sz w:val="28"/>
          <w:szCs w:val="28"/>
        </w:rPr>
        <w:t xml:space="preserve"> </w:t>
      </w:r>
      <w:r>
        <w:rPr>
          <w:rFonts w:eastAsiaTheme="minorHAnsi"/>
          <w:sz w:val="28"/>
          <w:szCs w:val="28"/>
        </w:rPr>
        <w:t>–</w:t>
      </w:r>
      <w:r w:rsidRPr="00067637">
        <w:rPr>
          <w:rFonts w:eastAsiaTheme="minorHAnsi"/>
          <w:sz w:val="28"/>
          <w:szCs w:val="28"/>
        </w:rPr>
        <w:t xml:space="preserve"> </w:t>
      </w:r>
      <w:r>
        <w:rPr>
          <w:rFonts w:eastAsiaTheme="minorHAnsi"/>
          <w:sz w:val="28"/>
          <w:szCs w:val="28"/>
          <w:lang w:val="en-US"/>
        </w:rPr>
        <w:t>JavaScript</w:t>
      </w:r>
      <w:r w:rsidRPr="00067637">
        <w:rPr>
          <w:rFonts w:eastAsiaTheme="minorHAnsi"/>
          <w:sz w:val="28"/>
          <w:szCs w:val="28"/>
        </w:rPr>
        <w:t xml:space="preserve"> </w:t>
      </w:r>
      <w:r>
        <w:rPr>
          <w:rFonts w:eastAsiaTheme="minorHAnsi"/>
          <w:sz w:val="28"/>
          <w:szCs w:val="28"/>
        </w:rPr>
        <w:t xml:space="preserve">библиотека для построения пользовательских интерфейсов, созданная разработчиками </w:t>
      </w:r>
      <w:r>
        <w:rPr>
          <w:rFonts w:eastAsiaTheme="minorHAnsi"/>
          <w:sz w:val="28"/>
          <w:szCs w:val="28"/>
          <w:lang w:val="en-US"/>
        </w:rPr>
        <w:t>FaceBook</w:t>
      </w:r>
      <w:r>
        <w:rPr>
          <w:rFonts w:eastAsiaTheme="minorHAnsi"/>
          <w:sz w:val="28"/>
          <w:szCs w:val="28"/>
        </w:rPr>
        <w:t xml:space="preserve"> и пропагандирующая философию декомпозиции кода проекта на функциональные модули.</w:t>
      </w:r>
    </w:p>
    <w:p w14:paraId="369D0B2F" w14:textId="3093F525" w:rsidR="005D11E8" w:rsidRPr="00390893" w:rsidRDefault="00D97650" w:rsidP="005D11E8">
      <w:pPr>
        <w:ind w:firstLine="708"/>
        <w:jc w:val="both"/>
        <w:rPr>
          <w:rFonts w:eastAsiaTheme="minorHAnsi"/>
          <w:sz w:val="28"/>
          <w:szCs w:val="28"/>
        </w:rPr>
      </w:pPr>
      <w:r w:rsidRPr="00D97650">
        <w:rPr>
          <w:rFonts w:eastAsiaTheme="minorHAnsi"/>
          <w:sz w:val="28"/>
          <w:szCs w:val="28"/>
        </w:rPr>
        <w:t xml:space="preserve">Для хранения данных всего приложения в одном месте используется </w:t>
      </w:r>
      <w:r w:rsidR="005D11E8" w:rsidRPr="00D97650">
        <w:rPr>
          <w:rFonts w:eastAsiaTheme="minorHAnsi"/>
          <w:sz w:val="28"/>
          <w:szCs w:val="28"/>
          <w:lang w:val="en-US"/>
        </w:rPr>
        <w:t>Redux</w:t>
      </w:r>
      <w:r w:rsidR="005D11E8" w:rsidRPr="00390893">
        <w:rPr>
          <w:rFonts w:eastAsiaTheme="minorHAnsi"/>
          <w:b/>
          <w:sz w:val="28"/>
          <w:szCs w:val="28"/>
        </w:rPr>
        <w:t xml:space="preserve"> - </w:t>
      </w:r>
      <w:r w:rsidR="005D11E8" w:rsidRPr="00390893">
        <w:rPr>
          <w:rFonts w:eastAsiaTheme="minorHAnsi"/>
          <w:sz w:val="28"/>
          <w:szCs w:val="28"/>
        </w:rPr>
        <w:t>менеджер состояний. Чаще всего его используют с React, но его возможности не ограничиваются одной этой библиотекой. Хотя в React есть собственны</w:t>
      </w:r>
      <w:r w:rsidR="005D11E8">
        <w:rPr>
          <w:rFonts w:eastAsiaTheme="minorHAnsi"/>
          <w:sz w:val="28"/>
          <w:szCs w:val="28"/>
        </w:rPr>
        <w:t>й метод управления состояниями, он плохо масштабируется.</w:t>
      </w:r>
    </w:p>
    <w:p w14:paraId="6677FF36" w14:textId="26EC869F" w:rsidR="00D97650" w:rsidRDefault="005D11E8" w:rsidP="00D97650">
      <w:pPr>
        <w:ind w:firstLine="708"/>
        <w:jc w:val="both"/>
        <w:rPr>
          <w:rFonts w:eastAsiaTheme="minorHAnsi"/>
          <w:sz w:val="28"/>
          <w:szCs w:val="28"/>
        </w:rPr>
      </w:pPr>
      <w:r w:rsidRPr="00390893">
        <w:rPr>
          <w:rFonts w:eastAsiaTheme="minorHAnsi"/>
          <w:sz w:val="28"/>
          <w:szCs w:val="28"/>
        </w:rPr>
        <w:t>Библиотека Redux</w:t>
      </w:r>
      <w:r w:rsidR="00EF3219">
        <w:rPr>
          <w:rStyle w:val="af7"/>
          <w:rFonts w:eastAsiaTheme="minorHAnsi"/>
          <w:sz w:val="28"/>
          <w:szCs w:val="28"/>
        </w:rPr>
        <w:footnoteReference w:id="12"/>
      </w:r>
      <w:r w:rsidRPr="00390893">
        <w:rPr>
          <w:rFonts w:eastAsiaTheme="minorHAnsi"/>
          <w:sz w:val="28"/>
          <w:szCs w:val="28"/>
        </w:rPr>
        <w:t xml:space="preserve"> — это способ управления состоянием приложения. Она основана на нескольких концепциях, изучив которые, можно с лёгкостью решать проблемы с состоянием.</w:t>
      </w:r>
    </w:p>
    <w:p w14:paraId="1574B43B" w14:textId="1965B5DD" w:rsidR="00D97650" w:rsidRDefault="00D97650" w:rsidP="005D11E8">
      <w:pPr>
        <w:ind w:firstLine="708"/>
        <w:jc w:val="both"/>
        <w:rPr>
          <w:rFonts w:eastAsiaTheme="minorHAnsi"/>
          <w:sz w:val="28"/>
          <w:szCs w:val="28"/>
        </w:rPr>
      </w:pPr>
      <w:r>
        <w:rPr>
          <w:rFonts w:eastAsiaTheme="minorHAnsi"/>
          <w:sz w:val="28"/>
          <w:szCs w:val="28"/>
        </w:rPr>
        <w:lastRenderedPageBreak/>
        <w:t xml:space="preserve">Для упрощения работы с менеджером состояний </w:t>
      </w:r>
      <w:r w:rsidR="00F67073">
        <w:rPr>
          <w:rFonts w:eastAsiaTheme="minorHAnsi"/>
          <w:sz w:val="28"/>
          <w:szCs w:val="28"/>
        </w:rPr>
        <w:t>была использована</w:t>
      </w:r>
      <w:r>
        <w:rPr>
          <w:rFonts w:eastAsiaTheme="minorHAnsi"/>
          <w:sz w:val="28"/>
          <w:szCs w:val="28"/>
        </w:rPr>
        <w:t xml:space="preserve"> библиотека </w:t>
      </w:r>
      <w:r>
        <w:rPr>
          <w:rFonts w:eastAsiaTheme="minorHAnsi"/>
          <w:sz w:val="28"/>
          <w:szCs w:val="28"/>
          <w:lang w:val="en-US"/>
        </w:rPr>
        <w:t>Redux</w:t>
      </w:r>
      <w:r w:rsidRPr="00D97650">
        <w:rPr>
          <w:rFonts w:eastAsiaTheme="minorHAnsi"/>
          <w:sz w:val="28"/>
          <w:szCs w:val="28"/>
        </w:rPr>
        <w:t xml:space="preserve"> </w:t>
      </w:r>
      <w:r>
        <w:rPr>
          <w:rFonts w:eastAsiaTheme="minorHAnsi"/>
          <w:sz w:val="28"/>
          <w:szCs w:val="28"/>
          <w:lang w:val="en-US"/>
        </w:rPr>
        <w:t>Toolkit</w:t>
      </w:r>
      <w:r w:rsidR="00EF3219">
        <w:rPr>
          <w:rStyle w:val="af7"/>
          <w:rFonts w:eastAsiaTheme="minorHAnsi"/>
          <w:sz w:val="28"/>
          <w:szCs w:val="28"/>
          <w:lang w:val="en-US"/>
        </w:rPr>
        <w:footnoteReference w:id="13"/>
      </w:r>
      <w:r w:rsidRPr="00D97650">
        <w:rPr>
          <w:rFonts w:eastAsiaTheme="minorHAnsi"/>
          <w:sz w:val="28"/>
          <w:szCs w:val="28"/>
        </w:rPr>
        <w:t xml:space="preserve">, </w:t>
      </w:r>
      <w:r>
        <w:rPr>
          <w:rFonts w:eastAsiaTheme="minorHAnsi"/>
          <w:sz w:val="28"/>
          <w:szCs w:val="28"/>
        </w:rPr>
        <w:t>она позволяет значительно оптимизировать работу с состоянием.</w:t>
      </w:r>
    </w:p>
    <w:p w14:paraId="138A1A3E" w14:textId="5B902628" w:rsidR="00BE43BC" w:rsidRDefault="00BE43BC" w:rsidP="005D11E8">
      <w:pPr>
        <w:ind w:firstLine="708"/>
        <w:jc w:val="both"/>
        <w:rPr>
          <w:rFonts w:eastAsiaTheme="minorHAnsi"/>
          <w:sz w:val="28"/>
          <w:szCs w:val="28"/>
        </w:rPr>
      </w:pPr>
      <w:r>
        <w:rPr>
          <w:rFonts w:eastAsiaTheme="minorHAnsi"/>
          <w:sz w:val="28"/>
          <w:szCs w:val="28"/>
        </w:rPr>
        <w:t xml:space="preserve">Для упрощения работы со стилизацией </w:t>
      </w:r>
      <w:r w:rsidR="00F67073">
        <w:rPr>
          <w:rFonts w:eastAsiaTheme="minorHAnsi"/>
          <w:sz w:val="28"/>
          <w:szCs w:val="28"/>
        </w:rPr>
        <w:t>использована</w:t>
      </w:r>
      <w:r>
        <w:rPr>
          <w:rFonts w:eastAsiaTheme="minorHAnsi"/>
          <w:sz w:val="28"/>
          <w:szCs w:val="28"/>
        </w:rPr>
        <w:t xml:space="preserve"> </w:t>
      </w:r>
      <w:r>
        <w:rPr>
          <w:rFonts w:eastAsiaTheme="minorHAnsi"/>
          <w:sz w:val="28"/>
          <w:szCs w:val="28"/>
          <w:lang w:val="en-US"/>
        </w:rPr>
        <w:t>styled</w:t>
      </w:r>
      <w:r w:rsidRPr="00BE43BC">
        <w:rPr>
          <w:rFonts w:eastAsiaTheme="minorHAnsi"/>
          <w:sz w:val="28"/>
          <w:szCs w:val="28"/>
        </w:rPr>
        <w:t>-</w:t>
      </w:r>
      <w:r>
        <w:rPr>
          <w:rFonts w:eastAsiaTheme="minorHAnsi"/>
          <w:sz w:val="28"/>
          <w:szCs w:val="28"/>
          <w:lang w:val="en-US"/>
        </w:rPr>
        <w:t>components</w:t>
      </w:r>
      <w:r w:rsidR="00EF3219">
        <w:rPr>
          <w:rStyle w:val="af7"/>
          <w:rFonts w:eastAsiaTheme="minorHAnsi"/>
          <w:sz w:val="28"/>
          <w:szCs w:val="28"/>
          <w:lang w:val="en-US"/>
        </w:rPr>
        <w:footnoteReference w:id="14"/>
      </w:r>
      <w:r w:rsidRPr="00BE43BC">
        <w:rPr>
          <w:rFonts w:eastAsiaTheme="minorHAnsi"/>
          <w:sz w:val="28"/>
          <w:szCs w:val="28"/>
        </w:rPr>
        <w:t xml:space="preserve"> </w:t>
      </w:r>
      <w:r>
        <w:rPr>
          <w:rFonts w:eastAsiaTheme="minorHAnsi"/>
          <w:sz w:val="28"/>
          <w:szCs w:val="28"/>
        </w:rPr>
        <w:t>–</w:t>
      </w:r>
      <w:r w:rsidRPr="00BE43BC">
        <w:rPr>
          <w:rFonts w:eastAsiaTheme="minorHAnsi"/>
          <w:sz w:val="28"/>
          <w:szCs w:val="28"/>
        </w:rPr>
        <w:t xml:space="preserve"> </w:t>
      </w:r>
      <w:r>
        <w:rPr>
          <w:rFonts w:eastAsiaTheme="minorHAnsi"/>
          <w:sz w:val="28"/>
          <w:szCs w:val="28"/>
        </w:rPr>
        <w:t xml:space="preserve">библиотека, которая позволяет прописывать </w:t>
      </w:r>
      <w:r>
        <w:rPr>
          <w:rFonts w:eastAsiaTheme="minorHAnsi"/>
          <w:sz w:val="28"/>
          <w:szCs w:val="28"/>
          <w:lang w:val="en-US"/>
        </w:rPr>
        <w:t>CSS</w:t>
      </w:r>
      <w:r w:rsidRPr="00BE43BC">
        <w:rPr>
          <w:rFonts w:eastAsiaTheme="minorHAnsi"/>
          <w:sz w:val="28"/>
          <w:szCs w:val="28"/>
        </w:rPr>
        <w:t xml:space="preserve"> -</w:t>
      </w:r>
      <w:r>
        <w:rPr>
          <w:rFonts w:eastAsiaTheme="minorHAnsi"/>
          <w:sz w:val="28"/>
          <w:szCs w:val="28"/>
        </w:rPr>
        <w:t xml:space="preserve"> стили</w:t>
      </w:r>
      <w:r w:rsidRPr="00BE43BC">
        <w:rPr>
          <w:rFonts w:eastAsiaTheme="minorHAnsi"/>
          <w:sz w:val="28"/>
          <w:szCs w:val="28"/>
        </w:rPr>
        <w:t xml:space="preserve"> </w:t>
      </w:r>
      <w:r>
        <w:rPr>
          <w:rFonts w:eastAsiaTheme="minorHAnsi"/>
          <w:sz w:val="28"/>
          <w:szCs w:val="28"/>
        </w:rPr>
        <w:t xml:space="preserve">методами </w:t>
      </w:r>
      <w:r>
        <w:rPr>
          <w:rFonts w:eastAsiaTheme="minorHAnsi"/>
          <w:sz w:val="28"/>
          <w:szCs w:val="28"/>
          <w:lang w:val="en-US"/>
        </w:rPr>
        <w:t>JavaScript</w:t>
      </w:r>
      <w:r>
        <w:rPr>
          <w:rFonts w:eastAsiaTheme="minorHAnsi"/>
          <w:sz w:val="28"/>
          <w:szCs w:val="28"/>
        </w:rPr>
        <w:t xml:space="preserve">, а также избежать необходимости передавать наименования классов для блоков </w:t>
      </w:r>
      <w:r>
        <w:rPr>
          <w:rFonts w:eastAsiaTheme="minorHAnsi"/>
          <w:sz w:val="28"/>
          <w:szCs w:val="28"/>
          <w:lang w:val="en-US"/>
        </w:rPr>
        <w:t>HTML</w:t>
      </w:r>
      <w:r w:rsidR="00464962">
        <w:rPr>
          <w:rStyle w:val="af7"/>
          <w:rFonts w:eastAsiaTheme="minorHAnsi"/>
          <w:sz w:val="28"/>
          <w:szCs w:val="28"/>
          <w:lang w:val="en-US"/>
        </w:rPr>
        <w:footnoteReference w:id="15"/>
      </w:r>
      <w:r w:rsidRPr="00BE43BC">
        <w:rPr>
          <w:rFonts w:eastAsiaTheme="minorHAnsi"/>
          <w:sz w:val="28"/>
          <w:szCs w:val="28"/>
        </w:rPr>
        <w:t>.</w:t>
      </w:r>
    </w:p>
    <w:p w14:paraId="4E0BF0D7" w14:textId="50FE5A59" w:rsidR="009C52C9" w:rsidRPr="006F574D" w:rsidRDefault="009C52C9" w:rsidP="005D11E8">
      <w:pPr>
        <w:ind w:firstLine="708"/>
        <w:jc w:val="both"/>
        <w:rPr>
          <w:rFonts w:eastAsiaTheme="minorHAnsi"/>
          <w:sz w:val="28"/>
          <w:szCs w:val="28"/>
        </w:rPr>
      </w:pPr>
      <w:r>
        <w:rPr>
          <w:rFonts w:eastAsiaTheme="minorHAnsi"/>
          <w:sz w:val="28"/>
          <w:szCs w:val="28"/>
        </w:rPr>
        <w:t xml:space="preserve">Для обеспечения маршрутизации </w:t>
      </w:r>
      <w:r w:rsidR="00F67073">
        <w:rPr>
          <w:rFonts w:eastAsiaTheme="minorHAnsi"/>
          <w:sz w:val="28"/>
          <w:szCs w:val="28"/>
        </w:rPr>
        <w:t xml:space="preserve">в приложении была </w:t>
      </w:r>
      <w:r>
        <w:rPr>
          <w:rFonts w:eastAsiaTheme="minorHAnsi"/>
          <w:sz w:val="28"/>
          <w:szCs w:val="28"/>
        </w:rPr>
        <w:t xml:space="preserve">использована библиотека </w:t>
      </w:r>
      <w:r>
        <w:rPr>
          <w:rFonts w:eastAsiaTheme="minorHAnsi"/>
          <w:sz w:val="28"/>
          <w:szCs w:val="28"/>
          <w:lang w:val="en-US"/>
        </w:rPr>
        <w:t>react</w:t>
      </w:r>
      <w:r w:rsidRPr="006F574D">
        <w:rPr>
          <w:rFonts w:eastAsiaTheme="minorHAnsi"/>
          <w:sz w:val="28"/>
          <w:szCs w:val="28"/>
        </w:rPr>
        <w:t>-</w:t>
      </w:r>
      <w:r>
        <w:rPr>
          <w:rFonts w:eastAsiaTheme="minorHAnsi"/>
          <w:sz w:val="28"/>
          <w:szCs w:val="28"/>
          <w:lang w:val="en-US"/>
        </w:rPr>
        <w:t>router</w:t>
      </w:r>
      <w:r w:rsidRPr="006F574D">
        <w:rPr>
          <w:rFonts w:eastAsiaTheme="minorHAnsi"/>
          <w:sz w:val="28"/>
          <w:szCs w:val="28"/>
        </w:rPr>
        <w:t>-</w:t>
      </w:r>
      <w:r>
        <w:rPr>
          <w:rFonts w:eastAsiaTheme="minorHAnsi"/>
          <w:sz w:val="28"/>
          <w:szCs w:val="28"/>
          <w:lang w:val="en-US"/>
        </w:rPr>
        <w:t>dom</w:t>
      </w:r>
      <w:r w:rsidR="00464962">
        <w:rPr>
          <w:rStyle w:val="af7"/>
          <w:rFonts w:eastAsiaTheme="minorHAnsi"/>
          <w:sz w:val="28"/>
          <w:szCs w:val="28"/>
          <w:lang w:val="en-US"/>
        </w:rPr>
        <w:footnoteReference w:id="16"/>
      </w:r>
      <w:r w:rsidRPr="006F574D">
        <w:rPr>
          <w:rFonts w:eastAsiaTheme="minorHAnsi"/>
          <w:sz w:val="28"/>
          <w:szCs w:val="28"/>
        </w:rPr>
        <w:t>.</w:t>
      </w:r>
    </w:p>
    <w:p w14:paraId="65C810C1" w14:textId="5FCEA1C5" w:rsidR="00FD072A" w:rsidRDefault="00FD072A" w:rsidP="00FD072A">
      <w:pPr>
        <w:pStyle w:val="a3"/>
        <w:jc w:val="both"/>
      </w:pPr>
      <w:r>
        <w:t xml:space="preserve">Таким образом, для разработки клиентской части информационной системы мониторинга спортивных событий </w:t>
      </w:r>
      <w:r w:rsidR="00F67073">
        <w:t>выбраны</w:t>
      </w:r>
      <w:r>
        <w:t xml:space="preserve"> следующие технологии:</w:t>
      </w:r>
    </w:p>
    <w:p w14:paraId="4737B4AC" w14:textId="77777777" w:rsidR="00FD072A" w:rsidRPr="005D11E8" w:rsidRDefault="00FD072A" w:rsidP="00FD072A">
      <w:pPr>
        <w:pStyle w:val="a3"/>
        <w:jc w:val="both"/>
        <w:rPr>
          <w:lang w:val="en-US"/>
        </w:rPr>
      </w:pPr>
      <w:r w:rsidRPr="005D11E8">
        <w:rPr>
          <w:lang w:val="en-US"/>
        </w:rPr>
        <w:t>•</w:t>
      </w:r>
      <w:r w:rsidRPr="005D11E8">
        <w:rPr>
          <w:lang w:val="en-US"/>
        </w:rPr>
        <w:tab/>
        <w:t>REST API (Tippsscore)</w:t>
      </w:r>
    </w:p>
    <w:p w14:paraId="3F1B0E4A" w14:textId="77777777" w:rsidR="00FD072A" w:rsidRPr="005D11E8" w:rsidRDefault="00FD072A" w:rsidP="00FD072A">
      <w:pPr>
        <w:pStyle w:val="a3"/>
        <w:jc w:val="both"/>
        <w:rPr>
          <w:lang w:val="en-US"/>
        </w:rPr>
      </w:pPr>
      <w:r w:rsidRPr="005D11E8">
        <w:rPr>
          <w:lang w:val="en-US"/>
        </w:rPr>
        <w:t>•</w:t>
      </w:r>
      <w:r w:rsidRPr="005D11E8">
        <w:rPr>
          <w:lang w:val="en-US"/>
        </w:rPr>
        <w:tab/>
        <w:t>JavaScript</w:t>
      </w:r>
    </w:p>
    <w:p w14:paraId="0C0004A1" w14:textId="77777777" w:rsidR="00FD072A" w:rsidRPr="005D11E8" w:rsidRDefault="00FD072A" w:rsidP="00FD072A">
      <w:pPr>
        <w:pStyle w:val="a3"/>
        <w:jc w:val="both"/>
        <w:rPr>
          <w:lang w:val="en-US"/>
        </w:rPr>
      </w:pPr>
      <w:r w:rsidRPr="005D11E8">
        <w:rPr>
          <w:lang w:val="en-US"/>
        </w:rPr>
        <w:t>•</w:t>
      </w:r>
      <w:r w:rsidRPr="005D11E8">
        <w:rPr>
          <w:lang w:val="en-US"/>
        </w:rPr>
        <w:tab/>
        <w:t>TypeScript</w:t>
      </w:r>
    </w:p>
    <w:p w14:paraId="77BE3C7F" w14:textId="77777777" w:rsidR="00FD072A" w:rsidRPr="005D11E8" w:rsidRDefault="00FD072A" w:rsidP="00FD072A">
      <w:pPr>
        <w:pStyle w:val="a3"/>
        <w:jc w:val="both"/>
        <w:rPr>
          <w:lang w:val="en-US"/>
        </w:rPr>
      </w:pPr>
      <w:r w:rsidRPr="005D11E8">
        <w:rPr>
          <w:lang w:val="en-US"/>
        </w:rPr>
        <w:t>•</w:t>
      </w:r>
      <w:r w:rsidRPr="005D11E8">
        <w:rPr>
          <w:lang w:val="en-US"/>
        </w:rPr>
        <w:tab/>
        <w:t>React</w:t>
      </w:r>
    </w:p>
    <w:p w14:paraId="5823D430" w14:textId="77777777" w:rsidR="00FD072A" w:rsidRDefault="00FD072A" w:rsidP="00FD072A">
      <w:pPr>
        <w:pStyle w:val="a3"/>
        <w:jc w:val="both"/>
      </w:pPr>
      <w:r>
        <w:t>•</w:t>
      </w:r>
      <w:r>
        <w:tab/>
        <w:t>Redux</w:t>
      </w:r>
    </w:p>
    <w:p w14:paraId="6C1B1380" w14:textId="41198C46" w:rsidR="00FD072A" w:rsidRPr="00FD072A" w:rsidRDefault="00FD072A" w:rsidP="00FD072A">
      <w:pPr>
        <w:pStyle w:val="a3"/>
        <w:jc w:val="both"/>
      </w:pPr>
      <w:r>
        <w:t>•</w:t>
      </w:r>
      <w:r>
        <w:tab/>
        <w:t>Экосистема React и Redux</w:t>
      </w:r>
    </w:p>
    <w:p w14:paraId="365E6971" w14:textId="085CB1CD" w:rsidR="00FD072A" w:rsidRPr="00FD072A" w:rsidRDefault="00FD072A" w:rsidP="005D11E8">
      <w:pPr>
        <w:ind w:firstLine="708"/>
        <w:jc w:val="both"/>
        <w:rPr>
          <w:rFonts w:eastAsiaTheme="minorHAnsi"/>
          <w:sz w:val="28"/>
          <w:szCs w:val="28"/>
        </w:rPr>
      </w:pPr>
      <w:r>
        <w:rPr>
          <w:rFonts w:eastAsiaTheme="minorHAnsi"/>
          <w:sz w:val="28"/>
          <w:szCs w:val="28"/>
        </w:rPr>
        <w:t xml:space="preserve">Это лишь основные и самые важные зависимости для проекта, полный список подключенных библиотек указан в файле </w:t>
      </w:r>
      <w:r>
        <w:rPr>
          <w:rFonts w:eastAsiaTheme="minorHAnsi"/>
          <w:sz w:val="28"/>
          <w:szCs w:val="28"/>
          <w:lang w:val="en-US"/>
        </w:rPr>
        <w:t>package</w:t>
      </w:r>
      <w:r w:rsidRPr="00FD072A">
        <w:rPr>
          <w:rFonts w:eastAsiaTheme="minorHAnsi"/>
          <w:sz w:val="28"/>
          <w:szCs w:val="28"/>
        </w:rPr>
        <w:t>.</w:t>
      </w:r>
      <w:r>
        <w:rPr>
          <w:rFonts w:eastAsiaTheme="minorHAnsi"/>
          <w:sz w:val="28"/>
          <w:szCs w:val="28"/>
          <w:lang w:val="en-US"/>
        </w:rPr>
        <w:t>json</w:t>
      </w:r>
      <w:r w:rsidRPr="00FD072A">
        <w:rPr>
          <w:rFonts w:eastAsiaTheme="minorHAnsi"/>
          <w:sz w:val="28"/>
          <w:szCs w:val="28"/>
        </w:rPr>
        <w:t xml:space="preserve"> (</w:t>
      </w:r>
      <w:r>
        <w:rPr>
          <w:rFonts w:eastAsiaTheme="minorHAnsi"/>
          <w:sz w:val="28"/>
          <w:szCs w:val="28"/>
        </w:rPr>
        <w:t>Приложение А) – документ, содержащий общую информацию о проекте.</w:t>
      </w:r>
    </w:p>
    <w:p w14:paraId="29462B4F" w14:textId="5C81D92F" w:rsidR="005D11E8" w:rsidRDefault="00C37D49" w:rsidP="005D11E8">
      <w:pPr>
        <w:pStyle w:val="2"/>
        <w:spacing w:before="0"/>
      </w:pPr>
      <w:bookmarkStart w:id="13" w:name="_Toc106126955"/>
      <w:r>
        <w:t>2</w:t>
      </w:r>
      <w:r w:rsidR="005D11E8">
        <w:t xml:space="preserve">.2 </w:t>
      </w:r>
      <w:r w:rsidR="00FD072A">
        <w:t>Программное обеспечение для разработки</w:t>
      </w:r>
      <w:bookmarkEnd w:id="13"/>
    </w:p>
    <w:p w14:paraId="0E52F802" w14:textId="7E39AE2C" w:rsidR="00FD072A" w:rsidRDefault="00C37D49" w:rsidP="00FD072A">
      <w:pPr>
        <w:pStyle w:val="3"/>
      </w:pPr>
      <w:bookmarkStart w:id="14" w:name="_Toc106126956"/>
      <w:r>
        <w:t>2</w:t>
      </w:r>
      <w:r w:rsidR="00FD072A">
        <w:t>.2.1 Среда разработки</w:t>
      </w:r>
      <w:bookmarkEnd w:id="14"/>
    </w:p>
    <w:p w14:paraId="5668BF84" w14:textId="676402AD" w:rsidR="00FD072A" w:rsidRDefault="00FD072A" w:rsidP="00FD072A">
      <w:pPr>
        <w:rPr>
          <w:sz w:val="28"/>
        </w:rPr>
      </w:pPr>
      <w:r>
        <w:rPr>
          <w:sz w:val="28"/>
        </w:rPr>
        <w:t xml:space="preserve">Для того, чтобы комфортно разрабатывать приложение нужна производительная, удобная, умная среда разработки. </w:t>
      </w:r>
      <w:r w:rsidR="00F67073">
        <w:rPr>
          <w:sz w:val="28"/>
        </w:rPr>
        <w:t xml:space="preserve">Основываясь на своем опыте я выбрал </w:t>
      </w:r>
      <w:r>
        <w:rPr>
          <w:sz w:val="28"/>
          <w:lang w:val="en-US"/>
        </w:rPr>
        <w:t>WebStorm</w:t>
      </w:r>
      <w:r w:rsidR="00EF3219">
        <w:rPr>
          <w:rStyle w:val="af7"/>
          <w:sz w:val="28"/>
          <w:lang w:val="en-US"/>
        </w:rPr>
        <w:footnoteReference w:id="17"/>
      </w:r>
      <w:r w:rsidRPr="00FD072A">
        <w:rPr>
          <w:sz w:val="28"/>
        </w:rPr>
        <w:t xml:space="preserve"> – </w:t>
      </w:r>
      <w:r>
        <w:rPr>
          <w:sz w:val="28"/>
        </w:rPr>
        <w:t xml:space="preserve">интегрированная среда для разработки на </w:t>
      </w:r>
      <w:r>
        <w:rPr>
          <w:sz w:val="28"/>
          <w:lang w:val="en-US"/>
        </w:rPr>
        <w:t>JS</w:t>
      </w:r>
      <w:r w:rsidRPr="00FD072A">
        <w:rPr>
          <w:sz w:val="28"/>
        </w:rPr>
        <w:t xml:space="preserve"> </w:t>
      </w:r>
      <w:r>
        <w:rPr>
          <w:sz w:val="28"/>
        </w:rPr>
        <w:t xml:space="preserve">и связанных с ним технологиях от </w:t>
      </w:r>
      <w:r>
        <w:rPr>
          <w:sz w:val="28"/>
          <w:lang w:val="en-US"/>
        </w:rPr>
        <w:t>JetBrains</w:t>
      </w:r>
      <w:r w:rsidRPr="00FD072A">
        <w:rPr>
          <w:sz w:val="28"/>
        </w:rPr>
        <w:t xml:space="preserve">. </w:t>
      </w:r>
      <w:r>
        <w:rPr>
          <w:sz w:val="28"/>
        </w:rPr>
        <w:t xml:space="preserve">Позволяет </w:t>
      </w:r>
      <w:r w:rsidRPr="00FD072A">
        <w:rPr>
          <w:sz w:val="28"/>
        </w:rPr>
        <w:t xml:space="preserve">автоматизировать </w:t>
      </w:r>
      <w:r w:rsidR="00BA64BC">
        <w:rPr>
          <w:sz w:val="28"/>
        </w:rPr>
        <w:lastRenderedPageBreak/>
        <w:t>большую часть работы и посредством гибких опций настроить среду под свои предпочтения</w:t>
      </w:r>
      <w:r>
        <w:rPr>
          <w:sz w:val="28"/>
        </w:rPr>
        <w:t>.</w:t>
      </w:r>
    </w:p>
    <w:p w14:paraId="5CD894ED" w14:textId="4C642C6E" w:rsidR="007E66BA" w:rsidRDefault="00C37D49" w:rsidP="007E66BA">
      <w:pPr>
        <w:pStyle w:val="3"/>
      </w:pPr>
      <w:bookmarkStart w:id="15" w:name="_Toc106126957"/>
      <w:r>
        <w:t>2</w:t>
      </w:r>
      <w:r w:rsidR="007E66BA">
        <w:t>.2.2 Сборка проекта</w:t>
      </w:r>
      <w:bookmarkEnd w:id="15"/>
    </w:p>
    <w:p w14:paraId="2904924B" w14:textId="29843653" w:rsidR="007E66BA" w:rsidRPr="00D97650" w:rsidRDefault="007E66BA" w:rsidP="007E66BA">
      <w:pPr>
        <w:ind w:firstLine="708"/>
        <w:jc w:val="both"/>
        <w:rPr>
          <w:rFonts w:eastAsiaTheme="minorHAnsi"/>
          <w:sz w:val="28"/>
          <w:szCs w:val="28"/>
        </w:rPr>
      </w:pPr>
      <w:r>
        <w:rPr>
          <w:rFonts w:eastAsiaTheme="minorHAnsi"/>
          <w:sz w:val="28"/>
          <w:szCs w:val="28"/>
        </w:rPr>
        <w:t xml:space="preserve">Поскольку проект разбит на функциональные модули, </w:t>
      </w:r>
      <w:r w:rsidR="007C662B">
        <w:rPr>
          <w:rFonts w:eastAsiaTheme="minorHAnsi"/>
          <w:sz w:val="28"/>
          <w:szCs w:val="28"/>
        </w:rPr>
        <w:t>потребовалось</w:t>
      </w:r>
      <w:r>
        <w:rPr>
          <w:rFonts w:eastAsiaTheme="minorHAnsi"/>
          <w:sz w:val="28"/>
          <w:szCs w:val="28"/>
        </w:rPr>
        <w:t xml:space="preserve"> ПО, которое </w:t>
      </w:r>
      <w:r w:rsidR="007C662B">
        <w:rPr>
          <w:rFonts w:eastAsiaTheme="minorHAnsi"/>
          <w:sz w:val="28"/>
          <w:szCs w:val="28"/>
        </w:rPr>
        <w:t xml:space="preserve">собирает </w:t>
      </w:r>
      <w:r>
        <w:rPr>
          <w:rFonts w:eastAsiaTheme="minorHAnsi"/>
          <w:sz w:val="28"/>
          <w:szCs w:val="28"/>
        </w:rPr>
        <w:t xml:space="preserve">приложение воедино и </w:t>
      </w:r>
      <w:r w:rsidR="007C662B">
        <w:rPr>
          <w:rFonts w:eastAsiaTheme="minorHAnsi"/>
          <w:sz w:val="28"/>
          <w:szCs w:val="28"/>
        </w:rPr>
        <w:t>запускает</w:t>
      </w:r>
      <w:r>
        <w:rPr>
          <w:rFonts w:eastAsiaTheme="minorHAnsi"/>
          <w:sz w:val="28"/>
          <w:szCs w:val="28"/>
        </w:rPr>
        <w:t xml:space="preserve"> на локальном сервере – </w:t>
      </w:r>
      <w:r>
        <w:rPr>
          <w:rFonts w:eastAsiaTheme="minorHAnsi"/>
          <w:sz w:val="28"/>
          <w:szCs w:val="28"/>
          <w:lang w:val="en-US"/>
        </w:rPr>
        <w:t>WebPack</w:t>
      </w:r>
      <w:r w:rsidR="00EF3219">
        <w:rPr>
          <w:rStyle w:val="af7"/>
          <w:rFonts w:eastAsiaTheme="minorHAnsi"/>
          <w:sz w:val="28"/>
          <w:szCs w:val="28"/>
          <w:lang w:val="en-US"/>
        </w:rPr>
        <w:footnoteReference w:id="18"/>
      </w:r>
      <w:r>
        <w:rPr>
          <w:rFonts w:eastAsiaTheme="minorHAnsi"/>
          <w:sz w:val="28"/>
          <w:szCs w:val="28"/>
        </w:rPr>
        <w:t>.</w:t>
      </w:r>
      <w:r w:rsidRPr="00D97650">
        <w:rPr>
          <w:rFonts w:eastAsiaTheme="minorHAnsi"/>
          <w:sz w:val="28"/>
          <w:szCs w:val="28"/>
        </w:rPr>
        <w:t xml:space="preserve"> По своей сути — это сборщик статических модулей для со</w:t>
      </w:r>
      <w:r w:rsidR="0028294F">
        <w:rPr>
          <w:rFonts w:eastAsiaTheme="minorHAnsi"/>
          <w:sz w:val="28"/>
          <w:szCs w:val="28"/>
        </w:rPr>
        <w:t>временных приложений JavaScript</w:t>
      </w:r>
      <w:r w:rsidRPr="00D97650">
        <w:rPr>
          <w:rFonts w:eastAsiaTheme="minorHAnsi"/>
          <w:sz w:val="28"/>
          <w:szCs w:val="28"/>
        </w:rPr>
        <w:t>.</w:t>
      </w:r>
    </w:p>
    <w:p w14:paraId="2F6D21FC" w14:textId="77777777" w:rsidR="007E66BA" w:rsidRDefault="007E66BA" w:rsidP="007E66BA">
      <w:pPr>
        <w:keepNext/>
        <w:ind w:firstLine="708"/>
        <w:jc w:val="both"/>
      </w:pPr>
      <w:r>
        <w:rPr>
          <w:rFonts w:eastAsiaTheme="minorHAnsi"/>
          <w:noProof/>
          <w:sz w:val="28"/>
          <w:szCs w:val="28"/>
          <w:lang w:eastAsia="ru-RU"/>
        </w:rPr>
        <w:drawing>
          <wp:inline distT="0" distB="0" distL="0" distR="0" wp14:anchorId="6CA7BBD5" wp14:editId="79DDD376">
            <wp:extent cx="5058349" cy="2415540"/>
            <wp:effectExtent l="0" t="0" r="9525" b="381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1729" cy="2417154"/>
                    </a:xfrm>
                    <a:prstGeom prst="rect">
                      <a:avLst/>
                    </a:prstGeom>
                    <a:noFill/>
                    <a:ln>
                      <a:noFill/>
                    </a:ln>
                  </pic:spPr>
                </pic:pic>
              </a:graphicData>
            </a:graphic>
          </wp:inline>
        </w:drawing>
      </w:r>
    </w:p>
    <w:p w14:paraId="08BD991E" w14:textId="0954AE76" w:rsidR="007E66BA" w:rsidRPr="00D97650" w:rsidRDefault="007E66BA" w:rsidP="007E66BA">
      <w:pPr>
        <w:pStyle w:val="af4"/>
        <w:jc w:val="center"/>
        <w:rPr>
          <w:rFonts w:eastAsiaTheme="minorHAnsi"/>
          <w:i w:val="0"/>
          <w:color w:val="auto"/>
          <w:sz w:val="44"/>
          <w:szCs w:val="28"/>
        </w:rPr>
      </w:pPr>
      <w:r w:rsidRPr="00D97650">
        <w:rPr>
          <w:i w:val="0"/>
          <w:color w:val="auto"/>
          <w:sz w:val="28"/>
        </w:rPr>
        <w:t xml:space="preserve">Рисунок </w:t>
      </w:r>
      <w:r w:rsidRPr="00D97650">
        <w:rPr>
          <w:i w:val="0"/>
          <w:color w:val="auto"/>
          <w:sz w:val="28"/>
        </w:rPr>
        <w:fldChar w:fldCharType="begin"/>
      </w:r>
      <w:r w:rsidRPr="00D97650">
        <w:rPr>
          <w:i w:val="0"/>
          <w:color w:val="auto"/>
          <w:sz w:val="28"/>
        </w:rPr>
        <w:instrText xml:space="preserve"> SEQ Рисунок \* ARABIC </w:instrText>
      </w:r>
      <w:r w:rsidRPr="00D97650">
        <w:rPr>
          <w:i w:val="0"/>
          <w:color w:val="auto"/>
          <w:sz w:val="28"/>
        </w:rPr>
        <w:fldChar w:fldCharType="separate"/>
      </w:r>
      <w:r w:rsidR="00B30108">
        <w:rPr>
          <w:i w:val="0"/>
          <w:noProof/>
          <w:color w:val="auto"/>
          <w:sz w:val="28"/>
        </w:rPr>
        <w:t>1</w:t>
      </w:r>
      <w:r w:rsidRPr="00D97650">
        <w:rPr>
          <w:i w:val="0"/>
          <w:color w:val="auto"/>
          <w:sz w:val="28"/>
        </w:rPr>
        <w:fldChar w:fldCharType="end"/>
      </w:r>
      <w:r w:rsidRPr="00D97650">
        <w:rPr>
          <w:i w:val="0"/>
          <w:color w:val="auto"/>
          <w:sz w:val="28"/>
        </w:rPr>
        <w:t>1</w:t>
      </w:r>
      <w:r w:rsidRPr="00FD072A">
        <w:rPr>
          <w:i w:val="0"/>
          <w:color w:val="auto"/>
          <w:sz w:val="28"/>
        </w:rPr>
        <w:t xml:space="preserve"> </w:t>
      </w:r>
      <w:r w:rsidR="00E9185A" w:rsidRPr="0061140A">
        <w:rPr>
          <w:sz w:val="28"/>
          <w:szCs w:val="28"/>
        </w:rPr>
        <w:t xml:space="preserve">— </w:t>
      </w:r>
      <w:r w:rsidRPr="00D97650">
        <w:rPr>
          <w:i w:val="0"/>
          <w:color w:val="auto"/>
          <w:sz w:val="28"/>
        </w:rPr>
        <w:t xml:space="preserve">Схема работы </w:t>
      </w:r>
      <w:r w:rsidRPr="00D97650">
        <w:rPr>
          <w:i w:val="0"/>
          <w:color w:val="auto"/>
          <w:sz w:val="28"/>
          <w:lang w:val="en-US"/>
        </w:rPr>
        <w:t>WebPack</w:t>
      </w:r>
      <w:r w:rsidRPr="00D97650">
        <w:rPr>
          <w:i w:val="0"/>
          <w:color w:val="auto"/>
          <w:sz w:val="28"/>
        </w:rPr>
        <w:t>.</w:t>
      </w:r>
    </w:p>
    <w:p w14:paraId="32882244" w14:textId="1088CEAF" w:rsidR="007E66BA" w:rsidRDefault="00C37D49" w:rsidP="007E66BA">
      <w:pPr>
        <w:pStyle w:val="3"/>
      </w:pPr>
      <w:bookmarkStart w:id="16" w:name="_Toc106126958"/>
      <w:r>
        <w:t>2</w:t>
      </w:r>
      <w:r w:rsidR="007E66BA">
        <w:t>.2.3 Система контроля версий</w:t>
      </w:r>
      <w:bookmarkEnd w:id="16"/>
    </w:p>
    <w:p w14:paraId="70CD7AC2" w14:textId="5B60D1F0" w:rsidR="007E66BA" w:rsidRDefault="007E66BA" w:rsidP="007E66BA">
      <w:pPr>
        <w:jc w:val="both"/>
        <w:rPr>
          <w:sz w:val="28"/>
        </w:rPr>
      </w:pPr>
      <w:r>
        <w:rPr>
          <w:sz w:val="28"/>
        </w:rPr>
        <w:t>Для того, чтобы хранить информацию буквально об изменении каждой строчки кода в проекте используется система контроля версий. Это нужно для того, чтобы в случае каких-либо проблем не было непоправимых изменений и была возможность откатиться до предыдущей версии приложения.</w:t>
      </w:r>
    </w:p>
    <w:p w14:paraId="730F61CE" w14:textId="0BB50A9C" w:rsidR="007E66BA" w:rsidRDefault="007E66BA" w:rsidP="007E66BA">
      <w:pPr>
        <w:jc w:val="both"/>
        <w:rPr>
          <w:sz w:val="28"/>
        </w:rPr>
      </w:pPr>
      <w:r w:rsidRPr="007E66BA">
        <w:rPr>
          <w:sz w:val="28"/>
        </w:rPr>
        <w:t>Git</w:t>
      </w:r>
      <w:r w:rsidR="00EF3219">
        <w:rPr>
          <w:rStyle w:val="af7"/>
          <w:sz w:val="28"/>
        </w:rPr>
        <w:footnoteReference w:id="19"/>
      </w:r>
      <w:r w:rsidRPr="007E66BA">
        <w:rPr>
          <w:sz w:val="28"/>
        </w:rPr>
        <w:t xml:space="preserve"> — абсолютный лидер по популярности среди современных систем управления версиями. Это развитый проект с активной поддержкой и открытым исходным кодом.</w:t>
      </w:r>
      <w:r>
        <w:rPr>
          <w:sz w:val="28"/>
        </w:rPr>
        <w:t xml:space="preserve"> Для того, чтобы хранить информацию о проекте в системе требуется репозиторий – место, где хранится код и вся информация о его изменениях</w:t>
      </w:r>
      <w:r w:rsidR="0028294F">
        <w:rPr>
          <w:sz w:val="28"/>
        </w:rPr>
        <w:t>.</w:t>
      </w:r>
    </w:p>
    <w:p w14:paraId="00752DBE" w14:textId="77777777" w:rsidR="007E66BA" w:rsidRDefault="007E66BA" w:rsidP="007E66BA">
      <w:pPr>
        <w:keepNext/>
        <w:jc w:val="both"/>
      </w:pPr>
      <w:r>
        <w:rPr>
          <w:noProof/>
          <w:sz w:val="28"/>
          <w:lang w:eastAsia="ru-RU"/>
        </w:rPr>
        <w:lastRenderedPageBreak/>
        <w:drawing>
          <wp:inline distT="0" distB="0" distL="0" distR="0" wp14:anchorId="3F4E6073" wp14:editId="4D8B2B79">
            <wp:extent cx="5326380" cy="3357192"/>
            <wp:effectExtent l="0" t="0" r="762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3706" cy="3361810"/>
                    </a:xfrm>
                    <a:prstGeom prst="rect">
                      <a:avLst/>
                    </a:prstGeom>
                    <a:noFill/>
                    <a:ln>
                      <a:noFill/>
                    </a:ln>
                  </pic:spPr>
                </pic:pic>
              </a:graphicData>
            </a:graphic>
          </wp:inline>
        </w:drawing>
      </w:r>
    </w:p>
    <w:p w14:paraId="664EAB3F" w14:textId="2DDB0524" w:rsidR="007E66BA" w:rsidRDefault="007E66BA" w:rsidP="007E66BA">
      <w:pPr>
        <w:pStyle w:val="af4"/>
        <w:jc w:val="center"/>
        <w:rPr>
          <w:i w:val="0"/>
          <w:color w:val="auto"/>
          <w:sz w:val="28"/>
        </w:rPr>
      </w:pPr>
      <w:r w:rsidRPr="007E66BA">
        <w:rPr>
          <w:i w:val="0"/>
          <w:color w:val="auto"/>
          <w:sz w:val="28"/>
        </w:rPr>
        <w:t>Рисунок 1</w:t>
      </w:r>
      <w:r w:rsidRPr="007E66BA">
        <w:rPr>
          <w:i w:val="0"/>
          <w:color w:val="auto"/>
          <w:sz w:val="28"/>
        </w:rPr>
        <w:fldChar w:fldCharType="begin"/>
      </w:r>
      <w:r w:rsidRPr="007E66BA">
        <w:rPr>
          <w:i w:val="0"/>
          <w:color w:val="auto"/>
          <w:sz w:val="28"/>
        </w:rPr>
        <w:instrText xml:space="preserve"> SEQ Рисунок \* ARABIC </w:instrText>
      </w:r>
      <w:r w:rsidRPr="007E66BA">
        <w:rPr>
          <w:i w:val="0"/>
          <w:color w:val="auto"/>
          <w:sz w:val="28"/>
        </w:rPr>
        <w:fldChar w:fldCharType="separate"/>
      </w:r>
      <w:r w:rsidR="00B30108">
        <w:rPr>
          <w:i w:val="0"/>
          <w:noProof/>
          <w:color w:val="auto"/>
          <w:sz w:val="28"/>
        </w:rPr>
        <w:t>2</w:t>
      </w:r>
      <w:r w:rsidRPr="007E66BA">
        <w:rPr>
          <w:i w:val="0"/>
          <w:color w:val="auto"/>
          <w:sz w:val="28"/>
        </w:rPr>
        <w:fldChar w:fldCharType="end"/>
      </w:r>
      <w:r w:rsidRPr="007E66BA">
        <w:rPr>
          <w:i w:val="0"/>
          <w:color w:val="auto"/>
          <w:sz w:val="28"/>
        </w:rPr>
        <w:t xml:space="preserve"> </w:t>
      </w:r>
      <w:r w:rsidR="00CF17C0" w:rsidRPr="0061140A">
        <w:rPr>
          <w:sz w:val="28"/>
          <w:szCs w:val="28"/>
        </w:rPr>
        <w:t xml:space="preserve">— </w:t>
      </w:r>
      <w:r w:rsidRPr="007E66BA">
        <w:rPr>
          <w:i w:val="0"/>
          <w:color w:val="auto"/>
          <w:sz w:val="28"/>
        </w:rPr>
        <w:t>Дерево изменения версий проекта</w:t>
      </w:r>
      <w:r>
        <w:rPr>
          <w:i w:val="0"/>
          <w:color w:val="auto"/>
          <w:sz w:val="28"/>
        </w:rPr>
        <w:t>, ветка «</w:t>
      </w:r>
      <w:r>
        <w:rPr>
          <w:i w:val="0"/>
          <w:color w:val="auto"/>
          <w:sz w:val="28"/>
          <w:lang w:val="en-US"/>
        </w:rPr>
        <w:t>develop</w:t>
      </w:r>
      <w:r>
        <w:rPr>
          <w:i w:val="0"/>
          <w:color w:val="auto"/>
          <w:sz w:val="28"/>
        </w:rPr>
        <w:t>»</w:t>
      </w:r>
    </w:p>
    <w:p w14:paraId="2E6F245E" w14:textId="45670B51" w:rsidR="007E66BA" w:rsidRDefault="007E66BA" w:rsidP="007E66BA">
      <w:pPr>
        <w:jc w:val="both"/>
        <w:rPr>
          <w:sz w:val="28"/>
        </w:rPr>
      </w:pPr>
      <w:r>
        <w:rPr>
          <w:sz w:val="28"/>
        </w:rPr>
        <w:t xml:space="preserve">У файлов в репозитории есть так называемый жизненный цикл состояний. Для того, чтобы файл попал в нужную ветку, его сначала нужно добавить в список измененных файлов, модифицировать его, а затем зафиксировать изменения (на практике файлы группируются автоматически, в </w:t>
      </w:r>
      <w:r>
        <w:rPr>
          <w:sz w:val="28"/>
          <w:lang w:val="en-US"/>
        </w:rPr>
        <w:t>WebStorm</w:t>
      </w:r>
      <w:r w:rsidRPr="007E66BA">
        <w:rPr>
          <w:sz w:val="28"/>
        </w:rPr>
        <w:t xml:space="preserve"> </w:t>
      </w:r>
      <w:r>
        <w:rPr>
          <w:sz w:val="28"/>
        </w:rPr>
        <w:t xml:space="preserve">есть </w:t>
      </w:r>
      <w:r>
        <w:rPr>
          <w:sz w:val="28"/>
          <w:lang w:val="en-US"/>
        </w:rPr>
        <w:t>GUI</w:t>
      </w:r>
      <w:r w:rsidRPr="007E66BA">
        <w:rPr>
          <w:sz w:val="28"/>
        </w:rPr>
        <w:t xml:space="preserve"> </w:t>
      </w:r>
      <w:r>
        <w:rPr>
          <w:sz w:val="28"/>
        </w:rPr>
        <w:t>для работы с системой контроля версий)</w:t>
      </w:r>
      <w:r w:rsidR="00CF17C0">
        <w:rPr>
          <w:sz w:val="28"/>
        </w:rPr>
        <w:t xml:space="preserve"> </w:t>
      </w:r>
      <w:r w:rsidR="002D7D50">
        <w:rPr>
          <w:sz w:val="28"/>
        </w:rPr>
        <w:fldChar w:fldCharType="begin"/>
      </w:r>
      <w:r w:rsidR="00357260">
        <w:rPr>
          <w:sz w:val="28"/>
        </w:rPr>
        <w:instrText xml:space="preserve"> ADDIN ZOTERO_ITEM CSL_CITATION {"citationID":"TNUdTZ8U","properties":{"formattedCitation":"[12]","plainCitation":"[12]","noteIndex":0},"citationItems":[{"id":81,"uris":["http://zotero.org/users/local/13LNNeyI/items/U7PSCHSH"],"itemData":{"id":81,"type":"book","collection-title":"419","publisher":"Apress","title":"Pro Git","author":[{"family":"Chacon","given":"Scott"},{"family":"Straub","given":"Ben"}],"issued":{"date-parts":[["2014"]]}}}],"schema":"https://github.com/citation-style-language/schema/raw/master/csl-citation.json"} </w:instrText>
      </w:r>
      <w:r w:rsidR="002D7D50">
        <w:rPr>
          <w:sz w:val="28"/>
        </w:rPr>
        <w:fldChar w:fldCharType="separate"/>
      </w:r>
      <w:r w:rsidR="00357260" w:rsidRPr="00357260">
        <w:rPr>
          <w:sz w:val="28"/>
        </w:rPr>
        <w:t>[12]</w:t>
      </w:r>
      <w:r w:rsidR="002D7D50">
        <w:rPr>
          <w:sz w:val="28"/>
        </w:rPr>
        <w:fldChar w:fldCharType="end"/>
      </w:r>
      <w:r>
        <w:rPr>
          <w:sz w:val="28"/>
        </w:rPr>
        <w:t>.</w:t>
      </w:r>
    </w:p>
    <w:p w14:paraId="6B82A83E" w14:textId="77777777" w:rsidR="007E66BA" w:rsidRDefault="007E66BA" w:rsidP="007E66BA">
      <w:pPr>
        <w:keepNext/>
        <w:jc w:val="both"/>
      </w:pPr>
      <w:r>
        <w:rPr>
          <w:noProof/>
          <w:sz w:val="28"/>
          <w:lang w:eastAsia="ru-RU"/>
        </w:rPr>
        <w:lastRenderedPageBreak/>
        <w:drawing>
          <wp:inline distT="0" distB="0" distL="0" distR="0" wp14:anchorId="0DA7A3FC" wp14:editId="2339B5F1">
            <wp:extent cx="5418160" cy="3268980"/>
            <wp:effectExtent l="0" t="0" r="0" b="762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27047" cy="3274342"/>
                    </a:xfrm>
                    <a:prstGeom prst="rect">
                      <a:avLst/>
                    </a:prstGeom>
                    <a:noFill/>
                    <a:ln>
                      <a:noFill/>
                    </a:ln>
                  </pic:spPr>
                </pic:pic>
              </a:graphicData>
            </a:graphic>
          </wp:inline>
        </w:drawing>
      </w:r>
    </w:p>
    <w:p w14:paraId="7F2B01FF" w14:textId="3F9FBABD" w:rsidR="007E66BA" w:rsidRPr="007E66BA" w:rsidRDefault="007E66BA" w:rsidP="007E66BA">
      <w:pPr>
        <w:pStyle w:val="af4"/>
        <w:jc w:val="center"/>
        <w:rPr>
          <w:i w:val="0"/>
          <w:color w:val="auto"/>
          <w:sz w:val="44"/>
        </w:rPr>
      </w:pPr>
      <w:r w:rsidRPr="007E66BA">
        <w:rPr>
          <w:i w:val="0"/>
          <w:color w:val="auto"/>
          <w:sz w:val="28"/>
        </w:rPr>
        <w:t xml:space="preserve">Рисунок </w:t>
      </w:r>
      <w:r>
        <w:rPr>
          <w:i w:val="0"/>
          <w:color w:val="auto"/>
          <w:sz w:val="28"/>
        </w:rPr>
        <w:t>1</w:t>
      </w:r>
      <w:r w:rsidRPr="007E66BA">
        <w:rPr>
          <w:i w:val="0"/>
          <w:color w:val="auto"/>
          <w:sz w:val="28"/>
        </w:rPr>
        <w:fldChar w:fldCharType="begin"/>
      </w:r>
      <w:r w:rsidRPr="007E66BA">
        <w:rPr>
          <w:i w:val="0"/>
          <w:color w:val="auto"/>
          <w:sz w:val="28"/>
        </w:rPr>
        <w:instrText xml:space="preserve"> SEQ Рисунок \* ARABIC </w:instrText>
      </w:r>
      <w:r w:rsidRPr="007E66BA">
        <w:rPr>
          <w:i w:val="0"/>
          <w:color w:val="auto"/>
          <w:sz w:val="28"/>
        </w:rPr>
        <w:fldChar w:fldCharType="separate"/>
      </w:r>
      <w:r w:rsidR="00B30108">
        <w:rPr>
          <w:i w:val="0"/>
          <w:noProof/>
          <w:color w:val="auto"/>
          <w:sz w:val="28"/>
        </w:rPr>
        <w:t>3</w:t>
      </w:r>
      <w:r w:rsidRPr="007E66BA">
        <w:rPr>
          <w:i w:val="0"/>
          <w:color w:val="auto"/>
          <w:sz w:val="28"/>
        </w:rPr>
        <w:fldChar w:fldCharType="end"/>
      </w:r>
      <w:r w:rsidRPr="007E66BA">
        <w:rPr>
          <w:i w:val="0"/>
          <w:color w:val="auto"/>
          <w:sz w:val="28"/>
        </w:rPr>
        <w:t xml:space="preserve"> </w:t>
      </w:r>
      <w:r w:rsidR="00CF17C0" w:rsidRPr="00CF17C0">
        <w:rPr>
          <w:sz w:val="28"/>
          <w:szCs w:val="28"/>
        </w:rPr>
        <w:t>—</w:t>
      </w:r>
      <w:r w:rsidR="00CF17C0" w:rsidRPr="0061140A">
        <w:rPr>
          <w:sz w:val="28"/>
          <w:szCs w:val="28"/>
        </w:rPr>
        <w:t xml:space="preserve"> </w:t>
      </w:r>
      <w:r w:rsidRPr="007E66BA">
        <w:rPr>
          <w:i w:val="0"/>
          <w:color w:val="auto"/>
          <w:sz w:val="28"/>
        </w:rPr>
        <w:t>Жизненный цикл файлов в системе контроля версий</w:t>
      </w:r>
      <w:r w:rsidR="00EB661F">
        <w:rPr>
          <w:rStyle w:val="af7"/>
          <w:i w:val="0"/>
          <w:color w:val="auto"/>
          <w:sz w:val="28"/>
        </w:rPr>
        <w:footnoteReference w:id="20"/>
      </w:r>
    </w:p>
    <w:p w14:paraId="075E1C35" w14:textId="6FF9F7B3" w:rsidR="007E66BA" w:rsidRDefault="00C37D49" w:rsidP="007E66BA">
      <w:pPr>
        <w:pStyle w:val="2"/>
      </w:pPr>
      <w:bookmarkStart w:id="17" w:name="_Toc106126959"/>
      <w:r>
        <w:t>2</w:t>
      </w:r>
      <w:r w:rsidR="007E66BA">
        <w:t>.3 Инструменты для упрощения разработки</w:t>
      </w:r>
      <w:bookmarkEnd w:id="17"/>
    </w:p>
    <w:p w14:paraId="031F7921" w14:textId="332DAAF6" w:rsidR="007E66BA" w:rsidRDefault="007E66BA" w:rsidP="007E66BA">
      <w:pPr>
        <w:jc w:val="both"/>
        <w:rPr>
          <w:sz w:val="28"/>
        </w:rPr>
      </w:pPr>
      <w:r>
        <w:rPr>
          <w:sz w:val="28"/>
        </w:rPr>
        <w:t>Существует ряд инструментов, которые значительно помогают в процессе разработки.</w:t>
      </w:r>
    </w:p>
    <w:p w14:paraId="1AE08A7D" w14:textId="30C7E2BA" w:rsidR="007E66BA" w:rsidRDefault="007E66BA" w:rsidP="007E66BA">
      <w:pPr>
        <w:jc w:val="both"/>
        <w:rPr>
          <w:sz w:val="28"/>
        </w:rPr>
      </w:pPr>
      <w:r w:rsidRPr="007E66BA">
        <w:rPr>
          <w:b/>
          <w:sz w:val="28"/>
        </w:rPr>
        <w:t>Lint</w:t>
      </w:r>
      <w:r w:rsidRPr="007E66BA">
        <w:rPr>
          <w:sz w:val="28"/>
        </w:rPr>
        <w:t xml:space="preserve"> - это название, </w:t>
      </w:r>
      <w:r w:rsidR="00BA64BC">
        <w:rPr>
          <w:sz w:val="28"/>
        </w:rPr>
        <w:t>которое носила программа, целью которой был поиск подозрительных и неперносимых конструкций, ошибок.</w:t>
      </w:r>
      <w:r w:rsidRPr="007E66BA">
        <w:rPr>
          <w:sz w:val="28"/>
        </w:rPr>
        <w:t xml:space="preserve"> </w:t>
      </w:r>
      <w:r w:rsidR="00BA64BC">
        <w:rPr>
          <w:sz w:val="28"/>
        </w:rPr>
        <w:t>Однако сейчас э</w:t>
      </w:r>
      <w:r w:rsidRPr="007E66BA">
        <w:rPr>
          <w:sz w:val="28"/>
        </w:rPr>
        <w:t>тот термин</w:t>
      </w:r>
      <w:r w:rsidR="00BA64BC">
        <w:rPr>
          <w:sz w:val="28"/>
        </w:rPr>
        <w:t xml:space="preserve"> применим к инструментам, упрощающим поиск ошибок на этапе разработки для всех языков программирования</w:t>
      </w:r>
      <w:r w:rsidRPr="007E66BA">
        <w:rPr>
          <w:sz w:val="28"/>
        </w:rPr>
        <w:t xml:space="preserve">. </w:t>
      </w:r>
      <w:r w:rsidR="00BA64BC">
        <w:rPr>
          <w:sz w:val="28"/>
        </w:rPr>
        <w:t xml:space="preserve">В случае с </w:t>
      </w:r>
      <w:r w:rsidR="00BA64BC">
        <w:rPr>
          <w:sz w:val="28"/>
          <w:lang w:val="en-US"/>
        </w:rPr>
        <w:t>JavaScript</w:t>
      </w:r>
      <w:r w:rsidR="00BA64BC">
        <w:rPr>
          <w:sz w:val="28"/>
        </w:rPr>
        <w:t>, ошибки могут быть обнаружены только при непосредственном выполнении кода, поскольку отсутствует этап компиляции</w:t>
      </w:r>
      <w:r w:rsidR="00CF17C0">
        <w:rPr>
          <w:sz w:val="28"/>
        </w:rPr>
        <w:t xml:space="preserve"> </w:t>
      </w:r>
      <w:r w:rsidR="002D7D50">
        <w:rPr>
          <w:sz w:val="28"/>
        </w:rPr>
        <w:fldChar w:fldCharType="begin"/>
      </w:r>
      <w:r w:rsidR="002D7D50">
        <w:rPr>
          <w:sz w:val="28"/>
        </w:rPr>
        <w:instrText xml:space="preserve"> ADDIN ZOTERO_ITEM CSL_CITATION {"citationID":"tT1t0vJ6","properties":{"formattedCitation":"[1]","plainCitation":"[1]","noteIndex":0},"citationItems":[{"id":79,"uris":["http://zotero.org/users/local/13LNNeyI/items/DR8XBTUD"],"itemData":{"id":79,"type":"book","edition":"2","number-of-pages":"336","publisher":"Питер","title":"Веб-разработка с применением Node и Express. Полноценное использование стека JavaScript.","author":[{"family":"Браун","given":"Итан"}],"issued":{"date-parts":[["2021"]]}}}],"schema":"https://github.com/citation-style-language/schema/raw/master/csl-citation.json"} </w:instrText>
      </w:r>
      <w:r w:rsidR="002D7D50">
        <w:rPr>
          <w:sz w:val="28"/>
        </w:rPr>
        <w:fldChar w:fldCharType="separate"/>
      </w:r>
      <w:r w:rsidR="002D7D50" w:rsidRPr="002D7D50">
        <w:rPr>
          <w:sz w:val="28"/>
        </w:rPr>
        <w:t>[1]</w:t>
      </w:r>
      <w:r w:rsidR="002D7D50">
        <w:rPr>
          <w:sz w:val="28"/>
        </w:rPr>
        <w:fldChar w:fldCharType="end"/>
      </w:r>
      <w:r w:rsidRPr="007E66BA">
        <w:rPr>
          <w:sz w:val="28"/>
        </w:rPr>
        <w:t>.</w:t>
      </w:r>
    </w:p>
    <w:p w14:paraId="5EDFD4E9" w14:textId="2532288B" w:rsidR="007E66BA" w:rsidRDefault="007E66BA" w:rsidP="007E66BA">
      <w:pPr>
        <w:jc w:val="both"/>
        <w:rPr>
          <w:sz w:val="28"/>
        </w:rPr>
      </w:pPr>
      <w:r>
        <w:rPr>
          <w:sz w:val="28"/>
        </w:rPr>
        <w:t xml:space="preserve">Соответственно, линтер – инструмент, позволяющий найти ошибку в коде еще на этапе написания, значительно сокращает вероятность допущения ошибки и ускоряет процесс разработки. В моем проекте используется </w:t>
      </w:r>
      <w:r>
        <w:rPr>
          <w:sz w:val="28"/>
          <w:lang w:val="en-US"/>
        </w:rPr>
        <w:t>ESLint</w:t>
      </w:r>
      <w:r w:rsidR="00EF3219">
        <w:rPr>
          <w:rStyle w:val="af7"/>
          <w:sz w:val="28"/>
          <w:lang w:val="en-US"/>
        </w:rPr>
        <w:footnoteReference w:id="21"/>
      </w:r>
      <w:r>
        <w:rPr>
          <w:sz w:val="28"/>
        </w:rPr>
        <w:t xml:space="preserve"> (конфигурация приведена в приложении </w:t>
      </w:r>
      <w:r w:rsidR="002D7D50">
        <w:rPr>
          <w:sz w:val="28"/>
        </w:rPr>
        <w:t>А</w:t>
      </w:r>
      <w:r>
        <w:rPr>
          <w:sz w:val="28"/>
        </w:rPr>
        <w:t>)</w:t>
      </w:r>
      <w:r w:rsidRPr="007E66BA">
        <w:rPr>
          <w:sz w:val="28"/>
        </w:rPr>
        <w:t xml:space="preserve"> – </w:t>
      </w:r>
      <w:r>
        <w:rPr>
          <w:sz w:val="28"/>
        </w:rPr>
        <w:t>гибко настраиваемый инструмент по линтингу, который позволяет:</w:t>
      </w:r>
    </w:p>
    <w:p w14:paraId="622DE3C1" w14:textId="77777777" w:rsidR="007E66BA" w:rsidRPr="007E66BA" w:rsidRDefault="007E66BA" w:rsidP="007E66BA">
      <w:pPr>
        <w:jc w:val="both"/>
        <w:rPr>
          <w:sz w:val="28"/>
        </w:rPr>
      </w:pPr>
      <w:r w:rsidRPr="007E66BA">
        <w:rPr>
          <w:sz w:val="28"/>
        </w:rPr>
        <w:t>1. Найти существующие ошибки в коде;</w:t>
      </w:r>
    </w:p>
    <w:p w14:paraId="15875874" w14:textId="77777777" w:rsidR="007E66BA" w:rsidRPr="007E66BA" w:rsidRDefault="007E66BA" w:rsidP="007E66BA">
      <w:pPr>
        <w:jc w:val="both"/>
        <w:rPr>
          <w:sz w:val="28"/>
        </w:rPr>
      </w:pPr>
      <w:r w:rsidRPr="007E66BA">
        <w:rPr>
          <w:sz w:val="28"/>
        </w:rPr>
        <w:t>2. Избежать глупых ошибок;</w:t>
      </w:r>
    </w:p>
    <w:p w14:paraId="04591EDB" w14:textId="77777777" w:rsidR="007E66BA" w:rsidRPr="007E66BA" w:rsidRDefault="007E66BA" w:rsidP="007E66BA">
      <w:pPr>
        <w:jc w:val="both"/>
        <w:rPr>
          <w:sz w:val="28"/>
        </w:rPr>
      </w:pPr>
      <w:r w:rsidRPr="007E66BA">
        <w:rPr>
          <w:sz w:val="28"/>
        </w:rPr>
        <w:lastRenderedPageBreak/>
        <w:t>3. Избежать бесконечные циклы в условиях цикла for;</w:t>
      </w:r>
    </w:p>
    <w:p w14:paraId="6A015A53" w14:textId="77777777" w:rsidR="007E66BA" w:rsidRPr="007E66BA" w:rsidRDefault="007E66BA" w:rsidP="007E66BA">
      <w:pPr>
        <w:jc w:val="both"/>
        <w:rPr>
          <w:sz w:val="28"/>
        </w:rPr>
      </w:pPr>
      <w:r w:rsidRPr="007E66BA">
        <w:rPr>
          <w:sz w:val="28"/>
        </w:rPr>
        <w:t>4. Убедится, что все методы getter возвращают что-то;</w:t>
      </w:r>
    </w:p>
    <w:p w14:paraId="50F306C8" w14:textId="77777777" w:rsidR="007E66BA" w:rsidRPr="007E66BA" w:rsidRDefault="007E66BA" w:rsidP="007E66BA">
      <w:pPr>
        <w:jc w:val="both"/>
        <w:rPr>
          <w:sz w:val="28"/>
        </w:rPr>
      </w:pPr>
      <w:r w:rsidRPr="007E66BA">
        <w:rPr>
          <w:sz w:val="28"/>
        </w:rPr>
        <w:t>5. Не разрешить выражения debugger, console.log (и аналогичные);</w:t>
      </w:r>
    </w:p>
    <w:p w14:paraId="1657FE53" w14:textId="77777777" w:rsidR="007E66BA" w:rsidRPr="007E66BA" w:rsidRDefault="007E66BA" w:rsidP="007E66BA">
      <w:pPr>
        <w:jc w:val="both"/>
        <w:rPr>
          <w:sz w:val="28"/>
        </w:rPr>
      </w:pPr>
      <w:r w:rsidRPr="007E66BA">
        <w:rPr>
          <w:sz w:val="28"/>
        </w:rPr>
        <w:t>6. Проверить наличие дубликатов cases в switch;</w:t>
      </w:r>
    </w:p>
    <w:p w14:paraId="5E95594D" w14:textId="03506034" w:rsidR="007E66BA" w:rsidRDefault="007E66BA" w:rsidP="007E66BA">
      <w:pPr>
        <w:jc w:val="both"/>
        <w:rPr>
          <w:sz w:val="28"/>
        </w:rPr>
      </w:pPr>
      <w:r>
        <w:rPr>
          <w:sz w:val="28"/>
        </w:rPr>
        <w:t>7. Проверить недоступный код.</w:t>
      </w:r>
    </w:p>
    <w:p w14:paraId="36ED951F" w14:textId="47333D9A" w:rsidR="007E66BA" w:rsidRDefault="007E66BA" w:rsidP="007E66BA">
      <w:pPr>
        <w:jc w:val="both"/>
        <w:rPr>
          <w:sz w:val="28"/>
        </w:rPr>
      </w:pPr>
      <w:r w:rsidRPr="007E66BA">
        <w:rPr>
          <w:sz w:val="28"/>
        </w:rPr>
        <w:t xml:space="preserve">На большом проекте, как правило, работает несколько программистов. </w:t>
      </w:r>
      <w:r w:rsidR="00BA64BC">
        <w:rPr>
          <w:sz w:val="28"/>
        </w:rPr>
        <w:t xml:space="preserve">У каждого из них может быть свой стиль написания кода, начиная от размера отступов, заканчивая </w:t>
      </w:r>
      <w:r w:rsidR="00005B1D">
        <w:rPr>
          <w:sz w:val="28"/>
        </w:rPr>
        <w:t>стилем написания названия переменных.</w:t>
      </w:r>
      <w:r w:rsidRPr="007E66BA">
        <w:rPr>
          <w:sz w:val="28"/>
        </w:rPr>
        <w:t xml:space="preserve"> </w:t>
      </w:r>
      <w:r w:rsidR="00005B1D">
        <w:rPr>
          <w:sz w:val="28"/>
          <w:lang w:val="en-US"/>
        </w:rPr>
        <w:t>EsLint</w:t>
      </w:r>
      <w:r w:rsidR="00005B1D" w:rsidRPr="00005B1D">
        <w:rPr>
          <w:sz w:val="28"/>
        </w:rPr>
        <w:t xml:space="preserve"> </w:t>
      </w:r>
      <w:r w:rsidR="00005B1D">
        <w:rPr>
          <w:sz w:val="28"/>
        </w:rPr>
        <w:t>может помочь в поддержании определенной стилистике кода проекта при помощи утилиты</w:t>
      </w:r>
      <w:r w:rsidRPr="007E66BA">
        <w:rPr>
          <w:sz w:val="28"/>
        </w:rPr>
        <w:t xml:space="preserve"> Prettier</w:t>
      </w:r>
      <w:r w:rsidR="00AF7FFB">
        <w:rPr>
          <w:rStyle w:val="af7"/>
          <w:sz w:val="28"/>
        </w:rPr>
        <w:footnoteReference w:id="22"/>
      </w:r>
      <w:r w:rsidRPr="007E66BA">
        <w:rPr>
          <w:sz w:val="28"/>
        </w:rPr>
        <w:t xml:space="preserve">. Большая часть правил оформления уже задана по умолчанию, </w:t>
      </w:r>
      <w:r w:rsidR="00005B1D">
        <w:rPr>
          <w:sz w:val="28"/>
        </w:rPr>
        <w:t>но есть возможность гибко настроить правила форматирования под определенный проект в формате</w:t>
      </w:r>
      <w:r>
        <w:rPr>
          <w:sz w:val="28"/>
        </w:rPr>
        <w:t xml:space="preserve"> .json/.yml. Это </w:t>
      </w:r>
      <w:r w:rsidRPr="007E66BA">
        <w:rPr>
          <w:sz w:val="28"/>
        </w:rPr>
        <w:t>значит, что мы можем написать файл с едиными настройками для всей команды</w:t>
      </w:r>
      <w:r>
        <w:rPr>
          <w:sz w:val="28"/>
        </w:rPr>
        <w:t xml:space="preserve"> (приложение </w:t>
      </w:r>
      <w:r w:rsidR="001947F1">
        <w:rPr>
          <w:sz w:val="28"/>
        </w:rPr>
        <w:t>А</w:t>
      </w:r>
      <w:r>
        <w:rPr>
          <w:sz w:val="28"/>
        </w:rPr>
        <w:t>)</w:t>
      </w:r>
      <w:r w:rsidRPr="007E66BA">
        <w:rPr>
          <w:sz w:val="28"/>
        </w:rPr>
        <w:t>.</w:t>
      </w:r>
    </w:p>
    <w:p w14:paraId="089C6531" w14:textId="213A00B5" w:rsidR="007E66BA" w:rsidRPr="00D32121" w:rsidRDefault="007E66BA" w:rsidP="007E66BA">
      <w:pPr>
        <w:jc w:val="both"/>
        <w:rPr>
          <w:sz w:val="28"/>
        </w:rPr>
      </w:pPr>
      <w:r>
        <w:rPr>
          <w:sz w:val="28"/>
        </w:rPr>
        <w:t xml:space="preserve">Также значительно упрощают процесс разработки, а особенно поиска багов, расширения для браузера – </w:t>
      </w:r>
      <w:r>
        <w:rPr>
          <w:sz w:val="28"/>
          <w:lang w:val="en-US"/>
        </w:rPr>
        <w:t>React</w:t>
      </w:r>
      <w:r w:rsidRPr="007E66BA">
        <w:rPr>
          <w:sz w:val="28"/>
        </w:rPr>
        <w:t xml:space="preserve"> </w:t>
      </w:r>
      <w:r>
        <w:rPr>
          <w:sz w:val="28"/>
          <w:lang w:val="en-US"/>
        </w:rPr>
        <w:t>DevTools</w:t>
      </w:r>
      <w:r w:rsidR="00F67073">
        <w:rPr>
          <w:rStyle w:val="af7"/>
          <w:sz w:val="28"/>
          <w:lang w:val="en-US"/>
        </w:rPr>
        <w:footnoteReference w:id="23"/>
      </w:r>
      <w:r w:rsidRPr="007E66BA">
        <w:rPr>
          <w:sz w:val="28"/>
        </w:rPr>
        <w:t xml:space="preserve"> </w:t>
      </w:r>
      <w:r>
        <w:rPr>
          <w:sz w:val="28"/>
        </w:rPr>
        <w:t xml:space="preserve">и </w:t>
      </w:r>
      <w:r>
        <w:rPr>
          <w:sz w:val="28"/>
          <w:lang w:val="en-US"/>
        </w:rPr>
        <w:t>Redux</w:t>
      </w:r>
      <w:r w:rsidRPr="007E66BA">
        <w:rPr>
          <w:sz w:val="28"/>
        </w:rPr>
        <w:t xml:space="preserve"> </w:t>
      </w:r>
      <w:r>
        <w:rPr>
          <w:sz w:val="28"/>
          <w:lang w:val="en-US"/>
        </w:rPr>
        <w:t>DevTools</w:t>
      </w:r>
      <w:r w:rsidR="00F67073">
        <w:rPr>
          <w:rStyle w:val="af7"/>
          <w:sz w:val="28"/>
          <w:lang w:val="en-US"/>
        </w:rPr>
        <w:footnoteReference w:id="24"/>
      </w:r>
      <w:r w:rsidRPr="007E66BA">
        <w:rPr>
          <w:sz w:val="28"/>
        </w:rPr>
        <w:t xml:space="preserve">, </w:t>
      </w:r>
      <w:r>
        <w:rPr>
          <w:sz w:val="28"/>
        </w:rPr>
        <w:t>они позволяют просмотреть предыдущее и текущее состояние как компонентов, так и глобальное по приложению, отследить изменения</w:t>
      </w:r>
      <w:r w:rsidR="00CF17C0">
        <w:rPr>
          <w:sz w:val="28"/>
        </w:rPr>
        <w:t xml:space="preserve"> </w:t>
      </w:r>
      <w:r w:rsidR="002D7D50">
        <w:rPr>
          <w:sz w:val="28"/>
        </w:rPr>
        <w:fldChar w:fldCharType="begin"/>
      </w:r>
      <w:r w:rsidR="00357260">
        <w:rPr>
          <w:sz w:val="28"/>
        </w:rPr>
        <w:instrText xml:space="preserve"> ADDIN ZOTERO_ITEM CSL_CITATION {"citationID":"MngOIPtU","properties":{"formattedCitation":"[7]","plainCitation":"[7]","noteIndex":0},"citationItems":[{"id":80,"uris":["http://zotero.org/users/local/13LNNeyI/items/7SE8LWI7"],"itemData":{"id":80,"type":"book","number-of-pages":"512","publisher":"ЛитРес","title":"Разработка одностраничных веб-приложений","author":[{"family":"Миковски","given":"Майкл"},{"family":"Пауэлл","given":"Джош"}],"issued":{"date-parts":[["2022"]]}}}],"schema":"https://github.com/citation-style-language/schema/raw/master/csl-citation.json"} </w:instrText>
      </w:r>
      <w:r w:rsidR="002D7D50">
        <w:rPr>
          <w:sz w:val="28"/>
        </w:rPr>
        <w:fldChar w:fldCharType="separate"/>
      </w:r>
      <w:r w:rsidR="00357260" w:rsidRPr="00357260">
        <w:rPr>
          <w:sz w:val="28"/>
        </w:rPr>
        <w:t>[7]</w:t>
      </w:r>
      <w:r w:rsidR="002D7D50">
        <w:rPr>
          <w:sz w:val="28"/>
        </w:rPr>
        <w:fldChar w:fldCharType="end"/>
      </w:r>
      <w:r>
        <w:rPr>
          <w:sz w:val="28"/>
        </w:rPr>
        <w:t>.</w:t>
      </w:r>
    </w:p>
    <w:p w14:paraId="7BB24FD3" w14:textId="77777777" w:rsidR="007E66BA" w:rsidRDefault="007E66BA" w:rsidP="007E66BA">
      <w:pPr>
        <w:keepNext/>
        <w:jc w:val="center"/>
      </w:pPr>
      <w:r>
        <w:rPr>
          <w:noProof/>
          <w:lang w:eastAsia="ru-RU"/>
        </w:rPr>
        <w:lastRenderedPageBreak/>
        <w:drawing>
          <wp:inline distT="0" distB="0" distL="0" distR="0" wp14:anchorId="0F0E7736" wp14:editId="52289F40">
            <wp:extent cx="3617595" cy="6127454"/>
            <wp:effectExtent l="0" t="0" r="1905" b="698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43640" cy="6171569"/>
                    </a:xfrm>
                    <a:prstGeom prst="rect">
                      <a:avLst/>
                    </a:prstGeom>
                  </pic:spPr>
                </pic:pic>
              </a:graphicData>
            </a:graphic>
          </wp:inline>
        </w:drawing>
      </w:r>
    </w:p>
    <w:p w14:paraId="2145249A" w14:textId="4C024B42" w:rsidR="007E66BA" w:rsidRPr="00C37D49" w:rsidRDefault="007E66BA" w:rsidP="007E66BA">
      <w:pPr>
        <w:pStyle w:val="af4"/>
        <w:jc w:val="center"/>
        <w:rPr>
          <w:i w:val="0"/>
          <w:color w:val="auto"/>
          <w:sz w:val="44"/>
        </w:rPr>
      </w:pPr>
      <w:r w:rsidRPr="007E66BA">
        <w:rPr>
          <w:i w:val="0"/>
          <w:color w:val="auto"/>
          <w:sz w:val="28"/>
        </w:rPr>
        <w:t xml:space="preserve">Рисунок </w:t>
      </w:r>
      <w:r w:rsidRPr="00C37D49">
        <w:rPr>
          <w:i w:val="0"/>
          <w:color w:val="auto"/>
          <w:sz w:val="28"/>
        </w:rPr>
        <w:t>1</w:t>
      </w:r>
      <w:r w:rsidRPr="007E66BA">
        <w:rPr>
          <w:i w:val="0"/>
          <w:color w:val="auto"/>
          <w:sz w:val="28"/>
        </w:rPr>
        <w:fldChar w:fldCharType="begin"/>
      </w:r>
      <w:r w:rsidRPr="007E66BA">
        <w:rPr>
          <w:i w:val="0"/>
          <w:color w:val="auto"/>
          <w:sz w:val="28"/>
        </w:rPr>
        <w:instrText xml:space="preserve"> SEQ Рисунок \* ARABIC </w:instrText>
      </w:r>
      <w:r w:rsidRPr="007E66BA">
        <w:rPr>
          <w:i w:val="0"/>
          <w:color w:val="auto"/>
          <w:sz w:val="28"/>
        </w:rPr>
        <w:fldChar w:fldCharType="separate"/>
      </w:r>
      <w:r w:rsidR="00B30108">
        <w:rPr>
          <w:i w:val="0"/>
          <w:noProof/>
          <w:color w:val="auto"/>
          <w:sz w:val="28"/>
        </w:rPr>
        <w:t>4</w:t>
      </w:r>
      <w:r w:rsidRPr="007E66BA">
        <w:rPr>
          <w:i w:val="0"/>
          <w:color w:val="auto"/>
          <w:sz w:val="28"/>
        </w:rPr>
        <w:fldChar w:fldCharType="end"/>
      </w:r>
      <w:r w:rsidRPr="00C37D49">
        <w:rPr>
          <w:i w:val="0"/>
          <w:color w:val="auto"/>
          <w:sz w:val="28"/>
        </w:rPr>
        <w:t xml:space="preserve"> </w:t>
      </w:r>
      <w:r w:rsidR="00CF17C0" w:rsidRPr="0061140A">
        <w:rPr>
          <w:sz w:val="28"/>
          <w:szCs w:val="28"/>
        </w:rPr>
        <w:t xml:space="preserve">— </w:t>
      </w:r>
      <w:r w:rsidRPr="007E66BA">
        <w:rPr>
          <w:i w:val="0"/>
          <w:color w:val="auto"/>
          <w:sz w:val="28"/>
          <w:lang w:val="en-US"/>
        </w:rPr>
        <w:t>Redux</w:t>
      </w:r>
      <w:r w:rsidRPr="00C37D49">
        <w:rPr>
          <w:i w:val="0"/>
          <w:color w:val="auto"/>
          <w:sz w:val="28"/>
        </w:rPr>
        <w:t xml:space="preserve"> </w:t>
      </w:r>
      <w:r w:rsidRPr="007E66BA">
        <w:rPr>
          <w:i w:val="0"/>
          <w:color w:val="auto"/>
          <w:sz w:val="28"/>
          <w:lang w:val="en-US"/>
        </w:rPr>
        <w:t>DevTools</w:t>
      </w:r>
    </w:p>
    <w:p w14:paraId="06D87ECD" w14:textId="3A85206A" w:rsidR="007E66BA" w:rsidRPr="007E66BA" w:rsidRDefault="007E66BA" w:rsidP="007E66BA">
      <w:pPr>
        <w:rPr>
          <w:sz w:val="28"/>
        </w:rPr>
      </w:pPr>
      <w:r>
        <w:rPr>
          <w:sz w:val="28"/>
        </w:rPr>
        <w:br w:type="page"/>
      </w:r>
    </w:p>
    <w:p w14:paraId="5AB236BE" w14:textId="5EC31733" w:rsidR="00AD4F5F" w:rsidRDefault="00C37D49" w:rsidP="00E062EF">
      <w:pPr>
        <w:pStyle w:val="1"/>
        <w:spacing w:before="0"/>
        <w:ind w:left="0" w:firstLine="708"/>
        <w:rPr>
          <w:color w:val="000000" w:themeColor="text1"/>
          <w:szCs w:val="28"/>
          <w:shd w:val="clear" w:color="auto" w:fill="FFFFFF"/>
        </w:rPr>
      </w:pPr>
      <w:bookmarkStart w:id="18" w:name="_Toc106126960"/>
      <w:r>
        <w:rPr>
          <w:color w:val="000000" w:themeColor="text1"/>
          <w:szCs w:val="28"/>
          <w:shd w:val="clear" w:color="auto" w:fill="FFFFFF"/>
        </w:rPr>
        <w:lastRenderedPageBreak/>
        <w:t xml:space="preserve">3  </w:t>
      </w:r>
      <w:r w:rsidR="00DC5B4F">
        <w:rPr>
          <w:color w:val="000000" w:themeColor="text1"/>
          <w:szCs w:val="28"/>
          <w:shd w:val="clear" w:color="auto" w:fill="FFFFFF"/>
        </w:rPr>
        <w:t xml:space="preserve">Реализация </w:t>
      </w:r>
      <w:r w:rsidR="00E062EF">
        <w:rPr>
          <w:color w:val="000000" w:themeColor="text1"/>
          <w:szCs w:val="28"/>
          <w:shd w:val="clear" w:color="auto" w:fill="FFFFFF"/>
        </w:rPr>
        <w:t>клиентской части информационной системы для мониторинга спортивных событий</w:t>
      </w:r>
      <w:bookmarkEnd w:id="18"/>
    </w:p>
    <w:p w14:paraId="41314C3F" w14:textId="77A9880D" w:rsidR="00FC5DE0" w:rsidRPr="00FC5DE0" w:rsidRDefault="00FC5DE0" w:rsidP="001833E6">
      <w:pPr>
        <w:jc w:val="both"/>
        <w:rPr>
          <w:sz w:val="28"/>
          <w:shd w:val="clear" w:color="auto" w:fill="FFFFFF"/>
        </w:rPr>
      </w:pPr>
      <w:r>
        <w:rPr>
          <w:sz w:val="28"/>
          <w:shd w:val="clear" w:color="auto" w:fill="FFFFFF"/>
        </w:rPr>
        <w:t xml:space="preserve">Всего </w:t>
      </w:r>
      <w:r w:rsidR="001833E6">
        <w:rPr>
          <w:sz w:val="28"/>
          <w:shd w:val="clear" w:color="auto" w:fill="FFFFFF"/>
        </w:rPr>
        <w:t>было</w:t>
      </w:r>
      <w:r>
        <w:rPr>
          <w:sz w:val="28"/>
          <w:shd w:val="clear" w:color="auto" w:fill="FFFFFF"/>
        </w:rPr>
        <w:t xml:space="preserve"> реализовано 3 вкладки – «События», «Избранное», «Новости».</w:t>
      </w:r>
    </w:p>
    <w:p w14:paraId="15ABFAC7" w14:textId="627BA0ED" w:rsidR="00FC5DE0" w:rsidRDefault="00FC5DE0" w:rsidP="001833E6">
      <w:pPr>
        <w:jc w:val="both"/>
        <w:rPr>
          <w:sz w:val="28"/>
          <w:shd w:val="clear" w:color="auto" w:fill="FFFFFF"/>
        </w:rPr>
      </w:pPr>
      <w:r>
        <w:rPr>
          <w:sz w:val="28"/>
          <w:shd w:val="clear" w:color="auto" w:fill="FFFFFF"/>
        </w:rPr>
        <w:t xml:space="preserve">По структуре приложение </w:t>
      </w:r>
      <w:r w:rsidR="001833E6">
        <w:rPr>
          <w:sz w:val="28"/>
          <w:shd w:val="clear" w:color="auto" w:fill="FFFFFF"/>
        </w:rPr>
        <w:t xml:space="preserve">работает </w:t>
      </w:r>
      <w:r>
        <w:rPr>
          <w:sz w:val="28"/>
          <w:shd w:val="clear" w:color="auto" w:fill="FFFFFF"/>
        </w:rPr>
        <w:t>следующим образом:</w:t>
      </w:r>
    </w:p>
    <w:p w14:paraId="75762839" w14:textId="3ABB028A" w:rsidR="00FC5DE0" w:rsidRDefault="00FC5DE0" w:rsidP="001833E6">
      <w:pPr>
        <w:ind w:firstLine="0"/>
        <w:jc w:val="both"/>
        <w:rPr>
          <w:sz w:val="28"/>
          <w:shd w:val="clear" w:color="auto" w:fill="FFFFFF"/>
        </w:rPr>
      </w:pPr>
      <w:r>
        <w:rPr>
          <w:sz w:val="28"/>
          <w:shd w:val="clear" w:color="auto" w:fill="FFFFFF"/>
        </w:rPr>
        <w:t xml:space="preserve">Пользователь заходит на веб-сайт и сразу попадает на страницу с событиями по выбранному по умолчанию виду спорта, откуда у него </w:t>
      </w:r>
      <w:r w:rsidR="001833E6">
        <w:rPr>
          <w:sz w:val="28"/>
          <w:shd w:val="clear" w:color="auto" w:fill="FFFFFF"/>
        </w:rPr>
        <w:t>есть</w:t>
      </w:r>
      <w:r>
        <w:rPr>
          <w:sz w:val="28"/>
          <w:shd w:val="clear" w:color="auto" w:fill="FFFFFF"/>
        </w:rPr>
        <w:t xml:space="preserve"> возможность выбрать категорию или лигу для сортировки, а также для просмотра информации о них. Также со страницы событий есть возможность выбрать режим просмотра – «Все» или «Лайв» и установить фильтр по дате и названию команд, где «Все» - выводятся все события на текущую дату по виду спорта, где «Лайв» - текущие. Фильтр по дате доступен только в режиме «Все». Также у пользователя </w:t>
      </w:r>
      <w:r w:rsidR="001833E6">
        <w:rPr>
          <w:sz w:val="28"/>
          <w:shd w:val="clear" w:color="auto" w:fill="FFFFFF"/>
        </w:rPr>
        <w:t>есть</w:t>
      </w:r>
      <w:r>
        <w:rPr>
          <w:sz w:val="28"/>
          <w:shd w:val="clear" w:color="auto" w:fill="FFFFFF"/>
        </w:rPr>
        <w:t xml:space="preserve"> возможность выбрать вид спорта, устанавливаемый по умолчанию, добавить в избранное матч или чемпионат для более удобного просмотра информации. </w:t>
      </w:r>
    </w:p>
    <w:p w14:paraId="641B1979" w14:textId="74BF7826" w:rsidR="00FC5DE0" w:rsidRDefault="00FC5DE0" w:rsidP="001833E6">
      <w:pPr>
        <w:jc w:val="both"/>
        <w:rPr>
          <w:sz w:val="28"/>
          <w:shd w:val="clear" w:color="auto" w:fill="FFFFFF"/>
        </w:rPr>
      </w:pPr>
      <w:r>
        <w:rPr>
          <w:sz w:val="28"/>
          <w:shd w:val="clear" w:color="auto" w:fill="FFFFFF"/>
        </w:rPr>
        <w:t>В разделе «Избранное» отображаются события, которые были добавлены пользователем, либо события чемпионатов, добавленных пользователем с группировкой по виду спорта.</w:t>
      </w:r>
    </w:p>
    <w:p w14:paraId="19809421" w14:textId="72381B52" w:rsidR="00FC5DE0" w:rsidRDefault="00FC5DE0" w:rsidP="001833E6">
      <w:pPr>
        <w:jc w:val="both"/>
        <w:rPr>
          <w:sz w:val="28"/>
          <w:shd w:val="clear" w:color="auto" w:fill="FFFFFF"/>
        </w:rPr>
      </w:pPr>
      <w:r>
        <w:rPr>
          <w:sz w:val="28"/>
          <w:shd w:val="clear" w:color="auto" w:fill="FFFFFF"/>
        </w:rPr>
        <w:t xml:space="preserve">В разделе «Новости» </w:t>
      </w:r>
      <w:r w:rsidR="001833E6">
        <w:rPr>
          <w:sz w:val="28"/>
          <w:shd w:val="clear" w:color="auto" w:fill="FFFFFF"/>
        </w:rPr>
        <w:t xml:space="preserve">отображаются </w:t>
      </w:r>
      <w:r>
        <w:rPr>
          <w:sz w:val="28"/>
          <w:shd w:val="clear" w:color="auto" w:fill="FFFFFF"/>
        </w:rPr>
        <w:t>последние новости спорта в формате</w:t>
      </w:r>
      <w:r w:rsidR="001833E6">
        <w:rPr>
          <w:sz w:val="28"/>
          <w:shd w:val="clear" w:color="auto" w:fill="FFFFFF"/>
        </w:rPr>
        <w:t xml:space="preserve"> сетки новостей с возможностью перейти к источнику</w:t>
      </w:r>
      <w:r>
        <w:rPr>
          <w:sz w:val="28"/>
          <w:shd w:val="clear" w:color="auto" w:fill="FFFFFF"/>
        </w:rPr>
        <w:t>.</w:t>
      </w:r>
    </w:p>
    <w:p w14:paraId="29AD1DC2" w14:textId="5B5B85BE" w:rsidR="001947F1" w:rsidRDefault="001947F1" w:rsidP="001833E6">
      <w:pPr>
        <w:jc w:val="both"/>
        <w:rPr>
          <w:sz w:val="28"/>
          <w:shd w:val="clear" w:color="auto" w:fill="FFFFFF"/>
        </w:rPr>
      </w:pPr>
      <w:r>
        <w:rPr>
          <w:sz w:val="28"/>
          <w:shd w:val="clear" w:color="auto" w:fill="FFFFFF"/>
        </w:rPr>
        <w:t xml:space="preserve">Помимо этого, </w:t>
      </w:r>
      <w:r w:rsidR="001833E6">
        <w:rPr>
          <w:sz w:val="28"/>
          <w:shd w:val="clear" w:color="auto" w:fill="FFFFFF"/>
        </w:rPr>
        <w:t>присутствует</w:t>
      </w:r>
      <w:r>
        <w:rPr>
          <w:sz w:val="28"/>
          <w:shd w:val="clear" w:color="auto" w:fill="FFFFFF"/>
        </w:rPr>
        <w:t xml:space="preserve"> возможность открыть модальное окно с информацией о турнире, событии, команде для просмотра статистик, составов, событий, места проведения, предыдущи</w:t>
      </w:r>
      <w:r w:rsidR="001833E6">
        <w:rPr>
          <w:sz w:val="28"/>
          <w:shd w:val="clear" w:color="auto" w:fill="FFFFFF"/>
        </w:rPr>
        <w:t>х матчей между этими командами. А также ни в одном разделе не присутствует никаких рекламных баннеров.</w:t>
      </w:r>
    </w:p>
    <w:p w14:paraId="55F3E2FA" w14:textId="107228C2" w:rsidR="00684C79" w:rsidRDefault="00684C79" w:rsidP="00684C79">
      <w:pPr>
        <w:pStyle w:val="2"/>
      </w:pPr>
      <w:bookmarkStart w:id="19" w:name="_Toc106126961"/>
      <w:r>
        <w:t>3.1</w:t>
      </w:r>
      <w:r w:rsidRPr="00684C79">
        <w:t xml:space="preserve"> </w:t>
      </w:r>
      <w:r>
        <w:t>Прототипирование интерфейса</w:t>
      </w:r>
      <w:bookmarkEnd w:id="19"/>
    </w:p>
    <w:p w14:paraId="08576D6F" w14:textId="77777777" w:rsidR="00684C79" w:rsidRDefault="00684C79" w:rsidP="002C6D31">
      <w:pPr>
        <w:jc w:val="both"/>
        <w:rPr>
          <w:sz w:val="28"/>
        </w:rPr>
      </w:pPr>
      <w:r>
        <w:rPr>
          <w:sz w:val="28"/>
        </w:rPr>
        <w:t xml:space="preserve">Для создания прототипа интерфейса был использован бесплатный сервис </w:t>
      </w:r>
      <w:r>
        <w:rPr>
          <w:sz w:val="28"/>
          <w:lang w:val="en-US"/>
        </w:rPr>
        <w:t>NinjaMock</w:t>
      </w:r>
      <w:r w:rsidRPr="00FC5DE0">
        <w:rPr>
          <w:sz w:val="28"/>
        </w:rPr>
        <w:t>.</w:t>
      </w:r>
      <w:r>
        <w:rPr>
          <w:sz w:val="28"/>
        </w:rPr>
        <w:t xml:space="preserve"> С помощью него можно создать примерный внешний вид интерфейса приложения, основанный на примерной структуре и требованиях к приложению.</w:t>
      </w:r>
    </w:p>
    <w:p w14:paraId="2368CB89" w14:textId="0A150301" w:rsidR="002C6D31" w:rsidRPr="00D331DB" w:rsidRDefault="002C6D31" w:rsidP="002C6D31">
      <w:pPr>
        <w:jc w:val="both"/>
        <w:rPr>
          <w:sz w:val="28"/>
        </w:rPr>
      </w:pPr>
      <w:r>
        <w:rPr>
          <w:sz w:val="28"/>
        </w:rPr>
        <w:lastRenderedPageBreak/>
        <w:t>На вкладке «События» пользователю доступен просмотр категорий по заданному виду спорта, а также список событий, полученных с сервера, основываясь на дате в двух режимах – «Все» и «Лайв».</w:t>
      </w:r>
    </w:p>
    <w:p w14:paraId="1D0E0249" w14:textId="77777777" w:rsidR="00684C79" w:rsidRDefault="00684C79" w:rsidP="00684C79">
      <w:pPr>
        <w:keepNext/>
      </w:pPr>
      <w:r>
        <w:rPr>
          <w:noProof/>
          <w:sz w:val="28"/>
          <w:lang w:eastAsia="ru-RU"/>
        </w:rPr>
        <w:drawing>
          <wp:inline distT="0" distB="0" distL="0" distR="0" wp14:anchorId="41CA126D" wp14:editId="0031A73C">
            <wp:extent cx="5220482" cy="3002280"/>
            <wp:effectExtent l="0" t="0" r="0" b="762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25599" cy="3005223"/>
                    </a:xfrm>
                    <a:prstGeom prst="rect">
                      <a:avLst/>
                    </a:prstGeom>
                    <a:noFill/>
                    <a:ln>
                      <a:noFill/>
                    </a:ln>
                  </pic:spPr>
                </pic:pic>
              </a:graphicData>
            </a:graphic>
          </wp:inline>
        </w:drawing>
      </w:r>
    </w:p>
    <w:p w14:paraId="3D7A5E85" w14:textId="29211326" w:rsidR="00684C79" w:rsidRDefault="00684C79" w:rsidP="00684C79">
      <w:pPr>
        <w:pStyle w:val="af4"/>
        <w:jc w:val="center"/>
        <w:rPr>
          <w:i w:val="0"/>
          <w:color w:val="auto"/>
          <w:sz w:val="28"/>
        </w:rPr>
      </w:pPr>
      <w:r w:rsidRPr="00D94583">
        <w:rPr>
          <w:i w:val="0"/>
          <w:color w:val="auto"/>
          <w:sz w:val="28"/>
        </w:rPr>
        <w:t>Рисунок 1</w:t>
      </w:r>
      <w:r w:rsidRPr="00D94583">
        <w:rPr>
          <w:i w:val="0"/>
          <w:color w:val="auto"/>
          <w:sz w:val="28"/>
        </w:rPr>
        <w:fldChar w:fldCharType="begin"/>
      </w:r>
      <w:r w:rsidRPr="00D94583">
        <w:rPr>
          <w:i w:val="0"/>
          <w:color w:val="auto"/>
          <w:sz w:val="28"/>
        </w:rPr>
        <w:instrText xml:space="preserve"> SEQ Рисунок \* ARABIC </w:instrText>
      </w:r>
      <w:r w:rsidRPr="00D94583">
        <w:rPr>
          <w:i w:val="0"/>
          <w:color w:val="auto"/>
          <w:sz w:val="28"/>
        </w:rPr>
        <w:fldChar w:fldCharType="separate"/>
      </w:r>
      <w:r w:rsidR="00B30108">
        <w:rPr>
          <w:i w:val="0"/>
          <w:noProof/>
          <w:color w:val="auto"/>
          <w:sz w:val="28"/>
        </w:rPr>
        <w:t>5</w:t>
      </w:r>
      <w:r w:rsidRPr="00D94583">
        <w:rPr>
          <w:i w:val="0"/>
          <w:color w:val="auto"/>
          <w:sz w:val="28"/>
        </w:rPr>
        <w:fldChar w:fldCharType="end"/>
      </w:r>
      <w:r w:rsidRPr="00D94583">
        <w:rPr>
          <w:i w:val="0"/>
          <w:color w:val="auto"/>
          <w:sz w:val="28"/>
        </w:rPr>
        <w:t xml:space="preserve"> </w:t>
      </w:r>
      <w:r w:rsidR="00CF17C0" w:rsidRPr="0061140A">
        <w:rPr>
          <w:sz w:val="28"/>
          <w:szCs w:val="28"/>
        </w:rPr>
        <w:t xml:space="preserve">— </w:t>
      </w:r>
      <w:r w:rsidR="002C6D31">
        <w:rPr>
          <w:i w:val="0"/>
          <w:color w:val="auto"/>
          <w:sz w:val="28"/>
        </w:rPr>
        <w:t>П</w:t>
      </w:r>
      <w:r w:rsidRPr="00D94583">
        <w:rPr>
          <w:i w:val="0"/>
          <w:color w:val="auto"/>
          <w:sz w:val="28"/>
        </w:rPr>
        <w:t xml:space="preserve">рототип </w:t>
      </w:r>
      <w:r>
        <w:rPr>
          <w:i w:val="0"/>
          <w:color w:val="auto"/>
          <w:sz w:val="28"/>
        </w:rPr>
        <w:t xml:space="preserve">интерфейса </w:t>
      </w:r>
      <w:r w:rsidRPr="00D94583">
        <w:rPr>
          <w:i w:val="0"/>
          <w:color w:val="auto"/>
          <w:sz w:val="28"/>
        </w:rPr>
        <w:t>вкладки "События"</w:t>
      </w:r>
    </w:p>
    <w:p w14:paraId="0611E086" w14:textId="4CB70A74" w:rsidR="002C6D31" w:rsidRPr="00D331DB" w:rsidRDefault="002C6D31" w:rsidP="002C6D31">
      <w:pPr>
        <w:jc w:val="both"/>
        <w:rPr>
          <w:sz w:val="28"/>
        </w:rPr>
      </w:pPr>
      <w:r>
        <w:rPr>
          <w:sz w:val="28"/>
        </w:rPr>
        <w:t>На вкладке «Избранное» пользователю доступен просмотр добавленных им в избранное чемпионатов и матчей, сгруппированных по виду спорта. Также доступно два режима для просмотра – «Все» и «Лайв».</w:t>
      </w:r>
    </w:p>
    <w:p w14:paraId="3CC5A9DA" w14:textId="77777777" w:rsidR="002C6D31" w:rsidRPr="002C6D31" w:rsidRDefault="002C6D31" w:rsidP="002C6D31"/>
    <w:p w14:paraId="1A88F068" w14:textId="77777777" w:rsidR="00684C79" w:rsidRDefault="00684C79" w:rsidP="00684C79">
      <w:pPr>
        <w:keepNext/>
      </w:pPr>
      <w:r>
        <w:rPr>
          <w:noProof/>
          <w:lang w:eastAsia="ru-RU"/>
        </w:rPr>
        <w:drawing>
          <wp:inline distT="0" distB="0" distL="0" distR="0" wp14:anchorId="0BE94ECA" wp14:editId="10805263">
            <wp:extent cx="5707380" cy="3223260"/>
            <wp:effectExtent l="0" t="0" r="762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07380" cy="3223260"/>
                    </a:xfrm>
                    <a:prstGeom prst="rect">
                      <a:avLst/>
                    </a:prstGeom>
                    <a:noFill/>
                    <a:ln>
                      <a:noFill/>
                    </a:ln>
                  </pic:spPr>
                </pic:pic>
              </a:graphicData>
            </a:graphic>
          </wp:inline>
        </w:drawing>
      </w:r>
    </w:p>
    <w:p w14:paraId="127B8254" w14:textId="10CE604B" w:rsidR="00684C79" w:rsidRDefault="00684C79" w:rsidP="00684C79">
      <w:pPr>
        <w:pStyle w:val="af4"/>
        <w:jc w:val="center"/>
        <w:rPr>
          <w:i w:val="0"/>
          <w:color w:val="auto"/>
          <w:sz w:val="28"/>
        </w:rPr>
      </w:pPr>
      <w:r w:rsidRPr="00D94583">
        <w:rPr>
          <w:i w:val="0"/>
          <w:color w:val="auto"/>
          <w:sz w:val="28"/>
        </w:rPr>
        <w:t>Рисунок 1</w:t>
      </w:r>
      <w:r>
        <w:rPr>
          <w:i w:val="0"/>
          <w:color w:val="auto"/>
          <w:sz w:val="28"/>
        </w:rPr>
        <w:t>6</w:t>
      </w:r>
      <w:r w:rsidRPr="00D94583">
        <w:rPr>
          <w:i w:val="0"/>
          <w:color w:val="auto"/>
          <w:sz w:val="28"/>
        </w:rPr>
        <w:t xml:space="preserve"> </w:t>
      </w:r>
      <w:r w:rsidR="00CF17C0" w:rsidRPr="0061140A">
        <w:rPr>
          <w:sz w:val="28"/>
          <w:szCs w:val="28"/>
        </w:rPr>
        <w:t xml:space="preserve">— </w:t>
      </w:r>
      <w:r w:rsidR="002C6D31">
        <w:rPr>
          <w:i w:val="0"/>
          <w:color w:val="auto"/>
          <w:sz w:val="28"/>
        </w:rPr>
        <w:t>П</w:t>
      </w:r>
      <w:r w:rsidRPr="00D94583">
        <w:rPr>
          <w:i w:val="0"/>
          <w:color w:val="auto"/>
          <w:sz w:val="28"/>
        </w:rPr>
        <w:t xml:space="preserve">рототип </w:t>
      </w:r>
      <w:r>
        <w:rPr>
          <w:i w:val="0"/>
          <w:color w:val="auto"/>
          <w:sz w:val="28"/>
        </w:rPr>
        <w:t xml:space="preserve">интерфейса </w:t>
      </w:r>
      <w:r w:rsidRPr="00D94583">
        <w:rPr>
          <w:i w:val="0"/>
          <w:color w:val="auto"/>
          <w:sz w:val="28"/>
        </w:rPr>
        <w:t>вкладки "</w:t>
      </w:r>
      <w:r>
        <w:rPr>
          <w:i w:val="0"/>
          <w:color w:val="auto"/>
          <w:sz w:val="28"/>
        </w:rPr>
        <w:t>Избранное</w:t>
      </w:r>
      <w:r w:rsidRPr="00D94583">
        <w:rPr>
          <w:i w:val="0"/>
          <w:color w:val="auto"/>
          <w:sz w:val="28"/>
        </w:rPr>
        <w:t>"</w:t>
      </w:r>
    </w:p>
    <w:p w14:paraId="48BD78B0" w14:textId="5A83B85A" w:rsidR="002C6D31" w:rsidRPr="002C6D31" w:rsidRDefault="002C6D31" w:rsidP="002C6D31">
      <w:pPr>
        <w:jc w:val="both"/>
        <w:rPr>
          <w:sz w:val="28"/>
        </w:rPr>
      </w:pPr>
      <w:r>
        <w:rPr>
          <w:sz w:val="28"/>
        </w:rPr>
        <w:lastRenderedPageBreak/>
        <w:t>На вкладке «Новости» пользователю доступен просмотр актуальных новостей в виде слайдера, содержащий заголовок, текст и изображение новости.</w:t>
      </w:r>
    </w:p>
    <w:p w14:paraId="27437B00" w14:textId="77777777" w:rsidR="00684C79" w:rsidRDefault="00684C79" w:rsidP="00684C79">
      <w:pPr>
        <w:keepNext/>
      </w:pPr>
      <w:r>
        <w:rPr>
          <w:noProof/>
          <w:lang w:eastAsia="ru-RU"/>
        </w:rPr>
        <w:drawing>
          <wp:inline distT="0" distB="0" distL="0" distR="0" wp14:anchorId="25E547E5" wp14:editId="6803DFAA">
            <wp:extent cx="5669280" cy="3672840"/>
            <wp:effectExtent l="0" t="0" r="762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69280" cy="3672840"/>
                    </a:xfrm>
                    <a:prstGeom prst="rect">
                      <a:avLst/>
                    </a:prstGeom>
                    <a:noFill/>
                    <a:ln>
                      <a:noFill/>
                    </a:ln>
                  </pic:spPr>
                </pic:pic>
              </a:graphicData>
            </a:graphic>
          </wp:inline>
        </w:drawing>
      </w:r>
    </w:p>
    <w:p w14:paraId="40AD5DCA" w14:textId="31E7FDE9" w:rsidR="00684C79" w:rsidRPr="00684C79" w:rsidRDefault="00684C79" w:rsidP="00684C79">
      <w:pPr>
        <w:pStyle w:val="af4"/>
        <w:jc w:val="center"/>
        <w:rPr>
          <w:i w:val="0"/>
          <w:color w:val="auto"/>
          <w:sz w:val="28"/>
        </w:rPr>
      </w:pPr>
      <w:r w:rsidRPr="00D94583">
        <w:rPr>
          <w:i w:val="0"/>
          <w:color w:val="auto"/>
          <w:sz w:val="28"/>
        </w:rPr>
        <w:t>Рисунок 1</w:t>
      </w:r>
      <w:r>
        <w:rPr>
          <w:i w:val="0"/>
          <w:color w:val="auto"/>
          <w:sz w:val="28"/>
        </w:rPr>
        <w:t>7</w:t>
      </w:r>
      <w:r w:rsidRPr="00D94583">
        <w:rPr>
          <w:i w:val="0"/>
          <w:color w:val="auto"/>
          <w:sz w:val="28"/>
        </w:rPr>
        <w:t xml:space="preserve"> </w:t>
      </w:r>
      <w:r w:rsidR="00CF17C0" w:rsidRPr="0061140A">
        <w:rPr>
          <w:sz w:val="28"/>
          <w:szCs w:val="28"/>
        </w:rPr>
        <w:t xml:space="preserve">— </w:t>
      </w:r>
      <w:r w:rsidR="002C6D31">
        <w:rPr>
          <w:i w:val="0"/>
          <w:color w:val="auto"/>
          <w:sz w:val="28"/>
        </w:rPr>
        <w:t>П</w:t>
      </w:r>
      <w:r w:rsidRPr="00D94583">
        <w:rPr>
          <w:i w:val="0"/>
          <w:color w:val="auto"/>
          <w:sz w:val="28"/>
        </w:rPr>
        <w:t xml:space="preserve">рототип </w:t>
      </w:r>
      <w:r>
        <w:rPr>
          <w:i w:val="0"/>
          <w:color w:val="auto"/>
          <w:sz w:val="28"/>
        </w:rPr>
        <w:t xml:space="preserve">интерфейса </w:t>
      </w:r>
      <w:r w:rsidRPr="00D94583">
        <w:rPr>
          <w:i w:val="0"/>
          <w:color w:val="auto"/>
          <w:sz w:val="28"/>
        </w:rPr>
        <w:t>вкладки "</w:t>
      </w:r>
      <w:r>
        <w:rPr>
          <w:i w:val="0"/>
          <w:color w:val="auto"/>
          <w:sz w:val="28"/>
        </w:rPr>
        <w:t>Новости</w:t>
      </w:r>
      <w:r w:rsidRPr="00D94583">
        <w:rPr>
          <w:i w:val="0"/>
          <w:color w:val="auto"/>
          <w:sz w:val="28"/>
        </w:rPr>
        <w:t>"</w:t>
      </w:r>
    </w:p>
    <w:p w14:paraId="59E2EF26" w14:textId="56F3671A" w:rsidR="00D94583" w:rsidRDefault="00C37D49" w:rsidP="00D94583">
      <w:pPr>
        <w:pStyle w:val="2"/>
      </w:pPr>
      <w:bookmarkStart w:id="20" w:name="_Toc106126962"/>
      <w:r>
        <w:t>3</w:t>
      </w:r>
      <w:r w:rsidR="00D94583">
        <w:t>.</w:t>
      </w:r>
      <w:r w:rsidR="00684C79">
        <w:t>2</w:t>
      </w:r>
      <w:r w:rsidR="00D94583">
        <w:t xml:space="preserve"> </w:t>
      </w:r>
      <w:r w:rsidR="00684C79">
        <w:t>Базовая конфигурация</w:t>
      </w:r>
      <w:r w:rsidR="00D94583">
        <w:t xml:space="preserve"> </w:t>
      </w:r>
      <w:r>
        <w:t>приложения</w:t>
      </w:r>
      <w:bookmarkEnd w:id="20"/>
    </w:p>
    <w:p w14:paraId="7A02DA68" w14:textId="0A773FCE" w:rsidR="00F95E30" w:rsidRDefault="00F95E30" w:rsidP="00F95E30">
      <w:pPr>
        <w:pStyle w:val="3"/>
      </w:pPr>
      <w:bookmarkStart w:id="21" w:name="_Toc106126963"/>
      <w:r>
        <w:t>3.</w:t>
      </w:r>
      <w:r w:rsidR="00684C79">
        <w:t>2</w:t>
      </w:r>
      <w:r>
        <w:t>.</w:t>
      </w:r>
      <w:r w:rsidR="00684C79">
        <w:t>1</w:t>
      </w:r>
      <w:r>
        <w:t xml:space="preserve"> Инициализация </w:t>
      </w:r>
      <w:r w:rsidR="00202951">
        <w:rPr>
          <w:lang w:val="en-US"/>
        </w:rPr>
        <w:t>JavaScript</w:t>
      </w:r>
      <w:r w:rsidR="00202951" w:rsidRPr="00202951">
        <w:t>-</w:t>
      </w:r>
      <w:r>
        <w:t>проекта</w:t>
      </w:r>
      <w:bookmarkEnd w:id="21"/>
    </w:p>
    <w:p w14:paraId="7A760911" w14:textId="4AFEE60E" w:rsidR="00D331DB" w:rsidRPr="006F574D" w:rsidRDefault="00202951" w:rsidP="00D331DB">
      <w:pPr>
        <w:jc w:val="both"/>
        <w:rPr>
          <w:sz w:val="28"/>
        </w:rPr>
      </w:pPr>
      <w:r>
        <w:rPr>
          <w:sz w:val="28"/>
        </w:rPr>
        <w:t>Для обеспечения модульности приложения</w:t>
      </w:r>
      <w:r w:rsidRPr="00202951">
        <w:rPr>
          <w:sz w:val="28"/>
        </w:rPr>
        <w:t xml:space="preserve"> </w:t>
      </w:r>
      <w:r w:rsidR="00D331DB">
        <w:rPr>
          <w:sz w:val="28"/>
        </w:rPr>
        <w:t xml:space="preserve">и получения возможности запускать скрипты сборки проекта, необходимо инициализировать приложение как </w:t>
      </w:r>
      <w:r w:rsidR="00D331DB">
        <w:rPr>
          <w:sz w:val="28"/>
          <w:lang w:val="en-US"/>
        </w:rPr>
        <w:t>npm</w:t>
      </w:r>
      <w:r w:rsidR="00D331DB" w:rsidRPr="00D331DB">
        <w:rPr>
          <w:sz w:val="28"/>
        </w:rPr>
        <w:t>-</w:t>
      </w:r>
      <w:r w:rsidR="00D331DB">
        <w:rPr>
          <w:sz w:val="28"/>
        </w:rPr>
        <w:t>пакет. Для этого необходимо создать директорию проекта – место, где будут располагаться все файлы с кодом, эта директория называется корнем проекта, открыть ее в терминале – командной строке, и запустить команду «</w:t>
      </w:r>
      <w:r w:rsidR="00D331DB">
        <w:rPr>
          <w:sz w:val="28"/>
          <w:lang w:val="en-US"/>
        </w:rPr>
        <w:t>npm</w:t>
      </w:r>
      <w:r w:rsidR="00D331DB" w:rsidRPr="00D331DB">
        <w:rPr>
          <w:sz w:val="28"/>
        </w:rPr>
        <w:t xml:space="preserve"> </w:t>
      </w:r>
      <w:r w:rsidR="00D331DB">
        <w:rPr>
          <w:sz w:val="28"/>
          <w:lang w:val="en-US"/>
        </w:rPr>
        <w:t>init</w:t>
      </w:r>
      <w:r w:rsidR="00D331DB">
        <w:rPr>
          <w:sz w:val="28"/>
        </w:rPr>
        <w:t xml:space="preserve">». </w:t>
      </w:r>
    </w:p>
    <w:p w14:paraId="5D87463B" w14:textId="2D8E5A49" w:rsidR="00D331DB" w:rsidRPr="00D331DB" w:rsidRDefault="00D331DB" w:rsidP="00D331DB">
      <w:pPr>
        <w:jc w:val="both"/>
        <w:rPr>
          <w:sz w:val="28"/>
        </w:rPr>
      </w:pPr>
      <w:r>
        <w:rPr>
          <w:sz w:val="28"/>
        </w:rPr>
        <w:t xml:space="preserve">В </w:t>
      </w:r>
      <w:r w:rsidRPr="00D331DB">
        <w:rPr>
          <w:sz w:val="28"/>
        </w:rPr>
        <w:t xml:space="preserve">процессе инициализации, npm задаст несколько вопросов на тему того как должен называться npm-пакет, какая у него должна быть версия, описание и тому подобное. </w:t>
      </w:r>
    </w:p>
    <w:p w14:paraId="322F90C7" w14:textId="343DA942" w:rsidR="00F95E30" w:rsidRDefault="00D331DB" w:rsidP="00D331DB">
      <w:pPr>
        <w:jc w:val="both"/>
        <w:rPr>
          <w:sz w:val="28"/>
        </w:rPr>
      </w:pPr>
      <w:r w:rsidRPr="00D331DB">
        <w:rPr>
          <w:sz w:val="28"/>
        </w:rPr>
        <w:t>В конце npm спросит все ли правильно и покажет содержимое файла package.json</w:t>
      </w:r>
      <w:r>
        <w:rPr>
          <w:sz w:val="28"/>
        </w:rPr>
        <w:t xml:space="preserve"> (приложение А)</w:t>
      </w:r>
      <w:r w:rsidRPr="00D331DB">
        <w:rPr>
          <w:sz w:val="28"/>
        </w:rPr>
        <w:t xml:space="preserve">, который и станет основой нового npm-пакета. </w:t>
      </w:r>
      <w:r w:rsidRPr="00D331DB">
        <w:rPr>
          <w:sz w:val="28"/>
        </w:rPr>
        <w:lastRenderedPageBreak/>
        <w:t>После ответа yes этот файл запишется на диск и проект будет считаться готовым к работе.</w:t>
      </w:r>
    </w:p>
    <w:p w14:paraId="6AF877B8" w14:textId="77777777" w:rsidR="00D331DB" w:rsidRDefault="00D331DB" w:rsidP="00D331DB">
      <w:pPr>
        <w:keepNext/>
        <w:jc w:val="center"/>
      </w:pPr>
      <w:r>
        <w:rPr>
          <w:noProof/>
          <w:sz w:val="28"/>
          <w:lang w:eastAsia="ru-RU"/>
        </w:rPr>
        <w:drawing>
          <wp:inline distT="0" distB="0" distL="0" distR="0" wp14:anchorId="0E51FD3C" wp14:editId="459629EB">
            <wp:extent cx="4381500" cy="581406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81500" cy="5814060"/>
                    </a:xfrm>
                    <a:prstGeom prst="rect">
                      <a:avLst/>
                    </a:prstGeom>
                    <a:noFill/>
                    <a:ln>
                      <a:noFill/>
                    </a:ln>
                  </pic:spPr>
                </pic:pic>
              </a:graphicData>
            </a:graphic>
          </wp:inline>
        </w:drawing>
      </w:r>
    </w:p>
    <w:p w14:paraId="2FCC8473" w14:textId="4A1304A2" w:rsidR="00D331DB" w:rsidRDefault="00D331DB" w:rsidP="00D331DB">
      <w:pPr>
        <w:pStyle w:val="af4"/>
        <w:jc w:val="center"/>
        <w:rPr>
          <w:i w:val="0"/>
          <w:color w:val="auto"/>
          <w:sz w:val="28"/>
        </w:rPr>
      </w:pPr>
      <w:r w:rsidRPr="00D331DB">
        <w:rPr>
          <w:i w:val="0"/>
          <w:color w:val="auto"/>
          <w:sz w:val="28"/>
        </w:rPr>
        <w:t xml:space="preserve">Рисунок </w:t>
      </w:r>
      <w:r>
        <w:rPr>
          <w:i w:val="0"/>
          <w:color w:val="auto"/>
          <w:sz w:val="28"/>
        </w:rPr>
        <w:t>18</w:t>
      </w:r>
      <w:r w:rsidRPr="00D331DB">
        <w:rPr>
          <w:i w:val="0"/>
          <w:color w:val="auto"/>
          <w:sz w:val="28"/>
        </w:rPr>
        <w:t xml:space="preserve"> </w:t>
      </w:r>
      <w:r w:rsidR="00CF17C0" w:rsidRPr="0061140A">
        <w:rPr>
          <w:sz w:val="28"/>
          <w:szCs w:val="28"/>
        </w:rPr>
        <w:t xml:space="preserve">— </w:t>
      </w:r>
      <w:r w:rsidRPr="00D331DB">
        <w:rPr>
          <w:i w:val="0"/>
          <w:color w:val="auto"/>
          <w:sz w:val="28"/>
        </w:rPr>
        <w:t xml:space="preserve">Инициализация </w:t>
      </w:r>
      <w:r w:rsidRPr="00D331DB">
        <w:rPr>
          <w:i w:val="0"/>
          <w:color w:val="auto"/>
          <w:sz w:val="28"/>
          <w:lang w:val="en-US"/>
        </w:rPr>
        <w:t>JavaScript</w:t>
      </w:r>
      <w:r w:rsidRPr="00D331DB">
        <w:rPr>
          <w:i w:val="0"/>
          <w:color w:val="auto"/>
          <w:sz w:val="28"/>
        </w:rPr>
        <w:t xml:space="preserve">-проекта как </w:t>
      </w:r>
      <w:r w:rsidRPr="00D331DB">
        <w:rPr>
          <w:i w:val="0"/>
          <w:color w:val="auto"/>
          <w:sz w:val="28"/>
          <w:lang w:val="en-US"/>
        </w:rPr>
        <w:t>npm</w:t>
      </w:r>
      <w:r w:rsidRPr="00D331DB">
        <w:rPr>
          <w:i w:val="0"/>
          <w:color w:val="auto"/>
          <w:sz w:val="28"/>
        </w:rPr>
        <w:t>-пакета</w:t>
      </w:r>
    </w:p>
    <w:p w14:paraId="372CDD25" w14:textId="4634E0CE" w:rsidR="00D331DB" w:rsidRDefault="00D331DB" w:rsidP="00D331DB">
      <w:pPr>
        <w:pStyle w:val="3"/>
      </w:pPr>
      <w:bookmarkStart w:id="22" w:name="_Toc106126964"/>
      <w:r>
        <w:t>3.</w:t>
      </w:r>
      <w:r w:rsidR="00684C79">
        <w:t>2</w:t>
      </w:r>
      <w:r>
        <w:t>.</w:t>
      </w:r>
      <w:r w:rsidR="00684C79">
        <w:t>2</w:t>
      </w:r>
      <w:r>
        <w:t xml:space="preserve"> </w:t>
      </w:r>
      <w:r w:rsidR="00744FEF">
        <w:t>Стартовая конфигурация файлов</w:t>
      </w:r>
      <w:bookmarkEnd w:id="22"/>
    </w:p>
    <w:p w14:paraId="23C55474" w14:textId="77D124D8" w:rsidR="00D331DB" w:rsidRDefault="00744FEF" w:rsidP="00744FEF">
      <w:pPr>
        <w:jc w:val="both"/>
        <w:rPr>
          <w:sz w:val="28"/>
        </w:rPr>
      </w:pPr>
      <w:r>
        <w:rPr>
          <w:sz w:val="28"/>
        </w:rPr>
        <w:t xml:space="preserve">Для того, чтобы продолжать удобную работу </w:t>
      </w:r>
      <w:r>
        <w:rPr>
          <w:sz w:val="28"/>
          <w:lang w:val="en-US"/>
        </w:rPr>
        <w:t>JavaScript</w:t>
      </w:r>
      <w:r w:rsidRPr="00744FEF">
        <w:rPr>
          <w:sz w:val="28"/>
        </w:rPr>
        <w:t>-</w:t>
      </w:r>
      <w:r>
        <w:rPr>
          <w:sz w:val="28"/>
        </w:rPr>
        <w:t xml:space="preserve">проектом </w:t>
      </w:r>
      <w:r w:rsidR="001833E6">
        <w:rPr>
          <w:sz w:val="28"/>
        </w:rPr>
        <w:t xml:space="preserve">была сформирована файловая структура </w:t>
      </w:r>
      <w:r>
        <w:rPr>
          <w:sz w:val="28"/>
        </w:rPr>
        <w:t>следующего вида</w:t>
      </w:r>
      <w:r w:rsidRPr="00744FEF">
        <w:rPr>
          <w:sz w:val="28"/>
        </w:rPr>
        <w:t xml:space="preserve"> (</w:t>
      </w:r>
      <w:r>
        <w:rPr>
          <w:sz w:val="28"/>
        </w:rPr>
        <w:t>обозначение «.» (точка) указывает на корневую директорию</w:t>
      </w:r>
      <w:r w:rsidRPr="00744FEF">
        <w:rPr>
          <w:sz w:val="28"/>
        </w:rPr>
        <w:t>)</w:t>
      </w:r>
      <w:r>
        <w:rPr>
          <w:sz w:val="28"/>
        </w:rPr>
        <w:t xml:space="preserve">: </w:t>
      </w:r>
    </w:p>
    <w:p w14:paraId="7F1280AD" w14:textId="17ABAC9E" w:rsidR="00744FEF" w:rsidRDefault="00744FEF" w:rsidP="00744FEF">
      <w:pPr>
        <w:jc w:val="both"/>
        <w:rPr>
          <w:sz w:val="28"/>
        </w:rPr>
      </w:pPr>
      <w:r w:rsidRPr="00744FEF">
        <w:rPr>
          <w:b/>
          <w:sz w:val="28"/>
        </w:rPr>
        <w:t>./</w:t>
      </w:r>
      <w:r w:rsidRPr="00744FEF">
        <w:rPr>
          <w:b/>
          <w:sz w:val="28"/>
          <w:lang w:val="en-US"/>
        </w:rPr>
        <w:t>src</w:t>
      </w:r>
      <w:r w:rsidRPr="00744FEF">
        <w:rPr>
          <w:sz w:val="28"/>
        </w:rPr>
        <w:t xml:space="preserve"> – </w:t>
      </w:r>
      <w:r>
        <w:rPr>
          <w:sz w:val="28"/>
        </w:rPr>
        <w:t>директория, хранящая все исходные файлы приложения, от компонент до используемых изображений при реализации приложения;</w:t>
      </w:r>
    </w:p>
    <w:p w14:paraId="6BE6A26D" w14:textId="174BB79E" w:rsidR="00744FEF" w:rsidRPr="00744FEF" w:rsidRDefault="00744FEF" w:rsidP="00744FEF">
      <w:pPr>
        <w:jc w:val="both"/>
        <w:rPr>
          <w:sz w:val="28"/>
        </w:rPr>
      </w:pPr>
      <w:r w:rsidRPr="00744FEF">
        <w:rPr>
          <w:b/>
          <w:sz w:val="28"/>
        </w:rPr>
        <w:t>./</w:t>
      </w:r>
      <w:r>
        <w:rPr>
          <w:b/>
          <w:sz w:val="28"/>
          <w:lang w:val="en-US"/>
        </w:rPr>
        <w:t>src</w:t>
      </w:r>
      <w:r w:rsidRPr="00744FEF">
        <w:rPr>
          <w:b/>
          <w:sz w:val="28"/>
        </w:rPr>
        <w:t>/</w:t>
      </w:r>
      <w:r>
        <w:rPr>
          <w:b/>
          <w:sz w:val="28"/>
          <w:lang w:val="en-US"/>
        </w:rPr>
        <w:t>assets</w:t>
      </w:r>
      <w:r w:rsidRPr="00744FEF">
        <w:rPr>
          <w:b/>
          <w:sz w:val="28"/>
        </w:rPr>
        <w:t xml:space="preserve"> – </w:t>
      </w:r>
      <w:r>
        <w:rPr>
          <w:sz w:val="28"/>
        </w:rPr>
        <w:t>директория, хранящая все файлы изображений, используемых при реализации;</w:t>
      </w:r>
    </w:p>
    <w:p w14:paraId="4F34FBCC" w14:textId="53874B51" w:rsidR="00744FEF" w:rsidRDefault="00744FEF" w:rsidP="00744FEF">
      <w:pPr>
        <w:jc w:val="both"/>
        <w:rPr>
          <w:sz w:val="28"/>
        </w:rPr>
      </w:pPr>
      <w:r w:rsidRPr="00744FEF">
        <w:rPr>
          <w:b/>
          <w:sz w:val="28"/>
        </w:rPr>
        <w:lastRenderedPageBreak/>
        <w:t>./</w:t>
      </w:r>
      <w:r>
        <w:rPr>
          <w:b/>
          <w:sz w:val="28"/>
          <w:lang w:val="en-US"/>
        </w:rPr>
        <w:t>src</w:t>
      </w:r>
      <w:r w:rsidRPr="00744FEF">
        <w:rPr>
          <w:b/>
          <w:sz w:val="28"/>
        </w:rPr>
        <w:t>/</w:t>
      </w:r>
      <w:r>
        <w:rPr>
          <w:b/>
          <w:sz w:val="28"/>
          <w:lang w:val="en-US"/>
        </w:rPr>
        <w:t>components</w:t>
      </w:r>
      <w:r w:rsidRPr="00744FEF">
        <w:rPr>
          <w:b/>
          <w:sz w:val="28"/>
        </w:rPr>
        <w:t xml:space="preserve"> – </w:t>
      </w:r>
      <w:r>
        <w:rPr>
          <w:sz w:val="28"/>
        </w:rPr>
        <w:t>директория, хранящая все исходные файлы компонентов приложения</w:t>
      </w:r>
      <w:r w:rsidRPr="00744FEF">
        <w:rPr>
          <w:sz w:val="28"/>
        </w:rPr>
        <w:t>;</w:t>
      </w:r>
    </w:p>
    <w:p w14:paraId="3CD0FFB5" w14:textId="77777777" w:rsidR="00744FEF" w:rsidRPr="00744FEF" w:rsidRDefault="00744FEF" w:rsidP="00744FEF">
      <w:pPr>
        <w:jc w:val="both"/>
        <w:rPr>
          <w:sz w:val="28"/>
        </w:rPr>
      </w:pPr>
      <w:r w:rsidRPr="00744FEF">
        <w:rPr>
          <w:b/>
          <w:sz w:val="28"/>
        </w:rPr>
        <w:t>./</w:t>
      </w:r>
      <w:r>
        <w:rPr>
          <w:b/>
          <w:sz w:val="28"/>
          <w:lang w:val="en-US"/>
        </w:rPr>
        <w:t>src</w:t>
      </w:r>
      <w:r w:rsidRPr="00744FEF">
        <w:rPr>
          <w:b/>
          <w:sz w:val="28"/>
        </w:rPr>
        <w:t>/</w:t>
      </w:r>
      <w:r>
        <w:rPr>
          <w:b/>
          <w:sz w:val="28"/>
          <w:lang w:val="en-US"/>
        </w:rPr>
        <w:t>constants</w:t>
      </w:r>
      <w:r w:rsidRPr="00744FEF">
        <w:rPr>
          <w:b/>
          <w:sz w:val="28"/>
        </w:rPr>
        <w:t xml:space="preserve"> – </w:t>
      </w:r>
      <w:r>
        <w:rPr>
          <w:sz w:val="28"/>
        </w:rPr>
        <w:t>директория, хранящая все постоянные величины, необходимые при реализации приложения</w:t>
      </w:r>
      <w:r w:rsidRPr="00744FEF">
        <w:rPr>
          <w:sz w:val="28"/>
        </w:rPr>
        <w:t>;</w:t>
      </w:r>
    </w:p>
    <w:p w14:paraId="3009EF28" w14:textId="460E7BA6" w:rsidR="00744FEF" w:rsidRPr="00744FEF" w:rsidRDefault="00744FEF" w:rsidP="00744FEF">
      <w:pPr>
        <w:jc w:val="both"/>
        <w:rPr>
          <w:sz w:val="28"/>
        </w:rPr>
      </w:pPr>
      <w:r w:rsidRPr="00744FEF">
        <w:rPr>
          <w:b/>
          <w:sz w:val="28"/>
        </w:rPr>
        <w:t>./</w:t>
      </w:r>
      <w:r>
        <w:rPr>
          <w:b/>
          <w:sz w:val="28"/>
          <w:lang w:val="en-US"/>
        </w:rPr>
        <w:t>src</w:t>
      </w:r>
      <w:r w:rsidRPr="00744FEF">
        <w:rPr>
          <w:b/>
          <w:sz w:val="28"/>
        </w:rPr>
        <w:t>/</w:t>
      </w:r>
      <w:r>
        <w:rPr>
          <w:b/>
          <w:sz w:val="28"/>
          <w:lang w:val="en-US"/>
        </w:rPr>
        <w:t>hooks</w:t>
      </w:r>
      <w:r w:rsidRPr="00744FEF">
        <w:rPr>
          <w:b/>
          <w:sz w:val="28"/>
        </w:rPr>
        <w:t xml:space="preserve"> –</w:t>
      </w:r>
      <w:r>
        <w:rPr>
          <w:sz w:val="28"/>
        </w:rPr>
        <w:t xml:space="preserve"> директория, хранящая вспомогательные самописные хуки (обособленные функции, имеющие возможность  манипулировать с состоянием компонентов приложения)</w:t>
      </w:r>
      <w:r w:rsidRPr="00744FEF">
        <w:rPr>
          <w:sz w:val="28"/>
        </w:rPr>
        <w:t>;</w:t>
      </w:r>
    </w:p>
    <w:p w14:paraId="7E4F5F78" w14:textId="42C338B1" w:rsidR="00744FEF" w:rsidRDefault="00744FEF" w:rsidP="00744FEF">
      <w:pPr>
        <w:jc w:val="both"/>
        <w:rPr>
          <w:sz w:val="28"/>
        </w:rPr>
      </w:pPr>
      <w:r w:rsidRPr="00744FEF">
        <w:rPr>
          <w:b/>
          <w:sz w:val="28"/>
        </w:rPr>
        <w:t>./</w:t>
      </w:r>
      <w:r>
        <w:rPr>
          <w:b/>
          <w:sz w:val="28"/>
          <w:lang w:val="en-US"/>
        </w:rPr>
        <w:t>src</w:t>
      </w:r>
      <w:r w:rsidRPr="00744FEF">
        <w:rPr>
          <w:b/>
          <w:sz w:val="28"/>
        </w:rPr>
        <w:t>/</w:t>
      </w:r>
      <w:r>
        <w:rPr>
          <w:b/>
          <w:sz w:val="28"/>
          <w:lang w:val="en-US"/>
        </w:rPr>
        <w:t>model</w:t>
      </w:r>
      <w:r w:rsidRPr="00744FEF">
        <w:rPr>
          <w:b/>
          <w:sz w:val="28"/>
        </w:rPr>
        <w:t xml:space="preserve"> – </w:t>
      </w:r>
      <w:r>
        <w:rPr>
          <w:sz w:val="28"/>
        </w:rPr>
        <w:t>директория, хранящая все модели данных для типизации</w:t>
      </w:r>
    </w:p>
    <w:p w14:paraId="5B64BD68" w14:textId="27CCBBE8" w:rsidR="00744FEF" w:rsidRDefault="00744FEF" w:rsidP="00744FEF">
      <w:pPr>
        <w:jc w:val="both"/>
        <w:rPr>
          <w:sz w:val="28"/>
        </w:rPr>
      </w:pPr>
      <w:r w:rsidRPr="00744FEF">
        <w:rPr>
          <w:b/>
          <w:sz w:val="28"/>
        </w:rPr>
        <w:t>./</w:t>
      </w:r>
      <w:r>
        <w:rPr>
          <w:b/>
          <w:sz w:val="28"/>
          <w:lang w:val="en-US"/>
        </w:rPr>
        <w:t>src</w:t>
      </w:r>
      <w:r w:rsidRPr="00744FEF">
        <w:rPr>
          <w:b/>
          <w:sz w:val="28"/>
        </w:rPr>
        <w:t>/</w:t>
      </w:r>
      <w:r>
        <w:rPr>
          <w:b/>
          <w:sz w:val="28"/>
          <w:lang w:val="en-US"/>
        </w:rPr>
        <w:t>modules</w:t>
      </w:r>
      <w:r w:rsidRPr="00744FEF">
        <w:rPr>
          <w:b/>
          <w:sz w:val="28"/>
        </w:rPr>
        <w:t xml:space="preserve"> – </w:t>
      </w:r>
      <w:r>
        <w:rPr>
          <w:sz w:val="28"/>
        </w:rPr>
        <w:t>директория, хранящая модули приложения (в моем случае – «События», «Избранное», «Новости»)</w:t>
      </w:r>
    </w:p>
    <w:p w14:paraId="74517405" w14:textId="7E2182FE" w:rsidR="00744FEF" w:rsidRDefault="00744FEF" w:rsidP="00744FEF">
      <w:pPr>
        <w:jc w:val="both"/>
        <w:rPr>
          <w:sz w:val="28"/>
        </w:rPr>
      </w:pPr>
      <w:r w:rsidRPr="00744FEF">
        <w:rPr>
          <w:b/>
          <w:sz w:val="28"/>
        </w:rPr>
        <w:t>./</w:t>
      </w:r>
      <w:r>
        <w:rPr>
          <w:b/>
          <w:sz w:val="28"/>
          <w:lang w:val="en-US"/>
        </w:rPr>
        <w:t>src</w:t>
      </w:r>
      <w:r w:rsidRPr="00744FEF">
        <w:rPr>
          <w:b/>
          <w:sz w:val="28"/>
        </w:rPr>
        <w:t>/</w:t>
      </w:r>
      <w:r>
        <w:rPr>
          <w:b/>
          <w:sz w:val="28"/>
          <w:lang w:val="en-US"/>
        </w:rPr>
        <w:t>services</w:t>
      </w:r>
      <w:r w:rsidRPr="00744FEF">
        <w:rPr>
          <w:b/>
          <w:sz w:val="28"/>
        </w:rPr>
        <w:t xml:space="preserve"> – </w:t>
      </w:r>
      <w:r>
        <w:rPr>
          <w:sz w:val="28"/>
        </w:rPr>
        <w:t xml:space="preserve">директория, хранящая файлы, позволяющие работать с </w:t>
      </w:r>
      <w:r>
        <w:rPr>
          <w:sz w:val="28"/>
          <w:lang w:val="en-US"/>
        </w:rPr>
        <w:t>REST</w:t>
      </w:r>
      <w:r w:rsidRPr="00744FEF">
        <w:rPr>
          <w:sz w:val="28"/>
        </w:rPr>
        <w:t xml:space="preserve"> </w:t>
      </w:r>
      <w:r>
        <w:rPr>
          <w:sz w:val="28"/>
          <w:lang w:val="en-US"/>
        </w:rPr>
        <w:t>API</w:t>
      </w:r>
      <w:r>
        <w:rPr>
          <w:sz w:val="28"/>
        </w:rPr>
        <w:t>;</w:t>
      </w:r>
    </w:p>
    <w:p w14:paraId="338E88C3" w14:textId="4FCC4D18" w:rsidR="00744FEF" w:rsidRPr="00150AFE" w:rsidRDefault="00744FEF" w:rsidP="00744FEF">
      <w:pPr>
        <w:jc w:val="both"/>
        <w:rPr>
          <w:sz w:val="28"/>
        </w:rPr>
      </w:pPr>
      <w:r w:rsidRPr="00744FEF">
        <w:rPr>
          <w:b/>
          <w:sz w:val="28"/>
        </w:rPr>
        <w:t>./</w:t>
      </w:r>
      <w:r w:rsidRPr="00744FEF">
        <w:rPr>
          <w:b/>
          <w:sz w:val="28"/>
          <w:lang w:val="en-US"/>
        </w:rPr>
        <w:t>src</w:t>
      </w:r>
      <w:r w:rsidRPr="00744FEF">
        <w:rPr>
          <w:b/>
          <w:sz w:val="28"/>
        </w:rPr>
        <w:t>/</w:t>
      </w:r>
      <w:r w:rsidRPr="00744FEF">
        <w:rPr>
          <w:b/>
          <w:sz w:val="28"/>
          <w:lang w:val="en-US"/>
        </w:rPr>
        <w:t>store</w:t>
      </w:r>
      <w:r w:rsidRPr="00744FEF">
        <w:rPr>
          <w:b/>
          <w:sz w:val="28"/>
        </w:rPr>
        <w:t xml:space="preserve"> – </w:t>
      </w:r>
      <w:r>
        <w:rPr>
          <w:sz w:val="28"/>
        </w:rPr>
        <w:t xml:space="preserve">директория, хранящая файлы конфигурации и </w:t>
      </w:r>
      <w:r w:rsidR="00150AFE">
        <w:rPr>
          <w:sz w:val="28"/>
        </w:rPr>
        <w:t>функциями управления глобальным состоянием приложения (</w:t>
      </w:r>
      <w:r w:rsidR="00150AFE">
        <w:rPr>
          <w:sz w:val="28"/>
          <w:lang w:val="en-US"/>
        </w:rPr>
        <w:t>Redux</w:t>
      </w:r>
      <w:r w:rsidR="00150AFE" w:rsidRPr="00150AFE">
        <w:rPr>
          <w:sz w:val="28"/>
        </w:rPr>
        <w:t>);</w:t>
      </w:r>
    </w:p>
    <w:p w14:paraId="26741EBF" w14:textId="52D5B0E1" w:rsidR="00150AFE" w:rsidRPr="00150AFE" w:rsidRDefault="00150AFE" w:rsidP="00744FEF">
      <w:pPr>
        <w:jc w:val="both"/>
        <w:rPr>
          <w:sz w:val="28"/>
        </w:rPr>
      </w:pPr>
      <w:r w:rsidRPr="00150AFE">
        <w:rPr>
          <w:b/>
          <w:sz w:val="28"/>
        </w:rPr>
        <w:t>./</w:t>
      </w:r>
      <w:r>
        <w:rPr>
          <w:b/>
          <w:sz w:val="28"/>
          <w:lang w:val="en-US"/>
        </w:rPr>
        <w:t>src</w:t>
      </w:r>
      <w:r w:rsidRPr="00150AFE">
        <w:rPr>
          <w:b/>
          <w:sz w:val="28"/>
        </w:rPr>
        <w:t>/</w:t>
      </w:r>
      <w:r>
        <w:rPr>
          <w:b/>
          <w:sz w:val="28"/>
          <w:lang w:val="en-US"/>
        </w:rPr>
        <w:t>styles</w:t>
      </w:r>
      <w:r w:rsidRPr="00150AFE">
        <w:rPr>
          <w:b/>
          <w:sz w:val="28"/>
        </w:rPr>
        <w:t xml:space="preserve"> – </w:t>
      </w:r>
      <w:r>
        <w:rPr>
          <w:sz w:val="28"/>
        </w:rPr>
        <w:t>директория, хранящая файлы, используемые при стилизации веб-страниц</w:t>
      </w:r>
      <w:r w:rsidRPr="00150AFE">
        <w:rPr>
          <w:sz w:val="28"/>
        </w:rPr>
        <w:t>;</w:t>
      </w:r>
    </w:p>
    <w:p w14:paraId="7FBEB93F" w14:textId="7950FFE8" w:rsidR="00150AFE" w:rsidRDefault="00150AFE" w:rsidP="00744FEF">
      <w:pPr>
        <w:jc w:val="both"/>
        <w:rPr>
          <w:sz w:val="28"/>
        </w:rPr>
      </w:pPr>
      <w:r w:rsidRPr="00150AFE">
        <w:rPr>
          <w:b/>
          <w:sz w:val="28"/>
        </w:rPr>
        <w:t>./</w:t>
      </w:r>
      <w:r>
        <w:rPr>
          <w:b/>
          <w:sz w:val="28"/>
          <w:lang w:val="en-US"/>
        </w:rPr>
        <w:t>src</w:t>
      </w:r>
      <w:r w:rsidRPr="00150AFE">
        <w:rPr>
          <w:b/>
          <w:sz w:val="28"/>
        </w:rPr>
        <w:t>/</w:t>
      </w:r>
      <w:r>
        <w:rPr>
          <w:b/>
          <w:sz w:val="28"/>
          <w:lang w:val="en-US"/>
        </w:rPr>
        <w:t>utils</w:t>
      </w:r>
      <w:r w:rsidRPr="00150AFE">
        <w:rPr>
          <w:b/>
          <w:sz w:val="28"/>
        </w:rPr>
        <w:t xml:space="preserve"> – </w:t>
      </w:r>
      <w:r>
        <w:rPr>
          <w:sz w:val="28"/>
        </w:rPr>
        <w:t>директория, хранящая вспомогательные функции.</w:t>
      </w:r>
    </w:p>
    <w:p w14:paraId="0951689F" w14:textId="60E580AE" w:rsidR="00150AFE" w:rsidRPr="00150AFE" w:rsidRDefault="00150AFE" w:rsidP="00744FEF">
      <w:pPr>
        <w:jc w:val="both"/>
        <w:rPr>
          <w:sz w:val="28"/>
        </w:rPr>
      </w:pPr>
      <w:r>
        <w:rPr>
          <w:sz w:val="28"/>
        </w:rPr>
        <w:t xml:space="preserve">Также </w:t>
      </w:r>
      <w:r w:rsidR="001833E6">
        <w:rPr>
          <w:sz w:val="28"/>
        </w:rPr>
        <w:t xml:space="preserve">был создан </w:t>
      </w:r>
      <w:r>
        <w:rPr>
          <w:sz w:val="28"/>
        </w:rPr>
        <w:t xml:space="preserve">файл </w:t>
      </w:r>
      <w:r>
        <w:rPr>
          <w:sz w:val="28"/>
          <w:lang w:val="en-US"/>
        </w:rPr>
        <w:t>index</w:t>
      </w:r>
      <w:r w:rsidRPr="00150AFE">
        <w:rPr>
          <w:sz w:val="28"/>
        </w:rPr>
        <w:t>.</w:t>
      </w:r>
      <w:r>
        <w:rPr>
          <w:sz w:val="28"/>
          <w:lang w:val="en-US"/>
        </w:rPr>
        <w:t>html</w:t>
      </w:r>
      <w:r>
        <w:rPr>
          <w:sz w:val="28"/>
        </w:rPr>
        <w:t xml:space="preserve"> (приложение </w:t>
      </w:r>
      <w:r w:rsidR="001947F1">
        <w:rPr>
          <w:sz w:val="28"/>
        </w:rPr>
        <w:t>Б</w:t>
      </w:r>
      <w:r>
        <w:rPr>
          <w:sz w:val="28"/>
        </w:rPr>
        <w:t>)</w:t>
      </w:r>
      <w:r w:rsidRPr="00150AFE">
        <w:rPr>
          <w:sz w:val="28"/>
        </w:rPr>
        <w:t xml:space="preserve"> </w:t>
      </w:r>
      <w:r>
        <w:rPr>
          <w:sz w:val="28"/>
        </w:rPr>
        <w:t>–</w:t>
      </w:r>
      <w:r w:rsidRPr="00150AFE">
        <w:rPr>
          <w:sz w:val="28"/>
        </w:rPr>
        <w:t xml:space="preserve"> </w:t>
      </w:r>
      <w:r>
        <w:rPr>
          <w:sz w:val="28"/>
        </w:rPr>
        <w:t xml:space="preserve">входной и единственный </w:t>
      </w:r>
      <w:r>
        <w:rPr>
          <w:sz w:val="28"/>
          <w:lang w:val="en-US"/>
        </w:rPr>
        <w:t>HTML</w:t>
      </w:r>
      <w:r>
        <w:rPr>
          <w:sz w:val="28"/>
        </w:rPr>
        <w:t>-файл приложения, все отрисовки происходят именно в нем.</w:t>
      </w:r>
    </w:p>
    <w:p w14:paraId="10EA5469" w14:textId="4023B7BE" w:rsidR="00744FEF" w:rsidRPr="00744FEF" w:rsidRDefault="00744FEF" w:rsidP="00744FEF">
      <w:pPr>
        <w:jc w:val="both"/>
        <w:rPr>
          <w:sz w:val="28"/>
        </w:rPr>
      </w:pPr>
    </w:p>
    <w:p w14:paraId="1BC87EA0" w14:textId="77777777" w:rsidR="00150AFE" w:rsidRDefault="00150AFE" w:rsidP="00150AFE">
      <w:pPr>
        <w:keepNext/>
        <w:jc w:val="center"/>
      </w:pPr>
      <w:r>
        <w:rPr>
          <w:noProof/>
          <w:lang w:eastAsia="ru-RU"/>
        </w:rPr>
        <w:drawing>
          <wp:inline distT="0" distB="0" distL="0" distR="0" wp14:anchorId="30C9B094" wp14:editId="6651257A">
            <wp:extent cx="2179320" cy="2468880"/>
            <wp:effectExtent l="0" t="0" r="0" b="762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79320" cy="2468880"/>
                    </a:xfrm>
                    <a:prstGeom prst="rect">
                      <a:avLst/>
                    </a:prstGeom>
                    <a:noFill/>
                    <a:ln>
                      <a:noFill/>
                    </a:ln>
                  </pic:spPr>
                </pic:pic>
              </a:graphicData>
            </a:graphic>
          </wp:inline>
        </w:drawing>
      </w:r>
    </w:p>
    <w:p w14:paraId="64EB6FCC" w14:textId="29AD9752" w:rsidR="00D331DB" w:rsidRDefault="00150AFE" w:rsidP="00150AFE">
      <w:pPr>
        <w:pStyle w:val="af4"/>
        <w:jc w:val="center"/>
        <w:rPr>
          <w:i w:val="0"/>
          <w:color w:val="auto"/>
          <w:sz w:val="28"/>
        </w:rPr>
      </w:pPr>
      <w:r w:rsidRPr="00150AFE">
        <w:rPr>
          <w:i w:val="0"/>
          <w:color w:val="auto"/>
          <w:sz w:val="28"/>
        </w:rPr>
        <w:t xml:space="preserve">Рисунок </w:t>
      </w:r>
      <w:r>
        <w:rPr>
          <w:i w:val="0"/>
          <w:color w:val="auto"/>
          <w:sz w:val="28"/>
        </w:rPr>
        <w:t>19</w:t>
      </w:r>
      <w:r w:rsidRPr="006F574D">
        <w:rPr>
          <w:i w:val="0"/>
          <w:color w:val="auto"/>
          <w:sz w:val="28"/>
        </w:rPr>
        <w:t xml:space="preserve"> </w:t>
      </w:r>
      <w:r w:rsidR="00CF17C0" w:rsidRPr="0061140A">
        <w:rPr>
          <w:sz w:val="28"/>
          <w:szCs w:val="28"/>
        </w:rPr>
        <w:t xml:space="preserve">— </w:t>
      </w:r>
      <w:r w:rsidRPr="00150AFE">
        <w:rPr>
          <w:i w:val="0"/>
          <w:color w:val="auto"/>
          <w:sz w:val="28"/>
        </w:rPr>
        <w:t>Файловая структура приложения</w:t>
      </w:r>
    </w:p>
    <w:p w14:paraId="05CB0389" w14:textId="58920C16" w:rsidR="00684C79" w:rsidRDefault="00684C79" w:rsidP="00684C79">
      <w:pPr>
        <w:pStyle w:val="3"/>
      </w:pPr>
      <w:bookmarkStart w:id="23" w:name="_Toc106126965"/>
      <w:r>
        <w:lastRenderedPageBreak/>
        <w:t xml:space="preserve">3.2.3 Добавление </w:t>
      </w:r>
      <w:r>
        <w:rPr>
          <w:lang w:val="en-US"/>
        </w:rPr>
        <w:t>TypeScript</w:t>
      </w:r>
      <w:r>
        <w:t xml:space="preserve"> в проект</w:t>
      </w:r>
      <w:bookmarkEnd w:id="23"/>
    </w:p>
    <w:p w14:paraId="288DC0CB" w14:textId="17C7E17A" w:rsidR="00684C79" w:rsidRPr="00684C79" w:rsidRDefault="00684C79" w:rsidP="00684C79">
      <w:pPr>
        <w:jc w:val="both"/>
        <w:rPr>
          <w:sz w:val="28"/>
        </w:rPr>
      </w:pPr>
      <w:r>
        <w:rPr>
          <w:sz w:val="28"/>
        </w:rPr>
        <w:t xml:space="preserve">Для добавления типизации данных на уровне компилятора необходим </w:t>
      </w:r>
      <w:r>
        <w:rPr>
          <w:sz w:val="28"/>
          <w:lang w:val="en-US"/>
        </w:rPr>
        <w:t>Typescript</w:t>
      </w:r>
      <w:r w:rsidRPr="00684C79">
        <w:rPr>
          <w:sz w:val="28"/>
        </w:rPr>
        <w:t xml:space="preserve">. </w:t>
      </w:r>
      <w:r>
        <w:rPr>
          <w:sz w:val="28"/>
        </w:rPr>
        <w:t xml:space="preserve">Для его установки требуется добавить </w:t>
      </w:r>
      <w:r>
        <w:rPr>
          <w:sz w:val="28"/>
          <w:lang w:val="en-US"/>
        </w:rPr>
        <w:t>typescript</w:t>
      </w:r>
      <w:r w:rsidRPr="00684C79">
        <w:rPr>
          <w:sz w:val="28"/>
        </w:rPr>
        <w:t xml:space="preserve"> </w:t>
      </w:r>
      <w:r>
        <w:rPr>
          <w:sz w:val="28"/>
        </w:rPr>
        <w:t xml:space="preserve">компилятор и </w:t>
      </w:r>
      <w:r>
        <w:rPr>
          <w:sz w:val="28"/>
          <w:lang w:val="en-US"/>
        </w:rPr>
        <w:t>ts</w:t>
      </w:r>
      <w:r w:rsidRPr="00684C79">
        <w:rPr>
          <w:sz w:val="28"/>
        </w:rPr>
        <w:t>-</w:t>
      </w:r>
      <w:r>
        <w:rPr>
          <w:sz w:val="28"/>
          <w:lang w:val="en-US"/>
        </w:rPr>
        <w:t>loader</w:t>
      </w:r>
      <w:r w:rsidRPr="00684C79">
        <w:rPr>
          <w:sz w:val="28"/>
        </w:rPr>
        <w:t xml:space="preserve"> </w:t>
      </w:r>
      <w:r>
        <w:rPr>
          <w:sz w:val="28"/>
        </w:rPr>
        <w:t>в проект с помощью команды «npm install -</w:t>
      </w:r>
      <w:r w:rsidRPr="00684C79">
        <w:rPr>
          <w:sz w:val="28"/>
        </w:rPr>
        <w:t>-save-dev typescript ts-loader</w:t>
      </w:r>
      <w:r>
        <w:rPr>
          <w:sz w:val="28"/>
        </w:rPr>
        <w:t>». Флаг –</w:t>
      </w:r>
      <w:r>
        <w:rPr>
          <w:sz w:val="28"/>
          <w:lang w:val="en-US"/>
        </w:rPr>
        <w:t>save</w:t>
      </w:r>
      <w:r w:rsidRPr="00684C79">
        <w:rPr>
          <w:sz w:val="28"/>
        </w:rPr>
        <w:t>-</w:t>
      </w:r>
      <w:r>
        <w:rPr>
          <w:sz w:val="28"/>
          <w:lang w:val="en-US"/>
        </w:rPr>
        <w:t>dev</w:t>
      </w:r>
      <w:r w:rsidRPr="00684C79">
        <w:rPr>
          <w:sz w:val="28"/>
        </w:rPr>
        <w:t xml:space="preserve"> </w:t>
      </w:r>
      <w:r>
        <w:rPr>
          <w:sz w:val="28"/>
        </w:rPr>
        <w:t xml:space="preserve">говорит о том, что эта зависимость для проекта необходима только на этапе разработки. После того, как </w:t>
      </w:r>
      <w:r w:rsidR="001833E6">
        <w:rPr>
          <w:sz w:val="28"/>
        </w:rPr>
        <w:t>скачались</w:t>
      </w:r>
      <w:r>
        <w:rPr>
          <w:sz w:val="28"/>
        </w:rPr>
        <w:t xml:space="preserve"> все пакеты, </w:t>
      </w:r>
      <w:r w:rsidR="001833E6">
        <w:rPr>
          <w:sz w:val="28"/>
        </w:rPr>
        <w:t xml:space="preserve">был создан </w:t>
      </w:r>
      <w:r>
        <w:rPr>
          <w:sz w:val="28"/>
        </w:rPr>
        <w:t xml:space="preserve">конфигурирующий файл для </w:t>
      </w:r>
      <w:r>
        <w:rPr>
          <w:sz w:val="28"/>
          <w:lang w:val="en-US"/>
        </w:rPr>
        <w:t>TypeScript</w:t>
      </w:r>
      <w:r w:rsidRPr="00684C79">
        <w:rPr>
          <w:sz w:val="28"/>
        </w:rPr>
        <w:t xml:space="preserve"> – </w:t>
      </w:r>
      <w:r>
        <w:rPr>
          <w:sz w:val="28"/>
          <w:lang w:val="en-US"/>
        </w:rPr>
        <w:t>tsconfig</w:t>
      </w:r>
      <w:r w:rsidRPr="00684C79">
        <w:rPr>
          <w:sz w:val="28"/>
        </w:rPr>
        <w:t>.</w:t>
      </w:r>
      <w:r>
        <w:rPr>
          <w:sz w:val="28"/>
          <w:lang w:val="en-US"/>
        </w:rPr>
        <w:t>json</w:t>
      </w:r>
      <w:r>
        <w:rPr>
          <w:sz w:val="28"/>
        </w:rPr>
        <w:t xml:space="preserve"> </w:t>
      </w:r>
      <w:r w:rsidRPr="00684C79">
        <w:rPr>
          <w:sz w:val="28"/>
        </w:rPr>
        <w:t>(</w:t>
      </w:r>
      <w:r>
        <w:rPr>
          <w:sz w:val="28"/>
        </w:rPr>
        <w:t xml:space="preserve">приложение </w:t>
      </w:r>
      <w:r w:rsidR="001947F1">
        <w:rPr>
          <w:sz w:val="28"/>
        </w:rPr>
        <w:t>А</w:t>
      </w:r>
      <w:r>
        <w:rPr>
          <w:sz w:val="28"/>
        </w:rPr>
        <w:t>).</w:t>
      </w:r>
      <w:r w:rsidRPr="00684C79">
        <w:rPr>
          <w:sz w:val="28"/>
        </w:rPr>
        <w:t xml:space="preserve"> </w:t>
      </w:r>
      <w:r>
        <w:rPr>
          <w:sz w:val="28"/>
        </w:rPr>
        <w:t xml:space="preserve">В нем </w:t>
      </w:r>
      <w:r w:rsidR="001833E6">
        <w:rPr>
          <w:sz w:val="28"/>
        </w:rPr>
        <w:t>указаны</w:t>
      </w:r>
      <w:r>
        <w:rPr>
          <w:sz w:val="28"/>
        </w:rPr>
        <w:t xml:space="preserve"> настройки компилятора и файлы деклараций типов.</w:t>
      </w:r>
    </w:p>
    <w:p w14:paraId="3691018B" w14:textId="36B76366" w:rsidR="00150AFE" w:rsidRDefault="00150AFE" w:rsidP="00150AFE">
      <w:pPr>
        <w:pStyle w:val="3"/>
      </w:pPr>
      <w:bookmarkStart w:id="24" w:name="_Toc106126966"/>
      <w:r>
        <w:t>3</w:t>
      </w:r>
      <w:r w:rsidR="00684C79">
        <w:t>.2</w:t>
      </w:r>
      <w:r>
        <w:t>.</w:t>
      </w:r>
      <w:r w:rsidR="00684C79">
        <w:t xml:space="preserve">4 </w:t>
      </w:r>
      <w:r>
        <w:t>Установка библиотек</w:t>
      </w:r>
      <w:bookmarkEnd w:id="24"/>
    </w:p>
    <w:p w14:paraId="77824B35" w14:textId="5796183B" w:rsidR="00150AFE" w:rsidRPr="006F574D" w:rsidRDefault="00150AFE" w:rsidP="00150AFE">
      <w:pPr>
        <w:jc w:val="both"/>
        <w:rPr>
          <w:sz w:val="28"/>
        </w:rPr>
      </w:pPr>
      <w:r>
        <w:rPr>
          <w:sz w:val="28"/>
        </w:rPr>
        <w:t xml:space="preserve">Для того, чтобы пользоваться всеми благами используемых библиотек, </w:t>
      </w:r>
      <w:r w:rsidR="001833E6">
        <w:rPr>
          <w:sz w:val="28"/>
        </w:rPr>
        <w:t xml:space="preserve">было </w:t>
      </w:r>
      <w:r>
        <w:rPr>
          <w:sz w:val="28"/>
        </w:rPr>
        <w:t xml:space="preserve">необходимо скачать все требуемые пакеты для приложения, для этого </w:t>
      </w:r>
      <w:r w:rsidR="001833E6">
        <w:rPr>
          <w:sz w:val="28"/>
        </w:rPr>
        <w:t>использована</w:t>
      </w:r>
      <w:r>
        <w:rPr>
          <w:sz w:val="28"/>
        </w:rPr>
        <w:t xml:space="preserve"> команда «</w:t>
      </w:r>
      <w:r>
        <w:rPr>
          <w:sz w:val="28"/>
          <w:lang w:val="en-US"/>
        </w:rPr>
        <w:t>npm</w:t>
      </w:r>
      <w:r w:rsidRPr="00150AFE">
        <w:rPr>
          <w:sz w:val="28"/>
        </w:rPr>
        <w:t xml:space="preserve"> </w:t>
      </w:r>
      <w:r>
        <w:rPr>
          <w:sz w:val="28"/>
          <w:lang w:val="en-US"/>
        </w:rPr>
        <w:t>install</w:t>
      </w:r>
      <w:r w:rsidRPr="00150AFE">
        <w:rPr>
          <w:sz w:val="28"/>
        </w:rPr>
        <w:t xml:space="preserve"> *</w:t>
      </w:r>
      <w:r>
        <w:rPr>
          <w:sz w:val="28"/>
        </w:rPr>
        <w:t>наименование пакета*».</w:t>
      </w:r>
    </w:p>
    <w:p w14:paraId="34F83057" w14:textId="77777777" w:rsidR="00150AFE" w:rsidRDefault="00150AFE" w:rsidP="00150AFE">
      <w:pPr>
        <w:keepNext/>
        <w:jc w:val="both"/>
      </w:pPr>
      <w:r>
        <w:rPr>
          <w:noProof/>
          <w:sz w:val="28"/>
          <w:lang w:eastAsia="ru-RU"/>
        </w:rPr>
        <w:drawing>
          <wp:inline distT="0" distB="0" distL="0" distR="0" wp14:anchorId="6EA916BB" wp14:editId="2FBD6674">
            <wp:extent cx="5097780" cy="973213"/>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15240" cy="976546"/>
                    </a:xfrm>
                    <a:prstGeom prst="rect">
                      <a:avLst/>
                    </a:prstGeom>
                    <a:noFill/>
                    <a:ln>
                      <a:noFill/>
                    </a:ln>
                  </pic:spPr>
                </pic:pic>
              </a:graphicData>
            </a:graphic>
          </wp:inline>
        </w:drawing>
      </w:r>
    </w:p>
    <w:p w14:paraId="74FAAB54" w14:textId="3431B25C" w:rsidR="00150AFE" w:rsidRDefault="00150AFE" w:rsidP="00150AFE">
      <w:pPr>
        <w:pStyle w:val="af4"/>
        <w:jc w:val="center"/>
        <w:rPr>
          <w:i w:val="0"/>
          <w:color w:val="auto"/>
          <w:sz w:val="28"/>
        </w:rPr>
      </w:pPr>
      <w:r w:rsidRPr="00150AFE">
        <w:rPr>
          <w:i w:val="0"/>
          <w:color w:val="auto"/>
          <w:sz w:val="28"/>
        </w:rPr>
        <w:t xml:space="preserve">Рисунок </w:t>
      </w:r>
      <w:r>
        <w:rPr>
          <w:i w:val="0"/>
          <w:color w:val="auto"/>
          <w:sz w:val="28"/>
        </w:rPr>
        <w:t>20</w:t>
      </w:r>
      <w:r w:rsidRPr="006F574D">
        <w:rPr>
          <w:i w:val="0"/>
          <w:color w:val="auto"/>
          <w:sz w:val="28"/>
        </w:rPr>
        <w:t xml:space="preserve"> </w:t>
      </w:r>
      <w:r w:rsidR="00CF17C0" w:rsidRPr="0061140A">
        <w:rPr>
          <w:sz w:val="28"/>
          <w:szCs w:val="28"/>
        </w:rPr>
        <w:t xml:space="preserve">— </w:t>
      </w:r>
      <w:r w:rsidRPr="00150AFE">
        <w:rPr>
          <w:i w:val="0"/>
          <w:color w:val="auto"/>
          <w:sz w:val="28"/>
        </w:rPr>
        <w:t>Установка пакетов библиотек</w:t>
      </w:r>
    </w:p>
    <w:p w14:paraId="45355FA0" w14:textId="2F064B00" w:rsidR="00150AFE" w:rsidRDefault="00150AFE" w:rsidP="00150AFE">
      <w:pPr>
        <w:jc w:val="both"/>
        <w:rPr>
          <w:sz w:val="28"/>
        </w:rPr>
      </w:pPr>
      <w:r>
        <w:rPr>
          <w:sz w:val="28"/>
        </w:rPr>
        <w:t>После установки</w:t>
      </w:r>
      <w:r w:rsidR="001833E6">
        <w:rPr>
          <w:sz w:val="28"/>
        </w:rPr>
        <w:t xml:space="preserve"> пакетов в корне проекта появилась</w:t>
      </w:r>
      <w:r>
        <w:rPr>
          <w:sz w:val="28"/>
        </w:rPr>
        <w:t xml:space="preserve"> директория </w:t>
      </w:r>
      <w:r>
        <w:rPr>
          <w:sz w:val="28"/>
          <w:lang w:val="en-US"/>
        </w:rPr>
        <w:t>node</w:t>
      </w:r>
      <w:r w:rsidRPr="00150AFE">
        <w:rPr>
          <w:sz w:val="28"/>
        </w:rPr>
        <w:t>_</w:t>
      </w:r>
      <w:r>
        <w:rPr>
          <w:sz w:val="28"/>
          <w:lang w:val="en-US"/>
        </w:rPr>
        <w:t>modules</w:t>
      </w:r>
      <w:r w:rsidRPr="00150AFE">
        <w:rPr>
          <w:sz w:val="28"/>
        </w:rPr>
        <w:t xml:space="preserve">, </w:t>
      </w:r>
      <w:r>
        <w:rPr>
          <w:sz w:val="28"/>
        </w:rPr>
        <w:t>хранящая все установленные пакеты.</w:t>
      </w:r>
    </w:p>
    <w:p w14:paraId="66B8FFDC" w14:textId="00834D12" w:rsidR="00BA4849" w:rsidRDefault="00BA4849" w:rsidP="00150AFE">
      <w:pPr>
        <w:jc w:val="both"/>
        <w:rPr>
          <w:sz w:val="28"/>
        </w:rPr>
      </w:pPr>
      <w:r>
        <w:rPr>
          <w:sz w:val="28"/>
        </w:rPr>
        <w:t>Полный список используемых библиотек приведен в зависимостях (</w:t>
      </w:r>
      <w:r>
        <w:rPr>
          <w:sz w:val="28"/>
          <w:lang w:val="en-US"/>
        </w:rPr>
        <w:t>dependencies</w:t>
      </w:r>
      <w:r w:rsidRPr="00BA4849">
        <w:rPr>
          <w:sz w:val="28"/>
        </w:rPr>
        <w:t xml:space="preserve">, </w:t>
      </w:r>
      <w:r>
        <w:rPr>
          <w:sz w:val="28"/>
          <w:lang w:val="en-US"/>
        </w:rPr>
        <w:t>devDependencies</w:t>
      </w:r>
      <w:r w:rsidRPr="00BA4849">
        <w:rPr>
          <w:sz w:val="28"/>
        </w:rPr>
        <w:t xml:space="preserve">) </w:t>
      </w:r>
      <w:r>
        <w:rPr>
          <w:sz w:val="28"/>
        </w:rPr>
        <w:t xml:space="preserve">в файле </w:t>
      </w:r>
      <w:r>
        <w:rPr>
          <w:sz w:val="28"/>
          <w:lang w:val="en-US"/>
        </w:rPr>
        <w:t>package</w:t>
      </w:r>
      <w:r w:rsidRPr="00BA4849">
        <w:rPr>
          <w:sz w:val="28"/>
        </w:rPr>
        <w:t>.</w:t>
      </w:r>
      <w:r>
        <w:rPr>
          <w:sz w:val="28"/>
          <w:lang w:val="en-US"/>
        </w:rPr>
        <w:t>json</w:t>
      </w:r>
      <w:r>
        <w:rPr>
          <w:sz w:val="28"/>
        </w:rPr>
        <w:t xml:space="preserve"> </w:t>
      </w:r>
      <w:r w:rsidRPr="00BA4849">
        <w:rPr>
          <w:sz w:val="28"/>
        </w:rPr>
        <w:t>(</w:t>
      </w:r>
      <w:r>
        <w:rPr>
          <w:sz w:val="28"/>
        </w:rPr>
        <w:t>приложение А).</w:t>
      </w:r>
    </w:p>
    <w:p w14:paraId="03870A78" w14:textId="48C569B3" w:rsidR="00684C79" w:rsidRDefault="00684C79" w:rsidP="00D82DFC">
      <w:pPr>
        <w:pStyle w:val="2"/>
      </w:pPr>
      <w:bookmarkStart w:id="25" w:name="_Toc106126967"/>
      <w:r>
        <w:t>3.</w:t>
      </w:r>
      <w:r>
        <w:rPr>
          <w:rStyle w:val="20"/>
          <w:b/>
        </w:rPr>
        <w:t>3</w:t>
      </w:r>
      <w:r>
        <w:t xml:space="preserve"> Разработка приложения</w:t>
      </w:r>
      <w:bookmarkEnd w:id="25"/>
    </w:p>
    <w:p w14:paraId="041717A5" w14:textId="2D82E92B" w:rsidR="00A04AB0" w:rsidRDefault="00684C79" w:rsidP="00A04AB0">
      <w:pPr>
        <w:jc w:val="both"/>
        <w:rPr>
          <w:sz w:val="28"/>
        </w:rPr>
      </w:pPr>
      <w:r>
        <w:rPr>
          <w:sz w:val="28"/>
        </w:rPr>
        <w:t xml:space="preserve">Итак, после того, как все библиотеки были установлены, можно приступить к процессу разработки. В начале </w:t>
      </w:r>
      <w:r w:rsidR="00775CEA">
        <w:rPr>
          <w:sz w:val="28"/>
        </w:rPr>
        <w:t xml:space="preserve">был создан </w:t>
      </w:r>
      <w:r>
        <w:rPr>
          <w:sz w:val="28"/>
        </w:rPr>
        <w:t xml:space="preserve">входной скриптовый файл </w:t>
      </w:r>
      <w:r w:rsidR="00D82DFC">
        <w:rPr>
          <w:sz w:val="28"/>
        </w:rPr>
        <w:t>–</w:t>
      </w:r>
      <w:r>
        <w:rPr>
          <w:sz w:val="28"/>
        </w:rPr>
        <w:t xml:space="preserve"> </w:t>
      </w:r>
      <w:r w:rsidR="00D82DFC">
        <w:rPr>
          <w:sz w:val="28"/>
          <w:lang w:val="en-US"/>
        </w:rPr>
        <w:t>index</w:t>
      </w:r>
      <w:r w:rsidR="00D82DFC" w:rsidRPr="00D82DFC">
        <w:rPr>
          <w:sz w:val="28"/>
        </w:rPr>
        <w:t>.</w:t>
      </w:r>
      <w:r w:rsidR="00D82DFC">
        <w:rPr>
          <w:sz w:val="28"/>
          <w:lang w:val="en-US"/>
        </w:rPr>
        <w:t>tsx</w:t>
      </w:r>
      <w:r w:rsidR="00D82DFC" w:rsidRPr="00D82DFC">
        <w:rPr>
          <w:sz w:val="28"/>
        </w:rPr>
        <w:t xml:space="preserve"> (</w:t>
      </w:r>
      <w:r w:rsidR="00D82DFC">
        <w:rPr>
          <w:sz w:val="28"/>
        </w:rPr>
        <w:t xml:space="preserve">приложение </w:t>
      </w:r>
      <w:r w:rsidR="00985996">
        <w:rPr>
          <w:sz w:val="28"/>
        </w:rPr>
        <w:t>Л</w:t>
      </w:r>
      <w:r w:rsidR="00D82DFC">
        <w:rPr>
          <w:sz w:val="28"/>
        </w:rPr>
        <w:t xml:space="preserve">). Именно с него начинается сборка проекта, в нем осуществляется внедрение </w:t>
      </w:r>
      <w:r w:rsidR="00D82DFC">
        <w:rPr>
          <w:sz w:val="28"/>
          <w:lang w:val="en-US"/>
        </w:rPr>
        <w:t>React</w:t>
      </w:r>
      <w:r w:rsidR="00D82DFC">
        <w:rPr>
          <w:sz w:val="28"/>
        </w:rPr>
        <w:t xml:space="preserve">-компонентов в исходный </w:t>
      </w:r>
      <w:r w:rsidR="00D82DFC">
        <w:rPr>
          <w:sz w:val="28"/>
          <w:lang w:val="en-US"/>
        </w:rPr>
        <w:t>HTML</w:t>
      </w:r>
      <w:r w:rsidR="00D82DFC" w:rsidRPr="00D82DFC">
        <w:rPr>
          <w:sz w:val="28"/>
        </w:rPr>
        <w:t xml:space="preserve"> </w:t>
      </w:r>
      <w:r w:rsidR="00D82DFC">
        <w:rPr>
          <w:sz w:val="28"/>
        </w:rPr>
        <w:t>файл</w:t>
      </w:r>
      <w:r w:rsidR="00A04AB0">
        <w:rPr>
          <w:sz w:val="28"/>
        </w:rPr>
        <w:t xml:space="preserve"> путем исполнения метода </w:t>
      </w:r>
      <w:r w:rsidR="00A04AB0">
        <w:rPr>
          <w:sz w:val="28"/>
          <w:lang w:val="en-US"/>
        </w:rPr>
        <w:t>ReactDOM</w:t>
      </w:r>
      <w:r w:rsidR="00A04AB0" w:rsidRPr="00A04AB0">
        <w:rPr>
          <w:sz w:val="28"/>
        </w:rPr>
        <w:t>.</w:t>
      </w:r>
      <w:r w:rsidR="00A04AB0">
        <w:rPr>
          <w:sz w:val="28"/>
          <w:lang w:val="en-US"/>
        </w:rPr>
        <w:t>render</w:t>
      </w:r>
      <w:r w:rsidR="00A04AB0" w:rsidRPr="00A04AB0">
        <w:rPr>
          <w:sz w:val="28"/>
        </w:rPr>
        <w:t xml:space="preserve">, </w:t>
      </w:r>
      <w:r w:rsidR="00A04AB0">
        <w:rPr>
          <w:sz w:val="28"/>
        </w:rPr>
        <w:t xml:space="preserve">который принимает на вход два параметра – родительский компонент всего приложения </w:t>
      </w:r>
      <w:r w:rsidR="00A04AB0">
        <w:rPr>
          <w:sz w:val="28"/>
          <w:lang w:val="en-US"/>
        </w:rPr>
        <w:t>app</w:t>
      </w:r>
      <w:r w:rsidR="00A04AB0" w:rsidRPr="00A04AB0">
        <w:rPr>
          <w:sz w:val="28"/>
        </w:rPr>
        <w:t>.</w:t>
      </w:r>
      <w:r w:rsidR="00A04AB0">
        <w:rPr>
          <w:sz w:val="28"/>
          <w:lang w:val="en-US"/>
        </w:rPr>
        <w:t>tsx</w:t>
      </w:r>
      <w:r w:rsidR="00A04AB0" w:rsidRPr="00A04AB0">
        <w:rPr>
          <w:sz w:val="28"/>
        </w:rPr>
        <w:t xml:space="preserve"> </w:t>
      </w:r>
      <w:r w:rsidR="00A04AB0">
        <w:rPr>
          <w:sz w:val="28"/>
        </w:rPr>
        <w:t>и ссылку на узел, в который его помещать</w:t>
      </w:r>
      <w:r w:rsidR="00D82DFC">
        <w:rPr>
          <w:sz w:val="28"/>
        </w:rPr>
        <w:t xml:space="preserve">. </w:t>
      </w:r>
      <w:r w:rsidR="00BE43BC">
        <w:rPr>
          <w:sz w:val="28"/>
        </w:rPr>
        <w:t xml:space="preserve">Глобальные стили для страниц описаны в файле </w:t>
      </w:r>
      <w:r w:rsidR="00BE43BC">
        <w:rPr>
          <w:sz w:val="28"/>
          <w:lang w:val="en-US"/>
        </w:rPr>
        <w:t>GlobalStyle</w:t>
      </w:r>
      <w:r w:rsidR="00BE43BC" w:rsidRPr="00BE43BC">
        <w:rPr>
          <w:sz w:val="28"/>
        </w:rPr>
        <w:t>.</w:t>
      </w:r>
      <w:r w:rsidR="00BE43BC">
        <w:rPr>
          <w:sz w:val="28"/>
          <w:lang w:val="en-US"/>
        </w:rPr>
        <w:t>ts</w:t>
      </w:r>
      <w:r w:rsidR="00BE43BC" w:rsidRPr="00BE43BC">
        <w:rPr>
          <w:sz w:val="28"/>
        </w:rPr>
        <w:t xml:space="preserve"> (</w:t>
      </w:r>
      <w:r w:rsidR="006F574D">
        <w:rPr>
          <w:sz w:val="28"/>
        </w:rPr>
        <w:t xml:space="preserve">приложение </w:t>
      </w:r>
      <w:r w:rsidR="00985996">
        <w:rPr>
          <w:sz w:val="28"/>
        </w:rPr>
        <w:t>И, с.1</w:t>
      </w:r>
      <w:r w:rsidR="00F6358D">
        <w:rPr>
          <w:sz w:val="28"/>
        </w:rPr>
        <w:t>32</w:t>
      </w:r>
      <w:r w:rsidR="006F574D">
        <w:rPr>
          <w:sz w:val="28"/>
        </w:rPr>
        <w:t>)</w:t>
      </w:r>
      <w:r w:rsidR="00A04AB0">
        <w:rPr>
          <w:sz w:val="28"/>
        </w:rPr>
        <w:t xml:space="preserve">, в нем определены базовые переменные </w:t>
      </w:r>
      <w:r w:rsidR="00A04AB0">
        <w:rPr>
          <w:sz w:val="28"/>
        </w:rPr>
        <w:lastRenderedPageBreak/>
        <w:t xml:space="preserve">цветов и параметры для всего приложения. </w:t>
      </w:r>
      <w:r w:rsidR="00BE43BC">
        <w:rPr>
          <w:sz w:val="28"/>
        </w:rPr>
        <w:t>Большинство компонент</w:t>
      </w:r>
      <w:r w:rsidR="00A04AB0">
        <w:rPr>
          <w:sz w:val="28"/>
        </w:rPr>
        <w:t>ов</w:t>
      </w:r>
      <w:r w:rsidR="00BE43BC">
        <w:rPr>
          <w:sz w:val="28"/>
        </w:rPr>
        <w:t xml:space="preserve"> реализовано с помощью библиотеки </w:t>
      </w:r>
      <w:r w:rsidR="00BE43BC">
        <w:rPr>
          <w:sz w:val="28"/>
          <w:lang w:val="en-US"/>
        </w:rPr>
        <w:t>styled</w:t>
      </w:r>
      <w:r w:rsidR="00BE43BC" w:rsidRPr="00BE43BC">
        <w:rPr>
          <w:sz w:val="28"/>
        </w:rPr>
        <w:t>-</w:t>
      </w:r>
      <w:r w:rsidR="00BE43BC">
        <w:rPr>
          <w:sz w:val="28"/>
          <w:lang w:val="en-US"/>
        </w:rPr>
        <w:t>components</w:t>
      </w:r>
      <w:r w:rsidR="00A04AB0">
        <w:rPr>
          <w:sz w:val="28"/>
        </w:rPr>
        <w:t xml:space="preserve">, позволяющей использовать </w:t>
      </w:r>
      <w:r w:rsidR="00A04AB0">
        <w:rPr>
          <w:sz w:val="28"/>
          <w:lang w:val="en-US"/>
        </w:rPr>
        <w:t>CSS</w:t>
      </w:r>
      <w:r w:rsidR="00A04AB0" w:rsidRPr="00A04AB0">
        <w:rPr>
          <w:sz w:val="28"/>
        </w:rPr>
        <w:t xml:space="preserve"> </w:t>
      </w:r>
      <w:r w:rsidR="00A04AB0">
        <w:rPr>
          <w:sz w:val="28"/>
        </w:rPr>
        <w:t xml:space="preserve">внутри </w:t>
      </w:r>
      <w:r w:rsidR="00A04AB0">
        <w:rPr>
          <w:sz w:val="28"/>
          <w:lang w:val="en-US"/>
        </w:rPr>
        <w:t>JavaScript</w:t>
      </w:r>
      <w:r w:rsidR="00BE43BC" w:rsidRPr="00BE43BC">
        <w:rPr>
          <w:sz w:val="28"/>
        </w:rPr>
        <w:t>.</w:t>
      </w:r>
      <w:r w:rsidR="00A04AB0" w:rsidRPr="00A04AB0">
        <w:rPr>
          <w:sz w:val="28"/>
        </w:rPr>
        <w:t xml:space="preserve"> </w:t>
      </w:r>
      <w:r w:rsidR="00A04AB0">
        <w:rPr>
          <w:sz w:val="28"/>
        </w:rPr>
        <w:t>Как правило – на каждую компоненту выделяется своя директория, в которой должны присутствовать следующие</w:t>
      </w:r>
      <w:r w:rsidR="00A04AB0" w:rsidRPr="00E73B44">
        <w:rPr>
          <w:sz w:val="28"/>
        </w:rPr>
        <w:t xml:space="preserve"> </w:t>
      </w:r>
      <w:r w:rsidR="00A04AB0">
        <w:rPr>
          <w:sz w:val="28"/>
        </w:rPr>
        <w:t>файлы</w:t>
      </w:r>
      <w:r w:rsidR="00A04AB0" w:rsidRPr="00E73B44">
        <w:rPr>
          <w:sz w:val="28"/>
        </w:rPr>
        <w:t>:</w:t>
      </w:r>
    </w:p>
    <w:p w14:paraId="04F2D276" w14:textId="6121F085" w:rsidR="00A04AB0" w:rsidRPr="00E73B44" w:rsidRDefault="003861BD" w:rsidP="00A04AB0">
      <w:pPr>
        <w:pStyle w:val="a5"/>
        <w:numPr>
          <w:ilvl w:val="0"/>
          <w:numId w:val="25"/>
        </w:numPr>
        <w:jc w:val="both"/>
        <w:rPr>
          <w:sz w:val="28"/>
        </w:rPr>
      </w:pPr>
      <w:r>
        <w:rPr>
          <w:sz w:val="28"/>
        </w:rPr>
        <w:t>и</w:t>
      </w:r>
      <w:r w:rsidR="00A04AB0">
        <w:rPr>
          <w:sz w:val="28"/>
        </w:rPr>
        <w:t xml:space="preserve">сходный файл компоненты – </w:t>
      </w:r>
      <w:r w:rsidR="00A04AB0">
        <w:rPr>
          <w:sz w:val="28"/>
          <w:lang w:val="en-US"/>
        </w:rPr>
        <w:t>index</w:t>
      </w:r>
      <w:r w:rsidR="00A04AB0" w:rsidRPr="003861BD">
        <w:rPr>
          <w:sz w:val="28"/>
        </w:rPr>
        <w:t>.</w:t>
      </w:r>
      <w:r w:rsidR="00A04AB0">
        <w:rPr>
          <w:sz w:val="28"/>
          <w:lang w:val="en-US"/>
        </w:rPr>
        <w:t>tsx</w:t>
      </w:r>
      <w:r w:rsidRPr="003861BD">
        <w:rPr>
          <w:sz w:val="28"/>
        </w:rPr>
        <w:t>;</w:t>
      </w:r>
    </w:p>
    <w:p w14:paraId="7280B136" w14:textId="6E150A23" w:rsidR="00A04AB0" w:rsidRPr="00E73B44" w:rsidRDefault="003861BD" w:rsidP="00A04AB0">
      <w:pPr>
        <w:pStyle w:val="a5"/>
        <w:numPr>
          <w:ilvl w:val="0"/>
          <w:numId w:val="25"/>
        </w:numPr>
        <w:jc w:val="both"/>
        <w:rPr>
          <w:sz w:val="28"/>
        </w:rPr>
      </w:pPr>
      <w:r>
        <w:rPr>
          <w:sz w:val="28"/>
        </w:rPr>
        <w:t>ф</w:t>
      </w:r>
      <w:r w:rsidR="00A04AB0">
        <w:rPr>
          <w:sz w:val="28"/>
        </w:rPr>
        <w:t xml:space="preserve">айл, определяющий тип принимаемых параметров для компоненты - </w:t>
      </w:r>
      <w:r w:rsidR="00A04AB0" w:rsidRPr="00E73B44">
        <w:rPr>
          <w:sz w:val="28"/>
        </w:rPr>
        <w:t>*</w:t>
      </w:r>
      <w:r w:rsidR="00A04AB0">
        <w:rPr>
          <w:sz w:val="28"/>
        </w:rPr>
        <w:t>имя*.</w:t>
      </w:r>
      <w:r w:rsidR="00A04AB0">
        <w:rPr>
          <w:sz w:val="28"/>
          <w:lang w:val="en-US"/>
        </w:rPr>
        <w:t>types</w:t>
      </w:r>
      <w:r w:rsidR="00A04AB0" w:rsidRPr="00E73B44">
        <w:rPr>
          <w:sz w:val="28"/>
        </w:rPr>
        <w:t>.</w:t>
      </w:r>
      <w:r w:rsidR="00A04AB0">
        <w:rPr>
          <w:sz w:val="28"/>
          <w:lang w:val="en-US"/>
        </w:rPr>
        <w:t>ts</w:t>
      </w:r>
      <w:r w:rsidRPr="003861BD">
        <w:rPr>
          <w:sz w:val="28"/>
        </w:rPr>
        <w:t>;</w:t>
      </w:r>
    </w:p>
    <w:p w14:paraId="4E1B553C" w14:textId="6CB46F62" w:rsidR="00A04AB0" w:rsidRPr="00E53382" w:rsidRDefault="003861BD" w:rsidP="00A04AB0">
      <w:pPr>
        <w:pStyle w:val="a5"/>
        <w:numPr>
          <w:ilvl w:val="0"/>
          <w:numId w:val="25"/>
        </w:numPr>
        <w:jc w:val="both"/>
        <w:rPr>
          <w:sz w:val="28"/>
        </w:rPr>
      </w:pPr>
      <w:r>
        <w:rPr>
          <w:sz w:val="28"/>
        </w:rPr>
        <w:t>ф</w:t>
      </w:r>
      <w:r w:rsidR="00A04AB0">
        <w:rPr>
          <w:sz w:val="28"/>
        </w:rPr>
        <w:t xml:space="preserve">айл, содержащий стилизированные благодаря </w:t>
      </w:r>
      <w:r w:rsidR="00A04AB0">
        <w:rPr>
          <w:sz w:val="28"/>
          <w:lang w:val="en-US"/>
        </w:rPr>
        <w:t>styled</w:t>
      </w:r>
      <w:r w:rsidR="00A04AB0" w:rsidRPr="00E73B44">
        <w:rPr>
          <w:sz w:val="28"/>
        </w:rPr>
        <w:t>-</w:t>
      </w:r>
      <w:r w:rsidR="00A04AB0">
        <w:rPr>
          <w:sz w:val="28"/>
          <w:lang w:val="en-US"/>
        </w:rPr>
        <w:t>components</w:t>
      </w:r>
      <w:r w:rsidR="00A04AB0" w:rsidRPr="00E73B44">
        <w:rPr>
          <w:sz w:val="28"/>
        </w:rPr>
        <w:t xml:space="preserve"> </w:t>
      </w:r>
      <w:r w:rsidR="00A04AB0">
        <w:rPr>
          <w:sz w:val="28"/>
        </w:rPr>
        <w:t>компоненты - *имя*.</w:t>
      </w:r>
      <w:r w:rsidR="00A04AB0">
        <w:rPr>
          <w:sz w:val="28"/>
          <w:lang w:val="en-US"/>
        </w:rPr>
        <w:t>styled</w:t>
      </w:r>
      <w:r w:rsidR="00A04AB0" w:rsidRPr="00E73B44">
        <w:rPr>
          <w:sz w:val="28"/>
        </w:rPr>
        <w:t>.</w:t>
      </w:r>
      <w:r w:rsidR="00A04AB0">
        <w:rPr>
          <w:sz w:val="28"/>
          <w:lang w:val="en-US"/>
        </w:rPr>
        <w:t>ts</w:t>
      </w:r>
      <w:r>
        <w:rPr>
          <w:sz w:val="28"/>
        </w:rPr>
        <w:t>.</w:t>
      </w:r>
    </w:p>
    <w:p w14:paraId="140E37E7" w14:textId="36B7754B" w:rsidR="00BA4849" w:rsidRPr="00BE43BC" w:rsidRDefault="00BA4849" w:rsidP="00684C79">
      <w:pPr>
        <w:jc w:val="both"/>
        <w:rPr>
          <w:sz w:val="28"/>
        </w:rPr>
      </w:pPr>
    </w:p>
    <w:p w14:paraId="0956CC01" w14:textId="4208A2BE" w:rsidR="00D82DFC" w:rsidRPr="00BE43BC" w:rsidRDefault="00D82DFC" w:rsidP="00D82DFC">
      <w:pPr>
        <w:pStyle w:val="3"/>
      </w:pPr>
      <w:bookmarkStart w:id="26" w:name="_Toc106126968"/>
      <w:r>
        <w:t>3.</w:t>
      </w:r>
      <w:r>
        <w:rPr>
          <w:rStyle w:val="20"/>
          <w:b/>
        </w:rPr>
        <w:t>3.1</w:t>
      </w:r>
      <w:r>
        <w:t xml:space="preserve"> Разработка шапки</w:t>
      </w:r>
      <w:bookmarkEnd w:id="26"/>
      <w:r w:rsidRPr="00BE43BC">
        <w:t xml:space="preserve"> </w:t>
      </w:r>
    </w:p>
    <w:p w14:paraId="72ACEF0C" w14:textId="0723D10A" w:rsidR="00E73B44" w:rsidRPr="00E53382" w:rsidRDefault="00BE43BC" w:rsidP="00A04AB0">
      <w:pPr>
        <w:jc w:val="both"/>
        <w:rPr>
          <w:sz w:val="28"/>
        </w:rPr>
      </w:pPr>
      <w:r>
        <w:rPr>
          <w:sz w:val="28"/>
        </w:rPr>
        <w:t xml:space="preserve">Шапка веб-страницы состоит из двух составных элементов – обертки (область, которую занимает вся шапка) и контентной части. Контент состоит из логотипа и </w:t>
      </w:r>
      <w:r w:rsidR="00E73B44">
        <w:rPr>
          <w:sz w:val="28"/>
        </w:rPr>
        <w:t>навигационной панели, содержащий три ссылки</w:t>
      </w:r>
      <w:r>
        <w:rPr>
          <w:sz w:val="28"/>
        </w:rPr>
        <w:t xml:space="preserve"> на разделы приложения.</w:t>
      </w:r>
      <w:r w:rsidR="00E73B44">
        <w:rPr>
          <w:sz w:val="28"/>
        </w:rPr>
        <w:t xml:space="preserve"> </w:t>
      </w:r>
    </w:p>
    <w:p w14:paraId="345FFF18" w14:textId="6B5B778F" w:rsidR="00E53382" w:rsidRDefault="00E53382" w:rsidP="00E53382">
      <w:pPr>
        <w:jc w:val="both"/>
        <w:rPr>
          <w:sz w:val="28"/>
        </w:rPr>
      </w:pPr>
      <w:r>
        <w:rPr>
          <w:sz w:val="28"/>
        </w:rPr>
        <w:t xml:space="preserve">При реализации компонента необходимо идти от обратного, то есть сначала разработать компонент навигационной панели: </w:t>
      </w:r>
    </w:p>
    <w:p w14:paraId="2F069346" w14:textId="7BACC081" w:rsidR="00E53382" w:rsidRPr="00E53382" w:rsidRDefault="00E53382" w:rsidP="00E53382">
      <w:pPr>
        <w:jc w:val="both"/>
        <w:rPr>
          <w:sz w:val="28"/>
        </w:rPr>
      </w:pPr>
      <w:r>
        <w:rPr>
          <w:sz w:val="28"/>
        </w:rPr>
        <w:t>Компонент «</w:t>
      </w:r>
      <w:r>
        <w:rPr>
          <w:sz w:val="28"/>
          <w:lang w:val="en-US"/>
        </w:rPr>
        <w:t>NavBar</w:t>
      </w:r>
      <w:r>
        <w:rPr>
          <w:sz w:val="28"/>
        </w:rPr>
        <w:t>»</w:t>
      </w:r>
      <w:r w:rsidRPr="00E53382">
        <w:rPr>
          <w:sz w:val="28"/>
        </w:rPr>
        <w:t xml:space="preserve"> </w:t>
      </w:r>
      <w:r>
        <w:rPr>
          <w:sz w:val="28"/>
        </w:rPr>
        <w:t xml:space="preserve">принимает на вход массив объектов, хранящих ссылки и наименования для разделов и возвращает </w:t>
      </w:r>
      <w:r w:rsidR="00A04AB0">
        <w:rPr>
          <w:sz w:val="28"/>
        </w:rPr>
        <w:t xml:space="preserve">стилизованный </w:t>
      </w:r>
      <w:r>
        <w:rPr>
          <w:sz w:val="28"/>
        </w:rPr>
        <w:t>список компонентов «</w:t>
      </w:r>
      <w:r>
        <w:rPr>
          <w:sz w:val="28"/>
          <w:lang w:val="en-US"/>
        </w:rPr>
        <w:t>NavLink</w:t>
      </w:r>
      <w:r>
        <w:rPr>
          <w:sz w:val="28"/>
        </w:rPr>
        <w:t>»</w:t>
      </w:r>
      <w:r w:rsidR="00A04AB0">
        <w:rPr>
          <w:sz w:val="28"/>
        </w:rPr>
        <w:t xml:space="preserve">, помещенных внутрь так называемого </w:t>
      </w:r>
      <w:r w:rsidR="00A04AB0">
        <w:rPr>
          <w:sz w:val="28"/>
          <w:lang w:val="en-US"/>
        </w:rPr>
        <w:t>fle</w:t>
      </w:r>
      <w:r w:rsidR="00A04AB0">
        <w:rPr>
          <w:sz w:val="28"/>
        </w:rPr>
        <w:t>x-контейнера – элемента, обеспечивающего вывод элементов в ряд друг за другом</w:t>
      </w:r>
      <w:r>
        <w:rPr>
          <w:sz w:val="28"/>
        </w:rPr>
        <w:t xml:space="preserve">. </w:t>
      </w:r>
      <w:r>
        <w:rPr>
          <w:sz w:val="28"/>
          <w:lang w:val="en-US"/>
        </w:rPr>
        <w:t>NavLink</w:t>
      </w:r>
      <w:r w:rsidRPr="00E53382">
        <w:rPr>
          <w:sz w:val="28"/>
        </w:rPr>
        <w:t xml:space="preserve"> </w:t>
      </w:r>
      <w:r>
        <w:rPr>
          <w:sz w:val="28"/>
        </w:rPr>
        <w:t xml:space="preserve">- ссылочный компонент из библиотеки </w:t>
      </w:r>
      <w:r>
        <w:rPr>
          <w:sz w:val="28"/>
          <w:lang w:val="en-US"/>
        </w:rPr>
        <w:t>react</w:t>
      </w:r>
      <w:r w:rsidRPr="00E53382">
        <w:rPr>
          <w:sz w:val="28"/>
        </w:rPr>
        <w:t>-</w:t>
      </w:r>
      <w:r>
        <w:rPr>
          <w:sz w:val="28"/>
          <w:lang w:val="en-US"/>
        </w:rPr>
        <w:t>router</w:t>
      </w:r>
      <w:r w:rsidRPr="00E53382">
        <w:rPr>
          <w:sz w:val="28"/>
        </w:rPr>
        <w:t>-</w:t>
      </w:r>
      <w:r>
        <w:rPr>
          <w:sz w:val="28"/>
          <w:lang w:val="en-US"/>
        </w:rPr>
        <w:t>dom</w:t>
      </w:r>
      <w:r w:rsidRPr="00E53382">
        <w:rPr>
          <w:sz w:val="28"/>
        </w:rPr>
        <w:t xml:space="preserve">, </w:t>
      </w:r>
      <w:r>
        <w:rPr>
          <w:sz w:val="28"/>
        </w:rPr>
        <w:t>экосистемы Реакта</w:t>
      </w:r>
      <w:r w:rsidR="009C52C9">
        <w:rPr>
          <w:sz w:val="28"/>
        </w:rPr>
        <w:t xml:space="preserve">, принимающий в параметры путь </w:t>
      </w:r>
      <w:r w:rsidR="009C52C9">
        <w:rPr>
          <w:sz w:val="28"/>
          <w:lang w:val="en-US"/>
        </w:rPr>
        <w:t>URL</w:t>
      </w:r>
      <w:r w:rsidR="009C52C9" w:rsidRPr="009C52C9">
        <w:rPr>
          <w:sz w:val="28"/>
        </w:rPr>
        <w:t xml:space="preserve">, </w:t>
      </w:r>
      <w:r w:rsidR="009C52C9">
        <w:rPr>
          <w:sz w:val="28"/>
        </w:rPr>
        <w:t>на который перейдет пользователь при нажатии</w:t>
      </w:r>
      <w:r w:rsidR="00A04AB0">
        <w:rPr>
          <w:sz w:val="28"/>
        </w:rPr>
        <w:t xml:space="preserve"> на ссылку</w:t>
      </w:r>
      <w:r>
        <w:rPr>
          <w:sz w:val="28"/>
        </w:rPr>
        <w:t xml:space="preserve">. </w:t>
      </w:r>
    </w:p>
    <w:p w14:paraId="41B4634D" w14:textId="643FDBF6" w:rsidR="00E73B44" w:rsidRDefault="00E73B44" w:rsidP="00E73B44">
      <w:pPr>
        <w:jc w:val="both"/>
        <w:rPr>
          <w:sz w:val="28"/>
        </w:rPr>
      </w:pPr>
      <w:r>
        <w:rPr>
          <w:sz w:val="28"/>
        </w:rPr>
        <w:t>Компонент шапки</w:t>
      </w:r>
      <w:r w:rsidR="00E53382">
        <w:rPr>
          <w:sz w:val="28"/>
        </w:rPr>
        <w:t xml:space="preserve"> (приложение </w:t>
      </w:r>
      <w:r w:rsidR="00985996">
        <w:rPr>
          <w:sz w:val="28"/>
        </w:rPr>
        <w:t>В, с.7</w:t>
      </w:r>
      <w:r w:rsidR="00F6358D">
        <w:rPr>
          <w:sz w:val="28"/>
        </w:rPr>
        <w:t>8</w:t>
      </w:r>
      <w:r w:rsidR="00E53382">
        <w:rPr>
          <w:sz w:val="28"/>
        </w:rPr>
        <w:t>)</w:t>
      </w:r>
      <w:r>
        <w:rPr>
          <w:sz w:val="28"/>
        </w:rPr>
        <w:t xml:space="preserve"> страницы носит наименование «</w:t>
      </w:r>
      <w:r>
        <w:rPr>
          <w:sz w:val="28"/>
          <w:lang w:val="en-US"/>
        </w:rPr>
        <w:t>Header</w:t>
      </w:r>
      <w:r>
        <w:rPr>
          <w:sz w:val="28"/>
        </w:rPr>
        <w:t>», и в себе содержит стилизованные компоненты «</w:t>
      </w:r>
      <w:r>
        <w:rPr>
          <w:sz w:val="28"/>
          <w:lang w:val="en-US"/>
        </w:rPr>
        <w:t>HeaderWrapper</w:t>
      </w:r>
      <w:r>
        <w:rPr>
          <w:sz w:val="28"/>
        </w:rPr>
        <w:t>»</w:t>
      </w:r>
      <w:r w:rsidR="00A04AB0">
        <w:rPr>
          <w:sz w:val="28"/>
        </w:rPr>
        <w:t xml:space="preserve"> (приложение В, с.7</w:t>
      </w:r>
      <w:r w:rsidR="00F6358D">
        <w:rPr>
          <w:sz w:val="28"/>
        </w:rPr>
        <w:t>9</w:t>
      </w:r>
      <w:r w:rsidR="00A04AB0">
        <w:rPr>
          <w:sz w:val="28"/>
        </w:rPr>
        <w:t xml:space="preserve">) </w:t>
      </w:r>
      <w:r w:rsidR="0079340C">
        <w:rPr>
          <w:sz w:val="28"/>
        </w:rPr>
        <w:t xml:space="preserve"> —</w:t>
      </w:r>
      <w:r w:rsidR="00A04AB0">
        <w:rPr>
          <w:sz w:val="28"/>
        </w:rPr>
        <w:t xml:space="preserve"> компонент-обертка, содержащий базовые свойства стиля для всей области, используемой шапкой сайта, </w:t>
      </w:r>
      <w:r w:rsidR="0079340C">
        <w:rPr>
          <w:sz w:val="28"/>
        </w:rPr>
        <w:t xml:space="preserve">а именно </w:t>
      </w:r>
      <w:r w:rsidR="00A04AB0">
        <w:rPr>
          <w:sz w:val="28"/>
        </w:rPr>
        <w:t xml:space="preserve">цвет фона, цвет </w:t>
      </w:r>
      <w:r w:rsidR="00A04AB0">
        <w:rPr>
          <w:sz w:val="28"/>
        </w:rPr>
        <w:lastRenderedPageBreak/>
        <w:t>и размер разделителя блоков</w:t>
      </w:r>
      <w:r w:rsidRPr="00E73B44">
        <w:rPr>
          <w:sz w:val="28"/>
        </w:rPr>
        <w:t xml:space="preserve">, </w:t>
      </w:r>
      <w:r>
        <w:rPr>
          <w:sz w:val="28"/>
        </w:rPr>
        <w:t>«</w:t>
      </w:r>
      <w:r>
        <w:rPr>
          <w:sz w:val="28"/>
          <w:lang w:val="en-US"/>
        </w:rPr>
        <w:t>HeaderContent</w:t>
      </w:r>
      <w:r>
        <w:rPr>
          <w:sz w:val="28"/>
        </w:rPr>
        <w:t>»</w:t>
      </w:r>
      <w:r w:rsidR="00A04AB0">
        <w:rPr>
          <w:sz w:val="28"/>
        </w:rPr>
        <w:t xml:space="preserve"> (приложение В, с.7</w:t>
      </w:r>
      <w:r w:rsidR="00F6358D">
        <w:rPr>
          <w:sz w:val="28"/>
        </w:rPr>
        <w:t>9</w:t>
      </w:r>
      <w:r w:rsidR="00A04AB0">
        <w:rPr>
          <w:sz w:val="28"/>
        </w:rPr>
        <w:t xml:space="preserve">) </w:t>
      </w:r>
      <w:r w:rsidR="0079340C">
        <w:rPr>
          <w:sz w:val="28"/>
        </w:rPr>
        <w:t>—</w:t>
      </w:r>
      <w:r w:rsidR="00A04AB0">
        <w:rPr>
          <w:sz w:val="28"/>
        </w:rPr>
        <w:t xml:space="preserve"> компонент, содержащий всю контентную часть шапки, содержащий определение стилей для блока с контентом,</w:t>
      </w:r>
      <w:r w:rsidR="00A04AB0" w:rsidRPr="00A04AB0">
        <w:rPr>
          <w:sz w:val="28"/>
        </w:rPr>
        <w:t xml:space="preserve"> </w:t>
      </w:r>
      <w:r w:rsidR="00A04AB0">
        <w:rPr>
          <w:sz w:val="28"/>
        </w:rPr>
        <w:t xml:space="preserve">а именно размер (длина и ширина), отступы, форму отображения </w:t>
      </w:r>
      <w:r w:rsidR="00A04AB0">
        <w:rPr>
          <w:sz w:val="28"/>
          <w:lang w:val="en-US"/>
        </w:rPr>
        <w:t>flex</w:t>
      </w:r>
      <w:r w:rsidR="00A04AB0">
        <w:rPr>
          <w:sz w:val="28"/>
        </w:rPr>
        <w:t xml:space="preserve"> для расположения элементов в ряд</w:t>
      </w:r>
      <w:r w:rsidRPr="00E73B44">
        <w:rPr>
          <w:sz w:val="28"/>
        </w:rPr>
        <w:t xml:space="preserve">, </w:t>
      </w:r>
      <w:r>
        <w:rPr>
          <w:sz w:val="28"/>
        </w:rPr>
        <w:t>«</w:t>
      </w:r>
      <w:r>
        <w:rPr>
          <w:sz w:val="28"/>
          <w:lang w:val="en-US"/>
        </w:rPr>
        <w:t>Logo</w:t>
      </w:r>
      <w:r>
        <w:rPr>
          <w:sz w:val="28"/>
        </w:rPr>
        <w:t>»</w:t>
      </w:r>
      <w:r w:rsidR="00F6358D">
        <w:rPr>
          <w:sz w:val="28"/>
        </w:rPr>
        <w:t xml:space="preserve"> (приложение В, с.78)  </w:t>
      </w:r>
      <w:r w:rsidR="0079340C">
        <w:rPr>
          <w:sz w:val="28"/>
        </w:rPr>
        <w:t xml:space="preserve"> — компонент, определяющий свойства логотипа — длину и ширину.</w:t>
      </w:r>
      <w:r w:rsidR="00E53382">
        <w:rPr>
          <w:sz w:val="28"/>
        </w:rPr>
        <w:t xml:space="preserve"> </w:t>
      </w:r>
      <w:r w:rsidR="0079340C">
        <w:rPr>
          <w:sz w:val="28"/>
        </w:rPr>
        <w:t>А</w:t>
      </w:r>
      <w:r>
        <w:rPr>
          <w:sz w:val="28"/>
        </w:rPr>
        <w:t xml:space="preserve"> также компонент </w:t>
      </w:r>
      <w:r w:rsidR="00A04AB0">
        <w:rPr>
          <w:sz w:val="28"/>
        </w:rPr>
        <w:t xml:space="preserve">уже реализованной </w:t>
      </w:r>
      <w:r>
        <w:rPr>
          <w:sz w:val="28"/>
        </w:rPr>
        <w:t>навигационной панели – «</w:t>
      </w:r>
      <w:r>
        <w:rPr>
          <w:sz w:val="28"/>
          <w:lang w:val="en-US"/>
        </w:rPr>
        <w:t>NavBar</w:t>
      </w:r>
      <w:r>
        <w:rPr>
          <w:sz w:val="28"/>
        </w:rPr>
        <w:t>», принимающей на вход массив объектов, хранящих ссылки и наименования для разделов.</w:t>
      </w:r>
    </w:p>
    <w:p w14:paraId="4D255465" w14:textId="77777777" w:rsidR="0079340C" w:rsidRDefault="0079340C" w:rsidP="0079340C">
      <w:pPr>
        <w:keepNext/>
        <w:jc w:val="center"/>
      </w:pPr>
      <w:r>
        <w:rPr>
          <w:noProof/>
          <w:sz w:val="28"/>
          <w:lang w:eastAsia="ru-RU"/>
        </w:rPr>
        <w:drawing>
          <wp:inline distT="0" distB="0" distL="0" distR="0" wp14:anchorId="47226473" wp14:editId="6D226B30">
            <wp:extent cx="5666232" cy="63563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4129" cy="643252"/>
                    </a:xfrm>
                    <a:prstGeom prst="rect">
                      <a:avLst/>
                    </a:prstGeom>
                    <a:noFill/>
                    <a:ln>
                      <a:noFill/>
                    </a:ln>
                  </pic:spPr>
                </pic:pic>
              </a:graphicData>
            </a:graphic>
          </wp:inline>
        </w:drawing>
      </w:r>
    </w:p>
    <w:p w14:paraId="6ECAF623" w14:textId="2843D70D" w:rsidR="0079340C" w:rsidRPr="0079340C" w:rsidRDefault="0079340C" w:rsidP="0079340C">
      <w:pPr>
        <w:pStyle w:val="af4"/>
        <w:jc w:val="center"/>
        <w:rPr>
          <w:i w:val="0"/>
          <w:color w:val="auto"/>
          <w:sz w:val="44"/>
        </w:rPr>
      </w:pPr>
      <w:r w:rsidRPr="0079340C">
        <w:rPr>
          <w:i w:val="0"/>
          <w:color w:val="auto"/>
          <w:sz w:val="28"/>
        </w:rPr>
        <w:t xml:space="preserve">Рисунок </w:t>
      </w:r>
      <w:r>
        <w:rPr>
          <w:i w:val="0"/>
          <w:color w:val="auto"/>
          <w:sz w:val="28"/>
          <w:lang w:val="en-US"/>
        </w:rPr>
        <w:t>21</w:t>
      </w:r>
      <w:r w:rsidRPr="0079340C">
        <w:rPr>
          <w:i w:val="0"/>
          <w:color w:val="auto"/>
          <w:sz w:val="28"/>
          <w:lang w:val="en-US"/>
        </w:rPr>
        <w:t xml:space="preserve"> — </w:t>
      </w:r>
      <w:r w:rsidRPr="0079340C">
        <w:rPr>
          <w:i w:val="0"/>
          <w:color w:val="auto"/>
          <w:sz w:val="28"/>
        </w:rPr>
        <w:t xml:space="preserve">Структура компонента </w:t>
      </w:r>
      <w:r w:rsidRPr="0079340C">
        <w:rPr>
          <w:i w:val="0"/>
          <w:color w:val="auto"/>
          <w:sz w:val="28"/>
          <w:lang w:val="en-US"/>
        </w:rPr>
        <w:t>Header</w:t>
      </w:r>
    </w:p>
    <w:p w14:paraId="2CE83CCA" w14:textId="77777777" w:rsidR="009C52C9" w:rsidRDefault="009C52C9" w:rsidP="009C52C9">
      <w:pPr>
        <w:keepNext/>
        <w:jc w:val="center"/>
      </w:pPr>
      <w:r>
        <w:rPr>
          <w:noProof/>
          <w:sz w:val="28"/>
          <w:lang w:eastAsia="ru-RU"/>
        </w:rPr>
        <w:drawing>
          <wp:inline distT="0" distB="0" distL="0" distR="0" wp14:anchorId="1006B7D7" wp14:editId="09AC0BBE">
            <wp:extent cx="5036820" cy="26670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15257" b="-6060"/>
                    <a:stretch/>
                  </pic:blipFill>
                  <pic:spPr bwMode="auto">
                    <a:xfrm>
                      <a:off x="0" y="0"/>
                      <a:ext cx="5036820" cy="266700"/>
                    </a:xfrm>
                    <a:prstGeom prst="rect">
                      <a:avLst/>
                    </a:prstGeom>
                    <a:noFill/>
                    <a:ln>
                      <a:noFill/>
                    </a:ln>
                    <a:extLst>
                      <a:ext uri="{53640926-AAD7-44D8-BBD7-CCE9431645EC}">
                        <a14:shadowObscured xmlns:a14="http://schemas.microsoft.com/office/drawing/2010/main"/>
                      </a:ext>
                    </a:extLst>
                  </pic:spPr>
                </pic:pic>
              </a:graphicData>
            </a:graphic>
          </wp:inline>
        </w:drawing>
      </w:r>
    </w:p>
    <w:p w14:paraId="5DCC2E53" w14:textId="38EF88DB" w:rsidR="009C52C9" w:rsidRPr="009C52C9" w:rsidRDefault="009C52C9" w:rsidP="009C52C9">
      <w:pPr>
        <w:pStyle w:val="af4"/>
        <w:jc w:val="center"/>
        <w:rPr>
          <w:i w:val="0"/>
          <w:color w:val="auto"/>
          <w:sz w:val="44"/>
        </w:rPr>
      </w:pPr>
      <w:r w:rsidRPr="009C52C9">
        <w:rPr>
          <w:i w:val="0"/>
          <w:color w:val="auto"/>
          <w:sz w:val="28"/>
        </w:rPr>
        <w:t xml:space="preserve">Рисунок </w:t>
      </w:r>
      <w:r w:rsidR="002C6D31" w:rsidRPr="006F574D">
        <w:rPr>
          <w:i w:val="0"/>
          <w:color w:val="auto"/>
          <w:sz w:val="28"/>
        </w:rPr>
        <w:t>2</w:t>
      </w:r>
      <w:r w:rsidR="0079340C" w:rsidRPr="007803F2">
        <w:rPr>
          <w:i w:val="0"/>
          <w:color w:val="auto"/>
          <w:sz w:val="28"/>
        </w:rPr>
        <w:t>2</w:t>
      </w:r>
      <w:r w:rsidRPr="009C52C9">
        <w:rPr>
          <w:i w:val="0"/>
          <w:color w:val="auto"/>
          <w:sz w:val="28"/>
        </w:rPr>
        <w:t xml:space="preserve"> </w:t>
      </w:r>
      <w:r w:rsidR="00CF17C0" w:rsidRPr="0061140A">
        <w:rPr>
          <w:sz w:val="28"/>
          <w:szCs w:val="28"/>
        </w:rPr>
        <w:t xml:space="preserve">— </w:t>
      </w:r>
      <w:r w:rsidR="002C6D31">
        <w:rPr>
          <w:i w:val="0"/>
          <w:color w:val="auto"/>
          <w:sz w:val="28"/>
        </w:rPr>
        <w:t>Р</w:t>
      </w:r>
      <w:r w:rsidRPr="009C52C9">
        <w:rPr>
          <w:i w:val="0"/>
          <w:color w:val="auto"/>
          <w:sz w:val="28"/>
        </w:rPr>
        <w:t xml:space="preserve">еализованный компонент </w:t>
      </w:r>
      <w:r w:rsidRPr="009C52C9">
        <w:rPr>
          <w:i w:val="0"/>
          <w:color w:val="auto"/>
          <w:sz w:val="28"/>
          <w:lang w:val="en-US"/>
        </w:rPr>
        <w:t>Header</w:t>
      </w:r>
    </w:p>
    <w:p w14:paraId="74010BB0" w14:textId="77777777" w:rsidR="009C52C9" w:rsidRDefault="009C52C9" w:rsidP="009C52C9">
      <w:pPr>
        <w:pStyle w:val="3"/>
      </w:pPr>
      <w:bookmarkStart w:id="27" w:name="_Toc106126969"/>
      <w:r>
        <w:t>3.</w:t>
      </w:r>
      <w:r>
        <w:rPr>
          <w:rStyle w:val="20"/>
          <w:b/>
        </w:rPr>
        <w:t>3.</w:t>
      </w:r>
      <w:r w:rsidRPr="009C52C9">
        <w:rPr>
          <w:rStyle w:val="20"/>
          <w:b/>
        </w:rPr>
        <w:t>2</w:t>
      </w:r>
      <w:r>
        <w:t xml:space="preserve"> Разработка маршрутизации</w:t>
      </w:r>
      <w:bookmarkEnd w:id="27"/>
    </w:p>
    <w:p w14:paraId="05B2BC38" w14:textId="77777777" w:rsidR="007A3715" w:rsidRPr="007A3715" w:rsidRDefault="007A3715" w:rsidP="009C52C9">
      <w:pPr>
        <w:rPr>
          <w:sz w:val="28"/>
        </w:rPr>
      </w:pPr>
      <w:r>
        <w:rPr>
          <w:sz w:val="28"/>
        </w:rPr>
        <w:t xml:space="preserve">Как уже было сказано, маршрутизация осуществляется благодаря использованию библиотеки </w:t>
      </w:r>
      <w:r>
        <w:rPr>
          <w:sz w:val="28"/>
          <w:lang w:val="en-US"/>
        </w:rPr>
        <w:t>react</w:t>
      </w:r>
      <w:r w:rsidRPr="007A3715">
        <w:rPr>
          <w:sz w:val="28"/>
        </w:rPr>
        <w:t>-</w:t>
      </w:r>
      <w:r>
        <w:rPr>
          <w:sz w:val="28"/>
          <w:lang w:val="en-US"/>
        </w:rPr>
        <w:t>router</w:t>
      </w:r>
      <w:r w:rsidRPr="007A3715">
        <w:rPr>
          <w:sz w:val="28"/>
        </w:rPr>
        <w:t>-</w:t>
      </w:r>
      <w:r>
        <w:rPr>
          <w:sz w:val="28"/>
          <w:lang w:val="en-US"/>
        </w:rPr>
        <w:t>dom</w:t>
      </w:r>
      <w:r w:rsidRPr="007A3715">
        <w:rPr>
          <w:sz w:val="28"/>
        </w:rPr>
        <w:t>.</w:t>
      </w:r>
    </w:p>
    <w:p w14:paraId="6808A655" w14:textId="4E220FE6" w:rsidR="009C52C9" w:rsidRDefault="009C52C9" w:rsidP="0079340C">
      <w:pPr>
        <w:jc w:val="both"/>
        <w:rPr>
          <w:sz w:val="28"/>
        </w:rPr>
      </w:pPr>
      <w:r>
        <w:rPr>
          <w:sz w:val="28"/>
        </w:rPr>
        <w:t>Всего в приложении доступно 3 маршрута – «</w:t>
      </w:r>
      <w:r w:rsidRPr="009C52C9">
        <w:rPr>
          <w:sz w:val="28"/>
        </w:rPr>
        <w:t>/</w:t>
      </w:r>
      <w:r>
        <w:rPr>
          <w:sz w:val="28"/>
          <w:lang w:val="en-US"/>
        </w:rPr>
        <w:t>events</w:t>
      </w:r>
      <w:r>
        <w:rPr>
          <w:sz w:val="28"/>
        </w:rPr>
        <w:t>»</w:t>
      </w:r>
      <w:r w:rsidRPr="009C52C9">
        <w:t xml:space="preserve">, </w:t>
      </w:r>
      <w:r>
        <w:rPr>
          <w:sz w:val="28"/>
        </w:rPr>
        <w:t>«</w:t>
      </w:r>
      <w:r w:rsidRPr="009C52C9">
        <w:rPr>
          <w:sz w:val="28"/>
        </w:rPr>
        <w:t>/</w:t>
      </w:r>
      <w:r>
        <w:rPr>
          <w:sz w:val="28"/>
          <w:lang w:val="en-US"/>
        </w:rPr>
        <w:t>favourites</w:t>
      </w:r>
      <w:r>
        <w:rPr>
          <w:sz w:val="28"/>
        </w:rPr>
        <w:t>»</w:t>
      </w:r>
      <w:r w:rsidRPr="009C52C9">
        <w:rPr>
          <w:sz w:val="28"/>
        </w:rPr>
        <w:t xml:space="preserve">, </w:t>
      </w:r>
      <w:r>
        <w:rPr>
          <w:sz w:val="28"/>
        </w:rPr>
        <w:t>«</w:t>
      </w:r>
      <w:r w:rsidRPr="009C52C9">
        <w:rPr>
          <w:sz w:val="28"/>
        </w:rPr>
        <w:t>/</w:t>
      </w:r>
      <w:r>
        <w:rPr>
          <w:sz w:val="28"/>
          <w:lang w:val="en-US"/>
        </w:rPr>
        <w:t>news</w:t>
      </w:r>
      <w:r>
        <w:rPr>
          <w:sz w:val="28"/>
        </w:rPr>
        <w:t>»</w:t>
      </w:r>
      <w:r w:rsidRPr="009C52C9">
        <w:rPr>
          <w:sz w:val="28"/>
        </w:rPr>
        <w:t xml:space="preserve"> </w:t>
      </w:r>
      <w:r w:rsidR="00CF17C0" w:rsidRPr="0061140A">
        <w:rPr>
          <w:sz w:val="28"/>
          <w:szCs w:val="28"/>
        </w:rPr>
        <w:t xml:space="preserve">— </w:t>
      </w:r>
      <w:r>
        <w:rPr>
          <w:sz w:val="28"/>
        </w:rPr>
        <w:t xml:space="preserve">разделы «События», «Избранное» и «Новости» соответственно. </w:t>
      </w:r>
      <w:r w:rsidR="007A3715">
        <w:rPr>
          <w:sz w:val="28"/>
        </w:rPr>
        <w:t>Роут «</w:t>
      </w:r>
      <w:r w:rsidR="007A3715" w:rsidRPr="007A3715">
        <w:rPr>
          <w:sz w:val="28"/>
        </w:rPr>
        <w:t>/</w:t>
      </w:r>
      <w:r w:rsidR="007A3715">
        <w:rPr>
          <w:sz w:val="28"/>
          <w:lang w:val="en-US"/>
        </w:rPr>
        <w:t>events</w:t>
      </w:r>
      <w:r w:rsidR="007A3715">
        <w:rPr>
          <w:sz w:val="28"/>
        </w:rPr>
        <w:t>» может быть расширен идентификатором вида спорта, при наличии которого открывается контентная часть спортивных событий.</w:t>
      </w:r>
    </w:p>
    <w:p w14:paraId="3BCAFFC5" w14:textId="1D2310CD" w:rsidR="0079340C" w:rsidRPr="007803F2" w:rsidRDefault="007A3715" w:rsidP="0079340C">
      <w:pPr>
        <w:jc w:val="both"/>
        <w:rPr>
          <w:sz w:val="28"/>
        </w:rPr>
      </w:pPr>
      <w:r>
        <w:rPr>
          <w:sz w:val="28"/>
        </w:rPr>
        <w:t xml:space="preserve">Все доступные маршруты описаны и реализованы в файле </w:t>
      </w:r>
      <w:r>
        <w:rPr>
          <w:sz w:val="28"/>
          <w:lang w:val="en-US"/>
        </w:rPr>
        <w:t>routeSwitcher</w:t>
      </w:r>
      <w:r w:rsidRPr="007A3715">
        <w:rPr>
          <w:sz w:val="28"/>
        </w:rPr>
        <w:t>.</w:t>
      </w:r>
      <w:r>
        <w:rPr>
          <w:sz w:val="28"/>
          <w:lang w:val="en-US"/>
        </w:rPr>
        <w:t>tsx</w:t>
      </w:r>
      <w:r w:rsidRPr="007A3715">
        <w:rPr>
          <w:sz w:val="28"/>
        </w:rPr>
        <w:t xml:space="preserve"> (</w:t>
      </w:r>
      <w:r>
        <w:rPr>
          <w:sz w:val="28"/>
        </w:rPr>
        <w:t xml:space="preserve">приложение </w:t>
      </w:r>
      <w:r w:rsidR="00985996">
        <w:rPr>
          <w:sz w:val="28"/>
        </w:rPr>
        <w:t>В, с</w:t>
      </w:r>
      <w:r w:rsidR="00985996" w:rsidRPr="00985996">
        <w:rPr>
          <w:sz w:val="28"/>
        </w:rPr>
        <w:t xml:space="preserve">. </w:t>
      </w:r>
      <w:r w:rsidR="00F6358D">
        <w:rPr>
          <w:sz w:val="28"/>
        </w:rPr>
        <w:t>102</w:t>
      </w:r>
      <w:r>
        <w:rPr>
          <w:sz w:val="28"/>
        </w:rPr>
        <w:t>)</w:t>
      </w:r>
      <w:r w:rsidRPr="007A3715">
        <w:rPr>
          <w:sz w:val="28"/>
        </w:rPr>
        <w:t>.</w:t>
      </w:r>
      <w:r w:rsidR="0079340C" w:rsidRPr="0079340C">
        <w:rPr>
          <w:sz w:val="28"/>
        </w:rPr>
        <w:t xml:space="preserve"> </w:t>
      </w:r>
      <w:r w:rsidR="0079340C">
        <w:rPr>
          <w:sz w:val="28"/>
        </w:rPr>
        <w:t xml:space="preserve">Этот компонент состоит из оберточной части </w:t>
      </w:r>
      <w:r w:rsidR="0079340C">
        <w:rPr>
          <w:sz w:val="28"/>
          <w:lang w:val="en-US"/>
        </w:rPr>
        <w:t>Routes</w:t>
      </w:r>
      <w:r w:rsidR="0079340C">
        <w:rPr>
          <w:sz w:val="28"/>
        </w:rPr>
        <w:t xml:space="preserve">, содержащей набор элементов </w:t>
      </w:r>
      <w:r w:rsidR="0079340C">
        <w:rPr>
          <w:sz w:val="28"/>
          <w:lang w:val="en-US"/>
        </w:rPr>
        <w:t>Route</w:t>
      </w:r>
      <w:r w:rsidR="0079340C" w:rsidRPr="0079340C">
        <w:rPr>
          <w:sz w:val="28"/>
        </w:rPr>
        <w:t xml:space="preserve">, </w:t>
      </w:r>
      <w:r w:rsidR="0079340C">
        <w:rPr>
          <w:sz w:val="28"/>
        </w:rPr>
        <w:t xml:space="preserve">получающих на вход в качестве параметров путь и используемый компонент для этого пути, поставляемых библиотекой </w:t>
      </w:r>
      <w:r w:rsidR="0079340C">
        <w:rPr>
          <w:sz w:val="28"/>
          <w:lang w:val="en-US"/>
        </w:rPr>
        <w:t>react</w:t>
      </w:r>
      <w:r w:rsidR="0079340C" w:rsidRPr="0079340C">
        <w:rPr>
          <w:sz w:val="28"/>
        </w:rPr>
        <w:t>-</w:t>
      </w:r>
      <w:r w:rsidR="0079340C">
        <w:rPr>
          <w:sz w:val="28"/>
          <w:lang w:val="en-US"/>
        </w:rPr>
        <w:t>router</w:t>
      </w:r>
      <w:r w:rsidR="0079340C" w:rsidRPr="0079340C">
        <w:rPr>
          <w:sz w:val="28"/>
        </w:rPr>
        <w:t>-</w:t>
      </w:r>
      <w:r w:rsidR="0079340C">
        <w:rPr>
          <w:sz w:val="28"/>
          <w:lang w:val="en-US"/>
        </w:rPr>
        <w:t>dom</w:t>
      </w:r>
      <w:r w:rsidR="0079340C">
        <w:rPr>
          <w:sz w:val="28"/>
        </w:rPr>
        <w:t xml:space="preserve">. Сам по себе </w:t>
      </w:r>
      <w:r w:rsidR="0079340C">
        <w:rPr>
          <w:sz w:val="28"/>
          <w:lang w:val="en-US"/>
        </w:rPr>
        <w:t>RouteSwitcher</w:t>
      </w:r>
      <w:r w:rsidR="0079340C" w:rsidRPr="0079340C">
        <w:rPr>
          <w:sz w:val="28"/>
        </w:rPr>
        <w:t xml:space="preserve"> </w:t>
      </w:r>
      <w:r w:rsidR="0079340C">
        <w:rPr>
          <w:sz w:val="28"/>
        </w:rPr>
        <w:t>не является отображаемым компонентом, а лишь предоставляет доступ к определенным путям для дочерних элементов.</w:t>
      </w:r>
    </w:p>
    <w:p w14:paraId="290B14E5" w14:textId="77777777" w:rsidR="0079340C" w:rsidRDefault="0079340C" w:rsidP="0079340C">
      <w:pPr>
        <w:keepNext/>
        <w:jc w:val="center"/>
      </w:pPr>
      <w:r>
        <w:rPr>
          <w:noProof/>
          <w:sz w:val="28"/>
          <w:lang w:eastAsia="ru-RU"/>
        </w:rPr>
        <w:lastRenderedPageBreak/>
        <w:drawing>
          <wp:inline distT="0" distB="0" distL="0" distR="0" wp14:anchorId="135B8D6B" wp14:editId="3D2BF2C3">
            <wp:extent cx="5295900" cy="236220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95900" cy="2362200"/>
                    </a:xfrm>
                    <a:prstGeom prst="rect">
                      <a:avLst/>
                    </a:prstGeom>
                    <a:noFill/>
                    <a:ln>
                      <a:noFill/>
                    </a:ln>
                  </pic:spPr>
                </pic:pic>
              </a:graphicData>
            </a:graphic>
          </wp:inline>
        </w:drawing>
      </w:r>
    </w:p>
    <w:p w14:paraId="1FED7F1B" w14:textId="149B6A8D" w:rsidR="007A3715" w:rsidRPr="0079340C" w:rsidRDefault="0079340C" w:rsidP="0079340C">
      <w:pPr>
        <w:pStyle w:val="af4"/>
        <w:jc w:val="center"/>
        <w:rPr>
          <w:i w:val="0"/>
          <w:color w:val="auto"/>
          <w:sz w:val="28"/>
        </w:rPr>
      </w:pPr>
      <w:r w:rsidRPr="0079340C">
        <w:rPr>
          <w:i w:val="0"/>
          <w:color w:val="auto"/>
          <w:sz w:val="28"/>
        </w:rPr>
        <w:t xml:space="preserve">Рисунок </w:t>
      </w:r>
      <w:r w:rsidRPr="009A43F7">
        <w:rPr>
          <w:i w:val="0"/>
          <w:color w:val="auto"/>
          <w:sz w:val="28"/>
        </w:rPr>
        <w:t xml:space="preserve">23 — </w:t>
      </w:r>
      <w:r w:rsidRPr="0079340C">
        <w:rPr>
          <w:i w:val="0"/>
          <w:color w:val="auto"/>
          <w:sz w:val="28"/>
        </w:rPr>
        <w:t xml:space="preserve">Схема работы компонента </w:t>
      </w:r>
      <w:r w:rsidRPr="0079340C">
        <w:rPr>
          <w:i w:val="0"/>
          <w:color w:val="auto"/>
          <w:sz w:val="28"/>
          <w:lang w:val="en-US"/>
        </w:rPr>
        <w:t>RouteSwitcher</w:t>
      </w:r>
    </w:p>
    <w:p w14:paraId="37BB2678" w14:textId="44793ED6" w:rsidR="007A3715" w:rsidRDefault="007A3715" w:rsidP="007A3715">
      <w:pPr>
        <w:pStyle w:val="3"/>
      </w:pPr>
      <w:bookmarkStart w:id="28" w:name="_Toc106126970"/>
      <w:r>
        <w:t>3.</w:t>
      </w:r>
      <w:r>
        <w:rPr>
          <w:rStyle w:val="20"/>
          <w:b/>
        </w:rPr>
        <w:t>3.</w:t>
      </w:r>
      <w:r w:rsidRPr="006F574D">
        <w:rPr>
          <w:rStyle w:val="20"/>
          <w:b/>
        </w:rPr>
        <w:t>3</w:t>
      </w:r>
      <w:r>
        <w:t xml:space="preserve"> Разработка модуля «События»</w:t>
      </w:r>
      <w:bookmarkEnd w:id="28"/>
    </w:p>
    <w:p w14:paraId="7A6C5F5F" w14:textId="294E7B42" w:rsidR="007A3715" w:rsidRDefault="007A3715" w:rsidP="007A3715">
      <w:pPr>
        <w:jc w:val="both"/>
        <w:rPr>
          <w:sz w:val="28"/>
        </w:rPr>
      </w:pPr>
      <w:r>
        <w:rPr>
          <w:sz w:val="28"/>
        </w:rPr>
        <w:t>Модуль «События» доступен по маршруту «</w:t>
      </w:r>
      <w:r w:rsidRPr="007A3715">
        <w:rPr>
          <w:sz w:val="28"/>
        </w:rPr>
        <w:t>/</w:t>
      </w:r>
      <w:r>
        <w:rPr>
          <w:sz w:val="28"/>
          <w:lang w:val="en-US"/>
        </w:rPr>
        <w:t>events</w:t>
      </w:r>
      <w:r>
        <w:rPr>
          <w:sz w:val="28"/>
        </w:rPr>
        <w:t>», и состоит и</w:t>
      </w:r>
      <w:r w:rsidR="009A43F7">
        <w:rPr>
          <w:sz w:val="28"/>
        </w:rPr>
        <w:t>з следующих составляющих частей.</w:t>
      </w:r>
    </w:p>
    <w:p w14:paraId="244D7977" w14:textId="1E815E58" w:rsidR="009A43F7" w:rsidRPr="009A43F7" w:rsidRDefault="007A3715" w:rsidP="009A43F7">
      <w:pPr>
        <w:ind w:firstLine="708"/>
        <w:jc w:val="both"/>
        <w:rPr>
          <w:sz w:val="28"/>
        </w:rPr>
      </w:pPr>
      <w:r w:rsidRPr="009A43F7">
        <w:rPr>
          <w:b/>
          <w:sz w:val="28"/>
        </w:rPr>
        <w:t>Доступные виды спорта</w:t>
      </w:r>
      <w:r w:rsidRPr="009A43F7">
        <w:rPr>
          <w:sz w:val="28"/>
        </w:rPr>
        <w:t xml:space="preserve"> </w:t>
      </w:r>
      <w:r w:rsidR="000454B6" w:rsidRPr="009A43F7">
        <w:rPr>
          <w:sz w:val="28"/>
        </w:rPr>
        <w:t>–</w:t>
      </w:r>
      <w:r w:rsidRPr="009A43F7">
        <w:rPr>
          <w:sz w:val="28"/>
        </w:rPr>
        <w:t xml:space="preserve"> </w:t>
      </w:r>
      <w:r w:rsidR="000454B6" w:rsidRPr="009A43F7">
        <w:rPr>
          <w:sz w:val="28"/>
        </w:rPr>
        <w:t xml:space="preserve">виды спорта запрашиваются с сервера, обрабатываются хуком </w:t>
      </w:r>
      <w:r w:rsidR="000454B6" w:rsidRPr="009A43F7">
        <w:rPr>
          <w:sz w:val="28"/>
          <w:lang w:val="en-US"/>
        </w:rPr>
        <w:t>useSportTypesFetch</w:t>
      </w:r>
      <w:r w:rsidR="000454B6" w:rsidRPr="009A43F7">
        <w:rPr>
          <w:sz w:val="28"/>
        </w:rPr>
        <w:t xml:space="preserve"> (приложение </w:t>
      </w:r>
      <w:r w:rsidR="0038780A" w:rsidRPr="009A43F7">
        <w:rPr>
          <w:sz w:val="28"/>
        </w:rPr>
        <w:t>Д, с.1</w:t>
      </w:r>
      <w:r w:rsidR="00F6358D">
        <w:rPr>
          <w:sz w:val="28"/>
        </w:rPr>
        <w:t>12</w:t>
      </w:r>
      <w:r w:rsidR="006F574D" w:rsidRPr="009A43F7">
        <w:rPr>
          <w:sz w:val="28"/>
        </w:rPr>
        <w:t>)</w:t>
      </w:r>
      <w:r w:rsidR="009A43F7" w:rsidRPr="009A43F7">
        <w:rPr>
          <w:sz w:val="28"/>
        </w:rPr>
        <w:t xml:space="preserve">, </w:t>
      </w:r>
      <w:r w:rsidR="009A43F7">
        <w:rPr>
          <w:sz w:val="28"/>
        </w:rPr>
        <w:t>который проверяет, есть ли данный по видам спорта в локальном хранилище браузера, и, при условии их отсутствия запрашивает их с сервера, после чего</w:t>
      </w:r>
      <w:r w:rsidR="000454B6" w:rsidRPr="009A43F7">
        <w:rPr>
          <w:sz w:val="28"/>
        </w:rPr>
        <w:t xml:space="preserve"> </w:t>
      </w:r>
      <w:r w:rsidR="009A43F7">
        <w:rPr>
          <w:sz w:val="28"/>
        </w:rPr>
        <w:t xml:space="preserve">данные </w:t>
      </w:r>
      <w:r w:rsidR="000454B6" w:rsidRPr="009A43F7">
        <w:rPr>
          <w:sz w:val="28"/>
        </w:rPr>
        <w:t xml:space="preserve">помещаются в глобальное хранилище данных </w:t>
      </w:r>
      <w:r w:rsidR="000454B6" w:rsidRPr="009A43F7">
        <w:rPr>
          <w:sz w:val="28"/>
          <w:lang w:val="en-US"/>
        </w:rPr>
        <w:t>Redux</w:t>
      </w:r>
      <w:r w:rsidR="000454B6" w:rsidRPr="009A43F7">
        <w:rPr>
          <w:sz w:val="28"/>
        </w:rPr>
        <w:t>.</w:t>
      </w:r>
    </w:p>
    <w:p w14:paraId="6D967738" w14:textId="77777777" w:rsidR="009A43F7" w:rsidRDefault="009A43F7" w:rsidP="00B9270F">
      <w:pPr>
        <w:ind w:firstLine="708"/>
        <w:jc w:val="center"/>
        <w:rPr>
          <w:sz w:val="28"/>
        </w:rPr>
      </w:pPr>
      <w:r>
        <w:rPr>
          <w:noProof/>
          <w:sz w:val="28"/>
          <w:lang w:eastAsia="ru-RU"/>
        </w:rPr>
        <w:drawing>
          <wp:inline distT="0" distB="0" distL="0" distR="0" wp14:anchorId="0AC9A6E2" wp14:editId="5CA62997">
            <wp:extent cx="4886325" cy="2572576"/>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05681" cy="2582767"/>
                    </a:xfrm>
                    <a:prstGeom prst="rect">
                      <a:avLst/>
                    </a:prstGeom>
                    <a:noFill/>
                    <a:ln>
                      <a:noFill/>
                    </a:ln>
                  </pic:spPr>
                </pic:pic>
              </a:graphicData>
            </a:graphic>
          </wp:inline>
        </w:drawing>
      </w:r>
    </w:p>
    <w:p w14:paraId="2F389DAF" w14:textId="61EDE309" w:rsidR="00B9270F" w:rsidRPr="00B9270F" w:rsidRDefault="00B9270F" w:rsidP="00B9270F">
      <w:pPr>
        <w:pStyle w:val="af4"/>
        <w:jc w:val="center"/>
        <w:rPr>
          <w:i w:val="0"/>
          <w:color w:val="auto"/>
          <w:sz w:val="28"/>
        </w:rPr>
      </w:pPr>
      <w:r w:rsidRPr="0079340C">
        <w:rPr>
          <w:i w:val="0"/>
          <w:color w:val="auto"/>
          <w:sz w:val="28"/>
        </w:rPr>
        <w:t xml:space="preserve">Рисунок </w:t>
      </w:r>
      <w:r w:rsidRPr="009A43F7">
        <w:rPr>
          <w:i w:val="0"/>
          <w:color w:val="auto"/>
          <w:sz w:val="28"/>
        </w:rPr>
        <w:t>2</w:t>
      </w:r>
      <w:r>
        <w:rPr>
          <w:i w:val="0"/>
          <w:color w:val="auto"/>
          <w:sz w:val="28"/>
        </w:rPr>
        <w:t>4</w:t>
      </w:r>
      <w:r w:rsidRPr="009A43F7">
        <w:rPr>
          <w:i w:val="0"/>
          <w:color w:val="auto"/>
          <w:sz w:val="28"/>
        </w:rPr>
        <w:t xml:space="preserve"> — </w:t>
      </w:r>
      <w:r w:rsidRPr="0079340C">
        <w:rPr>
          <w:i w:val="0"/>
          <w:color w:val="auto"/>
          <w:sz w:val="28"/>
        </w:rPr>
        <w:t xml:space="preserve">Схема работы </w:t>
      </w:r>
      <w:r>
        <w:rPr>
          <w:i w:val="0"/>
          <w:color w:val="auto"/>
          <w:sz w:val="28"/>
        </w:rPr>
        <w:t>хука</w:t>
      </w:r>
      <w:r w:rsidRPr="0079340C">
        <w:rPr>
          <w:i w:val="0"/>
          <w:color w:val="auto"/>
          <w:sz w:val="28"/>
        </w:rPr>
        <w:t xml:space="preserve"> </w:t>
      </w:r>
      <w:r>
        <w:rPr>
          <w:i w:val="0"/>
          <w:color w:val="auto"/>
          <w:sz w:val="28"/>
          <w:lang w:val="en-US"/>
        </w:rPr>
        <w:t>useSportTypesFetch</w:t>
      </w:r>
    </w:p>
    <w:p w14:paraId="7ABA003E" w14:textId="77777777" w:rsidR="007803F2" w:rsidRDefault="000454B6" w:rsidP="007803F2">
      <w:pPr>
        <w:ind w:firstLine="708"/>
        <w:jc w:val="both"/>
        <w:rPr>
          <w:sz w:val="28"/>
        </w:rPr>
      </w:pPr>
      <w:r w:rsidRPr="009A43F7">
        <w:rPr>
          <w:sz w:val="28"/>
        </w:rPr>
        <w:t>Далее в компоненте «</w:t>
      </w:r>
      <w:r w:rsidRPr="009A43F7">
        <w:rPr>
          <w:sz w:val="28"/>
          <w:lang w:val="en-US"/>
        </w:rPr>
        <w:t>SportTypes</w:t>
      </w:r>
      <w:r w:rsidRPr="009A43F7">
        <w:rPr>
          <w:sz w:val="28"/>
        </w:rPr>
        <w:t xml:space="preserve">» (приложение </w:t>
      </w:r>
      <w:r w:rsidR="0038780A" w:rsidRPr="009A43F7">
        <w:rPr>
          <w:sz w:val="28"/>
        </w:rPr>
        <w:t>В, с.9</w:t>
      </w:r>
      <w:r w:rsidR="00F6358D">
        <w:rPr>
          <w:sz w:val="28"/>
        </w:rPr>
        <w:t>4</w:t>
      </w:r>
      <w:r w:rsidRPr="009A43F7">
        <w:rPr>
          <w:sz w:val="28"/>
        </w:rPr>
        <w:t xml:space="preserve">) эти данные достаются </w:t>
      </w:r>
      <w:r w:rsidR="00B9270F">
        <w:rPr>
          <w:sz w:val="28"/>
        </w:rPr>
        <w:t>из глобального хранилища данных приложения (</w:t>
      </w:r>
      <w:r w:rsidR="00B9270F">
        <w:rPr>
          <w:sz w:val="28"/>
          <w:lang w:val="en-US"/>
        </w:rPr>
        <w:t>Redux</w:t>
      </w:r>
      <w:r w:rsidR="00B9270F" w:rsidRPr="00B9270F">
        <w:rPr>
          <w:sz w:val="28"/>
        </w:rPr>
        <w:t xml:space="preserve">) </w:t>
      </w:r>
      <w:r w:rsidRPr="009A43F7">
        <w:rPr>
          <w:sz w:val="28"/>
        </w:rPr>
        <w:t>и отображаются с доступностью выбора</w:t>
      </w:r>
      <w:r w:rsidR="00B9270F">
        <w:rPr>
          <w:sz w:val="28"/>
        </w:rPr>
        <w:t xml:space="preserve"> аналогично</w:t>
      </w:r>
      <w:r w:rsidR="00B9270F" w:rsidRPr="00B9270F">
        <w:rPr>
          <w:sz w:val="28"/>
        </w:rPr>
        <w:t xml:space="preserve"> </w:t>
      </w:r>
      <w:r w:rsidR="00B9270F">
        <w:rPr>
          <w:sz w:val="28"/>
        </w:rPr>
        <w:t xml:space="preserve">компоненте </w:t>
      </w:r>
      <w:r w:rsidR="00B9270F">
        <w:rPr>
          <w:sz w:val="28"/>
          <w:lang w:val="en-US"/>
        </w:rPr>
        <w:t>NavBar</w:t>
      </w:r>
      <w:r w:rsidR="00B9270F">
        <w:rPr>
          <w:sz w:val="28"/>
        </w:rPr>
        <w:t xml:space="preserve"> </w:t>
      </w:r>
      <w:r w:rsidRPr="009A43F7">
        <w:rPr>
          <w:sz w:val="28"/>
        </w:rPr>
        <w:t xml:space="preserve">. При </w:t>
      </w:r>
      <w:r w:rsidRPr="009A43F7">
        <w:rPr>
          <w:sz w:val="28"/>
        </w:rPr>
        <w:lastRenderedPageBreak/>
        <w:t>выборе вида спорта происходит переход к маршруту, ему соответствующему. Компонент состоит из контейнерной обертки «</w:t>
      </w:r>
      <w:r w:rsidRPr="009A43F7">
        <w:rPr>
          <w:sz w:val="28"/>
          <w:lang w:val="en-US"/>
        </w:rPr>
        <w:t>SportTypesContainer</w:t>
      </w:r>
      <w:r w:rsidRPr="009A43F7">
        <w:rPr>
          <w:sz w:val="28"/>
        </w:rPr>
        <w:t>»</w:t>
      </w:r>
      <w:r w:rsidR="00F6358D" w:rsidRPr="00F6358D">
        <w:rPr>
          <w:sz w:val="28"/>
        </w:rPr>
        <w:t xml:space="preserve"> </w:t>
      </w:r>
      <w:r w:rsidR="00F6358D" w:rsidRPr="009A43F7">
        <w:rPr>
          <w:sz w:val="28"/>
        </w:rPr>
        <w:t>(приложение В, с.9</w:t>
      </w:r>
      <w:r w:rsidR="00F6358D">
        <w:rPr>
          <w:sz w:val="28"/>
        </w:rPr>
        <w:t>4</w:t>
      </w:r>
      <w:r w:rsidR="00F6358D" w:rsidRPr="009A43F7">
        <w:rPr>
          <w:sz w:val="28"/>
        </w:rPr>
        <w:t>)</w:t>
      </w:r>
      <w:r w:rsidR="00B9270F" w:rsidRPr="00B9270F">
        <w:rPr>
          <w:sz w:val="28"/>
        </w:rPr>
        <w:t xml:space="preserve">, </w:t>
      </w:r>
      <w:r w:rsidR="00B9270F">
        <w:rPr>
          <w:sz w:val="28"/>
        </w:rPr>
        <w:t xml:space="preserve">в которой определены базовые стили – размеры, способ отображения </w:t>
      </w:r>
      <w:r w:rsidR="00B9270F">
        <w:rPr>
          <w:sz w:val="28"/>
          <w:lang w:val="en-US"/>
        </w:rPr>
        <w:t>flex</w:t>
      </w:r>
      <w:r w:rsidR="00B9270F" w:rsidRPr="00B9270F">
        <w:rPr>
          <w:sz w:val="28"/>
        </w:rPr>
        <w:t xml:space="preserve">, </w:t>
      </w:r>
      <w:r w:rsidR="00B9270F">
        <w:rPr>
          <w:sz w:val="28"/>
        </w:rPr>
        <w:t>цвет текста</w:t>
      </w:r>
      <w:r w:rsidRPr="009A43F7">
        <w:rPr>
          <w:sz w:val="28"/>
        </w:rPr>
        <w:t xml:space="preserve">, </w:t>
      </w:r>
      <w:r w:rsidR="00B9270F">
        <w:rPr>
          <w:sz w:val="28"/>
        </w:rPr>
        <w:t>внутри которого</w:t>
      </w:r>
      <w:r w:rsidRPr="009A43F7">
        <w:rPr>
          <w:sz w:val="28"/>
        </w:rPr>
        <w:t xml:space="preserve"> </w:t>
      </w:r>
      <w:r w:rsidR="00B9270F">
        <w:rPr>
          <w:sz w:val="28"/>
        </w:rPr>
        <w:t xml:space="preserve">находится </w:t>
      </w:r>
      <w:r w:rsidRPr="009A43F7">
        <w:rPr>
          <w:sz w:val="28"/>
        </w:rPr>
        <w:t>список элементов «</w:t>
      </w:r>
      <w:r w:rsidRPr="009A43F7">
        <w:rPr>
          <w:sz w:val="28"/>
          <w:lang w:val="en-US"/>
        </w:rPr>
        <w:t>NavLink</w:t>
      </w:r>
      <w:r w:rsidRPr="009A43F7">
        <w:rPr>
          <w:sz w:val="28"/>
        </w:rPr>
        <w:t>», обе</w:t>
      </w:r>
      <w:r w:rsidR="00C9477F" w:rsidRPr="009A43F7">
        <w:rPr>
          <w:sz w:val="28"/>
        </w:rPr>
        <w:t>спечивающий роутинг.</w:t>
      </w:r>
    </w:p>
    <w:p w14:paraId="7254B06C" w14:textId="4CA8560A" w:rsidR="000454B6" w:rsidRDefault="000454B6" w:rsidP="007803F2">
      <w:pPr>
        <w:ind w:firstLine="708"/>
        <w:jc w:val="both"/>
      </w:pPr>
      <w:r>
        <w:rPr>
          <w:noProof/>
          <w:lang w:eastAsia="ru-RU"/>
        </w:rPr>
        <w:drawing>
          <wp:inline distT="0" distB="0" distL="0" distR="0" wp14:anchorId="64FA539B" wp14:editId="72663B5F">
            <wp:extent cx="5222738" cy="28829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53284" cy="301016"/>
                    </a:xfrm>
                    <a:prstGeom prst="rect">
                      <a:avLst/>
                    </a:prstGeom>
                    <a:noFill/>
                    <a:ln>
                      <a:noFill/>
                    </a:ln>
                  </pic:spPr>
                </pic:pic>
              </a:graphicData>
            </a:graphic>
          </wp:inline>
        </w:drawing>
      </w:r>
    </w:p>
    <w:p w14:paraId="3124F841" w14:textId="2C0BC8C1" w:rsidR="000454B6" w:rsidRPr="00C9477F" w:rsidRDefault="000454B6" w:rsidP="007803F2">
      <w:pPr>
        <w:pStyle w:val="af4"/>
        <w:ind w:firstLine="0"/>
        <w:jc w:val="center"/>
        <w:rPr>
          <w:i w:val="0"/>
          <w:color w:val="auto"/>
          <w:sz w:val="28"/>
        </w:rPr>
      </w:pPr>
      <w:r w:rsidRPr="009C52C9">
        <w:rPr>
          <w:i w:val="0"/>
          <w:color w:val="auto"/>
          <w:sz w:val="28"/>
        </w:rPr>
        <w:t xml:space="preserve">Рисунок </w:t>
      </w:r>
      <w:r w:rsidR="00B9270F">
        <w:rPr>
          <w:i w:val="0"/>
          <w:color w:val="auto"/>
          <w:sz w:val="28"/>
        </w:rPr>
        <w:t>25</w:t>
      </w:r>
      <w:r w:rsidRPr="009C52C9">
        <w:rPr>
          <w:i w:val="0"/>
          <w:color w:val="auto"/>
          <w:sz w:val="28"/>
        </w:rPr>
        <w:t xml:space="preserve"> </w:t>
      </w:r>
      <w:r w:rsidR="00CF17C0" w:rsidRPr="0061140A">
        <w:rPr>
          <w:sz w:val="28"/>
          <w:szCs w:val="28"/>
        </w:rPr>
        <w:t xml:space="preserve">— </w:t>
      </w:r>
      <w:r w:rsidR="002C6D31">
        <w:rPr>
          <w:i w:val="0"/>
          <w:color w:val="auto"/>
          <w:sz w:val="28"/>
        </w:rPr>
        <w:t>Р</w:t>
      </w:r>
      <w:r w:rsidRPr="009C52C9">
        <w:rPr>
          <w:i w:val="0"/>
          <w:color w:val="auto"/>
          <w:sz w:val="28"/>
        </w:rPr>
        <w:t xml:space="preserve">еализованный компонент </w:t>
      </w:r>
      <w:r>
        <w:rPr>
          <w:i w:val="0"/>
          <w:color w:val="auto"/>
          <w:sz w:val="28"/>
          <w:lang w:val="en-US"/>
        </w:rPr>
        <w:t>SportTypes</w:t>
      </w:r>
    </w:p>
    <w:p w14:paraId="0E95B4BF" w14:textId="77777777" w:rsidR="007803F2" w:rsidRDefault="00CA0F27" w:rsidP="007803F2">
      <w:pPr>
        <w:jc w:val="both"/>
        <w:rPr>
          <w:sz w:val="28"/>
        </w:rPr>
      </w:pPr>
      <w:r w:rsidRPr="00AE0867">
        <w:rPr>
          <w:b/>
          <w:sz w:val="28"/>
        </w:rPr>
        <w:t>Список категорий</w:t>
      </w:r>
      <w:r w:rsidRPr="00B9270F">
        <w:rPr>
          <w:sz w:val="28"/>
        </w:rPr>
        <w:t xml:space="preserve"> – категории запрашиваются с сервера, обрабатываются и записываются в глобальное состояние с помощью </w:t>
      </w:r>
      <w:r w:rsidRPr="00B9270F">
        <w:rPr>
          <w:sz w:val="28"/>
          <w:lang w:val="en-US"/>
        </w:rPr>
        <w:t>Redux</w:t>
      </w:r>
      <w:r w:rsidRPr="00B9270F">
        <w:rPr>
          <w:sz w:val="28"/>
        </w:rPr>
        <w:t xml:space="preserve"> </w:t>
      </w:r>
      <w:r w:rsidRPr="00B9270F">
        <w:rPr>
          <w:sz w:val="28"/>
          <w:lang w:val="en-US"/>
        </w:rPr>
        <w:t>Toolkit</w:t>
      </w:r>
      <w:r w:rsidRPr="00B9270F">
        <w:rPr>
          <w:sz w:val="28"/>
        </w:rPr>
        <w:t xml:space="preserve"> </w:t>
      </w:r>
      <w:r w:rsidRPr="00B9270F">
        <w:rPr>
          <w:sz w:val="28"/>
          <w:lang w:val="en-US"/>
        </w:rPr>
        <w:t>Query</w:t>
      </w:r>
      <w:r w:rsidRPr="00B9270F">
        <w:rPr>
          <w:sz w:val="28"/>
        </w:rPr>
        <w:t xml:space="preserve"> – встроенной функции в </w:t>
      </w:r>
      <w:r w:rsidRPr="00B9270F">
        <w:rPr>
          <w:sz w:val="28"/>
          <w:lang w:val="en-US"/>
        </w:rPr>
        <w:t>redux</w:t>
      </w:r>
      <w:r w:rsidRPr="00B9270F">
        <w:rPr>
          <w:sz w:val="28"/>
        </w:rPr>
        <w:t>-</w:t>
      </w:r>
      <w:r w:rsidRPr="00B9270F">
        <w:rPr>
          <w:sz w:val="28"/>
          <w:lang w:val="en-US"/>
        </w:rPr>
        <w:t>toolkit</w:t>
      </w:r>
      <w:r w:rsidRPr="00B9270F">
        <w:rPr>
          <w:sz w:val="28"/>
        </w:rPr>
        <w:t xml:space="preserve">, позволяющая упростить работу с </w:t>
      </w:r>
      <w:r w:rsidRPr="00B9270F">
        <w:rPr>
          <w:sz w:val="28"/>
          <w:lang w:val="en-US"/>
        </w:rPr>
        <w:t>API</w:t>
      </w:r>
      <w:r w:rsidRPr="00B9270F">
        <w:rPr>
          <w:sz w:val="28"/>
        </w:rPr>
        <w:t xml:space="preserve">, запросами данных, путем формирования так называемых эндпоинтов и назначения для них обработчиков (приложение </w:t>
      </w:r>
      <w:r w:rsidR="0038780A" w:rsidRPr="00B9270F">
        <w:rPr>
          <w:sz w:val="28"/>
        </w:rPr>
        <w:t>Ж</w:t>
      </w:r>
      <w:r w:rsidRPr="00B9270F">
        <w:rPr>
          <w:sz w:val="28"/>
        </w:rPr>
        <w:t>)</w:t>
      </w:r>
      <w:r w:rsidR="00B9270F" w:rsidRPr="00B9270F">
        <w:rPr>
          <w:sz w:val="28"/>
        </w:rPr>
        <w:t xml:space="preserve"> </w:t>
      </w:r>
      <w:r w:rsidR="00B9270F">
        <w:rPr>
          <w:sz w:val="28"/>
        </w:rPr>
        <w:t xml:space="preserve">аналогично предыдущему самописному хуку </w:t>
      </w:r>
      <w:r w:rsidR="00B9270F">
        <w:rPr>
          <w:sz w:val="28"/>
          <w:lang w:val="en-US"/>
        </w:rPr>
        <w:t>useSportsTypesFetch</w:t>
      </w:r>
      <w:r w:rsidR="00B9270F" w:rsidRPr="00B9270F">
        <w:rPr>
          <w:sz w:val="28"/>
        </w:rPr>
        <w:t xml:space="preserve">, </w:t>
      </w:r>
      <w:r w:rsidR="00B9270F">
        <w:rPr>
          <w:sz w:val="28"/>
        </w:rPr>
        <w:t xml:space="preserve">только без проверки хранения данных в </w:t>
      </w:r>
      <w:r w:rsidR="00B9270F">
        <w:rPr>
          <w:sz w:val="28"/>
          <w:lang w:val="en-US"/>
        </w:rPr>
        <w:t>localStorage</w:t>
      </w:r>
      <w:r w:rsidR="00B9270F" w:rsidRPr="00B9270F">
        <w:rPr>
          <w:sz w:val="28"/>
        </w:rPr>
        <w:t xml:space="preserve">, </w:t>
      </w:r>
      <w:r w:rsidR="00B9270F">
        <w:rPr>
          <w:sz w:val="28"/>
        </w:rPr>
        <w:t>а сам принцип работы ровно такой же</w:t>
      </w:r>
      <w:r w:rsidRPr="00B9270F">
        <w:rPr>
          <w:sz w:val="28"/>
        </w:rPr>
        <w:t xml:space="preserve">. Из созданной </w:t>
      </w:r>
      <w:r w:rsidRPr="00B9270F">
        <w:rPr>
          <w:sz w:val="28"/>
          <w:lang w:val="en-US"/>
        </w:rPr>
        <w:t>API</w:t>
      </w:r>
      <w:r w:rsidRPr="00B9270F">
        <w:rPr>
          <w:sz w:val="28"/>
        </w:rPr>
        <w:t xml:space="preserve"> экспортируются хуки, позволяющие с легкостью обработать процесс получения данных</w:t>
      </w:r>
      <w:r w:rsidR="00B9270F">
        <w:rPr>
          <w:sz w:val="28"/>
        </w:rPr>
        <w:t xml:space="preserve"> (хуки от </w:t>
      </w:r>
      <w:r w:rsidR="00B9270F">
        <w:rPr>
          <w:sz w:val="28"/>
          <w:lang w:val="en-US"/>
        </w:rPr>
        <w:t>redux</w:t>
      </w:r>
      <w:r w:rsidR="00B9270F" w:rsidRPr="00B9270F">
        <w:rPr>
          <w:sz w:val="28"/>
        </w:rPr>
        <w:t xml:space="preserve"> </w:t>
      </w:r>
      <w:r w:rsidR="00B9270F">
        <w:rPr>
          <w:sz w:val="28"/>
          <w:lang w:val="en-US"/>
        </w:rPr>
        <w:t>toolkit</w:t>
      </w:r>
      <w:r w:rsidR="00B9270F" w:rsidRPr="00B9270F">
        <w:rPr>
          <w:sz w:val="28"/>
        </w:rPr>
        <w:t xml:space="preserve"> </w:t>
      </w:r>
      <w:r w:rsidR="00B9270F">
        <w:rPr>
          <w:sz w:val="28"/>
          <w:lang w:val="en-US"/>
        </w:rPr>
        <w:t>query</w:t>
      </w:r>
      <w:r w:rsidR="00B9270F" w:rsidRPr="00B9270F">
        <w:rPr>
          <w:sz w:val="28"/>
        </w:rPr>
        <w:t xml:space="preserve"> </w:t>
      </w:r>
      <w:r w:rsidR="00B9270F">
        <w:rPr>
          <w:sz w:val="28"/>
        </w:rPr>
        <w:t>возвращают полученные данные, а также состояние выполнения запроса, индикатор загрузки)</w:t>
      </w:r>
      <w:r w:rsidR="006D7CC5" w:rsidRPr="00B9270F">
        <w:rPr>
          <w:sz w:val="28"/>
        </w:rPr>
        <w:t>, в данном случае нужный хук - useGetSectionsBySportIdQuery</w:t>
      </w:r>
      <w:r w:rsidRPr="00B9270F">
        <w:rPr>
          <w:sz w:val="28"/>
        </w:rPr>
        <w:t>.</w:t>
      </w:r>
      <w:r w:rsidR="006D7CC5" w:rsidRPr="00B9270F">
        <w:rPr>
          <w:sz w:val="28"/>
        </w:rPr>
        <w:t xml:space="preserve"> Компонент «</w:t>
      </w:r>
      <w:r w:rsidR="006D7CC5" w:rsidRPr="00B9270F">
        <w:rPr>
          <w:sz w:val="28"/>
          <w:lang w:val="en-US"/>
        </w:rPr>
        <w:t>SectionsList</w:t>
      </w:r>
      <w:r w:rsidR="006D7CC5" w:rsidRPr="00B9270F">
        <w:rPr>
          <w:sz w:val="28"/>
        </w:rPr>
        <w:t xml:space="preserve">» (приложение </w:t>
      </w:r>
      <w:r w:rsidR="0038780A" w:rsidRPr="00B9270F">
        <w:rPr>
          <w:sz w:val="28"/>
        </w:rPr>
        <w:t xml:space="preserve">В, с. </w:t>
      </w:r>
      <w:r w:rsidR="00F6358D">
        <w:rPr>
          <w:sz w:val="28"/>
        </w:rPr>
        <w:t>92</w:t>
      </w:r>
      <w:r w:rsidR="006D7CC5" w:rsidRPr="00B9270F">
        <w:rPr>
          <w:sz w:val="28"/>
        </w:rPr>
        <w:t>) состоит из контейнерной части</w:t>
      </w:r>
      <w:r w:rsidR="00B9270F">
        <w:rPr>
          <w:sz w:val="28"/>
        </w:rPr>
        <w:t xml:space="preserve"> — «</w:t>
      </w:r>
      <w:r w:rsidR="00B9270F" w:rsidRPr="00B9270F">
        <w:rPr>
          <w:sz w:val="28"/>
        </w:rPr>
        <w:t>SectionsListContainer</w:t>
      </w:r>
      <w:r w:rsidR="00F6358D" w:rsidRPr="00B9270F">
        <w:rPr>
          <w:sz w:val="28"/>
        </w:rPr>
        <w:t xml:space="preserve">» (приложение В, с. </w:t>
      </w:r>
      <w:r w:rsidR="00F6358D">
        <w:rPr>
          <w:sz w:val="28"/>
        </w:rPr>
        <w:t>91</w:t>
      </w:r>
      <w:r w:rsidR="00F6358D" w:rsidRPr="00B9270F">
        <w:rPr>
          <w:sz w:val="28"/>
        </w:rPr>
        <w:t>)</w:t>
      </w:r>
      <w:r w:rsidR="00B9270F">
        <w:rPr>
          <w:sz w:val="28"/>
        </w:rPr>
        <w:t>, в котором определены стили фона, способа отображения, отступов, размеров</w:t>
      </w:r>
      <w:r w:rsidR="006D7CC5" w:rsidRPr="00B9270F">
        <w:rPr>
          <w:sz w:val="28"/>
        </w:rPr>
        <w:t>, содержащей</w:t>
      </w:r>
      <w:r w:rsidR="00B9270F">
        <w:rPr>
          <w:sz w:val="28"/>
        </w:rPr>
        <w:t xml:space="preserve"> полученный</w:t>
      </w:r>
      <w:r w:rsidR="006D7CC5" w:rsidRPr="00B9270F">
        <w:rPr>
          <w:sz w:val="28"/>
        </w:rPr>
        <w:t xml:space="preserve"> список </w:t>
      </w:r>
      <w:r w:rsidR="00B9270F">
        <w:rPr>
          <w:sz w:val="28"/>
        </w:rPr>
        <w:t>компонентов «</w:t>
      </w:r>
      <w:r w:rsidR="00B9270F" w:rsidRPr="00B9270F">
        <w:rPr>
          <w:sz w:val="28"/>
        </w:rPr>
        <w:t>SectionItem</w:t>
      </w:r>
      <w:r w:rsidR="00B9270F">
        <w:rPr>
          <w:sz w:val="28"/>
        </w:rPr>
        <w:t>»</w:t>
      </w:r>
      <w:r w:rsidR="00F6358D" w:rsidRPr="00F6358D">
        <w:rPr>
          <w:sz w:val="28"/>
        </w:rPr>
        <w:t xml:space="preserve"> </w:t>
      </w:r>
      <w:r w:rsidR="00F6358D" w:rsidRPr="00B9270F">
        <w:rPr>
          <w:sz w:val="28"/>
        </w:rPr>
        <w:t xml:space="preserve">(приложение В, с. </w:t>
      </w:r>
      <w:r w:rsidR="00F6358D">
        <w:rPr>
          <w:sz w:val="28"/>
        </w:rPr>
        <w:t>91</w:t>
      </w:r>
      <w:r w:rsidR="00F6358D" w:rsidRPr="00B9270F">
        <w:rPr>
          <w:sz w:val="28"/>
        </w:rPr>
        <w:t>)</w:t>
      </w:r>
      <w:r w:rsidR="00B9270F">
        <w:rPr>
          <w:sz w:val="28"/>
        </w:rPr>
        <w:t>, в котором определены стили фона, отображения для конкретного элемента — доступных категорий,</w:t>
      </w:r>
      <w:r w:rsidR="006D7CC5" w:rsidRPr="00B9270F">
        <w:rPr>
          <w:sz w:val="28"/>
        </w:rPr>
        <w:t xml:space="preserve"> который обновляется при каждой смене выбранного вида спорта</w:t>
      </w:r>
      <w:r w:rsidR="00B9270F">
        <w:rPr>
          <w:sz w:val="28"/>
        </w:rPr>
        <w:t xml:space="preserve"> и отображаемый в виде </w:t>
      </w:r>
      <w:r w:rsidR="00B9270F">
        <w:rPr>
          <w:sz w:val="28"/>
          <w:lang w:val="en-US"/>
        </w:rPr>
        <w:t>flex</w:t>
      </w:r>
      <w:r w:rsidR="00B9270F">
        <w:rPr>
          <w:sz w:val="28"/>
        </w:rPr>
        <w:t>-контейнера, содержащем логотип или флаг категории и название</w:t>
      </w:r>
      <w:r w:rsidR="006D7CC5" w:rsidRPr="00B9270F">
        <w:rPr>
          <w:sz w:val="28"/>
        </w:rPr>
        <w:t>. При нажатии на категорию в списке событий происходит фильтрация по выбранной категории.</w:t>
      </w:r>
    </w:p>
    <w:p w14:paraId="23BC3CB0" w14:textId="2043B1C5" w:rsidR="006D7CC5" w:rsidRDefault="006D7CC5" w:rsidP="007803F2">
      <w:pPr>
        <w:jc w:val="center"/>
      </w:pPr>
      <w:r>
        <w:rPr>
          <w:noProof/>
          <w:lang w:eastAsia="ru-RU"/>
        </w:rPr>
        <w:lastRenderedPageBreak/>
        <w:drawing>
          <wp:inline distT="0" distB="0" distL="0" distR="0" wp14:anchorId="5D729183" wp14:editId="46A8E0E5">
            <wp:extent cx="1775460" cy="531876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460" cy="5318760"/>
                    </a:xfrm>
                    <a:prstGeom prst="rect">
                      <a:avLst/>
                    </a:prstGeom>
                    <a:noFill/>
                    <a:ln>
                      <a:noFill/>
                    </a:ln>
                  </pic:spPr>
                </pic:pic>
              </a:graphicData>
            </a:graphic>
          </wp:inline>
        </w:drawing>
      </w:r>
    </w:p>
    <w:p w14:paraId="0770E736" w14:textId="1DFDB400" w:rsidR="006D7CC5" w:rsidRPr="00D76E5D" w:rsidRDefault="006D7CC5" w:rsidP="007803F2">
      <w:pPr>
        <w:pStyle w:val="af4"/>
        <w:ind w:firstLine="0"/>
        <w:jc w:val="center"/>
        <w:rPr>
          <w:i w:val="0"/>
          <w:color w:val="auto"/>
          <w:sz w:val="28"/>
        </w:rPr>
      </w:pPr>
      <w:r w:rsidRPr="009C52C9">
        <w:rPr>
          <w:i w:val="0"/>
          <w:color w:val="auto"/>
          <w:sz w:val="28"/>
        </w:rPr>
        <w:t xml:space="preserve">Рисунок </w:t>
      </w:r>
      <w:r w:rsidR="002C6D31" w:rsidRPr="00C9477F">
        <w:rPr>
          <w:i w:val="0"/>
          <w:color w:val="auto"/>
          <w:sz w:val="28"/>
        </w:rPr>
        <w:t>2</w:t>
      </w:r>
      <w:r w:rsidR="00DF1DA1">
        <w:rPr>
          <w:i w:val="0"/>
          <w:color w:val="auto"/>
          <w:sz w:val="28"/>
        </w:rPr>
        <w:t>6</w:t>
      </w:r>
      <w:r w:rsidRPr="009C52C9">
        <w:rPr>
          <w:i w:val="0"/>
          <w:color w:val="auto"/>
          <w:sz w:val="28"/>
        </w:rPr>
        <w:t xml:space="preserve"> </w:t>
      </w:r>
      <w:r w:rsidR="00CF17C0" w:rsidRPr="0061140A">
        <w:rPr>
          <w:sz w:val="28"/>
          <w:szCs w:val="28"/>
        </w:rPr>
        <w:t xml:space="preserve">— </w:t>
      </w:r>
      <w:r w:rsidR="002C6D31">
        <w:rPr>
          <w:i w:val="0"/>
          <w:color w:val="auto"/>
          <w:sz w:val="28"/>
        </w:rPr>
        <w:t>Р</w:t>
      </w:r>
      <w:r w:rsidRPr="009C52C9">
        <w:rPr>
          <w:i w:val="0"/>
          <w:color w:val="auto"/>
          <w:sz w:val="28"/>
        </w:rPr>
        <w:t xml:space="preserve">еализованный компонент </w:t>
      </w:r>
      <w:r>
        <w:rPr>
          <w:i w:val="0"/>
          <w:color w:val="auto"/>
          <w:sz w:val="28"/>
          <w:lang w:val="en-US"/>
        </w:rPr>
        <w:t>SectionsList</w:t>
      </w:r>
    </w:p>
    <w:p w14:paraId="1E2F28D5" w14:textId="77777777" w:rsidR="007803F2" w:rsidRPr="007803F2" w:rsidRDefault="007505F6" w:rsidP="007803F2">
      <w:pPr>
        <w:jc w:val="both"/>
        <w:rPr>
          <w:sz w:val="28"/>
        </w:rPr>
      </w:pPr>
      <w:r w:rsidRPr="00AE0867">
        <w:rPr>
          <w:b/>
          <w:sz w:val="28"/>
          <w:lang w:val="en-US"/>
        </w:rPr>
        <w:t>C</w:t>
      </w:r>
      <w:r w:rsidRPr="00AE0867">
        <w:rPr>
          <w:b/>
          <w:sz w:val="28"/>
        </w:rPr>
        <w:t>писок событий</w:t>
      </w:r>
      <w:r w:rsidRPr="00AE0867">
        <w:rPr>
          <w:sz w:val="28"/>
        </w:rPr>
        <w:t xml:space="preserve"> </w:t>
      </w:r>
      <w:r w:rsidR="00D76E5D" w:rsidRPr="00AE0867">
        <w:rPr>
          <w:sz w:val="28"/>
        </w:rPr>
        <w:t>–</w:t>
      </w:r>
      <w:r w:rsidRPr="00AE0867">
        <w:rPr>
          <w:sz w:val="28"/>
        </w:rPr>
        <w:t xml:space="preserve"> </w:t>
      </w:r>
      <w:r w:rsidR="00D76E5D" w:rsidRPr="00AE0867">
        <w:rPr>
          <w:sz w:val="28"/>
        </w:rPr>
        <w:t xml:space="preserve">события запрашиваются с сервера на основе идентификатора спорта и выбранной даты, обрабатываются и записываются в глобальное состояние с помощью </w:t>
      </w:r>
      <w:r w:rsidR="00D76E5D" w:rsidRPr="00AE0867">
        <w:rPr>
          <w:sz w:val="28"/>
          <w:lang w:val="en-US"/>
        </w:rPr>
        <w:t>Redux</w:t>
      </w:r>
      <w:r w:rsidR="00D76E5D" w:rsidRPr="00AE0867">
        <w:rPr>
          <w:sz w:val="28"/>
        </w:rPr>
        <w:t xml:space="preserve"> </w:t>
      </w:r>
      <w:r w:rsidR="00D76E5D" w:rsidRPr="00AE0867">
        <w:rPr>
          <w:sz w:val="28"/>
          <w:lang w:val="en-US"/>
        </w:rPr>
        <w:t>Toolkit</w:t>
      </w:r>
      <w:r w:rsidR="00D76E5D" w:rsidRPr="00AE0867">
        <w:rPr>
          <w:sz w:val="28"/>
        </w:rPr>
        <w:t xml:space="preserve"> </w:t>
      </w:r>
      <w:r w:rsidR="00D76E5D" w:rsidRPr="00AE0867">
        <w:rPr>
          <w:sz w:val="28"/>
          <w:lang w:val="en-US"/>
        </w:rPr>
        <w:t>Query</w:t>
      </w:r>
      <w:r w:rsidR="00D76E5D" w:rsidRPr="00AE0867">
        <w:rPr>
          <w:sz w:val="28"/>
        </w:rPr>
        <w:t xml:space="preserve"> и хука </w:t>
      </w:r>
      <w:r w:rsidR="00D76E5D" w:rsidRPr="00AE0867">
        <w:rPr>
          <w:sz w:val="28"/>
          <w:lang w:val="en-US"/>
        </w:rPr>
        <w:t>useGetEventsBySportIdQuery</w:t>
      </w:r>
      <w:r w:rsidR="00AE0867" w:rsidRPr="00AE0867">
        <w:rPr>
          <w:sz w:val="28"/>
        </w:rPr>
        <w:t xml:space="preserve"> аналогично предыдущим запросам, принимающим на вход следующие параметры: </w:t>
      </w:r>
      <w:r w:rsidR="00AE0867" w:rsidRPr="00AE0867">
        <w:rPr>
          <w:sz w:val="28"/>
          <w:lang w:val="en-US"/>
        </w:rPr>
        <w:t>id</w:t>
      </w:r>
      <w:r w:rsidR="00AE0867" w:rsidRPr="00AE0867">
        <w:rPr>
          <w:sz w:val="28"/>
        </w:rPr>
        <w:t xml:space="preserve"> спорта, режим отображения, дата для сортировки</w:t>
      </w:r>
      <w:r w:rsidR="00D76E5D" w:rsidRPr="00AE0867">
        <w:rPr>
          <w:sz w:val="28"/>
        </w:rPr>
        <w:t>. Данные обновляются каждую минуту, а также при изменении вида спорта. В списке событий реализована фильтрация по наименованию команды</w:t>
      </w:r>
      <w:r w:rsidR="004C147A" w:rsidRPr="00AE0867">
        <w:rPr>
          <w:sz w:val="28"/>
        </w:rPr>
        <w:t xml:space="preserve"> и группировка по чемпионату (или лиге, если информация о чемпионате отсутствует)</w:t>
      </w:r>
      <w:r w:rsidR="00D76E5D" w:rsidRPr="00AE0867">
        <w:rPr>
          <w:sz w:val="28"/>
        </w:rPr>
        <w:t>.</w:t>
      </w:r>
      <w:r w:rsidR="004C147A" w:rsidRPr="00AE0867">
        <w:rPr>
          <w:sz w:val="28"/>
        </w:rPr>
        <w:t xml:space="preserve"> </w:t>
      </w:r>
      <w:r w:rsidR="00D76E5D" w:rsidRPr="00AE0867">
        <w:rPr>
          <w:sz w:val="28"/>
        </w:rPr>
        <w:t>Компонент «</w:t>
      </w:r>
      <w:r w:rsidR="00D76E5D" w:rsidRPr="00AE0867">
        <w:rPr>
          <w:sz w:val="28"/>
          <w:lang w:val="en-US"/>
        </w:rPr>
        <w:t>EventsList</w:t>
      </w:r>
      <w:r w:rsidR="00D76E5D" w:rsidRPr="00AE0867">
        <w:rPr>
          <w:sz w:val="28"/>
        </w:rPr>
        <w:t xml:space="preserve">» (приложение </w:t>
      </w:r>
      <w:r w:rsidR="0038780A" w:rsidRPr="00AE0867">
        <w:rPr>
          <w:sz w:val="28"/>
        </w:rPr>
        <w:t xml:space="preserve">В, с. </w:t>
      </w:r>
      <w:r w:rsidR="00F6358D">
        <w:rPr>
          <w:sz w:val="28"/>
        </w:rPr>
        <w:t>73</w:t>
      </w:r>
      <w:r w:rsidR="00D76E5D" w:rsidRPr="00AE0867">
        <w:rPr>
          <w:sz w:val="28"/>
        </w:rPr>
        <w:t>) разделен на две составляющие части – шапка</w:t>
      </w:r>
      <w:r w:rsidR="00AE0867" w:rsidRPr="00AE0867">
        <w:rPr>
          <w:sz w:val="28"/>
        </w:rPr>
        <w:t xml:space="preserve"> «</w:t>
      </w:r>
      <w:r w:rsidR="00AE0867" w:rsidRPr="00AE0867">
        <w:rPr>
          <w:sz w:val="28"/>
          <w:lang w:val="en-US"/>
        </w:rPr>
        <w:t>EventsListHeader</w:t>
      </w:r>
      <w:r w:rsidR="00AE0867" w:rsidRPr="00AE0867">
        <w:rPr>
          <w:sz w:val="28"/>
        </w:rPr>
        <w:t>»</w:t>
      </w:r>
      <w:r w:rsidR="00DF1DA1" w:rsidRPr="00DF1DA1">
        <w:rPr>
          <w:sz w:val="28"/>
        </w:rPr>
        <w:t xml:space="preserve"> (</w:t>
      </w:r>
      <w:r w:rsidR="00DF1DA1">
        <w:rPr>
          <w:sz w:val="28"/>
        </w:rPr>
        <w:t>реализовано аналогично «</w:t>
      </w:r>
      <w:r w:rsidR="00DF1DA1">
        <w:rPr>
          <w:sz w:val="28"/>
          <w:lang w:val="en-US"/>
        </w:rPr>
        <w:t>Header</w:t>
      </w:r>
      <w:r w:rsidR="00DF1DA1">
        <w:rPr>
          <w:sz w:val="28"/>
        </w:rPr>
        <w:t>»</w:t>
      </w:r>
      <w:r w:rsidR="00DF1DA1" w:rsidRPr="00DF1DA1">
        <w:rPr>
          <w:sz w:val="28"/>
        </w:rPr>
        <w:t>)</w:t>
      </w:r>
      <w:r w:rsidR="00D76E5D" w:rsidRPr="00AE0867">
        <w:rPr>
          <w:sz w:val="28"/>
        </w:rPr>
        <w:t xml:space="preserve"> с переключателем режима («Все» или </w:t>
      </w:r>
      <w:r w:rsidR="00D76E5D" w:rsidRPr="00AE0867">
        <w:rPr>
          <w:sz w:val="28"/>
        </w:rPr>
        <w:lastRenderedPageBreak/>
        <w:t>«Лайв»), текстовым полем для фильтрации и компонентом выбора даты</w:t>
      </w:r>
      <w:r w:rsidR="00AE0867" w:rsidRPr="00AE0867">
        <w:rPr>
          <w:sz w:val="28"/>
        </w:rPr>
        <w:t xml:space="preserve"> — по сути, обычный </w:t>
      </w:r>
      <w:r w:rsidR="00AE0867" w:rsidRPr="00AE0867">
        <w:rPr>
          <w:sz w:val="28"/>
          <w:lang w:val="en-US"/>
        </w:rPr>
        <w:t>flex</w:t>
      </w:r>
      <w:r w:rsidR="00AE0867" w:rsidRPr="00AE0867">
        <w:rPr>
          <w:sz w:val="28"/>
        </w:rPr>
        <w:t>-контейнер, о котором было сказано ранее, содержащий стили</w:t>
      </w:r>
      <w:r w:rsidR="00F6358D">
        <w:rPr>
          <w:sz w:val="28"/>
        </w:rPr>
        <w:t xml:space="preserve">зованные элементы кнопок </w:t>
      </w:r>
      <w:r w:rsidR="00AE0867" w:rsidRPr="00AE0867">
        <w:rPr>
          <w:sz w:val="28"/>
          <w:lang w:val="en-US"/>
        </w:rPr>
        <w:t>EventsModeButton</w:t>
      </w:r>
      <w:r w:rsidR="00F6358D">
        <w:rPr>
          <w:sz w:val="28"/>
        </w:rPr>
        <w:t xml:space="preserve"> </w:t>
      </w:r>
      <w:r w:rsidR="00F6358D" w:rsidRPr="00AE0867">
        <w:rPr>
          <w:sz w:val="28"/>
        </w:rPr>
        <w:t xml:space="preserve">(приложение В, с. </w:t>
      </w:r>
      <w:r w:rsidR="00F6358D">
        <w:rPr>
          <w:sz w:val="28"/>
        </w:rPr>
        <w:t>73</w:t>
      </w:r>
      <w:r w:rsidR="00F6358D" w:rsidRPr="00AE0867">
        <w:rPr>
          <w:sz w:val="28"/>
        </w:rPr>
        <w:t>)</w:t>
      </w:r>
      <w:r w:rsidR="00AE0867" w:rsidRPr="00AE0867">
        <w:rPr>
          <w:sz w:val="28"/>
        </w:rPr>
        <w:t xml:space="preserve">, от активного значения которых зависит выполняемый запрос на сервер, а также поле ввода и поле выбора даты, предоставленных библиотекой </w:t>
      </w:r>
      <w:r w:rsidR="00AE0867" w:rsidRPr="00AE0867">
        <w:rPr>
          <w:sz w:val="28"/>
          <w:lang w:val="en-US"/>
        </w:rPr>
        <w:t>Material</w:t>
      </w:r>
      <w:r w:rsidR="00AE0867" w:rsidRPr="00AE0867">
        <w:rPr>
          <w:sz w:val="28"/>
        </w:rPr>
        <w:t xml:space="preserve"> </w:t>
      </w:r>
      <w:r w:rsidR="00AE0867" w:rsidRPr="00AE0867">
        <w:rPr>
          <w:sz w:val="28"/>
          <w:lang w:val="en-US"/>
        </w:rPr>
        <w:t>UI</w:t>
      </w:r>
      <w:r w:rsidR="00D76E5D" w:rsidRPr="00AE0867">
        <w:rPr>
          <w:sz w:val="28"/>
        </w:rPr>
        <w:t>, и сам список событий</w:t>
      </w:r>
      <w:r w:rsidR="00AE0867" w:rsidRPr="00AE0867">
        <w:rPr>
          <w:sz w:val="28"/>
        </w:rPr>
        <w:t xml:space="preserve">, хранящийся внутри компонента </w:t>
      </w:r>
      <w:r w:rsidR="00AE0867">
        <w:rPr>
          <w:sz w:val="28"/>
        </w:rPr>
        <w:t>«</w:t>
      </w:r>
      <w:r w:rsidR="00AE0867" w:rsidRPr="00AE0867">
        <w:rPr>
          <w:sz w:val="28"/>
        </w:rPr>
        <w:t>EventsListContainer</w:t>
      </w:r>
      <w:r w:rsidR="00AE0867">
        <w:rPr>
          <w:sz w:val="28"/>
        </w:rPr>
        <w:t>»</w:t>
      </w:r>
      <w:r w:rsidR="00F6358D">
        <w:rPr>
          <w:sz w:val="28"/>
        </w:rPr>
        <w:t xml:space="preserve"> </w:t>
      </w:r>
      <w:r w:rsidR="00F6358D" w:rsidRPr="00AE0867">
        <w:rPr>
          <w:sz w:val="28"/>
        </w:rPr>
        <w:t xml:space="preserve">(приложение В, с. </w:t>
      </w:r>
      <w:r w:rsidR="00F6358D">
        <w:rPr>
          <w:sz w:val="28"/>
        </w:rPr>
        <w:t>72</w:t>
      </w:r>
      <w:r w:rsidR="00F6358D" w:rsidRPr="00AE0867">
        <w:rPr>
          <w:sz w:val="28"/>
        </w:rPr>
        <w:t>)</w:t>
      </w:r>
      <w:r w:rsidR="00DF1DA1">
        <w:rPr>
          <w:sz w:val="28"/>
        </w:rPr>
        <w:t>, в котором определены стили для списка событий — размер, фоновое изображение, способ отображения</w:t>
      </w:r>
      <w:r w:rsidR="00AE0867">
        <w:rPr>
          <w:sz w:val="28"/>
        </w:rPr>
        <w:t xml:space="preserve">, </w:t>
      </w:r>
      <w:r w:rsidR="00D76E5D" w:rsidRPr="00AE0867">
        <w:rPr>
          <w:sz w:val="28"/>
        </w:rPr>
        <w:t>отфильтрованный по наименованию и выбранной категории</w:t>
      </w:r>
      <w:r w:rsidR="00AE0867" w:rsidRPr="00AE0867">
        <w:rPr>
          <w:sz w:val="28"/>
        </w:rPr>
        <w:t>, содержащий группировку по чемпионату</w:t>
      </w:r>
      <w:r w:rsidR="00D76E5D" w:rsidRPr="00AE0867">
        <w:rPr>
          <w:sz w:val="28"/>
        </w:rPr>
        <w:t>.</w:t>
      </w:r>
    </w:p>
    <w:p w14:paraId="16112A4E" w14:textId="123E2822" w:rsidR="00D76E5D" w:rsidRDefault="004C147A" w:rsidP="007803F2">
      <w:pPr>
        <w:jc w:val="center"/>
      </w:pPr>
      <w:r>
        <w:rPr>
          <w:noProof/>
          <w:lang w:eastAsia="ru-RU"/>
        </w:rPr>
        <w:drawing>
          <wp:inline distT="0" distB="0" distL="0" distR="0" wp14:anchorId="4DECDDF9" wp14:editId="5D613F8F">
            <wp:extent cx="4658031" cy="3832860"/>
            <wp:effectExtent l="0" t="0" r="952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67814" cy="3840910"/>
                    </a:xfrm>
                    <a:prstGeom prst="rect">
                      <a:avLst/>
                    </a:prstGeom>
                    <a:noFill/>
                    <a:ln>
                      <a:noFill/>
                    </a:ln>
                  </pic:spPr>
                </pic:pic>
              </a:graphicData>
            </a:graphic>
          </wp:inline>
        </w:drawing>
      </w:r>
    </w:p>
    <w:p w14:paraId="2B90AEBB" w14:textId="79F3D781" w:rsidR="00D76E5D" w:rsidRDefault="00D76E5D" w:rsidP="007803F2">
      <w:pPr>
        <w:pStyle w:val="af4"/>
        <w:ind w:firstLine="708"/>
        <w:jc w:val="center"/>
        <w:rPr>
          <w:i w:val="0"/>
          <w:color w:val="auto"/>
          <w:sz w:val="28"/>
        </w:rPr>
      </w:pPr>
      <w:r w:rsidRPr="009C52C9">
        <w:rPr>
          <w:i w:val="0"/>
          <w:color w:val="auto"/>
          <w:sz w:val="28"/>
        </w:rPr>
        <w:t xml:space="preserve">Рисунок </w:t>
      </w:r>
      <w:r w:rsidR="002C6D31" w:rsidRPr="002C6D31">
        <w:rPr>
          <w:i w:val="0"/>
          <w:color w:val="auto"/>
          <w:sz w:val="28"/>
        </w:rPr>
        <w:t>2</w:t>
      </w:r>
      <w:r w:rsidR="00DF1DA1">
        <w:rPr>
          <w:i w:val="0"/>
          <w:color w:val="auto"/>
          <w:sz w:val="28"/>
        </w:rPr>
        <w:t>7</w:t>
      </w:r>
      <w:r w:rsidRPr="009C52C9">
        <w:rPr>
          <w:i w:val="0"/>
          <w:color w:val="auto"/>
          <w:sz w:val="28"/>
        </w:rPr>
        <w:t xml:space="preserve"> </w:t>
      </w:r>
      <w:r w:rsidR="00CF17C0" w:rsidRPr="0061140A">
        <w:rPr>
          <w:sz w:val="28"/>
          <w:szCs w:val="28"/>
        </w:rPr>
        <w:t xml:space="preserve">— </w:t>
      </w:r>
      <w:r w:rsidR="002C6D31">
        <w:rPr>
          <w:i w:val="0"/>
          <w:color w:val="auto"/>
          <w:sz w:val="28"/>
        </w:rPr>
        <w:t>Р</w:t>
      </w:r>
      <w:r w:rsidRPr="009C52C9">
        <w:rPr>
          <w:i w:val="0"/>
          <w:color w:val="auto"/>
          <w:sz w:val="28"/>
        </w:rPr>
        <w:t xml:space="preserve">еализованный компонент </w:t>
      </w:r>
      <w:r>
        <w:rPr>
          <w:i w:val="0"/>
          <w:color w:val="auto"/>
          <w:sz w:val="28"/>
          <w:lang w:val="en-US"/>
        </w:rPr>
        <w:t>EventsList</w:t>
      </w:r>
    </w:p>
    <w:p w14:paraId="75964F07" w14:textId="2262C5F7" w:rsidR="007803F2" w:rsidRDefault="004C147A" w:rsidP="007803F2">
      <w:pPr>
        <w:jc w:val="both"/>
        <w:rPr>
          <w:sz w:val="28"/>
        </w:rPr>
      </w:pPr>
      <w:r w:rsidRPr="00DF1DA1">
        <w:rPr>
          <w:b/>
          <w:sz w:val="28"/>
        </w:rPr>
        <w:t>Модальное окно события</w:t>
      </w:r>
      <w:r w:rsidR="0038780A" w:rsidRPr="00DF1DA1">
        <w:rPr>
          <w:sz w:val="28"/>
        </w:rPr>
        <w:t xml:space="preserve">, компонент </w:t>
      </w:r>
      <w:r w:rsidR="0038780A" w:rsidRPr="00DF1DA1">
        <w:rPr>
          <w:sz w:val="28"/>
          <w:lang w:val="en-US"/>
        </w:rPr>
        <w:t>Event</w:t>
      </w:r>
      <w:r w:rsidR="0038780A" w:rsidRPr="00DF1DA1">
        <w:rPr>
          <w:sz w:val="28"/>
        </w:rPr>
        <w:t xml:space="preserve"> (приложение В, с. </w:t>
      </w:r>
      <w:r w:rsidR="00F6358D">
        <w:rPr>
          <w:sz w:val="28"/>
        </w:rPr>
        <w:t>67</w:t>
      </w:r>
      <w:r w:rsidR="0038780A" w:rsidRPr="00DF1DA1">
        <w:rPr>
          <w:sz w:val="28"/>
        </w:rPr>
        <w:t xml:space="preserve">) </w:t>
      </w:r>
      <w:r w:rsidRPr="00DF1DA1">
        <w:rPr>
          <w:sz w:val="28"/>
        </w:rPr>
        <w:t xml:space="preserve"> – при нажатии на какое-либо событие, открывается модальное окно, содержащее всю информацию о нем. Данные запрашиваются с сервера на основе идентификатора события, обрабатываются и записываются в глобальное состояние с помощью </w:t>
      </w:r>
      <w:r w:rsidRPr="00DF1DA1">
        <w:rPr>
          <w:sz w:val="28"/>
          <w:lang w:val="en-US"/>
        </w:rPr>
        <w:t>Redux</w:t>
      </w:r>
      <w:r w:rsidRPr="00DF1DA1">
        <w:rPr>
          <w:sz w:val="28"/>
        </w:rPr>
        <w:t xml:space="preserve"> </w:t>
      </w:r>
      <w:r w:rsidRPr="00DF1DA1">
        <w:rPr>
          <w:sz w:val="28"/>
          <w:lang w:val="en-US"/>
        </w:rPr>
        <w:t>Toolkit</w:t>
      </w:r>
      <w:r w:rsidRPr="00DF1DA1">
        <w:rPr>
          <w:sz w:val="28"/>
        </w:rPr>
        <w:t xml:space="preserve"> </w:t>
      </w:r>
      <w:r w:rsidRPr="00DF1DA1">
        <w:rPr>
          <w:sz w:val="28"/>
          <w:lang w:val="en-US"/>
        </w:rPr>
        <w:t>Query</w:t>
      </w:r>
      <w:r w:rsidRPr="00DF1DA1">
        <w:rPr>
          <w:sz w:val="28"/>
        </w:rPr>
        <w:t xml:space="preserve"> и хука </w:t>
      </w:r>
      <w:r w:rsidR="0038780A" w:rsidRPr="00DF1DA1">
        <w:rPr>
          <w:sz w:val="28"/>
          <w:lang w:val="en-US"/>
        </w:rPr>
        <w:t>useGetEvent</w:t>
      </w:r>
      <w:r w:rsidRPr="00DF1DA1">
        <w:rPr>
          <w:sz w:val="28"/>
          <w:lang w:val="en-US"/>
        </w:rPr>
        <w:t>DataByIdQuery</w:t>
      </w:r>
      <w:r w:rsidR="0038780A" w:rsidRPr="00DF1DA1">
        <w:rPr>
          <w:sz w:val="28"/>
        </w:rPr>
        <w:t xml:space="preserve"> (приложение Ж)</w:t>
      </w:r>
      <w:r w:rsidR="00DF1DA1">
        <w:rPr>
          <w:sz w:val="28"/>
        </w:rPr>
        <w:t xml:space="preserve"> аналогично предыдущим </w:t>
      </w:r>
      <w:r w:rsidR="00DF1DA1">
        <w:rPr>
          <w:sz w:val="28"/>
        </w:rPr>
        <w:lastRenderedPageBreak/>
        <w:t>запросам</w:t>
      </w:r>
      <w:r w:rsidRPr="00DF1DA1">
        <w:rPr>
          <w:sz w:val="28"/>
        </w:rPr>
        <w:t>. Компонент состоит из шапки</w:t>
      </w:r>
      <w:r w:rsidR="00DF1DA1">
        <w:rPr>
          <w:sz w:val="28"/>
        </w:rPr>
        <w:t xml:space="preserve"> «</w:t>
      </w:r>
      <w:r w:rsidR="00DF1DA1" w:rsidRPr="00DF1DA1">
        <w:rPr>
          <w:sz w:val="28"/>
        </w:rPr>
        <w:t>EventHeaderWrapper</w:t>
      </w:r>
      <w:r w:rsidR="00DF1DA1">
        <w:rPr>
          <w:sz w:val="28"/>
        </w:rPr>
        <w:t xml:space="preserve">» </w:t>
      </w:r>
      <w:r w:rsidR="00F6358D" w:rsidRPr="00DF1DA1">
        <w:rPr>
          <w:sz w:val="28"/>
        </w:rPr>
        <w:t xml:space="preserve">(приложение В, с. </w:t>
      </w:r>
      <w:r w:rsidR="00F6358D">
        <w:rPr>
          <w:sz w:val="28"/>
        </w:rPr>
        <w:t>58</w:t>
      </w:r>
      <w:r w:rsidR="00F6358D" w:rsidRPr="00DF1DA1">
        <w:rPr>
          <w:sz w:val="28"/>
        </w:rPr>
        <w:t>)</w:t>
      </w:r>
      <w:r w:rsidR="00F6358D">
        <w:rPr>
          <w:sz w:val="28"/>
        </w:rPr>
        <w:t xml:space="preserve"> </w:t>
      </w:r>
      <w:r w:rsidR="00DF1DA1">
        <w:rPr>
          <w:sz w:val="28"/>
        </w:rPr>
        <w:t>(реализовано аналогично «</w:t>
      </w:r>
      <w:r w:rsidR="00DF1DA1">
        <w:rPr>
          <w:sz w:val="28"/>
          <w:lang w:val="en-US"/>
        </w:rPr>
        <w:t>Header</w:t>
      </w:r>
      <w:r w:rsidR="00DF1DA1">
        <w:rPr>
          <w:sz w:val="28"/>
        </w:rPr>
        <w:t>»</w:t>
      </w:r>
      <w:r w:rsidR="00DF1DA1" w:rsidRPr="00DF1DA1">
        <w:rPr>
          <w:sz w:val="28"/>
        </w:rPr>
        <w:t>)</w:t>
      </w:r>
      <w:r w:rsidRPr="00DF1DA1">
        <w:rPr>
          <w:sz w:val="28"/>
        </w:rPr>
        <w:t xml:space="preserve"> с полным наименованием события и его текущим статусом</w:t>
      </w:r>
      <w:r w:rsidR="00597586" w:rsidRPr="00DF1DA1">
        <w:rPr>
          <w:sz w:val="28"/>
        </w:rPr>
        <w:t xml:space="preserve">. В левом углу находится кнопка для добавления события в «Избранное», при ее нажатии происходит заполнение данными о событии в </w:t>
      </w:r>
      <w:r w:rsidR="00597586" w:rsidRPr="00DF1DA1">
        <w:rPr>
          <w:sz w:val="28"/>
          <w:lang w:val="en-US"/>
        </w:rPr>
        <w:t>localStorage</w:t>
      </w:r>
      <w:r w:rsidR="00597586" w:rsidRPr="00DF1DA1">
        <w:rPr>
          <w:sz w:val="28"/>
        </w:rPr>
        <w:t xml:space="preserve"> – локальное хранилище браузера по ключу «</w:t>
      </w:r>
      <w:r w:rsidR="00597586" w:rsidRPr="00DF1DA1">
        <w:rPr>
          <w:sz w:val="28"/>
          <w:lang w:val="en-US"/>
        </w:rPr>
        <w:t>favouritesEvents</w:t>
      </w:r>
      <w:r w:rsidR="00597586" w:rsidRPr="00DF1DA1">
        <w:rPr>
          <w:sz w:val="28"/>
        </w:rPr>
        <w:t>»</w:t>
      </w:r>
      <w:r w:rsidRPr="00DF1DA1">
        <w:rPr>
          <w:sz w:val="28"/>
        </w:rPr>
        <w:t>. Далее идет блок информации об участниках события и его статусе</w:t>
      </w:r>
      <w:r w:rsidR="00DF1DA1" w:rsidRPr="00DF1DA1">
        <w:rPr>
          <w:sz w:val="28"/>
        </w:rPr>
        <w:t xml:space="preserve"> — </w:t>
      </w:r>
      <w:r w:rsidR="00DF1DA1">
        <w:rPr>
          <w:sz w:val="28"/>
        </w:rPr>
        <w:t>«</w:t>
      </w:r>
      <w:r w:rsidR="00DF1DA1" w:rsidRPr="00DF1DA1">
        <w:rPr>
          <w:sz w:val="28"/>
        </w:rPr>
        <w:t>EventInfoWrapper</w:t>
      </w:r>
      <w:r w:rsidR="00DF1DA1">
        <w:rPr>
          <w:sz w:val="28"/>
        </w:rPr>
        <w:t>»</w:t>
      </w:r>
      <w:r w:rsidR="00F6358D">
        <w:rPr>
          <w:sz w:val="28"/>
        </w:rPr>
        <w:t xml:space="preserve"> </w:t>
      </w:r>
      <w:r w:rsidR="00F6358D" w:rsidRPr="00DF1DA1">
        <w:rPr>
          <w:sz w:val="28"/>
        </w:rPr>
        <w:t xml:space="preserve">(приложение В, с. </w:t>
      </w:r>
      <w:r w:rsidR="00F6358D">
        <w:rPr>
          <w:sz w:val="28"/>
        </w:rPr>
        <w:t>66</w:t>
      </w:r>
      <w:r w:rsidR="00F6358D" w:rsidRPr="00DF1DA1">
        <w:rPr>
          <w:sz w:val="28"/>
        </w:rPr>
        <w:t>)</w:t>
      </w:r>
      <w:r w:rsidRPr="00DF1DA1">
        <w:rPr>
          <w:sz w:val="28"/>
        </w:rPr>
        <w:t>, если событие находится в лайве, показывается счет и текущий период, если оно еще не началось, формируется обратный отсчет до старта с точностью до секунды</w:t>
      </w:r>
      <w:r w:rsidR="00DF1DA1">
        <w:rPr>
          <w:sz w:val="28"/>
        </w:rPr>
        <w:t xml:space="preserve"> с помощью компоненты «</w:t>
      </w:r>
      <w:r w:rsidR="00DF1DA1">
        <w:rPr>
          <w:sz w:val="28"/>
          <w:lang w:val="en-US"/>
        </w:rPr>
        <w:t>CountDownTimer</w:t>
      </w:r>
      <w:r w:rsidR="00DF1DA1">
        <w:rPr>
          <w:sz w:val="28"/>
        </w:rPr>
        <w:t>»</w:t>
      </w:r>
      <w:r w:rsidR="00DF1DA1" w:rsidRPr="00DF1DA1">
        <w:rPr>
          <w:sz w:val="28"/>
        </w:rPr>
        <w:t xml:space="preserve"> (</w:t>
      </w:r>
      <w:r w:rsidR="00DF1DA1">
        <w:rPr>
          <w:sz w:val="28"/>
        </w:rPr>
        <w:t xml:space="preserve">приложение </w:t>
      </w:r>
      <w:r w:rsidR="00F6358D">
        <w:rPr>
          <w:sz w:val="28"/>
        </w:rPr>
        <w:t>В, с.64</w:t>
      </w:r>
      <w:r w:rsidR="00DF1DA1">
        <w:rPr>
          <w:sz w:val="28"/>
        </w:rPr>
        <w:t>)</w:t>
      </w:r>
      <w:r w:rsidRPr="00DF1DA1">
        <w:rPr>
          <w:sz w:val="28"/>
        </w:rPr>
        <w:t xml:space="preserve">. </w:t>
      </w:r>
      <w:r w:rsidR="00E54D45" w:rsidRPr="00DF1DA1">
        <w:rPr>
          <w:sz w:val="28"/>
        </w:rPr>
        <w:t>Ниже идет блок информации о матче</w:t>
      </w:r>
      <w:r w:rsidR="00DF1DA1">
        <w:rPr>
          <w:sz w:val="28"/>
        </w:rPr>
        <w:t xml:space="preserve"> — «</w:t>
      </w:r>
      <w:r w:rsidR="00DF1DA1" w:rsidRPr="00DF1DA1">
        <w:rPr>
          <w:sz w:val="28"/>
        </w:rPr>
        <w:t>MatchInfo</w:t>
      </w:r>
      <w:r w:rsidR="00DF1DA1">
        <w:rPr>
          <w:sz w:val="28"/>
        </w:rPr>
        <w:t>»</w:t>
      </w:r>
      <w:r w:rsidR="00E54D45" w:rsidRPr="00DF1DA1">
        <w:rPr>
          <w:sz w:val="28"/>
        </w:rPr>
        <w:t>, содержащий в себе несколько разделов</w:t>
      </w:r>
      <w:r w:rsidR="00DF1DA1">
        <w:rPr>
          <w:sz w:val="28"/>
        </w:rPr>
        <w:t>, реализованных в виде кнопок-переключателей аналогично «</w:t>
      </w:r>
      <w:r w:rsidR="00DF1DA1">
        <w:rPr>
          <w:sz w:val="28"/>
          <w:lang w:val="en-US"/>
        </w:rPr>
        <w:t>EventsModeButton</w:t>
      </w:r>
      <w:r w:rsidR="00DF1DA1">
        <w:rPr>
          <w:sz w:val="28"/>
        </w:rPr>
        <w:t>»</w:t>
      </w:r>
      <w:r w:rsidR="00E54D45" w:rsidRPr="00DF1DA1">
        <w:rPr>
          <w:sz w:val="28"/>
        </w:rPr>
        <w:t>: статистика</w:t>
      </w:r>
      <w:r w:rsidR="00597586" w:rsidRPr="00DF1DA1">
        <w:rPr>
          <w:sz w:val="28"/>
        </w:rPr>
        <w:t xml:space="preserve"> по периодам</w:t>
      </w:r>
      <w:r w:rsidR="00E54D45" w:rsidRPr="00DF1DA1">
        <w:rPr>
          <w:sz w:val="28"/>
        </w:rPr>
        <w:t xml:space="preserve">, составы, события матча, </w:t>
      </w:r>
      <w:r w:rsidR="00E54D45" w:rsidRPr="00DF1DA1">
        <w:rPr>
          <w:sz w:val="28"/>
          <w:lang w:val="en-US"/>
        </w:rPr>
        <w:t>H</w:t>
      </w:r>
      <w:r w:rsidR="00E54D45" w:rsidRPr="00DF1DA1">
        <w:rPr>
          <w:sz w:val="28"/>
        </w:rPr>
        <w:t>2</w:t>
      </w:r>
      <w:r w:rsidR="00E54D45" w:rsidRPr="00DF1DA1">
        <w:rPr>
          <w:sz w:val="28"/>
          <w:lang w:val="en-US"/>
        </w:rPr>
        <w:t>H</w:t>
      </w:r>
      <w:r w:rsidR="00E54D45" w:rsidRPr="00DF1DA1">
        <w:rPr>
          <w:sz w:val="28"/>
        </w:rPr>
        <w:t xml:space="preserve">, место проведения (приложение </w:t>
      </w:r>
      <w:r w:rsidR="0038780A" w:rsidRPr="00DF1DA1">
        <w:rPr>
          <w:sz w:val="28"/>
        </w:rPr>
        <w:t>В</w:t>
      </w:r>
      <w:r w:rsidR="00597586" w:rsidRPr="00DF1DA1">
        <w:rPr>
          <w:sz w:val="28"/>
        </w:rPr>
        <w:t xml:space="preserve">, компоненты </w:t>
      </w:r>
      <w:r w:rsidR="00597586" w:rsidRPr="00DF1DA1">
        <w:rPr>
          <w:sz w:val="28"/>
          <w:lang w:val="en-US"/>
        </w:rPr>
        <w:t>MatchStatistics</w:t>
      </w:r>
      <w:r w:rsidR="0038780A" w:rsidRPr="00DF1DA1">
        <w:rPr>
          <w:sz w:val="28"/>
        </w:rPr>
        <w:t xml:space="preserve"> (с. 8</w:t>
      </w:r>
      <w:r w:rsidR="00F6358D">
        <w:rPr>
          <w:sz w:val="28"/>
        </w:rPr>
        <w:t>9</w:t>
      </w:r>
      <w:r w:rsidR="0038780A" w:rsidRPr="00DF1DA1">
        <w:rPr>
          <w:sz w:val="28"/>
        </w:rPr>
        <w:t>)</w:t>
      </w:r>
      <w:r w:rsidR="00597586" w:rsidRPr="00DF1DA1">
        <w:rPr>
          <w:sz w:val="28"/>
        </w:rPr>
        <w:t xml:space="preserve">, </w:t>
      </w:r>
      <w:r w:rsidR="00597586" w:rsidRPr="00DF1DA1">
        <w:rPr>
          <w:sz w:val="28"/>
          <w:lang w:val="en-US"/>
        </w:rPr>
        <w:t>MatchInfoLineUp</w:t>
      </w:r>
      <w:r w:rsidR="0038780A" w:rsidRPr="00DF1DA1">
        <w:rPr>
          <w:sz w:val="28"/>
        </w:rPr>
        <w:t xml:space="preserve"> (с. 8</w:t>
      </w:r>
      <w:r w:rsidR="00F6358D">
        <w:rPr>
          <w:sz w:val="28"/>
        </w:rPr>
        <w:t>5</w:t>
      </w:r>
      <w:r w:rsidR="0038780A" w:rsidRPr="00DF1DA1">
        <w:rPr>
          <w:sz w:val="28"/>
        </w:rPr>
        <w:t>)</w:t>
      </w:r>
      <w:r w:rsidR="00597586" w:rsidRPr="00DF1DA1">
        <w:rPr>
          <w:sz w:val="28"/>
        </w:rPr>
        <w:t xml:space="preserve">, </w:t>
      </w:r>
      <w:r w:rsidR="00597586" w:rsidRPr="00DF1DA1">
        <w:rPr>
          <w:sz w:val="28"/>
          <w:lang w:val="en-US"/>
        </w:rPr>
        <w:t>MatchIncidents</w:t>
      </w:r>
      <w:r w:rsidR="00F6358D">
        <w:rPr>
          <w:sz w:val="28"/>
        </w:rPr>
        <w:t xml:space="preserve"> (с. 81</w:t>
      </w:r>
      <w:r w:rsidR="0038780A" w:rsidRPr="00DF1DA1">
        <w:rPr>
          <w:sz w:val="28"/>
        </w:rPr>
        <w:t>)</w:t>
      </w:r>
      <w:r w:rsidR="00597586" w:rsidRPr="00DF1DA1">
        <w:rPr>
          <w:sz w:val="28"/>
        </w:rPr>
        <w:t xml:space="preserve">, </w:t>
      </w:r>
      <w:r w:rsidR="00597586" w:rsidRPr="00DF1DA1">
        <w:rPr>
          <w:sz w:val="28"/>
          <w:lang w:val="en-US"/>
        </w:rPr>
        <w:t>H</w:t>
      </w:r>
      <w:r w:rsidR="00597586" w:rsidRPr="00DF1DA1">
        <w:rPr>
          <w:sz w:val="28"/>
        </w:rPr>
        <w:t>2</w:t>
      </w:r>
      <w:r w:rsidR="00597586" w:rsidRPr="00DF1DA1">
        <w:rPr>
          <w:sz w:val="28"/>
          <w:lang w:val="en-US"/>
        </w:rPr>
        <w:t>HEvents</w:t>
      </w:r>
      <w:r w:rsidR="0038780A" w:rsidRPr="00DF1DA1">
        <w:rPr>
          <w:sz w:val="28"/>
        </w:rPr>
        <w:t xml:space="preserve"> (с. </w:t>
      </w:r>
      <w:r w:rsidR="00F6358D">
        <w:rPr>
          <w:sz w:val="28"/>
        </w:rPr>
        <w:t>77</w:t>
      </w:r>
      <w:r w:rsidR="0038780A" w:rsidRPr="00DF1DA1">
        <w:rPr>
          <w:sz w:val="28"/>
        </w:rPr>
        <w:t>)</w:t>
      </w:r>
      <w:r w:rsidR="00597586" w:rsidRPr="00DF1DA1">
        <w:rPr>
          <w:sz w:val="28"/>
        </w:rPr>
        <w:t xml:space="preserve">, </w:t>
      </w:r>
      <w:r w:rsidR="00597586" w:rsidRPr="00DF1DA1">
        <w:rPr>
          <w:sz w:val="28"/>
          <w:lang w:val="en-US"/>
        </w:rPr>
        <w:t>StadiumInfo</w:t>
      </w:r>
      <w:r w:rsidR="0038780A" w:rsidRPr="00DF1DA1">
        <w:rPr>
          <w:sz w:val="28"/>
        </w:rPr>
        <w:t xml:space="preserve"> (с. 9</w:t>
      </w:r>
      <w:r w:rsidR="00F6358D">
        <w:rPr>
          <w:sz w:val="28"/>
        </w:rPr>
        <w:t>4</w:t>
      </w:r>
      <w:r w:rsidR="0038780A" w:rsidRPr="00DF1DA1">
        <w:rPr>
          <w:sz w:val="28"/>
        </w:rPr>
        <w:t>)</w:t>
      </w:r>
      <w:r w:rsidR="00597586" w:rsidRPr="00DF1DA1">
        <w:rPr>
          <w:sz w:val="28"/>
        </w:rPr>
        <w:t xml:space="preserve"> соответственно</w:t>
      </w:r>
      <w:r w:rsidR="00E54D45" w:rsidRPr="00DF1DA1">
        <w:rPr>
          <w:sz w:val="28"/>
        </w:rPr>
        <w:t xml:space="preserve">), вся информация запрашивается соответственно при выборе раздела благодаря хукам </w:t>
      </w:r>
      <w:r w:rsidR="00E54D45" w:rsidRPr="00DF1DA1">
        <w:rPr>
          <w:sz w:val="28"/>
          <w:lang w:val="en-US"/>
        </w:rPr>
        <w:t>Redux</w:t>
      </w:r>
      <w:r w:rsidR="00E54D45" w:rsidRPr="00DF1DA1">
        <w:rPr>
          <w:sz w:val="28"/>
        </w:rPr>
        <w:t xml:space="preserve"> </w:t>
      </w:r>
      <w:r w:rsidR="00E54D45" w:rsidRPr="00DF1DA1">
        <w:rPr>
          <w:sz w:val="28"/>
          <w:lang w:val="en-US"/>
        </w:rPr>
        <w:t>Toolkit</w:t>
      </w:r>
      <w:r w:rsidR="00E54D45" w:rsidRPr="00DF1DA1">
        <w:rPr>
          <w:sz w:val="28"/>
        </w:rPr>
        <w:t xml:space="preserve"> </w:t>
      </w:r>
      <w:r w:rsidR="00E54D45" w:rsidRPr="00DF1DA1">
        <w:rPr>
          <w:sz w:val="28"/>
          <w:lang w:val="en-US"/>
        </w:rPr>
        <w:t>Query</w:t>
      </w:r>
      <w:r w:rsidR="0038780A" w:rsidRPr="00DF1DA1">
        <w:rPr>
          <w:sz w:val="28"/>
        </w:rPr>
        <w:t xml:space="preserve"> (приложение Ж)</w:t>
      </w:r>
      <w:r w:rsidR="00DF1DA1">
        <w:rPr>
          <w:sz w:val="28"/>
        </w:rPr>
        <w:t xml:space="preserve"> аналогично предыдущим запросам</w:t>
      </w:r>
      <w:r w:rsidR="00E54D45" w:rsidRPr="00DF1DA1">
        <w:rPr>
          <w:sz w:val="28"/>
        </w:rPr>
        <w:t xml:space="preserve">. </w:t>
      </w:r>
      <w:r w:rsidRPr="00DF1DA1">
        <w:rPr>
          <w:sz w:val="28"/>
        </w:rPr>
        <w:t>Данные обновляются каждую минуту при условии, что событие в лайве</w:t>
      </w:r>
      <w:r w:rsidR="00E54D45" w:rsidRPr="00DF1DA1">
        <w:rPr>
          <w:sz w:val="28"/>
        </w:rPr>
        <w:t>. Если по какому-то из разделов данные отсутствуют, раздел не отображается к выбору</w:t>
      </w:r>
      <w:r w:rsidRPr="00DF1DA1">
        <w:rPr>
          <w:sz w:val="28"/>
        </w:rPr>
        <w:t xml:space="preserve">. </w:t>
      </w:r>
    </w:p>
    <w:p w14:paraId="42516979" w14:textId="77777777" w:rsidR="007803F2" w:rsidRPr="00DF1DA1" w:rsidRDefault="007803F2" w:rsidP="007803F2">
      <w:pPr>
        <w:ind w:firstLine="0"/>
        <w:jc w:val="both"/>
        <w:rPr>
          <w:sz w:val="28"/>
        </w:rPr>
      </w:pPr>
    </w:p>
    <w:p w14:paraId="31BFA500" w14:textId="2B732BA6" w:rsidR="004C147A" w:rsidRDefault="00E54D45" w:rsidP="00C9477F">
      <w:pPr>
        <w:jc w:val="center"/>
      </w:pPr>
      <w:r>
        <w:rPr>
          <w:noProof/>
          <w:lang w:eastAsia="ru-RU"/>
        </w:rPr>
        <w:lastRenderedPageBreak/>
        <w:drawing>
          <wp:inline distT="0" distB="0" distL="0" distR="0" wp14:anchorId="7B7F2CA2" wp14:editId="603495D5">
            <wp:extent cx="5385951" cy="2841625"/>
            <wp:effectExtent l="0" t="0" r="571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5795" cy="2852095"/>
                    </a:xfrm>
                    <a:prstGeom prst="rect">
                      <a:avLst/>
                    </a:prstGeom>
                    <a:noFill/>
                    <a:ln>
                      <a:noFill/>
                    </a:ln>
                  </pic:spPr>
                </pic:pic>
              </a:graphicData>
            </a:graphic>
          </wp:inline>
        </w:drawing>
      </w:r>
    </w:p>
    <w:p w14:paraId="7A39558B" w14:textId="6EB56F49" w:rsidR="004C147A" w:rsidRDefault="004C147A" w:rsidP="00C9477F">
      <w:pPr>
        <w:pStyle w:val="af4"/>
        <w:ind w:left="1069" w:firstLine="0"/>
        <w:jc w:val="center"/>
        <w:rPr>
          <w:i w:val="0"/>
          <w:color w:val="auto"/>
          <w:sz w:val="28"/>
        </w:rPr>
      </w:pPr>
      <w:r w:rsidRPr="009C52C9">
        <w:rPr>
          <w:i w:val="0"/>
          <w:color w:val="auto"/>
          <w:sz w:val="28"/>
        </w:rPr>
        <w:t xml:space="preserve">Рисунок </w:t>
      </w:r>
      <w:r w:rsidRPr="002C6D31">
        <w:rPr>
          <w:i w:val="0"/>
          <w:color w:val="auto"/>
          <w:sz w:val="28"/>
        </w:rPr>
        <w:t>2</w:t>
      </w:r>
      <w:r w:rsidR="00DF1DA1">
        <w:rPr>
          <w:i w:val="0"/>
          <w:color w:val="auto"/>
          <w:sz w:val="28"/>
        </w:rPr>
        <w:t>8</w:t>
      </w:r>
      <w:r w:rsidRPr="009C52C9">
        <w:rPr>
          <w:i w:val="0"/>
          <w:color w:val="auto"/>
          <w:sz w:val="28"/>
        </w:rPr>
        <w:t xml:space="preserve"> </w:t>
      </w:r>
      <w:r w:rsidR="00CF17C0" w:rsidRPr="0061140A">
        <w:rPr>
          <w:sz w:val="28"/>
          <w:szCs w:val="28"/>
        </w:rPr>
        <w:t xml:space="preserve">— </w:t>
      </w:r>
      <w:r>
        <w:rPr>
          <w:i w:val="0"/>
          <w:color w:val="auto"/>
          <w:sz w:val="28"/>
        </w:rPr>
        <w:t>Р</w:t>
      </w:r>
      <w:r w:rsidRPr="009C52C9">
        <w:rPr>
          <w:i w:val="0"/>
          <w:color w:val="auto"/>
          <w:sz w:val="28"/>
        </w:rPr>
        <w:t xml:space="preserve">еализованный компонент </w:t>
      </w:r>
      <w:r w:rsidR="00E54D45">
        <w:rPr>
          <w:i w:val="0"/>
          <w:color w:val="auto"/>
          <w:sz w:val="28"/>
          <w:lang w:val="en-US"/>
        </w:rPr>
        <w:t>EventModal</w:t>
      </w:r>
      <w:r w:rsidR="00E54D45">
        <w:rPr>
          <w:i w:val="0"/>
          <w:color w:val="auto"/>
          <w:sz w:val="28"/>
        </w:rPr>
        <w:t xml:space="preserve"> </w:t>
      </w:r>
      <w:r w:rsidR="00597586">
        <w:rPr>
          <w:i w:val="0"/>
          <w:color w:val="auto"/>
          <w:sz w:val="28"/>
        </w:rPr>
        <w:t>– статистика</w:t>
      </w:r>
    </w:p>
    <w:p w14:paraId="427A525F" w14:textId="0A93C393" w:rsidR="00597586" w:rsidRDefault="00597586" w:rsidP="00597586">
      <w:pPr>
        <w:keepNext/>
        <w:ind w:left="1069" w:firstLine="0"/>
        <w:jc w:val="center"/>
      </w:pPr>
      <w:r>
        <w:rPr>
          <w:noProof/>
          <w:lang w:eastAsia="ru-RU"/>
        </w:rPr>
        <w:drawing>
          <wp:inline distT="0" distB="0" distL="0" distR="0" wp14:anchorId="50D2D5AC" wp14:editId="1336333D">
            <wp:extent cx="5311140" cy="2733977"/>
            <wp:effectExtent l="0" t="0" r="3810" b="952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25313" cy="2741273"/>
                    </a:xfrm>
                    <a:prstGeom prst="rect">
                      <a:avLst/>
                    </a:prstGeom>
                    <a:noFill/>
                    <a:ln>
                      <a:noFill/>
                    </a:ln>
                  </pic:spPr>
                </pic:pic>
              </a:graphicData>
            </a:graphic>
          </wp:inline>
        </w:drawing>
      </w:r>
    </w:p>
    <w:p w14:paraId="69B6E299" w14:textId="30384983" w:rsidR="00597586" w:rsidRDefault="00597586" w:rsidP="00597586">
      <w:pPr>
        <w:pStyle w:val="af4"/>
        <w:ind w:left="1069" w:firstLine="0"/>
        <w:jc w:val="center"/>
        <w:rPr>
          <w:i w:val="0"/>
          <w:color w:val="auto"/>
          <w:sz w:val="28"/>
        </w:rPr>
      </w:pPr>
      <w:r w:rsidRPr="009C52C9">
        <w:rPr>
          <w:i w:val="0"/>
          <w:color w:val="auto"/>
          <w:sz w:val="28"/>
        </w:rPr>
        <w:t xml:space="preserve">Рисунок </w:t>
      </w:r>
      <w:r w:rsidRPr="002C6D31">
        <w:rPr>
          <w:i w:val="0"/>
          <w:color w:val="auto"/>
          <w:sz w:val="28"/>
        </w:rPr>
        <w:t>2</w:t>
      </w:r>
      <w:r w:rsidR="00DF1DA1">
        <w:rPr>
          <w:i w:val="0"/>
          <w:color w:val="auto"/>
          <w:sz w:val="28"/>
        </w:rPr>
        <w:t>9</w:t>
      </w:r>
      <w:r w:rsidRPr="009C52C9">
        <w:rPr>
          <w:i w:val="0"/>
          <w:color w:val="auto"/>
          <w:sz w:val="28"/>
        </w:rPr>
        <w:t xml:space="preserve"> </w:t>
      </w:r>
      <w:r w:rsidR="00CF17C0" w:rsidRPr="0061140A">
        <w:rPr>
          <w:sz w:val="28"/>
          <w:szCs w:val="28"/>
        </w:rPr>
        <w:t xml:space="preserve">— </w:t>
      </w:r>
      <w:r>
        <w:rPr>
          <w:i w:val="0"/>
          <w:color w:val="auto"/>
          <w:sz w:val="28"/>
        </w:rPr>
        <w:t>Р</w:t>
      </w:r>
      <w:r w:rsidRPr="009C52C9">
        <w:rPr>
          <w:i w:val="0"/>
          <w:color w:val="auto"/>
          <w:sz w:val="28"/>
        </w:rPr>
        <w:t xml:space="preserve">еализованный компонент </w:t>
      </w:r>
      <w:r>
        <w:rPr>
          <w:i w:val="0"/>
          <w:color w:val="auto"/>
          <w:sz w:val="28"/>
          <w:lang w:val="en-US"/>
        </w:rPr>
        <w:t>EventModal</w:t>
      </w:r>
      <w:r>
        <w:rPr>
          <w:i w:val="0"/>
          <w:color w:val="auto"/>
          <w:sz w:val="28"/>
        </w:rPr>
        <w:t xml:space="preserve"> – составы</w:t>
      </w:r>
    </w:p>
    <w:p w14:paraId="24B5699A" w14:textId="1F9FA3C7" w:rsidR="00597586" w:rsidRDefault="00597586" w:rsidP="00597586">
      <w:pPr>
        <w:keepNext/>
        <w:ind w:left="1069" w:firstLine="0"/>
        <w:jc w:val="center"/>
      </w:pPr>
      <w:r>
        <w:rPr>
          <w:noProof/>
          <w:lang w:eastAsia="ru-RU"/>
        </w:rPr>
        <w:drawing>
          <wp:inline distT="0" distB="0" distL="0" distR="0" wp14:anchorId="7E373B76" wp14:editId="7C6C5ACC">
            <wp:extent cx="5008483" cy="1645920"/>
            <wp:effectExtent l="0" t="0" r="190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13045" cy="1647419"/>
                    </a:xfrm>
                    <a:prstGeom prst="rect">
                      <a:avLst/>
                    </a:prstGeom>
                    <a:noFill/>
                    <a:ln>
                      <a:noFill/>
                    </a:ln>
                  </pic:spPr>
                </pic:pic>
              </a:graphicData>
            </a:graphic>
          </wp:inline>
        </w:drawing>
      </w:r>
    </w:p>
    <w:p w14:paraId="5EA0FEA1" w14:textId="25629A41" w:rsidR="00597586" w:rsidRPr="00597586" w:rsidRDefault="00597586" w:rsidP="00597586">
      <w:pPr>
        <w:pStyle w:val="af4"/>
        <w:ind w:left="1069" w:firstLine="0"/>
        <w:jc w:val="center"/>
        <w:rPr>
          <w:i w:val="0"/>
          <w:color w:val="auto"/>
          <w:sz w:val="28"/>
        </w:rPr>
      </w:pPr>
      <w:r w:rsidRPr="009C52C9">
        <w:rPr>
          <w:i w:val="0"/>
          <w:color w:val="auto"/>
          <w:sz w:val="28"/>
        </w:rPr>
        <w:t xml:space="preserve">Рисунок </w:t>
      </w:r>
      <w:r w:rsidR="00DF1DA1">
        <w:rPr>
          <w:i w:val="0"/>
          <w:color w:val="auto"/>
          <w:sz w:val="28"/>
        </w:rPr>
        <w:t>30</w:t>
      </w:r>
      <w:r w:rsidRPr="009C52C9">
        <w:rPr>
          <w:i w:val="0"/>
          <w:color w:val="auto"/>
          <w:sz w:val="28"/>
        </w:rPr>
        <w:t xml:space="preserve"> </w:t>
      </w:r>
      <w:r w:rsidR="00CF17C0" w:rsidRPr="0061140A">
        <w:rPr>
          <w:sz w:val="28"/>
          <w:szCs w:val="28"/>
        </w:rPr>
        <w:t xml:space="preserve">— </w:t>
      </w:r>
      <w:r>
        <w:rPr>
          <w:i w:val="0"/>
          <w:color w:val="auto"/>
          <w:sz w:val="28"/>
        </w:rPr>
        <w:t>Р</w:t>
      </w:r>
      <w:r w:rsidRPr="009C52C9">
        <w:rPr>
          <w:i w:val="0"/>
          <w:color w:val="auto"/>
          <w:sz w:val="28"/>
        </w:rPr>
        <w:t xml:space="preserve">еализованный компонент </w:t>
      </w:r>
      <w:r>
        <w:rPr>
          <w:i w:val="0"/>
          <w:color w:val="auto"/>
          <w:sz w:val="28"/>
          <w:lang w:val="en-US"/>
        </w:rPr>
        <w:t>EventModal</w:t>
      </w:r>
      <w:r>
        <w:rPr>
          <w:i w:val="0"/>
          <w:color w:val="auto"/>
          <w:sz w:val="28"/>
        </w:rPr>
        <w:t xml:space="preserve"> – события</w:t>
      </w:r>
    </w:p>
    <w:p w14:paraId="62760411" w14:textId="4C4CDDB8" w:rsidR="00597586" w:rsidRDefault="00597586" w:rsidP="00597586">
      <w:pPr>
        <w:keepNext/>
        <w:ind w:left="1069" w:firstLine="0"/>
        <w:jc w:val="center"/>
      </w:pPr>
      <w:r>
        <w:rPr>
          <w:noProof/>
          <w:lang w:eastAsia="ru-RU"/>
        </w:rPr>
        <w:lastRenderedPageBreak/>
        <w:drawing>
          <wp:inline distT="0" distB="0" distL="0" distR="0" wp14:anchorId="310F4BA7" wp14:editId="143839E8">
            <wp:extent cx="4922520" cy="1074234"/>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45102" cy="1079162"/>
                    </a:xfrm>
                    <a:prstGeom prst="rect">
                      <a:avLst/>
                    </a:prstGeom>
                    <a:noFill/>
                    <a:ln>
                      <a:noFill/>
                    </a:ln>
                  </pic:spPr>
                </pic:pic>
              </a:graphicData>
            </a:graphic>
          </wp:inline>
        </w:drawing>
      </w:r>
    </w:p>
    <w:p w14:paraId="6486DE82" w14:textId="5364F7AA" w:rsidR="00597586" w:rsidRPr="00CF17C0" w:rsidRDefault="00597586" w:rsidP="00597586">
      <w:pPr>
        <w:pStyle w:val="af4"/>
        <w:ind w:left="1069" w:firstLine="0"/>
        <w:jc w:val="center"/>
        <w:rPr>
          <w:i w:val="0"/>
          <w:color w:val="auto"/>
          <w:sz w:val="28"/>
        </w:rPr>
      </w:pPr>
      <w:r w:rsidRPr="009C52C9">
        <w:rPr>
          <w:i w:val="0"/>
          <w:color w:val="auto"/>
          <w:sz w:val="28"/>
        </w:rPr>
        <w:t xml:space="preserve">Рисунок </w:t>
      </w:r>
      <w:r w:rsidR="00DF1DA1">
        <w:rPr>
          <w:i w:val="0"/>
          <w:color w:val="auto"/>
          <w:sz w:val="28"/>
        </w:rPr>
        <w:t>31</w:t>
      </w:r>
      <w:r w:rsidRPr="009C52C9">
        <w:rPr>
          <w:i w:val="0"/>
          <w:color w:val="auto"/>
          <w:sz w:val="28"/>
        </w:rPr>
        <w:t xml:space="preserve"> </w:t>
      </w:r>
      <w:r w:rsidR="00CF17C0" w:rsidRPr="0061140A">
        <w:rPr>
          <w:sz w:val="28"/>
          <w:szCs w:val="28"/>
        </w:rPr>
        <w:t xml:space="preserve">— </w:t>
      </w:r>
      <w:r>
        <w:rPr>
          <w:i w:val="0"/>
          <w:color w:val="auto"/>
          <w:sz w:val="28"/>
        </w:rPr>
        <w:t>Р</w:t>
      </w:r>
      <w:r w:rsidRPr="009C52C9">
        <w:rPr>
          <w:i w:val="0"/>
          <w:color w:val="auto"/>
          <w:sz w:val="28"/>
        </w:rPr>
        <w:t xml:space="preserve">еализованный компонент </w:t>
      </w:r>
      <w:r>
        <w:rPr>
          <w:i w:val="0"/>
          <w:color w:val="auto"/>
          <w:sz w:val="28"/>
          <w:lang w:val="en-US"/>
        </w:rPr>
        <w:t>EventModal</w:t>
      </w:r>
      <w:r>
        <w:rPr>
          <w:i w:val="0"/>
          <w:color w:val="auto"/>
          <w:sz w:val="28"/>
        </w:rPr>
        <w:t xml:space="preserve"> – </w:t>
      </w:r>
      <w:r>
        <w:rPr>
          <w:i w:val="0"/>
          <w:color w:val="auto"/>
          <w:sz w:val="28"/>
          <w:lang w:val="en-US"/>
        </w:rPr>
        <w:t>H</w:t>
      </w:r>
      <w:r>
        <w:rPr>
          <w:i w:val="0"/>
          <w:color w:val="auto"/>
          <w:sz w:val="28"/>
        </w:rPr>
        <w:t>2</w:t>
      </w:r>
      <w:r>
        <w:rPr>
          <w:i w:val="0"/>
          <w:color w:val="auto"/>
          <w:sz w:val="28"/>
          <w:lang w:val="en-US"/>
        </w:rPr>
        <w:t>H</w:t>
      </w:r>
    </w:p>
    <w:p w14:paraId="1553074A" w14:textId="2A0259B4" w:rsidR="00597586" w:rsidRDefault="00597586" w:rsidP="00597586">
      <w:pPr>
        <w:keepNext/>
        <w:ind w:left="1069" w:firstLine="0"/>
        <w:jc w:val="center"/>
      </w:pPr>
      <w:r>
        <w:rPr>
          <w:noProof/>
          <w:lang w:eastAsia="ru-RU"/>
        </w:rPr>
        <w:drawing>
          <wp:inline distT="0" distB="0" distL="0" distR="0" wp14:anchorId="6D9C47AD" wp14:editId="54ABF0E7">
            <wp:extent cx="5158740" cy="728449"/>
            <wp:effectExtent l="0" t="0" r="381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15183" cy="736419"/>
                    </a:xfrm>
                    <a:prstGeom prst="rect">
                      <a:avLst/>
                    </a:prstGeom>
                    <a:noFill/>
                    <a:ln>
                      <a:noFill/>
                    </a:ln>
                  </pic:spPr>
                </pic:pic>
              </a:graphicData>
            </a:graphic>
          </wp:inline>
        </w:drawing>
      </w:r>
    </w:p>
    <w:p w14:paraId="0FF7108D" w14:textId="77224851" w:rsidR="00597586" w:rsidRDefault="00597586" w:rsidP="00597586">
      <w:pPr>
        <w:pStyle w:val="af4"/>
        <w:ind w:left="1069" w:firstLine="0"/>
        <w:jc w:val="center"/>
        <w:rPr>
          <w:i w:val="0"/>
          <w:color w:val="auto"/>
          <w:sz w:val="28"/>
        </w:rPr>
      </w:pPr>
      <w:r w:rsidRPr="009C52C9">
        <w:rPr>
          <w:i w:val="0"/>
          <w:color w:val="auto"/>
          <w:sz w:val="28"/>
        </w:rPr>
        <w:t xml:space="preserve">Рисунок </w:t>
      </w:r>
      <w:r w:rsidR="00DF1DA1">
        <w:rPr>
          <w:i w:val="0"/>
          <w:color w:val="auto"/>
          <w:sz w:val="28"/>
        </w:rPr>
        <w:t>32</w:t>
      </w:r>
      <w:r w:rsidRPr="009C52C9">
        <w:rPr>
          <w:i w:val="0"/>
          <w:color w:val="auto"/>
          <w:sz w:val="28"/>
        </w:rPr>
        <w:t xml:space="preserve"> </w:t>
      </w:r>
      <w:r w:rsidR="00CF17C0" w:rsidRPr="0061140A">
        <w:rPr>
          <w:sz w:val="28"/>
          <w:szCs w:val="28"/>
        </w:rPr>
        <w:t xml:space="preserve">— </w:t>
      </w:r>
      <w:r>
        <w:rPr>
          <w:i w:val="0"/>
          <w:color w:val="auto"/>
          <w:sz w:val="28"/>
        </w:rPr>
        <w:t>Р</w:t>
      </w:r>
      <w:r w:rsidRPr="009C52C9">
        <w:rPr>
          <w:i w:val="0"/>
          <w:color w:val="auto"/>
          <w:sz w:val="28"/>
        </w:rPr>
        <w:t xml:space="preserve">еализованный компонент </w:t>
      </w:r>
      <w:r>
        <w:rPr>
          <w:i w:val="0"/>
          <w:color w:val="auto"/>
          <w:sz w:val="28"/>
          <w:lang w:val="en-US"/>
        </w:rPr>
        <w:t>EventModal</w:t>
      </w:r>
      <w:r>
        <w:rPr>
          <w:i w:val="0"/>
          <w:color w:val="auto"/>
          <w:sz w:val="28"/>
        </w:rPr>
        <w:t xml:space="preserve"> – место проведения</w:t>
      </w:r>
    </w:p>
    <w:p w14:paraId="57FB995F" w14:textId="3E9377FC" w:rsidR="00C9477F" w:rsidRPr="00DF1DA1" w:rsidRDefault="00597586" w:rsidP="00DF1DA1">
      <w:pPr>
        <w:jc w:val="both"/>
        <w:rPr>
          <w:sz w:val="28"/>
        </w:rPr>
      </w:pPr>
      <w:r w:rsidRPr="00DF1DA1">
        <w:rPr>
          <w:b/>
          <w:sz w:val="28"/>
        </w:rPr>
        <w:t>Модальное окно лиги / чемпионата</w:t>
      </w:r>
      <w:r w:rsidR="0038780A" w:rsidRPr="00DF1DA1">
        <w:rPr>
          <w:sz w:val="28"/>
        </w:rPr>
        <w:t xml:space="preserve">, компонент </w:t>
      </w:r>
      <w:r w:rsidR="0038780A" w:rsidRPr="00DF1DA1">
        <w:rPr>
          <w:sz w:val="28"/>
          <w:lang w:val="en-US"/>
        </w:rPr>
        <w:t>ChallengeModal</w:t>
      </w:r>
      <w:r w:rsidR="0038780A" w:rsidRPr="00DF1DA1">
        <w:rPr>
          <w:sz w:val="28"/>
        </w:rPr>
        <w:t xml:space="preserve"> (приложение В, с. </w:t>
      </w:r>
      <w:r w:rsidR="00F6358D">
        <w:rPr>
          <w:sz w:val="28"/>
        </w:rPr>
        <w:t>61</w:t>
      </w:r>
      <w:r w:rsidR="0038780A" w:rsidRPr="00DF1DA1">
        <w:rPr>
          <w:sz w:val="28"/>
        </w:rPr>
        <w:t>)</w:t>
      </w:r>
      <w:r w:rsidRPr="00DF1DA1">
        <w:rPr>
          <w:sz w:val="28"/>
        </w:rPr>
        <w:t xml:space="preserve"> – </w:t>
      </w:r>
      <w:r w:rsidR="00DF1DA1">
        <w:rPr>
          <w:sz w:val="28"/>
        </w:rPr>
        <w:t xml:space="preserve">реализовано аналогично другим модальным окнам, </w:t>
      </w:r>
      <w:r w:rsidRPr="00DF1DA1">
        <w:rPr>
          <w:sz w:val="28"/>
        </w:rPr>
        <w:t xml:space="preserve">при нажатии на какое-либо наименование лиги, будь то в списке или карточке события, открывается модальное окно, содержащее всю информацию о турнире. Данные запрашиваются с сервера на основе идентификатора турнира, обрабатываются и записываются в глобальное состояние с помощью </w:t>
      </w:r>
      <w:r w:rsidRPr="00DF1DA1">
        <w:rPr>
          <w:sz w:val="28"/>
          <w:lang w:val="en-US"/>
        </w:rPr>
        <w:t>Redux</w:t>
      </w:r>
      <w:r w:rsidRPr="00DF1DA1">
        <w:rPr>
          <w:sz w:val="28"/>
        </w:rPr>
        <w:t xml:space="preserve"> </w:t>
      </w:r>
      <w:r w:rsidRPr="00DF1DA1">
        <w:rPr>
          <w:sz w:val="28"/>
          <w:lang w:val="en-US"/>
        </w:rPr>
        <w:t>Toolkit</w:t>
      </w:r>
      <w:r w:rsidRPr="00DF1DA1">
        <w:rPr>
          <w:sz w:val="28"/>
        </w:rPr>
        <w:t xml:space="preserve"> </w:t>
      </w:r>
      <w:r w:rsidRPr="00DF1DA1">
        <w:rPr>
          <w:sz w:val="28"/>
          <w:lang w:val="en-US"/>
        </w:rPr>
        <w:t>Query</w:t>
      </w:r>
      <w:r w:rsidRPr="00DF1DA1">
        <w:rPr>
          <w:sz w:val="28"/>
        </w:rPr>
        <w:t xml:space="preserve"> и хука useGetChallengeDataByIdQuery</w:t>
      </w:r>
      <w:r w:rsidR="0038780A" w:rsidRPr="00DF1DA1">
        <w:rPr>
          <w:sz w:val="28"/>
        </w:rPr>
        <w:t xml:space="preserve"> (приложение Ж)</w:t>
      </w:r>
      <w:r w:rsidR="00DF1DA1">
        <w:rPr>
          <w:sz w:val="28"/>
        </w:rPr>
        <w:t xml:space="preserve"> аналогично предыдущим запросам</w:t>
      </w:r>
      <w:r w:rsidRPr="00DF1DA1">
        <w:rPr>
          <w:sz w:val="28"/>
        </w:rPr>
        <w:t xml:space="preserve">. Компонент состоит из шапки с полным наименованием события и его текущим статусом. В левом углу находится кнопка для добавления события в «Избранное», при ее нажатии происходит заполнение данными о событии в </w:t>
      </w:r>
      <w:r w:rsidRPr="00DF1DA1">
        <w:rPr>
          <w:sz w:val="28"/>
          <w:lang w:val="en-US"/>
        </w:rPr>
        <w:t>localStorage</w:t>
      </w:r>
      <w:r w:rsidRPr="00DF1DA1">
        <w:rPr>
          <w:sz w:val="28"/>
        </w:rPr>
        <w:t xml:space="preserve"> – локальное хранилище браузера по ключу «</w:t>
      </w:r>
      <w:r w:rsidRPr="00DF1DA1">
        <w:rPr>
          <w:sz w:val="28"/>
          <w:lang w:val="en-US"/>
        </w:rPr>
        <w:t>favouritesLeagues</w:t>
      </w:r>
      <w:r w:rsidRPr="00DF1DA1">
        <w:rPr>
          <w:sz w:val="28"/>
        </w:rPr>
        <w:t xml:space="preserve">». Далее идет блок информации </w:t>
      </w:r>
      <w:r w:rsidR="008D47B5" w:rsidRPr="00DF1DA1">
        <w:rPr>
          <w:sz w:val="28"/>
        </w:rPr>
        <w:t xml:space="preserve">о </w:t>
      </w:r>
      <w:r w:rsidRPr="00DF1DA1">
        <w:rPr>
          <w:sz w:val="28"/>
        </w:rPr>
        <w:t>турнире, разделенный на сезоны по годам</w:t>
      </w:r>
      <w:r w:rsidR="00C9477F" w:rsidRPr="00DF1DA1">
        <w:rPr>
          <w:sz w:val="28"/>
        </w:rPr>
        <w:t xml:space="preserve">, список которых запрашивается с сервера благодаря хуку из </w:t>
      </w:r>
      <w:r w:rsidR="00C9477F" w:rsidRPr="00DF1DA1">
        <w:rPr>
          <w:sz w:val="28"/>
          <w:lang w:val="en-US"/>
        </w:rPr>
        <w:t>Redux</w:t>
      </w:r>
      <w:r w:rsidR="00C9477F" w:rsidRPr="00DF1DA1">
        <w:rPr>
          <w:sz w:val="28"/>
        </w:rPr>
        <w:t xml:space="preserve"> </w:t>
      </w:r>
      <w:r w:rsidR="00C9477F" w:rsidRPr="00DF1DA1">
        <w:rPr>
          <w:sz w:val="28"/>
          <w:lang w:val="en-US"/>
        </w:rPr>
        <w:t>Toolkit</w:t>
      </w:r>
      <w:r w:rsidR="00C9477F" w:rsidRPr="00DF1DA1">
        <w:rPr>
          <w:sz w:val="28"/>
        </w:rPr>
        <w:t xml:space="preserve"> </w:t>
      </w:r>
      <w:r w:rsidR="00C9477F" w:rsidRPr="00DF1DA1">
        <w:rPr>
          <w:sz w:val="28"/>
          <w:lang w:val="en-US"/>
        </w:rPr>
        <w:t>Query</w:t>
      </w:r>
      <w:r w:rsidR="00C9477F" w:rsidRPr="00DF1DA1">
        <w:rPr>
          <w:sz w:val="28"/>
        </w:rPr>
        <w:t xml:space="preserve"> useGetSeasonsByLeagueIdQuery</w:t>
      </w:r>
      <w:r w:rsidRPr="00DF1DA1">
        <w:rPr>
          <w:sz w:val="28"/>
        </w:rPr>
        <w:t xml:space="preserve">. В зависимости от сезона с сервера получаются разные данные по таблицам, данным турнира, событиям турнира, статистикам, деревьям кубков. Вся информация запрашивается соответственно при выборе </w:t>
      </w:r>
      <w:r w:rsidR="00C9477F" w:rsidRPr="00DF1DA1">
        <w:rPr>
          <w:sz w:val="28"/>
        </w:rPr>
        <w:t>сезона</w:t>
      </w:r>
      <w:r w:rsidRPr="00DF1DA1">
        <w:rPr>
          <w:sz w:val="28"/>
        </w:rPr>
        <w:t xml:space="preserve"> благодаря хукам </w:t>
      </w:r>
      <w:r w:rsidRPr="00DF1DA1">
        <w:rPr>
          <w:sz w:val="28"/>
          <w:lang w:val="en-US"/>
        </w:rPr>
        <w:t>Redux</w:t>
      </w:r>
      <w:r w:rsidRPr="00DF1DA1">
        <w:rPr>
          <w:sz w:val="28"/>
        </w:rPr>
        <w:t xml:space="preserve"> </w:t>
      </w:r>
      <w:r w:rsidRPr="00DF1DA1">
        <w:rPr>
          <w:sz w:val="28"/>
          <w:lang w:val="en-US"/>
        </w:rPr>
        <w:t>Toolkit</w:t>
      </w:r>
      <w:r w:rsidRPr="00DF1DA1">
        <w:rPr>
          <w:sz w:val="28"/>
        </w:rPr>
        <w:t xml:space="preserve"> </w:t>
      </w:r>
      <w:r w:rsidRPr="00DF1DA1">
        <w:rPr>
          <w:sz w:val="28"/>
          <w:lang w:val="en-US"/>
        </w:rPr>
        <w:t>Q</w:t>
      </w:r>
      <w:r w:rsidR="00C9477F" w:rsidRPr="00DF1DA1">
        <w:rPr>
          <w:sz w:val="28"/>
          <w:lang w:val="en-US"/>
        </w:rPr>
        <w:t>uery</w:t>
      </w:r>
      <w:r w:rsidR="00C9477F" w:rsidRPr="00DF1DA1">
        <w:rPr>
          <w:sz w:val="28"/>
        </w:rPr>
        <w:t xml:space="preserve"> (приложение </w:t>
      </w:r>
      <w:r w:rsidR="0038780A" w:rsidRPr="00DF1DA1">
        <w:rPr>
          <w:sz w:val="28"/>
        </w:rPr>
        <w:t>Ж</w:t>
      </w:r>
      <w:r w:rsidR="00C9477F" w:rsidRPr="00DF1DA1">
        <w:rPr>
          <w:sz w:val="28"/>
        </w:rPr>
        <w:t>)</w:t>
      </w:r>
      <w:r w:rsidRPr="00DF1DA1">
        <w:rPr>
          <w:sz w:val="28"/>
        </w:rPr>
        <w:t xml:space="preserve">. </w:t>
      </w:r>
    </w:p>
    <w:p w14:paraId="31F91B3D" w14:textId="6A37C1AD" w:rsidR="00597586" w:rsidRDefault="00C9477F" w:rsidP="00C9477F">
      <w:pPr>
        <w:jc w:val="center"/>
      </w:pPr>
      <w:r>
        <w:rPr>
          <w:noProof/>
          <w:lang w:eastAsia="ru-RU"/>
        </w:rPr>
        <w:lastRenderedPageBreak/>
        <w:drawing>
          <wp:inline distT="0" distB="0" distL="0" distR="0" wp14:anchorId="1F04DDA9" wp14:editId="38F09C71">
            <wp:extent cx="5157963" cy="2727960"/>
            <wp:effectExtent l="0" t="0" r="508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61686" cy="2729929"/>
                    </a:xfrm>
                    <a:prstGeom prst="rect">
                      <a:avLst/>
                    </a:prstGeom>
                    <a:noFill/>
                    <a:ln>
                      <a:noFill/>
                    </a:ln>
                  </pic:spPr>
                </pic:pic>
              </a:graphicData>
            </a:graphic>
          </wp:inline>
        </w:drawing>
      </w:r>
    </w:p>
    <w:p w14:paraId="2578ED30" w14:textId="5A3726AA" w:rsidR="00597586" w:rsidRPr="00DF1DA1" w:rsidRDefault="00597586" w:rsidP="00C9477F">
      <w:pPr>
        <w:pStyle w:val="af4"/>
        <w:ind w:left="1069" w:firstLine="0"/>
        <w:jc w:val="center"/>
        <w:rPr>
          <w:i w:val="0"/>
          <w:color w:val="auto"/>
          <w:sz w:val="28"/>
        </w:rPr>
      </w:pPr>
      <w:r w:rsidRPr="009C52C9">
        <w:rPr>
          <w:i w:val="0"/>
          <w:color w:val="auto"/>
          <w:sz w:val="28"/>
        </w:rPr>
        <w:t xml:space="preserve">Рисунок </w:t>
      </w:r>
      <w:r w:rsidR="00C9477F">
        <w:rPr>
          <w:i w:val="0"/>
          <w:color w:val="auto"/>
          <w:sz w:val="28"/>
        </w:rPr>
        <w:t>3</w:t>
      </w:r>
      <w:r w:rsidR="007803F2" w:rsidRPr="00142B0C">
        <w:rPr>
          <w:i w:val="0"/>
          <w:color w:val="auto"/>
          <w:sz w:val="28"/>
        </w:rPr>
        <w:t>3</w:t>
      </w:r>
      <w:r w:rsidRPr="009C52C9">
        <w:rPr>
          <w:i w:val="0"/>
          <w:color w:val="auto"/>
          <w:sz w:val="28"/>
        </w:rPr>
        <w:t xml:space="preserve"> </w:t>
      </w:r>
      <w:r w:rsidR="00CF17C0" w:rsidRPr="0061140A">
        <w:rPr>
          <w:sz w:val="28"/>
          <w:szCs w:val="28"/>
        </w:rPr>
        <w:t xml:space="preserve">— </w:t>
      </w:r>
      <w:r>
        <w:rPr>
          <w:i w:val="0"/>
          <w:color w:val="auto"/>
          <w:sz w:val="28"/>
        </w:rPr>
        <w:t>Р</w:t>
      </w:r>
      <w:r w:rsidRPr="009C52C9">
        <w:rPr>
          <w:i w:val="0"/>
          <w:color w:val="auto"/>
          <w:sz w:val="28"/>
        </w:rPr>
        <w:t xml:space="preserve">еализованный компонент </w:t>
      </w:r>
      <w:r w:rsidR="00C9477F">
        <w:rPr>
          <w:i w:val="0"/>
          <w:color w:val="auto"/>
          <w:sz w:val="28"/>
          <w:lang w:val="en-US"/>
        </w:rPr>
        <w:t>ChallengeModal</w:t>
      </w:r>
    </w:p>
    <w:p w14:paraId="04E917C7" w14:textId="34A507DB" w:rsidR="008D47B5" w:rsidRPr="00DF1DA1" w:rsidRDefault="008D47B5" w:rsidP="00DF1DA1">
      <w:pPr>
        <w:jc w:val="both"/>
        <w:rPr>
          <w:sz w:val="28"/>
        </w:rPr>
      </w:pPr>
      <w:r w:rsidRPr="00DF1DA1">
        <w:rPr>
          <w:b/>
          <w:sz w:val="28"/>
        </w:rPr>
        <w:t>Модальное окно команды</w:t>
      </w:r>
      <w:r w:rsidR="0038780A" w:rsidRPr="00DF1DA1">
        <w:rPr>
          <w:sz w:val="28"/>
        </w:rPr>
        <w:t xml:space="preserve">, реализованный компонент </w:t>
      </w:r>
      <w:r w:rsidR="0038780A" w:rsidRPr="00DF1DA1">
        <w:rPr>
          <w:sz w:val="28"/>
          <w:lang w:val="en-US"/>
        </w:rPr>
        <w:t>TeamModal</w:t>
      </w:r>
      <w:r w:rsidR="0038780A" w:rsidRPr="00DF1DA1">
        <w:rPr>
          <w:sz w:val="28"/>
        </w:rPr>
        <w:t xml:space="preserve"> (приложение В, с.</w:t>
      </w:r>
      <w:r w:rsidRPr="00DF1DA1">
        <w:rPr>
          <w:sz w:val="28"/>
        </w:rPr>
        <w:t xml:space="preserve"> </w:t>
      </w:r>
      <w:r w:rsidR="0038780A" w:rsidRPr="00DF1DA1">
        <w:rPr>
          <w:sz w:val="28"/>
        </w:rPr>
        <w:t>9</w:t>
      </w:r>
      <w:r w:rsidR="00F6358D">
        <w:rPr>
          <w:sz w:val="28"/>
        </w:rPr>
        <w:t>7</w:t>
      </w:r>
      <w:r w:rsidR="0038780A" w:rsidRPr="00DF1DA1">
        <w:rPr>
          <w:sz w:val="28"/>
        </w:rPr>
        <w:t xml:space="preserve">) </w:t>
      </w:r>
      <w:r w:rsidRPr="00DF1DA1">
        <w:rPr>
          <w:sz w:val="28"/>
        </w:rPr>
        <w:t>–</w:t>
      </w:r>
      <w:r w:rsidR="00DF1DA1">
        <w:rPr>
          <w:sz w:val="28"/>
        </w:rPr>
        <w:t xml:space="preserve"> реализован аналогично другим модальным окнам,</w:t>
      </w:r>
      <w:r w:rsidRPr="00DF1DA1">
        <w:rPr>
          <w:sz w:val="28"/>
        </w:rPr>
        <w:t xml:space="preserve"> при нажатии на какое-либо наименование или логотип команды, будь то в списке или карточке события, открывается модальное окно, содержащее всю информацию о команде. Данные запрашиваются с сервера на основе идентификатора, обрабатываются и записываются в глобальное состояние с помощью </w:t>
      </w:r>
      <w:r w:rsidRPr="00DF1DA1">
        <w:rPr>
          <w:sz w:val="28"/>
          <w:lang w:val="en-US"/>
        </w:rPr>
        <w:t>Redux</w:t>
      </w:r>
      <w:r w:rsidRPr="00DF1DA1">
        <w:rPr>
          <w:sz w:val="28"/>
        </w:rPr>
        <w:t xml:space="preserve"> </w:t>
      </w:r>
      <w:r w:rsidRPr="00DF1DA1">
        <w:rPr>
          <w:sz w:val="28"/>
          <w:lang w:val="en-US"/>
        </w:rPr>
        <w:t>Toolkit</w:t>
      </w:r>
      <w:r w:rsidRPr="00DF1DA1">
        <w:rPr>
          <w:sz w:val="28"/>
        </w:rPr>
        <w:t xml:space="preserve"> </w:t>
      </w:r>
      <w:r w:rsidRPr="00DF1DA1">
        <w:rPr>
          <w:sz w:val="28"/>
          <w:lang w:val="en-US"/>
        </w:rPr>
        <w:t>Query</w:t>
      </w:r>
      <w:r w:rsidRPr="00DF1DA1">
        <w:rPr>
          <w:sz w:val="28"/>
        </w:rPr>
        <w:t xml:space="preserve"> и хука useGet</w:t>
      </w:r>
      <w:r w:rsidRPr="00DF1DA1">
        <w:rPr>
          <w:sz w:val="28"/>
          <w:lang w:val="en-US"/>
        </w:rPr>
        <w:t>Team</w:t>
      </w:r>
      <w:r w:rsidRPr="00DF1DA1">
        <w:rPr>
          <w:sz w:val="28"/>
        </w:rPr>
        <w:t>DataByIdQuery</w:t>
      </w:r>
      <w:r w:rsidR="0038780A" w:rsidRPr="00DF1DA1">
        <w:rPr>
          <w:sz w:val="28"/>
        </w:rPr>
        <w:t xml:space="preserve"> (приложение Ж)</w:t>
      </w:r>
      <w:r w:rsidR="00DF1DA1">
        <w:rPr>
          <w:sz w:val="28"/>
        </w:rPr>
        <w:t xml:space="preserve"> аналогично другим запросам</w:t>
      </w:r>
      <w:r w:rsidRPr="00DF1DA1">
        <w:rPr>
          <w:sz w:val="28"/>
        </w:rPr>
        <w:t xml:space="preserve">. Компонент состоит из шапки с полным наименованием события и его текущим статусом. Далее идет блок информации о команде, тренере, составам, таблицам, турнирам, событиям, статистикам. Вся информация запрашивается благодаря хукам </w:t>
      </w:r>
      <w:r w:rsidRPr="00DF1DA1">
        <w:rPr>
          <w:sz w:val="28"/>
          <w:lang w:val="en-US"/>
        </w:rPr>
        <w:t>Redux</w:t>
      </w:r>
      <w:r w:rsidRPr="00DF1DA1">
        <w:rPr>
          <w:sz w:val="28"/>
        </w:rPr>
        <w:t xml:space="preserve"> </w:t>
      </w:r>
      <w:r w:rsidRPr="00DF1DA1">
        <w:rPr>
          <w:sz w:val="28"/>
          <w:lang w:val="en-US"/>
        </w:rPr>
        <w:t>Toolkit</w:t>
      </w:r>
      <w:r w:rsidRPr="00DF1DA1">
        <w:rPr>
          <w:sz w:val="28"/>
        </w:rPr>
        <w:t xml:space="preserve"> </w:t>
      </w:r>
      <w:r w:rsidRPr="00DF1DA1">
        <w:rPr>
          <w:sz w:val="28"/>
          <w:lang w:val="en-US"/>
        </w:rPr>
        <w:t>Query</w:t>
      </w:r>
      <w:r w:rsidRPr="00DF1DA1">
        <w:rPr>
          <w:sz w:val="28"/>
        </w:rPr>
        <w:t xml:space="preserve"> (приложение </w:t>
      </w:r>
      <w:r w:rsidR="0038780A" w:rsidRPr="00DF1DA1">
        <w:rPr>
          <w:sz w:val="28"/>
        </w:rPr>
        <w:t>Ж</w:t>
      </w:r>
      <w:r w:rsidRPr="00DF1DA1">
        <w:rPr>
          <w:sz w:val="28"/>
        </w:rPr>
        <w:t xml:space="preserve">). </w:t>
      </w:r>
    </w:p>
    <w:p w14:paraId="7D41EFE7" w14:textId="0633BCF7" w:rsidR="008D47B5" w:rsidRDefault="008D47B5" w:rsidP="008D47B5">
      <w:pPr>
        <w:jc w:val="center"/>
      </w:pPr>
      <w:r>
        <w:rPr>
          <w:noProof/>
          <w:lang w:eastAsia="ru-RU"/>
        </w:rPr>
        <w:lastRenderedPageBreak/>
        <w:drawing>
          <wp:inline distT="0" distB="0" distL="0" distR="0" wp14:anchorId="1939BC05" wp14:editId="7F357B38">
            <wp:extent cx="5448300" cy="2881514"/>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55670" cy="2885412"/>
                    </a:xfrm>
                    <a:prstGeom prst="rect">
                      <a:avLst/>
                    </a:prstGeom>
                    <a:noFill/>
                    <a:ln>
                      <a:noFill/>
                    </a:ln>
                  </pic:spPr>
                </pic:pic>
              </a:graphicData>
            </a:graphic>
          </wp:inline>
        </w:drawing>
      </w:r>
    </w:p>
    <w:p w14:paraId="15414B0E" w14:textId="0E04C489" w:rsidR="008D47B5" w:rsidRPr="008D47B5" w:rsidRDefault="008D47B5" w:rsidP="008D47B5">
      <w:pPr>
        <w:pStyle w:val="af4"/>
        <w:ind w:left="1069" w:firstLine="0"/>
        <w:jc w:val="center"/>
        <w:rPr>
          <w:i w:val="0"/>
          <w:color w:val="auto"/>
          <w:sz w:val="28"/>
        </w:rPr>
      </w:pPr>
      <w:r w:rsidRPr="009C52C9">
        <w:rPr>
          <w:i w:val="0"/>
          <w:color w:val="auto"/>
          <w:sz w:val="28"/>
        </w:rPr>
        <w:t xml:space="preserve">Рисунок </w:t>
      </w:r>
      <w:r w:rsidR="00DF1DA1">
        <w:rPr>
          <w:i w:val="0"/>
          <w:color w:val="auto"/>
          <w:sz w:val="28"/>
        </w:rPr>
        <w:t>3</w:t>
      </w:r>
      <w:r w:rsidR="007803F2" w:rsidRPr="003861BD">
        <w:rPr>
          <w:i w:val="0"/>
          <w:color w:val="auto"/>
          <w:sz w:val="28"/>
        </w:rPr>
        <w:t>4</w:t>
      </w:r>
      <w:r w:rsidRPr="009C52C9">
        <w:rPr>
          <w:i w:val="0"/>
          <w:color w:val="auto"/>
          <w:sz w:val="28"/>
        </w:rPr>
        <w:t xml:space="preserve"> </w:t>
      </w:r>
      <w:r w:rsidR="00CF17C0" w:rsidRPr="0061140A">
        <w:rPr>
          <w:sz w:val="28"/>
          <w:szCs w:val="28"/>
        </w:rPr>
        <w:t xml:space="preserve">— </w:t>
      </w:r>
      <w:r>
        <w:rPr>
          <w:i w:val="0"/>
          <w:color w:val="auto"/>
          <w:sz w:val="28"/>
        </w:rPr>
        <w:t>Р</w:t>
      </w:r>
      <w:r w:rsidRPr="009C52C9">
        <w:rPr>
          <w:i w:val="0"/>
          <w:color w:val="auto"/>
          <w:sz w:val="28"/>
        </w:rPr>
        <w:t xml:space="preserve">еализованный компонент </w:t>
      </w:r>
      <w:r>
        <w:rPr>
          <w:i w:val="0"/>
          <w:color w:val="auto"/>
          <w:sz w:val="28"/>
          <w:lang w:val="en-US"/>
        </w:rPr>
        <w:t>TeamModal</w:t>
      </w:r>
    </w:p>
    <w:p w14:paraId="3FA773C5" w14:textId="27FDAB47" w:rsidR="00D76E5D" w:rsidRDefault="002C6D31" w:rsidP="002C6D31">
      <w:pPr>
        <w:jc w:val="both"/>
        <w:rPr>
          <w:sz w:val="28"/>
        </w:rPr>
      </w:pPr>
      <w:r>
        <w:rPr>
          <w:sz w:val="28"/>
        </w:rPr>
        <w:t>Таким образом, модуль «</w:t>
      </w:r>
      <w:r>
        <w:rPr>
          <w:sz w:val="28"/>
          <w:lang w:val="en-US"/>
        </w:rPr>
        <w:t>Events</w:t>
      </w:r>
      <w:r>
        <w:rPr>
          <w:sz w:val="28"/>
        </w:rPr>
        <w:t xml:space="preserve">» (приложение </w:t>
      </w:r>
      <w:r w:rsidR="0038780A">
        <w:rPr>
          <w:sz w:val="28"/>
        </w:rPr>
        <w:t>Е, с.11</w:t>
      </w:r>
      <w:r w:rsidR="00F6358D">
        <w:rPr>
          <w:sz w:val="28"/>
        </w:rPr>
        <w:t>6</w:t>
      </w:r>
      <w:r>
        <w:rPr>
          <w:sz w:val="28"/>
        </w:rPr>
        <w:t>) состоит из обертки, контейнерной части, содержащей два</w:t>
      </w:r>
      <w:r w:rsidR="00C9477F" w:rsidRPr="00C9477F">
        <w:rPr>
          <w:sz w:val="28"/>
        </w:rPr>
        <w:t xml:space="preserve"> </w:t>
      </w:r>
      <w:r w:rsidR="00C9477F">
        <w:rPr>
          <w:sz w:val="28"/>
        </w:rPr>
        <w:t>отображаемых по умолчанию</w:t>
      </w:r>
      <w:r>
        <w:rPr>
          <w:sz w:val="28"/>
        </w:rPr>
        <w:t xml:space="preserve"> элемента – блок с категориями и блок с списком событий, с возможностью выбора категории для фильтрации и поиска событий по наименованию команд, а также возможностью выбора даты</w:t>
      </w:r>
      <w:r w:rsidR="00C9477F">
        <w:rPr>
          <w:sz w:val="28"/>
        </w:rPr>
        <w:t xml:space="preserve">, и </w:t>
      </w:r>
      <w:r w:rsidR="008D47B5">
        <w:rPr>
          <w:sz w:val="28"/>
        </w:rPr>
        <w:t>три</w:t>
      </w:r>
      <w:r w:rsidR="00C9477F">
        <w:rPr>
          <w:sz w:val="28"/>
        </w:rPr>
        <w:t xml:space="preserve"> скрытых по умолчанию модальных окна, вызываемых при открытии события</w:t>
      </w:r>
      <w:r w:rsidR="008D47B5">
        <w:rPr>
          <w:sz w:val="28"/>
        </w:rPr>
        <w:t>, команды</w:t>
      </w:r>
      <w:r w:rsidR="00C9477F">
        <w:rPr>
          <w:sz w:val="28"/>
        </w:rPr>
        <w:t xml:space="preserve"> или чемпионата.</w:t>
      </w:r>
    </w:p>
    <w:p w14:paraId="48483181" w14:textId="77777777" w:rsidR="007803F2" w:rsidRDefault="007803F2" w:rsidP="007803F2">
      <w:pPr>
        <w:ind w:firstLine="0"/>
        <w:jc w:val="both"/>
        <w:rPr>
          <w:sz w:val="28"/>
        </w:rPr>
      </w:pPr>
    </w:p>
    <w:p w14:paraId="1D366CAF" w14:textId="437829CC" w:rsidR="002C6D31" w:rsidRPr="002C6D31" w:rsidRDefault="002C6D31" w:rsidP="002C6D31">
      <w:pPr>
        <w:jc w:val="center"/>
        <w:rPr>
          <w:sz w:val="28"/>
        </w:rPr>
      </w:pPr>
      <w:r>
        <w:rPr>
          <w:noProof/>
          <w:sz w:val="28"/>
          <w:lang w:eastAsia="ru-RU"/>
        </w:rPr>
        <w:lastRenderedPageBreak/>
        <w:drawing>
          <wp:inline distT="0" distB="0" distL="0" distR="0" wp14:anchorId="7F2D4889" wp14:editId="6967A784">
            <wp:extent cx="5326045" cy="3726180"/>
            <wp:effectExtent l="0" t="0" r="8255" b="762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5943" cy="3733104"/>
                    </a:xfrm>
                    <a:prstGeom prst="rect">
                      <a:avLst/>
                    </a:prstGeom>
                    <a:noFill/>
                    <a:ln>
                      <a:noFill/>
                    </a:ln>
                  </pic:spPr>
                </pic:pic>
              </a:graphicData>
            </a:graphic>
          </wp:inline>
        </w:drawing>
      </w:r>
    </w:p>
    <w:p w14:paraId="520B4F0F" w14:textId="26935E9D" w:rsidR="00335762" w:rsidRPr="00C9477F" w:rsidRDefault="002C6D31" w:rsidP="00C9477F">
      <w:pPr>
        <w:jc w:val="center"/>
      </w:pPr>
      <w:r w:rsidRPr="002C6D31">
        <w:rPr>
          <w:sz w:val="28"/>
        </w:rPr>
        <w:t xml:space="preserve">Рисунок </w:t>
      </w:r>
      <w:r w:rsidR="00C9477F">
        <w:rPr>
          <w:sz w:val="28"/>
        </w:rPr>
        <w:t>3</w:t>
      </w:r>
      <w:r w:rsidR="007803F2" w:rsidRPr="00142B0C">
        <w:rPr>
          <w:sz w:val="28"/>
        </w:rPr>
        <w:t>5</w:t>
      </w:r>
      <w:r w:rsidRPr="002C6D31">
        <w:rPr>
          <w:sz w:val="28"/>
        </w:rPr>
        <w:t xml:space="preserve"> </w:t>
      </w:r>
      <w:r w:rsidR="00CF17C0" w:rsidRPr="0061140A">
        <w:rPr>
          <w:sz w:val="28"/>
          <w:szCs w:val="28"/>
        </w:rPr>
        <w:t xml:space="preserve">— </w:t>
      </w:r>
      <w:r>
        <w:rPr>
          <w:sz w:val="28"/>
        </w:rPr>
        <w:t xml:space="preserve">Реализованный модуль </w:t>
      </w:r>
      <w:r>
        <w:rPr>
          <w:sz w:val="28"/>
          <w:lang w:val="en-US"/>
        </w:rPr>
        <w:t>Events</w:t>
      </w:r>
    </w:p>
    <w:p w14:paraId="61843635" w14:textId="7FBCE28D" w:rsidR="00CF020A" w:rsidRDefault="00CF020A" w:rsidP="00CF020A">
      <w:pPr>
        <w:pStyle w:val="3"/>
      </w:pPr>
      <w:bookmarkStart w:id="29" w:name="_Toc106126971"/>
      <w:r>
        <w:t>3.</w:t>
      </w:r>
      <w:r>
        <w:rPr>
          <w:rStyle w:val="20"/>
          <w:b/>
        </w:rPr>
        <w:t xml:space="preserve">3.4 </w:t>
      </w:r>
      <w:r>
        <w:t>Разработка модуля «Избранное»</w:t>
      </w:r>
      <w:bookmarkEnd w:id="29"/>
    </w:p>
    <w:p w14:paraId="1196FEAD" w14:textId="309790AE" w:rsidR="00C9477F" w:rsidRDefault="00C9477F" w:rsidP="00C9477F">
      <w:pPr>
        <w:jc w:val="both"/>
        <w:rPr>
          <w:sz w:val="28"/>
        </w:rPr>
      </w:pPr>
      <w:r>
        <w:rPr>
          <w:sz w:val="28"/>
        </w:rPr>
        <w:t>Модуль «Избранное»</w:t>
      </w:r>
      <w:r w:rsidR="00333B3A">
        <w:rPr>
          <w:sz w:val="28"/>
        </w:rPr>
        <w:t xml:space="preserve"> (приложение </w:t>
      </w:r>
      <w:r w:rsidR="0038780A">
        <w:rPr>
          <w:sz w:val="28"/>
        </w:rPr>
        <w:t>Е</w:t>
      </w:r>
      <w:r w:rsidR="0038780A" w:rsidRPr="0038780A">
        <w:rPr>
          <w:sz w:val="28"/>
        </w:rPr>
        <w:t xml:space="preserve">, </w:t>
      </w:r>
      <w:r w:rsidR="0038780A">
        <w:rPr>
          <w:sz w:val="28"/>
        </w:rPr>
        <w:t>с. 11</w:t>
      </w:r>
      <w:r w:rsidR="00F6358D">
        <w:rPr>
          <w:sz w:val="28"/>
        </w:rPr>
        <w:t>7</w:t>
      </w:r>
      <w:r w:rsidR="00333B3A">
        <w:rPr>
          <w:sz w:val="28"/>
        </w:rPr>
        <w:t>)</w:t>
      </w:r>
      <w:r w:rsidR="0014222F">
        <w:rPr>
          <w:sz w:val="28"/>
        </w:rPr>
        <w:t xml:space="preserve"> реализован абсолютно идентчино модулю «События»,</w:t>
      </w:r>
      <w:r>
        <w:rPr>
          <w:sz w:val="28"/>
        </w:rPr>
        <w:t xml:space="preserve"> доступен по маршруту «</w:t>
      </w:r>
      <w:r w:rsidRPr="007A3715">
        <w:rPr>
          <w:sz w:val="28"/>
        </w:rPr>
        <w:t>/</w:t>
      </w:r>
      <w:r>
        <w:rPr>
          <w:sz w:val="28"/>
          <w:lang w:val="en-US"/>
        </w:rPr>
        <w:t>favourites</w:t>
      </w:r>
      <w:r>
        <w:rPr>
          <w:sz w:val="28"/>
        </w:rPr>
        <w:t>», и состоит из следующих составляющих частей:</w:t>
      </w:r>
    </w:p>
    <w:p w14:paraId="691BD8B1" w14:textId="7805D747" w:rsidR="00C9477F" w:rsidRPr="00DF1DA1" w:rsidRDefault="00C9477F" w:rsidP="00DF1DA1">
      <w:pPr>
        <w:jc w:val="both"/>
        <w:rPr>
          <w:sz w:val="28"/>
        </w:rPr>
      </w:pPr>
      <w:r w:rsidRPr="00DF1DA1">
        <w:rPr>
          <w:b/>
          <w:sz w:val="28"/>
        </w:rPr>
        <w:t>Список избранных чемпионатов</w:t>
      </w:r>
      <w:r w:rsidRPr="00DF1DA1">
        <w:rPr>
          <w:sz w:val="28"/>
        </w:rPr>
        <w:t xml:space="preserve"> – чемпионаты попадают в этот список при их добавлении из карточки чемпионата в </w:t>
      </w:r>
      <w:r w:rsidRPr="00DF1DA1">
        <w:rPr>
          <w:sz w:val="28"/>
          <w:lang w:val="en-US"/>
        </w:rPr>
        <w:t>localStorage</w:t>
      </w:r>
      <w:r w:rsidRPr="00DF1DA1">
        <w:rPr>
          <w:sz w:val="28"/>
        </w:rPr>
        <w:t xml:space="preserve">. Происходит парсинг информации о чемпионатах из </w:t>
      </w:r>
      <w:r w:rsidRPr="00DF1DA1">
        <w:rPr>
          <w:sz w:val="28"/>
          <w:lang w:val="en-US"/>
        </w:rPr>
        <w:t>JSON</w:t>
      </w:r>
      <w:r w:rsidRPr="00DF1DA1">
        <w:rPr>
          <w:sz w:val="28"/>
        </w:rPr>
        <w:t xml:space="preserve"> в массив данных</w:t>
      </w:r>
      <w:r w:rsidR="00333B3A" w:rsidRPr="00DF1DA1">
        <w:rPr>
          <w:sz w:val="28"/>
        </w:rPr>
        <w:t>, и обрабатывается и отображается с помощью переиспользования компонент</w:t>
      </w:r>
      <w:r w:rsidR="0014222F">
        <w:rPr>
          <w:sz w:val="28"/>
        </w:rPr>
        <w:t>ов «</w:t>
      </w:r>
      <w:r w:rsidR="0014222F" w:rsidRPr="0014222F">
        <w:rPr>
          <w:sz w:val="28"/>
        </w:rPr>
        <w:t>SectionsListContainer</w:t>
      </w:r>
      <w:r w:rsidR="0014222F">
        <w:rPr>
          <w:sz w:val="28"/>
        </w:rPr>
        <w:t>», «</w:t>
      </w:r>
      <w:r w:rsidR="00333B3A" w:rsidRPr="00DF1DA1">
        <w:rPr>
          <w:sz w:val="28"/>
          <w:lang w:val="en-US"/>
        </w:rPr>
        <w:t>SectionList</w:t>
      </w:r>
      <w:r w:rsidR="0014222F">
        <w:rPr>
          <w:sz w:val="28"/>
        </w:rPr>
        <w:t>»</w:t>
      </w:r>
      <w:r w:rsidR="00333B3A" w:rsidRPr="00DF1DA1">
        <w:rPr>
          <w:sz w:val="28"/>
        </w:rPr>
        <w:t xml:space="preserve"> и </w:t>
      </w:r>
      <w:r w:rsidR="0014222F">
        <w:rPr>
          <w:sz w:val="28"/>
        </w:rPr>
        <w:t>«</w:t>
      </w:r>
      <w:r w:rsidR="00333B3A" w:rsidRPr="00DF1DA1">
        <w:rPr>
          <w:sz w:val="28"/>
          <w:lang w:val="en-US"/>
        </w:rPr>
        <w:t>SectionItem</w:t>
      </w:r>
      <w:r w:rsidR="0014222F">
        <w:rPr>
          <w:sz w:val="28"/>
        </w:rPr>
        <w:t>»</w:t>
      </w:r>
      <w:r w:rsidR="00333B3A" w:rsidRPr="00DF1DA1">
        <w:rPr>
          <w:sz w:val="28"/>
        </w:rPr>
        <w:t>, с добавлением шапки, указывающей на принадлежность списка к чемпионатам.</w:t>
      </w:r>
      <w:r w:rsidRPr="00DF1DA1">
        <w:rPr>
          <w:sz w:val="28"/>
        </w:rPr>
        <w:t xml:space="preserve"> </w:t>
      </w:r>
      <w:r w:rsidR="00333B3A" w:rsidRPr="00DF1DA1">
        <w:rPr>
          <w:sz w:val="28"/>
        </w:rPr>
        <w:t>При нажатии на какой-либо из перечисленных элементов открывается модальное окно чемпионата, о котором сказано ранее</w:t>
      </w:r>
    </w:p>
    <w:p w14:paraId="5EF8DDB8" w14:textId="599AFF00" w:rsidR="00333B3A" w:rsidRPr="00DF1DA1" w:rsidRDefault="00333B3A" w:rsidP="00DF1DA1">
      <w:pPr>
        <w:jc w:val="both"/>
        <w:rPr>
          <w:sz w:val="28"/>
        </w:rPr>
      </w:pPr>
      <w:r w:rsidRPr="00DF1DA1">
        <w:rPr>
          <w:b/>
          <w:sz w:val="28"/>
        </w:rPr>
        <w:t>Список избранных событий</w:t>
      </w:r>
      <w:r w:rsidRPr="00DF1DA1">
        <w:rPr>
          <w:sz w:val="28"/>
        </w:rPr>
        <w:t xml:space="preserve"> - события попадают в этот список при их добавлении из карточки матча в </w:t>
      </w:r>
      <w:r w:rsidRPr="00DF1DA1">
        <w:rPr>
          <w:sz w:val="28"/>
          <w:lang w:val="en-US"/>
        </w:rPr>
        <w:t>localStorage</w:t>
      </w:r>
      <w:r w:rsidRPr="00DF1DA1">
        <w:rPr>
          <w:sz w:val="28"/>
        </w:rPr>
        <w:t xml:space="preserve">. Происходит парсинг информации о событиях из </w:t>
      </w:r>
      <w:r w:rsidRPr="00DF1DA1">
        <w:rPr>
          <w:sz w:val="28"/>
          <w:lang w:val="en-US"/>
        </w:rPr>
        <w:t>JSON</w:t>
      </w:r>
      <w:r w:rsidRPr="00DF1DA1">
        <w:rPr>
          <w:sz w:val="28"/>
        </w:rPr>
        <w:t xml:space="preserve"> в массив данных, и обрабатывается в компоненте </w:t>
      </w:r>
      <w:r w:rsidR="0014222F">
        <w:rPr>
          <w:sz w:val="28"/>
        </w:rPr>
        <w:t>«</w:t>
      </w:r>
      <w:r w:rsidRPr="00DF1DA1">
        <w:rPr>
          <w:sz w:val="28"/>
          <w:lang w:val="en-US"/>
        </w:rPr>
        <w:t>Favourites</w:t>
      </w:r>
      <w:r w:rsidR="0014222F">
        <w:rPr>
          <w:sz w:val="28"/>
        </w:rPr>
        <w:t>»</w:t>
      </w:r>
      <w:r w:rsidRPr="00DF1DA1">
        <w:rPr>
          <w:sz w:val="28"/>
        </w:rPr>
        <w:t xml:space="preserve"> (Приложение </w:t>
      </w:r>
      <w:r w:rsidR="0038780A" w:rsidRPr="00DF1DA1">
        <w:rPr>
          <w:sz w:val="28"/>
        </w:rPr>
        <w:t>Е, с. 11</w:t>
      </w:r>
      <w:r w:rsidR="00F6358D">
        <w:rPr>
          <w:sz w:val="28"/>
        </w:rPr>
        <w:t>7</w:t>
      </w:r>
      <w:r w:rsidRPr="00DF1DA1">
        <w:rPr>
          <w:sz w:val="28"/>
        </w:rPr>
        <w:t xml:space="preserve">). Происходит группировка </w:t>
      </w:r>
      <w:r w:rsidRPr="00DF1DA1">
        <w:rPr>
          <w:sz w:val="28"/>
        </w:rPr>
        <w:lastRenderedPageBreak/>
        <w:t xml:space="preserve">событий по виду спорта </w:t>
      </w:r>
      <w:r w:rsidR="0014222F">
        <w:rPr>
          <w:sz w:val="28"/>
        </w:rPr>
        <w:t xml:space="preserve">с помощью функции </w:t>
      </w:r>
      <w:r w:rsidR="0014222F">
        <w:rPr>
          <w:sz w:val="28"/>
          <w:lang w:val="en-US"/>
        </w:rPr>
        <w:t>groupBy</w:t>
      </w:r>
      <w:r w:rsidR="0014222F" w:rsidRPr="0014222F">
        <w:rPr>
          <w:sz w:val="28"/>
        </w:rPr>
        <w:t xml:space="preserve"> (</w:t>
      </w:r>
      <w:r w:rsidR="0014222F">
        <w:rPr>
          <w:sz w:val="28"/>
        </w:rPr>
        <w:t>приложение</w:t>
      </w:r>
      <w:r w:rsidR="00F6358D">
        <w:rPr>
          <w:sz w:val="28"/>
        </w:rPr>
        <w:t xml:space="preserve"> К)</w:t>
      </w:r>
      <w:r w:rsidR="0014222F">
        <w:rPr>
          <w:sz w:val="28"/>
        </w:rPr>
        <w:t xml:space="preserve"> </w:t>
      </w:r>
      <w:r w:rsidR="0014222F" w:rsidRPr="00DF1DA1">
        <w:rPr>
          <w:sz w:val="28"/>
        </w:rPr>
        <w:t xml:space="preserve">и </w:t>
      </w:r>
      <w:r w:rsidR="0014222F">
        <w:rPr>
          <w:sz w:val="28"/>
        </w:rPr>
        <w:t>отображение</w:t>
      </w:r>
      <w:r w:rsidR="0014222F" w:rsidRPr="00DF1DA1">
        <w:rPr>
          <w:sz w:val="28"/>
        </w:rPr>
        <w:t xml:space="preserve"> с помощью переиспользования компонент</w:t>
      </w:r>
      <w:r w:rsidR="0014222F">
        <w:rPr>
          <w:sz w:val="28"/>
        </w:rPr>
        <w:t>ов «</w:t>
      </w:r>
      <w:r w:rsidR="0014222F">
        <w:rPr>
          <w:sz w:val="28"/>
          <w:lang w:val="en-US"/>
        </w:rPr>
        <w:t>EventsList</w:t>
      </w:r>
      <w:r w:rsidR="0014222F">
        <w:rPr>
          <w:sz w:val="28"/>
        </w:rPr>
        <w:t>», «</w:t>
      </w:r>
      <w:r w:rsidR="0014222F" w:rsidRPr="0014222F">
        <w:rPr>
          <w:sz w:val="28"/>
          <w:lang w:val="en-US"/>
        </w:rPr>
        <w:t>EventItem</w:t>
      </w:r>
      <w:r w:rsidR="0014222F" w:rsidRPr="00DF1DA1">
        <w:rPr>
          <w:sz w:val="28"/>
        </w:rPr>
        <w:t xml:space="preserve">, с добавлением шапки, указывающей на принадлежность списка к </w:t>
      </w:r>
      <w:r w:rsidR="0014222F">
        <w:rPr>
          <w:sz w:val="28"/>
        </w:rPr>
        <w:t>виду спорта</w:t>
      </w:r>
      <w:r w:rsidRPr="00DF1DA1">
        <w:rPr>
          <w:sz w:val="28"/>
        </w:rPr>
        <w:t>. При нажатии на какой-либо из перечисленных элементов открывается модальное окно события, о котором сказано ранее.</w:t>
      </w:r>
      <w:r w:rsidR="0014222F">
        <w:rPr>
          <w:sz w:val="28"/>
        </w:rPr>
        <w:t xml:space="preserve"> </w:t>
      </w:r>
    </w:p>
    <w:p w14:paraId="6C54E939" w14:textId="6158DF0E" w:rsidR="00C9477F" w:rsidRDefault="00333B3A" w:rsidP="00333B3A">
      <w:pPr>
        <w:keepNext/>
        <w:jc w:val="center"/>
      </w:pPr>
      <w:r>
        <w:rPr>
          <w:noProof/>
          <w:lang w:eastAsia="ru-RU"/>
        </w:rPr>
        <w:drawing>
          <wp:inline distT="0" distB="0" distL="0" distR="0" wp14:anchorId="32278ACB" wp14:editId="0DE0D5C5">
            <wp:extent cx="4655820" cy="3245326"/>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75655" cy="3259152"/>
                    </a:xfrm>
                    <a:prstGeom prst="rect">
                      <a:avLst/>
                    </a:prstGeom>
                    <a:noFill/>
                    <a:ln>
                      <a:noFill/>
                    </a:ln>
                  </pic:spPr>
                </pic:pic>
              </a:graphicData>
            </a:graphic>
          </wp:inline>
        </w:drawing>
      </w:r>
    </w:p>
    <w:p w14:paraId="7902524A" w14:textId="12EBB1A4" w:rsidR="00C9477F" w:rsidRPr="00333B3A" w:rsidRDefault="00C9477F" w:rsidP="00333B3A">
      <w:pPr>
        <w:pStyle w:val="af4"/>
        <w:ind w:left="1429" w:firstLine="0"/>
        <w:jc w:val="center"/>
        <w:rPr>
          <w:i w:val="0"/>
          <w:color w:val="auto"/>
          <w:sz w:val="28"/>
        </w:rPr>
      </w:pPr>
      <w:r w:rsidRPr="009C52C9">
        <w:rPr>
          <w:i w:val="0"/>
          <w:color w:val="auto"/>
          <w:sz w:val="28"/>
        </w:rPr>
        <w:t xml:space="preserve">Рисунок </w:t>
      </w:r>
      <w:r w:rsidR="00333B3A">
        <w:rPr>
          <w:i w:val="0"/>
          <w:color w:val="auto"/>
          <w:sz w:val="28"/>
        </w:rPr>
        <w:t>3</w:t>
      </w:r>
      <w:r w:rsidR="007803F2" w:rsidRPr="00142B0C">
        <w:rPr>
          <w:i w:val="0"/>
          <w:color w:val="auto"/>
          <w:sz w:val="28"/>
        </w:rPr>
        <w:t>6</w:t>
      </w:r>
      <w:r w:rsidRPr="009C52C9">
        <w:rPr>
          <w:i w:val="0"/>
          <w:color w:val="auto"/>
          <w:sz w:val="28"/>
        </w:rPr>
        <w:t xml:space="preserve"> </w:t>
      </w:r>
      <w:r w:rsidR="00CF17C0" w:rsidRPr="0061140A">
        <w:rPr>
          <w:sz w:val="28"/>
          <w:szCs w:val="28"/>
        </w:rPr>
        <w:t xml:space="preserve">— </w:t>
      </w:r>
      <w:r>
        <w:rPr>
          <w:i w:val="0"/>
          <w:color w:val="auto"/>
          <w:sz w:val="28"/>
        </w:rPr>
        <w:t>Р</w:t>
      </w:r>
      <w:r w:rsidRPr="009C52C9">
        <w:rPr>
          <w:i w:val="0"/>
          <w:color w:val="auto"/>
          <w:sz w:val="28"/>
        </w:rPr>
        <w:t xml:space="preserve">еализованный компонент </w:t>
      </w:r>
      <w:r w:rsidR="00333B3A">
        <w:rPr>
          <w:i w:val="0"/>
          <w:color w:val="auto"/>
          <w:sz w:val="28"/>
          <w:lang w:val="en-US"/>
        </w:rPr>
        <w:t>Favourites</w:t>
      </w:r>
    </w:p>
    <w:p w14:paraId="2EBD6601" w14:textId="09A22FEC" w:rsidR="00CF020A" w:rsidRPr="00CF020A" w:rsidRDefault="00CF020A" w:rsidP="00CF020A">
      <w:pPr>
        <w:pStyle w:val="3"/>
      </w:pPr>
      <w:bookmarkStart w:id="30" w:name="_Toc106126972"/>
      <w:r>
        <w:t>3.</w:t>
      </w:r>
      <w:r>
        <w:rPr>
          <w:rStyle w:val="20"/>
          <w:b/>
        </w:rPr>
        <w:t xml:space="preserve">3.5 </w:t>
      </w:r>
      <w:r>
        <w:t>Разработка модуля «Новости»</w:t>
      </w:r>
      <w:bookmarkEnd w:id="30"/>
    </w:p>
    <w:p w14:paraId="132CB947" w14:textId="625C0642" w:rsidR="008D47B5" w:rsidRDefault="008D47B5" w:rsidP="008D47B5">
      <w:pPr>
        <w:jc w:val="both"/>
        <w:rPr>
          <w:sz w:val="28"/>
        </w:rPr>
      </w:pPr>
      <w:r>
        <w:rPr>
          <w:sz w:val="28"/>
        </w:rPr>
        <w:t xml:space="preserve">Модуль «Новости» (приложение </w:t>
      </w:r>
      <w:r w:rsidR="0038780A">
        <w:rPr>
          <w:sz w:val="28"/>
        </w:rPr>
        <w:t>Е</w:t>
      </w:r>
      <w:r w:rsidR="002D7D50" w:rsidRPr="002D7D50">
        <w:rPr>
          <w:sz w:val="28"/>
        </w:rPr>
        <w:t xml:space="preserve">, </w:t>
      </w:r>
      <w:r w:rsidR="002D7D50">
        <w:rPr>
          <w:sz w:val="28"/>
        </w:rPr>
        <w:t>с. 1</w:t>
      </w:r>
      <w:r w:rsidR="00F6358D">
        <w:rPr>
          <w:sz w:val="28"/>
        </w:rPr>
        <w:t>21</w:t>
      </w:r>
      <w:r>
        <w:rPr>
          <w:sz w:val="28"/>
        </w:rPr>
        <w:t>) доступен по маршруту «</w:t>
      </w:r>
      <w:r w:rsidRPr="007A3715">
        <w:rPr>
          <w:sz w:val="28"/>
        </w:rPr>
        <w:t>/</w:t>
      </w:r>
      <w:r>
        <w:rPr>
          <w:sz w:val="28"/>
          <w:lang w:val="en-US"/>
        </w:rPr>
        <w:t>news</w:t>
      </w:r>
      <w:r>
        <w:rPr>
          <w:sz w:val="28"/>
        </w:rPr>
        <w:t>», и состоит из следующих составляющих частей:</w:t>
      </w:r>
    </w:p>
    <w:p w14:paraId="7C387B4D" w14:textId="35B3AF53" w:rsidR="008D47B5" w:rsidRPr="0014222F" w:rsidRDefault="008D47B5" w:rsidP="0014222F">
      <w:pPr>
        <w:jc w:val="both"/>
        <w:rPr>
          <w:sz w:val="28"/>
        </w:rPr>
      </w:pPr>
      <w:r w:rsidRPr="0014222F">
        <w:rPr>
          <w:b/>
          <w:sz w:val="28"/>
        </w:rPr>
        <w:t xml:space="preserve">Текстовая строка </w:t>
      </w:r>
      <w:r w:rsidRPr="0014222F">
        <w:rPr>
          <w:sz w:val="28"/>
        </w:rPr>
        <w:t>для поиска новостей, при внесении в нее каких-либо символов отправляется запрос на сервер для получения новостей.</w:t>
      </w:r>
    </w:p>
    <w:p w14:paraId="64E80FD1" w14:textId="6449E229" w:rsidR="008D47B5" w:rsidRPr="0014222F" w:rsidRDefault="008D47B5" w:rsidP="0014222F">
      <w:pPr>
        <w:jc w:val="both"/>
        <w:rPr>
          <w:sz w:val="28"/>
        </w:rPr>
      </w:pPr>
      <w:r w:rsidRPr="0014222F">
        <w:rPr>
          <w:b/>
          <w:sz w:val="28"/>
        </w:rPr>
        <w:t>Блок с новостями</w:t>
      </w:r>
      <w:r w:rsidRPr="0014222F">
        <w:rPr>
          <w:sz w:val="28"/>
        </w:rPr>
        <w:t xml:space="preserve">, которые запрашиваются с сервера при помощи хука от </w:t>
      </w:r>
      <w:r w:rsidRPr="0014222F">
        <w:rPr>
          <w:sz w:val="28"/>
          <w:lang w:val="en-US"/>
        </w:rPr>
        <w:t>Redux</w:t>
      </w:r>
      <w:r w:rsidRPr="0014222F">
        <w:rPr>
          <w:sz w:val="28"/>
        </w:rPr>
        <w:t xml:space="preserve"> </w:t>
      </w:r>
      <w:r w:rsidRPr="0014222F">
        <w:rPr>
          <w:sz w:val="28"/>
          <w:lang w:val="en-US"/>
        </w:rPr>
        <w:t>Toolkit</w:t>
      </w:r>
      <w:r w:rsidRPr="0014222F">
        <w:rPr>
          <w:sz w:val="28"/>
        </w:rPr>
        <w:t xml:space="preserve"> </w:t>
      </w:r>
      <w:r w:rsidRPr="0014222F">
        <w:rPr>
          <w:sz w:val="28"/>
          <w:lang w:val="en-US"/>
        </w:rPr>
        <w:t>Query</w:t>
      </w:r>
      <w:r w:rsidRPr="0014222F">
        <w:rPr>
          <w:sz w:val="28"/>
        </w:rPr>
        <w:t xml:space="preserve"> – </w:t>
      </w:r>
      <w:r w:rsidRPr="0014222F">
        <w:rPr>
          <w:sz w:val="28"/>
          <w:lang w:val="en-US"/>
        </w:rPr>
        <w:t>useGetNewsQuery</w:t>
      </w:r>
      <w:r w:rsidR="002D7D50" w:rsidRPr="0014222F">
        <w:rPr>
          <w:sz w:val="28"/>
        </w:rPr>
        <w:t xml:space="preserve"> (приложение Ж)</w:t>
      </w:r>
      <w:r w:rsidR="0014222F">
        <w:rPr>
          <w:sz w:val="28"/>
        </w:rPr>
        <w:t xml:space="preserve"> аналогично предыдущим запросам</w:t>
      </w:r>
      <w:r w:rsidRPr="0014222F">
        <w:rPr>
          <w:sz w:val="28"/>
        </w:rPr>
        <w:t>, основываясь на содержании текстовой строки. Если же она пустая – запрашиваются последние «горячие» и обсуждаемые новости. По умолчанию отображается только превью-изображение и заголовок новости, однако при наведении курсора мыши отображается и содержание, при клике на новость осуществляется переход к ее источнику в новой вкладке браузера.</w:t>
      </w:r>
      <w:r w:rsidR="0014222F">
        <w:rPr>
          <w:sz w:val="28"/>
        </w:rPr>
        <w:t xml:space="preserve"> Компонент состоит из обертки «</w:t>
      </w:r>
      <w:r w:rsidR="0014222F" w:rsidRPr="0014222F">
        <w:rPr>
          <w:sz w:val="28"/>
        </w:rPr>
        <w:t>NewsWrapper</w:t>
      </w:r>
      <w:r w:rsidR="0014222F">
        <w:rPr>
          <w:sz w:val="28"/>
        </w:rPr>
        <w:t>»</w:t>
      </w:r>
      <w:r w:rsidR="00F6358D">
        <w:rPr>
          <w:sz w:val="28"/>
        </w:rPr>
        <w:t xml:space="preserve"> (приложение Е, с 118.)</w:t>
      </w:r>
      <w:r w:rsidR="0014222F">
        <w:rPr>
          <w:sz w:val="28"/>
        </w:rPr>
        <w:t xml:space="preserve">, в </w:t>
      </w:r>
      <w:r w:rsidR="0014222F">
        <w:rPr>
          <w:sz w:val="28"/>
        </w:rPr>
        <w:lastRenderedPageBreak/>
        <w:t>которой определены стили блока новостей, а именно размеры и отступ, внутри нее находится текстовое поле ввода «</w:t>
      </w:r>
      <w:r w:rsidR="0014222F">
        <w:rPr>
          <w:sz w:val="28"/>
          <w:lang w:val="en-US"/>
        </w:rPr>
        <w:t>TextField</w:t>
      </w:r>
      <w:r w:rsidR="0014222F">
        <w:rPr>
          <w:sz w:val="28"/>
        </w:rPr>
        <w:t xml:space="preserve">», импортированное из библиотеки </w:t>
      </w:r>
      <w:r w:rsidR="0014222F">
        <w:rPr>
          <w:sz w:val="28"/>
          <w:lang w:val="en-US"/>
        </w:rPr>
        <w:t>Material</w:t>
      </w:r>
      <w:r w:rsidR="0014222F" w:rsidRPr="0014222F">
        <w:rPr>
          <w:sz w:val="28"/>
        </w:rPr>
        <w:t xml:space="preserve"> </w:t>
      </w:r>
      <w:r w:rsidR="0014222F">
        <w:rPr>
          <w:sz w:val="28"/>
          <w:lang w:val="en-US"/>
        </w:rPr>
        <w:t>UI</w:t>
      </w:r>
      <w:r w:rsidR="0014222F" w:rsidRPr="0014222F">
        <w:rPr>
          <w:sz w:val="28"/>
        </w:rPr>
        <w:t xml:space="preserve"> </w:t>
      </w:r>
      <w:r w:rsidR="0014222F">
        <w:rPr>
          <w:sz w:val="28"/>
        </w:rPr>
        <w:t>аналогично полю фильтрации в разделе событий, а также компонент «</w:t>
      </w:r>
      <w:r w:rsidR="0014222F" w:rsidRPr="0014222F">
        <w:rPr>
          <w:sz w:val="28"/>
        </w:rPr>
        <w:t>NewsContent</w:t>
      </w:r>
      <w:r w:rsidR="0014222F">
        <w:rPr>
          <w:sz w:val="28"/>
        </w:rPr>
        <w:t>»</w:t>
      </w:r>
      <w:r w:rsidR="00F6358D">
        <w:rPr>
          <w:sz w:val="28"/>
        </w:rPr>
        <w:t xml:space="preserve"> (приложение Е, с 121.)</w:t>
      </w:r>
      <w:r w:rsidR="0014222F">
        <w:rPr>
          <w:sz w:val="28"/>
        </w:rPr>
        <w:t>, отвечающий за контентную часть полученных новостей, и содержащий определение стилей для данного блока, а именно отступы, способ отображения, размеры.</w:t>
      </w:r>
    </w:p>
    <w:p w14:paraId="423EE5EB" w14:textId="5AD11521" w:rsidR="008D47B5" w:rsidRDefault="008D47B5" w:rsidP="008D47B5">
      <w:pPr>
        <w:pStyle w:val="a5"/>
        <w:keepNext/>
        <w:ind w:left="1429" w:firstLine="0"/>
        <w:jc w:val="center"/>
      </w:pPr>
      <w:r>
        <w:rPr>
          <w:noProof/>
          <w:lang w:eastAsia="ru-RU"/>
        </w:rPr>
        <w:drawing>
          <wp:inline distT="0" distB="0" distL="0" distR="0" wp14:anchorId="5F1FEB1E" wp14:editId="6F7F49C0">
            <wp:extent cx="5094150" cy="3596640"/>
            <wp:effectExtent l="0" t="0" r="0" b="381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96013" cy="3597955"/>
                    </a:xfrm>
                    <a:prstGeom prst="rect">
                      <a:avLst/>
                    </a:prstGeom>
                    <a:noFill/>
                    <a:ln>
                      <a:noFill/>
                    </a:ln>
                  </pic:spPr>
                </pic:pic>
              </a:graphicData>
            </a:graphic>
          </wp:inline>
        </w:drawing>
      </w:r>
    </w:p>
    <w:p w14:paraId="020746B6" w14:textId="6C3AAA9E" w:rsidR="008D47B5" w:rsidRPr="008D47B5" w:rsidRDefault="008D47B5" w:rsidP="008D47B5">
      <w:pPr>
        <w:pStyle w:val="af4"/>
        <w:ind w:left="1069" w:firstLine="0"/>
        <w:jc w:val="center"/>
        <w:rPr>
          <w:i w:val="0"/>
          <w:color w:val="auto"/>
          <w:sz w:val="28"/>
        </w:rPr>
      </w:pPr>
      <w:r w:rsidRPr="009C52C9">
        <w:rPr>
          <w:i w:val="0"/>
          <w:color w:val="auto"/>
          <w:sz w:val="28"/>
        </w:rPr>
        <w:t xml:space="preserve">Рисунок </w:t>
      </w:r>
      <w:r>
        <w:rPr>
          <w:i w:val="0"/>
          <w:color w:val="auto"/>
          <w:sz w:val="28"/>
        </w:rPr>
        <w:t>3</w:t>
      </w:r>
      <w:r w:rsidR="007803F2" w:rsidRPr="003861BD">
        <w:rPr>
          <w:i w:val="0"/>
          <w:color w:val="auto"/>
          <w:sz w:val="28"/>
        </w:rPr>
        <w:t>7</w:t>
      </w:r>
      <w:r w:rsidRPr="009C52C9">
        <w:rPr>
          <w:i w:val="0"/>
          <w:color w:val="auto"/>
          <w:sz w:val="28"/>
        </w:rPr>
        <w:t xml:space="preserve"> </w:t>
      </w:r>
      <w:r w:rsidR="00CF17C0" w:rsidRPr="0061140A">
        <w:rPr>
          <w:sz w:val="28"/>
          <w:szCs w:val="28"/>
        </w:rPr>
        <w:t xml:space="preserve">— </w:t>
      </w:r>
      <w:r>
        <w:rPr>
          <w:i w:val="0"/>
          <w:color w:val="auto"/>
          <w:sz w:val="28"/>
        </w:rPr>
        <w:t>Р</w:t>
      </w:r>
      <w:r w:rsidRPr="009C52C9">
        <w:rPr>
          <w:i w:val="0"/>
          <w:color w:val="auto"/>
          <w:sz w:val="28"/>
        </w:rPr>
        <w:t xml:space="preserve">еализованный компонент </w:t>
      </w:r>
      <w:r>
        <w:rPr>
          <w:i w:val="0"/>
          <w:color w:val="auto"/>
          <w:sz w:val="28"/>
          <w:lang w:val="en-US"/>
        </w:rPr>
        <w:t>News</w:t>
      </w:r>
    </w:p>
    <w:p w14:paraId="4F5C5F24" w14:textId="493D6677" w:rsidR="00F30A2D" w:rsidRPr="00AF69B2" w:rsidRDefault="00F30A2D" w:rsidP="00AF69B2">
      <w:pPr>
        <w:jc w:val="both"/>
        <w:rPr>
          <w:sz w:val="28"/>
          <w:szCs w:val="28"/>
        </w:rPr>
      </w:pPr>
    </w:p>
    <w:p w14:paraId="5390C0F7" w14:textId="7347A67C" w:rsidR="00FA33DC" w:rsidRPr="00AF69B2" w:rsidRDefault="00FA33DC" w:rsidP="00AF69B2">
      <w:pPr>
        <w:jc w:val="both"/>
        <w:rPr>
          <w:sz w:val="28"/>
          <w:szCs w:val="28"/>
        </w:rPr>
      </w:pPr>
    </w:p>
    <w:p w14:paraId="1ECACC53" w14:textId="650D4792" w:rsidR="00FA33DC" w:rsidRPr="00AF69B2" w:rsidRDefault="00FA33DC" w:rsidP="00AF69B2">
      <w:pPr>
        <w:rPr>
          <w:sz w:val="28"/>
          <w:szCs w:val="28"/>
        </w:rPr>
      </w:pPr>
      <w:r w:rsidRPr="00AF69B2">
        <w:rPr>
          <w:sz w:val="28"/>
          <w:szCs w:val="28"/>
        </w:rPr>
        <w:br w:type="page"/>
      </w:r>
    </w:p>
    <w:p w14:paraId="519C67BF" w14:textId="3CF577AE" w:rsidR="00CF17C0" w:rsidRDefault="00FA33DC" w:rsidP="00F274BF">
      <w:pPr>
        <w:pStyle w:val="1"/>
        <w:spacing w:before="0"/>
        <w:ind w:left="0"/>
        <w:jc w:val="center"/>
        <w:rPr>
          <w:szCs w:val="28"/>
        </w:rPr>
      </w:pPr>
      <w:bookmarkStart w:id="31" w:name="_Toc106126973"/>
      <w:r w:rsidRPr="00AF69B2">
        <w:rPr>
          <w:szCs w:val="28"/>
        </w:rPr>
        <w:lastRenderedPageBreak/>
        <w:t>ЗАКЛЮЧЕНИЕ</w:t>
      </w:r>
      <w:bookmarkEnd w:id="31"/>
    </w:p>
    <w:p w14:paraId="2F063EDC" w14:textId="370E6691" w:rsidR="00DC5B4F" w:rsidRDefault="00CF17C0" w:rsidP="00DC5B4F">
      <w:pPr>
        <w:jc w:val="both"/>
        <w:rPr>
          <w:sz w:val="28"/>
          <w:szCs w:val="28"/>
        </w:rPr>
      </w:pPr>
      <w:r>
        <w:rPr>
          <w:sz w:val="28"/>
          <w:szCs w:val="28"/>
        </w:rPr>
        <w:t>Проанализировано современное информационное обеспечение мониторинга спортивных событий. Проведен обзор аналогов приложений-агрегаторов</w:t>
      </w:r>
      <w:r w:rsidR="00606270">
        <w:rPr>
          <w:sz w:val="28"/>
          <w:szCs w:val="28"/>
        </w:rPr>
        <w:t>, выделены недостатки таких систем</w:t>
      </w:r>
      <w:r w:rsidR="00DC5B4F" w:rsidRPr="00DC5B4F">
        <w:rPr>
          <w:sz w:val="28"/>
          <w:szCs w:val="28"/>
        </w:rPr>
        <w:t>.</w:t>
      </w:r>
      <w:r>
        <w:rPr>
          <w:sz w:val="28"/>
          <w:szCs w:val="28"/>
        </w:rPr>
        <w:t xml:space="preserve"> На основе </w:t>
      </w:r>
      <w:r w:rsidR="00606270">
        <w:rPr>
          <w:sz w:val="28"/>
          <w:szCs w:val="28"/>
        </w:rPr>
        <w:t>существующих приложений для мониторинга спортивных событий</w:t>
      </w:r>
      <w:r w:rsidR="00320F5C">
        <w:rPr>
          <w:sz w:val="28"/>
          <w:szCs w:val="28"/>
        </w:rPr>
        <w:t xml:space="preserve"> были выявлены недостатки подобных систем, самый главный из которых — избыточное количество рекламной информации. Также были </w:t>
      </w:r>
      <w:r>
        <w:rPr>
          <w:sz w:val="28"/>
          <w:szCs w:val="28"/>
        </w:rPr>
        <w:t>составлены функциональные требования к разрабатываемому приложению.</w:t>
      </w:r>
    </w:p>
    <w:p w14:paraId="047F76CE" w14:textId="1E683DCE" w:rsidR="00F274BF" w:rsidRPr="00F274BF" w:rsidRDefault="00F274BF" w:rsidP="00DC5B4F">
      <w:pPr>
        <w:jc w:val="both"/>
        <w:rPr>
          <w:sz w:val="28"/>
          <w:szCs w:val="28"/>
        </w:rPr>
      </w:pPr>
      <w:r>
        <w:rPr>
          <w:sz w:val="28"/>
          <w:szCs w:val="28"/>
        </w:rPr>
        <w:t xml:space="preserve">Были выбраны необходимые технологии, инструменты и программное обеспечение для разработки </w:t>
      </w:r>
      <w:r w:rsidR="00320F5C">
        <w:rPr>
          <w:sz w:val="28"/>
          <w:szCs w:val="28"/>
        </w:rPr>
        <w:t>клиентской части информационной системы для мониторинга спортивных событий</w:t>
      </w:r>
      <w:r>
        <w:rPr>
          <w:sz w:val="28"/>
          <w:szCs w:val="28"/>
        </w:rPr>
        <w:t xml:space="preserve">. В качестве серверной части использован открытый </w:t>
      </w:r>
      <w:r>
        <w:rPr>
          <w:sz w:val="28"/>
          <w:szCs w:val="28"/>
          <w:lang w:val="en-US"/>
        </w:rPr>
        <w:t>REST</w:t>
      </w:r>
      <w:r w:rsidRPr="00F274BF">
        <w:rPr>
          <w:sz w:val="28"/>
          <w:szCs w:val="28"/>
        </w:rPr>
        <w:t xml:space="preserve"> </w:t>
      </w:r>
      <w:r>
        <w:rPr>
          <w:sz w:val="28"/>
          <w:szCs w:val="28"/>
          <w:lang w:val="en-US"/>
        </w:rPr>
        <w:t>API</w:t>
      </w:r>
      <w:r w:rsidRPr="00F274BF">
        <w:rPr>
          <w:sz w:val="28"/>
          <w:szCs w:val="28"/>
        </w:rPr>
        <w:t xml:space="preserve"> </w:t>
      </w:r>
      <w:r>
        <w:rPr>
          <w:sz w:val="28"/>
          <w:szCs w:val="28"/>
        </w:rPr>
        <w:t xml:space="preserve">от разработчиков </w:t>
      </w:r>
      <w:r>
        <w:rPr>
          <w:sz w:val="28"/>
          <w:szCs w:val="28"/>
          <w:lang w:val="en-US"/>
        </w:rPr>
        <w:t>Tipsscore</w:t>
      </w:r>
      <w:r w:rsidRPr="00F274BF">
        <w:rPr>
          <w:sz w:val="28"/>
          <w:szCs w:val="28"/>
        </w:rPr>
        <w:t xml:space="preserve">, </w:t>
      </w:r>
      <w:r>
        <w:rPr>
          <w:sz w:val="28"/>
          <w:szCs w:val="28"/>
        </w:rPr>
        <w:t xml:space="preserve">охватывающий 6 видов спорта. Для реализации </w:t>
      </w:r>
      <w:r w:rsidR="003B0566">
        <w:rPr>
          <w:sz w:val="28"/>
          <w:szCs w:val="28"/>
        </w:rPr>
        <w:t>клиентской</w:t>
      </w:r>
      <w:r>
        <w:rPr>
          <w:sz w:val="28"/>
          <w:szCs w:val="28"/>
        </w:rPr>
        <w:t xml:space="preserve"> части отобран список необходимых библиотек и вспомогательных инструментов разработчика: </w:t>
      </w:r>
      <w:r>
        <w:rPr>
          <w:sz w:val="28"/>
          <w:szCs w:val="28"/>
          <w:lang w:val="en-US"/>
        </w:rPr>
        <w:t>React</w:t>
      </w:r>
      <w:r w:rsidRPr="00F274BF">
        <w:rPr>
          <w:sz w:val="28"/>
          <w:szCs w:val="28"/>
        </w:rPr>
        <w:t xml:space="preserve"> </w:t>
      </w:r>
      <w:r>
        <w:rPr>
          <w:sz w:val="28"/>
          <w:szCs w:val="28"/>
          <w:lang w:val="en-US"/>
        </w:rPr>
        <w:t>JS</w:t>
      </w:r>
      <w:r w:rsidRPr="00F274BF">
        <w:rPr>
          <w:sz w:val="28"/>
          <w:szCs w:val="28"/>
        </w:rPr>
        <w:t xml:space="preserve"> </w:t>
      </w:r>
      <w:r>
        <w:rPr>
          <w:sz w:val="28"/>
          <w:szCs w:val="28"/>
        </w:rPr>
        <w:t>и его экосистема</w:t>
      </w:r>
      <w:r w:rsidRPr="00F274BF">
        <w:rPr>
          <w:sz w:val="28"/>
          <w:szCs w:val="28"/>
        </w:rPr>
        <w:t xml:space="preserve">, </w:t>
      </w:r>
      <w:r>
        <w:rPr>
          <w:sz w:val="28"/>
          <w:szCs w:val="28"/>
          <w:lang w:val="en-US"/>
        </w:rPr>
        <w:t>Redux</w:t>
      </w:r>
      <w:r w:rsidRPr="00F274BF">
        <w:rPr>
          <w:sz w:val="28"/>
          <w:szCs w:val="28"/>
        </w:rPr>
        <w:t xml:space="preserve"> </w:t>
      </w:r>
      <w:r>
        <w:rPr>
          <w:sz w:val="28"/>
          <w:szCs w:val="28"/>
          <w:lang w:val="en-US"/>
        </w:rPr>
        <w:t>Toolkit</w:t>
      </w:r>
      <w:r w:rsidRPr="00F274BF">
        <w:rPr>
          <w:sz w:val="28"/>
          <w:szCs w:val="28"/>
        </w:rPr>
        <w:t xml:space="preserve">, </w:t>
      </w:r>
      <w:r>
        <w:rPr>
          <w:sz w:val="28"/>
          <w:szCs w:val="28"/>
          <w:lang w:val="en-US"/>
        </w:rPr>
        <w:t>Styled</w:t>
      </w:r>
      <w:r w:rsidRPr="00F274BF">
        <w:rPr>
          <w:sz w:val="28"/>
          <w:szCs w:val="28"/>
        </w:rPr>
        <w:t>-</w:t>
      </w:r>
      <w:r>
        <w:rPr>
          <w:sz w:val="28"/>
          <w:szCs w:val="28"/>
          <w:lang w:val="en-US"/>
        </w:rPr>
        <w:t>components</w:t>
      </w:r>
      <w:r w:rsidRPr="00F274BF">
        <w:rPr>
          <w:sz w:val="28"/>
          <w:szCs w:val="28"/>
        </w:rPr>
        <w:t xml:space="preserve">, </w:t>
      </w:r>
      <w:r>
        <w:rPr>
          <w:sz w:val="28"/>
          <w:szCs w:val="28"/>
          <w:lang w:val="en-US"/>
        </w:rPr>
        <w:t>ESLint</w:t>
      </w:r>
      <w:r w:rsidRPr="00F274BF">
        <w:rPr>
          <w:sz w:val="28"/>
          <w:szCs w:val="28"/>
        </w:rPr>
        <w:t xml:space="preserve">, </w:t>
      </w:r>
      <w:r>
        <w:rPr>
          <w:sz w:val="28"/>
          <w:szCs w:val="28"/>
          <w:lang w:val="en-US"/>
        </w:rPr>
        <w:t>React</w:t>
      </w:r>
      <w:r w:rsidRPr="00F274BF">
        <w:rPr>
          <w:sz w:val="28"/>
          <w:szCs w:val="28"/>
        </w:rPr>
        <w:t xml:space="preserve"> </w:t>
      </w:r>
      <w:r>
        <w:rPr>
          <w:sz w:val="28"/>
          <w:szCs w:val="28"/>
          <w:lang w:val="en-US"/>
        </w:rPr>
        <w:t>DevTools</w:t>
      </w:r>
      <w:r w:rsidRPr="00F274BF">
        <w:rPr>
          <w:sz w:val="28"/>
          <w:szCs w:val="28"/>
        </w:rPr>
        <w:t xml:space="preserve">, </w:t>
      </w:r>
      <w:r>
        <w:rPr>
          <w:sz w:val="28"/>
          <w:szCs w:val="28"/>
          <w:lang w:val="en-US"/>
        </w:rPr>
        <w:t>Redux</w:t>
      </w:r>
      <w:r w:rsidRPr="00F274BF">
        <w:rPr>
          <w:sz w:val="28"/>
          <w:szCs w:val="28"/>
        </w:rPr>
        <w:t xml:space="preserve"> </w:t>
      </w:r>
      <w:r>
        <w:rPr>
          <w:sz w:val="28"/>
          <w:szCs w:val="28"/>
          <w:lang w:val="en-US"/>
        </w:rPr>
        <w:t>DevTools</w:t>
      </w:r>
      <w:r>
        <w:rPr>
          <w:sz w:val="28"/>
          <w:szCs w:val="28"/>
        </w:rPr>
        <w:t xml:space="preserve">, работающих с языком программирования </w:t>
      </w:r>
      <w:r>
        <w:rPr>
          <w:sz w:val="28"/>
          <w:szCs w:val="28"/>
          <w:lang w:val="en-US"/>
        </w:rPr>
        <w:t>JavaScript</w:t>
      </w:r>
      <w:r w:rsidRPr="00F274BF">
        <w:rPr>
          <w:sz w:val="28"/>
          <w:szCs w:val="28"/>
        </w:rPr>
        <w:t>.</w:t>
      </w:r>
    </w:p>
    <w:p w14:paraId="2F0ED765" w14:textId="7731067C" w:rsidR="00DC5B4F" w:rsidRPr="007A035F" w:rsidRDefault="00320F5C" w:rsidP="00DC5B4F">
      <w:pPr>
        <w:jc w:val="both"/>
        <w:rPr>
          <w:sz w:val="28"/>
          <w:szCs w:val="28"/>
        </w:rPr>
      </w:pPr>
      <w:r>
        <w:rPr>
          <w:sz w:val="28"/>
          <w:szCs w:val="28"/>
        </w:rPr>
        <w:t>Была реализована клиентская часть информационной системы для мониторинга спортивных событий. Данная система не содержит рекламных баннеров и сообщений, что позволяет обеспечить более удобный процесс получения и просмотра информации о спортивных мероприятиях.</w:t>
      </w:r>
    </w:p>
    <w:p w14:paraId="41805EAD" w14:textId="533B8319" w:rsidR="00DC5B4F" w:rsidRPr="00DC5B4F" w:rsidRDefault="00DC5B4F" w:rsidP="00DC5B4F">
      <w:pPr>
        <w:jc w:val="both"/>
        <w:rPr>
          <w:sz w:val="28"/>
          <w:szCs w:val="28"/>
        </w:rPr>
      </w:pPr>
      <w:r w:rsidRPr="00DC5B4F">
        <w:rPr>
          <w:sz w:val="28"/>
          <w:szCs w:val="28"/>
        </w:rPr>
        <w:t>Тестирование web-приложения проведено успешно, была проверена</w:t>
      </w:r>
      <w:r>
        <w:rPr>
          <w:sz w:val="28"/>
          <w:szCs w:val="28"/>
        </w:rPr>
        <w:t xml:space="preserve"> </w:t>
      </w:r>
      <w:r w:rsidRPr="00DC5B4F">
        <w:rPr>
          <w:sz w:val="28"/>
          <w:szCs w:val="28"/>
        </w:rPr>
        <w:t>основная функциональность приложения.</w:t>
      </w:r>
    </w:p>
    <w:p w14:paraId="144CB547" w14:textId="236C0D62" w:rsidR="00D13B61" w:rsidRPr="00AF69B2" w:rsidRDefault="00DC5B4F" w:rsidP="00B723EF">
      <w:pPr>
        <w:jc w:val="both"/>
        <w:rPr>
          <w:sz w:val="28"/>
          <w:szCs w:val="28"/>
        </w:rPr>
      </w:pPr>
      <w:r w:rsidRPr="00DC5B4F">
        <w:rPr>
          <w:sz w:val="28"/>
          <w:szCs w:val="28"/>
        </w:rPr>
        <w:t xml:space="preserve">Разработанное web-приложение </w:t>
      </w:r>
      <w:r w:rsidR="00B723EF">
        <w:rPr>
          <w:sz w:val="28"/>
          <w:szCs w:val="28"/>
        </w:rPr>
        <w:t xml:space="preserve">мониторинга спортивных мероприятий </w:t>
      </w:r>
      <w:r w:rsidRPr="00DC5B4F">
        <w:rPr>
          <w:sz w:val="28"/>
          <w:szCs w:val="28"/>
        </w:rPr>
        <w:t>полностью готово к эксплуатации</w:t>
      </w:r>
      <w:r w:rsidR="001947F1">
        <w:rPr>
          <w:sz w:val="28"/>
          <w:szCs w:val="28"/>
        </w:rPr>
        <w:t xml:space="preserve"> пользователями, заинтересованными в </w:t>
      </w:r>
      <w:r w:rsidR="00320F5C">
        <w:rPr>
          <w:sz w:val="28"/>
          <w:szCs w:val="28"/>
        </w:rPr>
        <w:t xml:space="preserve"> </w:t>
      </w:r>
      <w:r w:rsidR="001947F1">
        <w:rPr>
          <w:sz w:val="28"/>
          <w:szCs w:val="28"/>
        </w:rPr>
        <w:t>получении данных о спортивных мероприятиях</w:t>
      </w:r>
      <w:r w:rsidR="00320F5C">
        <w:rPr>
          <w:sz w:val="28"/>
          <w:szCs w:val="28"/>
        </w:rPr>
        <w:t xml:space="preserve"> в удобной форме, без раздражающей рекламы.</w:t>
      </w:r>
      <w:r w:rsidR="008D47B5">
        <w:rPr>
          <w:sz w:val="28"/>
          <w:szCs w:val="28"/>
        </w:rPr>
        <w:t xml:space="preserve"> </w:t>
      </w:r>
      <w:r w:rsidR="00320F5C">
        <w:rPr>
          <w:sz w:val="28"/>
          <w:szCs w:val="28"/>
        </w:rPr>
        <w:t xml:space="preserve">Однако, </w:t>
      </w:r>
      <w:r w:rsidR="008D47B5">
        <w:rPr>
          <w:sz w:val="28"/>
          <w:szCs w:val="28"/>
        </w:rPr>
        <w:t>есть огромные перспективы в доработках, а именно в дизайне, в функциональности, оптимизации</w:t>
      </w:r>
      <w:r w:rsidRPr="00DC5B4F">
        <w:rPr>
          <w:sz w:val="28"/>
          <w:szCs w:val="28"/>
        </w:rPr>
        <w:t xml:space="preserve">. </w:t>
      </w:r>
    </w:p>
    <w:p w14:paraId="340DA8BE" w14:textId="0B0F5FD0" w:rsidR="00D13B61" w:rsidRPr="00AF69B2" w:rsidRDefault="00D13B61" w:rsidP="00AF69B2">
      <w:pPr>
        <w:jc w:val="both"/>
        <w:rPr>
          <w:sz w:val="28"/>
          <w:szCs w:val="28"/>
        </w:rPr>
      </w:pPr>
    </w:p>
    <w:p w14:paraId="09C6792B" w14:textId="786A6B25" w:rsidR="008F70F2" w:rsidRPr="00AF69B2" w:rsidRDefault="008F70F2" w:rsidP="00AF69B2">
      <w:pPr>
        <w:jc w:val="both"/>
        <w:rPr>
          <w:sz w:val="28"/>
          <w:szCs w:val="28"/>
        </w:rPr>
      </w:pPr>
      <w:r w:rsidRPr="00AF69B2">
        <w:rPr>
          <w:sz w:val="28"/>
          <w:szCs w:val="28"/>
        </w:rPr>
        <w:br w:type="page"/>
      </w:r>
    </w:p>
    <w:p w14:paraId="2D3B1049" w14:textId="0F71B2DA" w:rsidR="008F70F2" w:rsidRPr="00DC5B4F" w:rsidRDefault="008F70F2" w:rsidP="002577AC">
      <w:pPr>
        <w:pStyle w:val="1"/>
        <w:spacing w:before="0"/>
        <w:ind w:left="215"/>
        <w:jc w:val="center"/>
        <w:rPr>
          <w:szCs w:val="28"/>
        </w:rPr>
      </w:pPr>
      <w:bookmarkStart w:id="32" w:name="_Toc102297216"/>
      <w:bookmarkStart w:id="33" w:name="_Toc106126974"/>
      <w:r w:rsidRPr="00D5687F">
        <w:rPr>
          <w:szCs w:val="28"/>
        </w:rPr>
        <w:lastRenderedPageBreak/>
        <w:t>СПИСОК</w:t>
      </w:r>
      <w:r w:rsidRPr="00DC5B4F">
        <w:rPr>
          <w:szCs w:val="28"/>
        </w:rPr>
        <w:t xml:space="preserve"> </w:t>
      </w:r>
      <w:r w:rsidRPr="00D5687F">
        <w:rPr>
          <w:szCs w:val="28"/>
        </w:rPr>
        <w:t>ИСПОЛЬЗОВАННЫХ</w:t>
      </w:r>
      <w:r w:rsidRPr="00DC5B4F">
        <w:rPr>
          <w:szCs w:val="28"/>
        </w:rPr>
        <w:t xml:space="preserve"> </w:t>
      </w:r>
      <w:r w:rsidRPr="00D5687F">
        <w:rPr>
          <w:szCs w:val="28"/>
        </w:rPr>
        <w:t>ИСТОЧНИКОВ</w:t>
      </w:r>
      <w:bookmarkEnd w:id="32"/>
      <w:bookmarkEnd w:id="33"/>
    </w:p>
    <w:p w14:paraId="06E8847E" w14:textId="77777777" w:rsidR="00BA74E5" w:rsidRDefault="008F70F2" w:rsidP="00BA74E5">
      <w:pPr>
        <w:pStyle w:val="ac"/>
        <w:spacing w:after="0"/>
        <w:rPr>
          <w:sz w:val="28"/>
        </w:rPr>
      </w:pPr>
      <w:r w:rsidRPr="00D5687F">
        <w:rPr>
          <w:b/>
          <w:bCs/>
          <w:sz w:val="28"/>
          <w:szCs w:val="28"/>
        </w:rPr>
        <w:fldChar w:fldCharType="begin"/>
      </w:r>
      <w:r w:rsidR="00E45E34" w:rsidRPr="00BB1664">
        <w:rPr>
          <w:b/>
          <w:bCs/>
          <w:sz w:val="28"/>
          <w:szCs w:val="28"/>
        </w:rPr>
        <w:instrText xml:space="preserve"> </w:instrText>
      </w:r>
      <w:r w:rsidR="00E45E34">
        <w:rPr>
          <w:b/>
          <w:bCs/>
          <w:sz w:val="28"/>
          <w:szCs w:val="28"/>
          <w:lang w:val="en-US"/>
        </w:rPr>
        <w:instrText>ADDIN</w:instrText>
      </w:r>
      <w:r w:rsidR="00E45E34" w:rsidRPr="00BB1664">
        <w:rPr>
          <w:b/>
          <w:bCs/>
          <w:sz w:val="28"/>
          <w:szCs w:val="28"/>
        </w:rPr>
        <w:instrText xml:space="preserve"> </w:instrText>
      </w:r>
      <w:r w:rsidR="00E45E34">
        <w:rPr>
          <w:b/>
          <w:bCs/>
          <w:sz w:val="28"/>
          <w:szCs w:val="28"/>
          <w:lang w:val="en-US"/>
        </w:rPr>
        <w:instrText>ZOTERO</w:instrText>
      </w:r>
      <w:r w:rsidR="00E45E34" w:rsidRPr="00BB1664">
        <w:rPr>
          <w:b/>
          <w:bCs/>
          <w:sz w:val="28"/>
          <w:szCs w:val="28"/>
        </w:rPr>
        <w:instrText>_</w:instrText>
      </w:r>
      <w:r w:rsidR="00E45E34">
        <w:rPr>
          <w:b/>
          <w:bCs/>
          <w:sz w:val="28"/>
          <w:szCs w:val="28"/>
          <w:lang w:val="en-US"/>
        </w:rPr>
        <w:instrText>BIBL</w:instrText>
      </w:r>
      <w:r w:rsidR="00E45E34" w:rsidRPr="00BB1664">
        <w:rPr>
          <w:b/>
          <w:bCs/>
          <w:sz w:val="28"/>
          <w:szCs w:val="28"/>
        </w:rPr>
        <w:instrText xml:space="preserve"> {"</w:instrText>
      </w:r>
      <w:r w:rsidR="00E45E34">
        <w:rPr>
          <w:b/>
          <w:bCs/>
          <w:sz w:val="28"/>
          <w:szCs w:val="28"/>
          <w:lang w:val="en-US"/>
        </w:rPr>
        <w:instrText>uncited</w:instrText>
      </w:r>
      <w:r w:rsidR="00E45E34" w:rsidRPr="00BB1664">
        <w:rPr>
          <w:b/>
          <w:bCs/>
          <w:sz w:val="28"/>
          <w:szCs w:val="28"/>
        </w:rPr>
        <w:instrText>":[],"</w:instrText>
      </w:r>
      <w:r w:rsidR="00E45E34">
        <w:rPr>
          <w:b/>
          <w:bCs/>
          <w:sz w:val="28"/>
          <w:szCs w:val="28"/>
          <w:lang w:val="en-US"/>
        </w:rPr>
        <w:instrText>omitted</w:instrText>
      </w:r>
      <w:r w:rsidR="00E45E34" w:rsidRPr="00BB1664">
        <w:rPr>
          <w:b/>
          <w:bCs/>
          <w:sz w:val="28"/>
          <w:szCs w:val="28"/>
        </w:rPr>
        <w:instrText>":[],"</w:instrText>
      </w:r>
      <w:r w:rsidR="00E45E34">
        <w:rPr>
          <w:b/>
          <w:bCs/>
          <w:sz w:val="28"/>
          <w:szCs w:val="28"/>
          <w:lang w:val="en-US"/>
        </w:rPr>
        <w:instrText>custom</w:instrText>
      </w:r>
      <w:r w:rsidR="00E45E34" w:rsidRPr="00BB1664">
        <w:rPr>
          <w:b/>
          <w:bCs/>
          <w:sz w:val="28"/>
          <w:szCs w:val="28"/>
        </w:rPr>
        <w:instrText xml:space="preserve">":[]} </w:instrText>
      </w:r>
      <w:r w:rsidR="00E45E34">
        <w:rPr>
          <w:b/>
          <w:bCs/>
          <w:sz w:val="28"/>
          <w:szCs w:val="28"/>
          <w:lang w:val="en-US"/>
        </w:rPr>
        <w:instrText>CSL</w:instrText>
      </w:r>
      <w:r w:rsidR="00E45E34" w:rsidRPr="00BB1664">
        <w:rPr>
          <w:b/>
          <w:bCs/>
          <w:sz w:val="28"/>
          <w:szCs w:val="28"/>
        </w:rPr>
        <w:instrText>_</w:instrText>
      </w:r>
      <w:r w:rsidR="00E45E34">
        <w:rPr>
          <w:b/>
          <w:bCs/>
          <w:sz w:val="28"/>
          <w:szCs w:val="28"/>
          <w:lang w:val="en-US"/>
        </w:rPr>
        <w:instrText>BIBLIOGRAPHY</w:instrText>
      </w:r>
      <w:r w:rsidR="00E45E34" w:rsidRPr="00BB1664">
        <w:rPr>
          <w:b/>
          <w:bCs/>
          <w:sz w:val="28"/>
          <w:szCs w:val="28"/>
        </w:rPr>
        <w:instrText xml:space="preserve"> </w:instrText>
      </w:r>
      <w:r w:rsidRPr="00D5687F">
        <w:rPr>
          <w:b/>
          <w:bCs/>
          <w:sz w:val="28"/>
          <w:szCs w:val="28"/>
        </w:rPr>
        <w:fldChar w:fldCharType="separate"/>
      </w:r>
      <w:r w:rsidR="00357260" w:rsidRPr="00357260">
        <w:rPr>
          <w:sz w:val="28"/>
        </w:rPr>
        <w:t>1. Браун И. Веб-разработка с применением Node и Express. Полноценное использование стека JavaScript. / И. Браун, 2-е изд., Питер, 2021. 336 c.</w:t>
      </w:r>
    </w:p>
    <w:p w14:paraId="75AA5E0C" w14:textId="77777777" w:rsidR="00BA74E5" w:rsidRDefault="00357260" w:rsidP="00BA74E5">
      <w:pPr>
        <w:pStyle w:val="ac"/>
        <w:spacing w:after="0"/>
        <w:rPr>
          <w:sz w:val="28"/>
        </w:rPr>
      </w:pPr>
      <w:r w:rsidRPr="00357260">
        <w:rPr>
          <w:sz w:val="28"/>
          <w:lang w:val="en-US"/>
        </w:rPr>
        <w:t xml:space="preserve">2. </w:t>
      </w:r>
      <w:r w:rsidRPr="00357260">
        <w:rPr>
          <w:sz w:val="28"/>
        </w:rPr>
        <w:t>Дакетт</w:t>
      </w:r>
      <w:r w:rsidRPr="00357260">
        <w:rPr>
          <w:sz w:val="28"/>
          <w:lang w:val="en-US"/>
        </w:rPr>
        <w:t xml:space="preserve"> </w:t>
      </w:r>
      <w:r w:rsidRPr="00357260">
        <w:rPr>
          <w:sz w:val="28"/>
        </w:rPr>
        <w:t>Д</w:t>
      </w:r>
      <w:r w:rsidRPr="00357260">
        <w:rPr>
          <w:sz w:val="28"/>
          <w:lang w:val="en-US"/>
        </w:rPr>
        <w:t xml:space="preserve">. Javascript </w:t>
      </w:r>
      <w:r w:rsidRPr="00357260">
        <w:rPr>
          <w:sz w:val="28"/>
        </w:rPr>
        <w:t>и</w:t>
      </w:r>
      <w:r w:rsidRPr="00357260">
        <w:rPr>
          <w:sz w:val="28"/>
          <w:lang w:val="en-US"/>
        </w:rPr>
        <w:t xml:space="preserve"> jQuery. </w:t>
      </w:r>
      <w:r w:rsidRPr="00357260">
        <w:rPr>
          <w:sz w:val="28"/>
        </w:rPr>
        <w:t>Интерактивная веб-разработка / Д. Дакетт, Эксмо, 2020. 640 c.</w:t>
      </w:r>
    </w:p>
    <w:p w14:paraId="1B645060" w14:textId="77777777" w:rsidR="00BA74E5" w:rsidRDefault="00357260" w:rsidP="00BA74E5">
      <w:pPr>
        <w:pStyle w:val="ac"/>
        <w:spacing w:after="0"/>
        <w:rPr>
          <w:sz w:val="28"/>
        </w:rPr>
      </w:pPr>
      <w:r w:rsidRPr="00357260">
        <w:rPr>
          <w:sz w:val="28"/>
        </w:rPr>
        <w:t>3. Кантелон М. [и др.]. Node.js в действии / М. Кантелон, М. Хартер, Т. Головайчук, Н. Райлих, Питер, 2014. 548 c.</w:t>
      </w:r>
    </w:p>
    <w:p w14:paraId="4083B541" w14:textId="77777777" w:rsidR="00BA74E5" w:rsidRDefault="00357260" w:rsidP="00BA74E5">
      <w:pPr>
        <w:pStyle w:val="ac"/>
        <w:spacing w:after="0"/>
        <w:rPr>
          <w:sz w:val="28"/>
        </w:rPr>
      </w:pPr>
      <w:r w:rsidRPr="00357260">
        <w:rPr>
          <w:sz w:val="28"/>
        </w:rPr>
        <w:t>4. Мартин Р. Быстрая разработка программ. Принципы, примеры, практика / Р. Мартин, Вильямс, 2004. 752 c.</w:t>
      </w:r>
    </w:p>
    <w:p w14:paraId="7E24AE61" w14:textId="77777777" w:rsidR="00BA74E5" w:rsidRDefault="00357260" w:rsidP="00BA74E5">
      <w:pPr>
        <w:pStyle w:val="ac"/>
        <w:spacing w:after="0"/>
        <w:rPr>
          <w:sz w:val="28"/>
        </w:rPr>
      </w:pPr>
      <w:r w:rsidRPr="00357260">
        <w:rPr>
          <w:sz w:val="28"/>
        </w:rPr>
        <w:t>5. Мартин Ф. Рефакторинг кода на JavaScript: улучшение проекта существующего кода / Ф. Мартин, Вильямс, 2019. 464 c.</w:t>
      </w:r>
    </w:p>
    <w:p w14:paraId="65C7B084" w14:textId="77777777" w:rsidR="00BA74E5" w:rsidRDefault="00357260" w:rsidP="00BA74E5">
      <w:pPr>
        <w:pStyle w:val="ac"/>
        <w:spacing w:after="0"/>
        <w:rPr>
          <w:sz w:val="28"/>
        </w:rPr>
      </w:pPr>
      <w:r w:rsidRPr="00357260">
        <w:rPr>
          <w:sz w:val="28"/>
        </w:rPr>
        <w:t>6. Мехди М. Непрерывное развитие API. Правильные решения в изменчивом технологичес</w:t>
      </w:r>
      <w:r w:rsidR="00762AA4">
        <w:rPr>
          <w:sz w:val="28"/>
        </w:rPr>
        <w:t>ком ландшафте / М. Мехди, Питер</w:t>
      </w:r>
      <w:r w:rsidRPr="00357260">
        <w:rPr>
          <w:sz w:val="28"/>
        </w:rPr>
        <w:t>, 2021. 272 c.</w:t>
      </w:r>
    </w:p>
    <w:p w14:paraId="61479E56" w14:textId="77777777" w:rsidR="00BA74E5" w:rsidRDefault="00357260" w:rsidP="00BA74E5">
      <w:pPr>
        <w:pStyle w:val="ac"/>
        <w:spacing w:after="0"/>
        <w:rPr>
          <w:sz w:val="28"/>
        </w:rPr>
      </w:pPr>
      <w:r w:rsidRPr="00357260">
        <w:rPr>
          <w:sz w:val="28"/>
        </w:rPr>
        <w:t>7. Миковски М., Пауэлл Д. Разработка одностраничных веб-приложений / М. Миковски, Д. Пауэлл, ЛитРес, 2022. 512 c.</w:t>
      </w:r>
    </w:p>
    <w:p w14:paraId="49E93089" w14:textId="77777777" w:rsidR="00BA74E5" w:rsidRDefault="00357260" w:rsidP="00BA74E5">
      <w:pPr>
        <w:pStyle w:val="ac"/>
        <w:spacing w:after="0"/>
        <w:rPr>
          <w:sz w:val="28"/>
        </w:rPr>
      </w:pPr>
      <w:r w:rsidRPr="00357260">
        <w:rPr>
          <w:sz w:val="28"/>
        </w:rPr>
        <w:t>8. Мишакин Т. Наука и спорт: современные тенденции // Информационное обеспечение крупных спортивных событий. 2017.</w:t>
      </w:r>
      <w:r w:rsidR="00762AA4" w:rsidRPr="007803F2">
        <w:rPr>
          <w:sz w:val="28"/>
        </w:rPr>
        <w:t xml:space="preserve"> 10</w:t>
      </w:r>
      <w:r w:rsidR="00762AA4">
        <w:rPr>
          <w:sz w:val="28"/>
        </w:rPr>
        <w:t xml:space="preserve"> с</w:t>
      </w:r>
      <w:r w:rsidRPr="00357260">
        <w:rPr>
          <w:sz w:val="28"/>
        </w:rPr>
        <w:t>.</w:t>
      </w:r>
    </w:p>
    <w:p w14:paraId="5CBD6CFA" w14:textId="77777777" w:rsidR="00BA74E5" w:rsidRDefault="00357260" w:rsidP="00BA74E5">
      <w:pPr>
        <w:pStyle w:val="ac"/>
        <w:spacing w:after="0"/>
        <w:rPr>
          <w:sz w:val="28"/>
        </w:rPr>
      </w:pPr>
      <w:r w:rsidRPr="00357260">
        <w:rPr>
          <w:sz w:val="28"/>
        </w:rPr>
        <w:t>9. Порселло Е. React: современные шаблоны для разработки приложений / Е. Порселло, O’Reilly, 2022. 320 c.</w:t>
      </w:r>
    </w:p>
    <w:p w14:paraId="1507D8A7" w14:textId="77777777" w:rsidR="00BA74E5" w:rsidRDefault="00357260" w:rsidP="00BA74E5">
      <w:pPr>
        <w:pStyle w:val="ac"/>
        <w:spacing w:after="0"/>
        <w:rPr>
          <w:sz w:val="28"/>
        </w:rPr>
      </w:pPr>
      <w:r w:rsidRPr="00357260">
        <w:rPr>
          <w:sz w:val="28"/>
        </w:rPr>
        <w:t>10. Черный Б. Профессиональный TypeScript. Разработка масштабируемых JavaScript-приложений / Б. Черный, 2021. 352 c.</w:t>
      </w:r>
    </w:p>
    <w:p w14:paraId="1FD4C644" w14:textId="77777777" w:rsidR="00BA74E5" w:rsidRDefault="00357260" w:rsidP="00BA74E5">
      <w:pPr>
        <w:pStyle w:val="ac"/>
        <w:spacing w:after="0"/>
        <w:rPr>
          <w:sz w:val="28"/>
          <w:lang w:val="en-US"/>
        </w:rPr>
      </w:pPr>
      <w:r w:rsidRPr="00357260">
        <w:rPr>
          <w:sz w:val="28"/>
        </w:rPr>
        <w:t xml:space="preserve">11. Abbot D. JavaScript и jQuery: исчерпывающее руководство / D. Abbot, Эксмо, 2015. </w:t>
      </w:r>
      <w:r w:rsidRPr="00357260">
        <w:rPr>
          <w:sz w:val="28"/>
          <w:lang w:val="en-US"/>
        </w:rPr>
        <w:t>880 c.</w:t>
      </w:r>
    </w:p>
    <w:p w14:paraId="42AAAAAC" w14:textId="77777777" w:rsidR="00BA74E5" w:rsidRDefault="00357260" w:rsidP="00BA74E5">
      <w:pPr>
        <w:pStyle w:val="ac"/>
        <w:spacing w:after="0"/>
        <w:rPr>
          <w:sz w:val="28"/>
          <w:lang w:val="en-US"/>
        </w:rPr>
      </w:pPr>
      <w:r w:rsidRPr="00357260">
        <w:rPr>
          <w:sz w:val="28"/>
          <w:lang w:val="en-US"/>
        </w:rPr>
        <w:t>12. Chacon S., Straub B. Pro Git / S. Chacon, B. Straub, Apress, 2014.</w:t>
      </w:r>
    </w:p>
    <w:p w14:paraId="2080025C" w14:textId="77777777" w:rsidR="00BA74E5" w:rsidRDefault="00357260" w:rsidP="00BA74E5">
      <w:pPr>
        <w:pStyle w:val="ac"/>
        <w:spacing w:after="0"/>
        <w:rPr>
          <w:sz w:val="28"/>
          <w:lang w:val="en-US"/>
        </w:rPr>
      </w:pPr>
      <w:r w:rsidRPr="00357260">
        <w:rPr>
          <w:sz w:val="28"/>
          <w:lang w:val="en-US"/>
        </w:rPr>
        <w:t>13. Fenton S. Pro TypeScript: Application-Scale JavaScript Development / S. Fenton, Apress, 2014. 248 c.</w:t>
      </w:r>
    </w:p>
    <w:p w14:paraId="366640FE" w14:textId="77777777" w:rsidR="00BA74E5" w:rsidRDefault="00357260" w:rsidP="00BA74E5">
      <w:pPr>
        <w:pStyle w:val="ac"/>
        <w:spacing w:after="0"/>
        <w:rPr>
          <w:sz w:val="28"/>
          <w:lang w:val="en-US"/>
        </w:rPr>
      </w:pPr>
      <w:r w:rsidRPr="00357260">
        <w:rPr>
          <w:sz w:val="28"/>
          <w:lang w:val="en-US"/>
        </w:rPr>
        <w:t>14. Maccow A. JavaScript Web Applications: jQuery Developers’ Guide to Moving State to the Client / A. Maccow, O’Reilly Media, Inc</w:t>
      </w:r>
      <w:r w:rsidR="00762AA4" w:rsidRPr="00762AA4">
        <w:rPr>
          <w:sz w:val="28"/>
          <w:lang w:val="en-US"/>
        </w:rPr>
        <w:t>.</w:t>
      </w:r>
      <w:r w:rsidRPr="00357260">
        <w:rPr>
          <w:sz w:val="28"/>
          <w:lang w:val="en-US"/>
        </w:rPr>
        <w:t>, 2011. 278 c.</w:t>
      </w:r>
    </w:p>
    <w:p w14:paraId="796096F3" w14:textId="77777777" w:rsidR="00BA74E5" w:rsidRDefault="00357260" w:rsidP="00BA74E5">
      <w:pPr>
        <w:pStyle w:val="ac"/>
        <w:spacing w:after="0"/>
        <w:rPr>
          <w:sz w:val="28"/>
          <w:lang w:val="en-US"/>
        </w:rPr>
      </w:pPr>
      <w:r w:rsidRPr="00357260">
        <w:rPr>
          <w:sz w:val="28"/>
          <w:lang w:val="en-US"/>
        </w:rPr>
        <w:t>15. Maharry D. TypeScript revealed / D. Maharry, Apress, 2013. 123 c.</w:t>
      </w:r>
    </w:p>
    <w:p w14:paraId="44E30E5C" w14:textId="098BE6D6" w:rsidR="00357260" w:rsidRPr="00A4463D" w:rsidRDefault="00357260" w:rsidP="00BA74E5">
      <w:pPr>
        <w:pStyle w:val="ac"/>
        <w:spacing w:after="0"/>
        <w:rPr>
          <w:sz w:val="28"/>
        </w:rPr>
      </w:pPr>
      <w:r w:rsidRPr="00357260">
        <w:rPr>
          <w:sz w:val="28"/>
          <w:lang w:val="en-US"/>
        </w:rPr>
        <w:lastRenderedPageBreak/>
        <w:t xml:space="preserve">16. Musciano C., Kennedy B. HTML &amp; XHTML: The Definitive Guide: The Definitive Guide / C. Musciano, B. Kennedy, O’Reilly Media, Inc., 2006. </w:t>
      </w:r>
      <w:r w:rsidRPr="00A4463D">
        <w:rPr>
          <w:sz w:val="28"/>
        </w:rPr>
        <w:t xml:space="preserve">681 </w:t>
      </w:r>
      <w:r w:rsidRPr="00BA74E5">
        <w:rPr>
          <w:sz w:val="28"/>
          <w:lang w:val="en-US"/>
        </w:rPr>
        <w:t>c</w:t>
      </w:r>
      <w:r w:rsidRPr="00A4463D">
        <w:rPr>
          <w:sz w:val="28"/>
        </w:rPr>
        <w:t>.</w:t>
      </w:r>
    </w:p>
    <w:p w14:paraId="3A3CF53B" w14:textId="13AE78B4" w:rsidR="00FD072A" w:rsidRPr="00A4463D" w:rsidRDefault="008F70F2" w:rsidP="00EB661F">
      <w:pPr>
        <w:pStyle w:val="ac"/>
        <w:rPr>
          <w:b/>
          <w:bCs/>
          <w:szCs w:val="28"/>
        </w:rPr>
      </w:pPr>
      <w:r w:rsidRPr="00D5687F">
        <w:rPr>
          <w:b/>
          <w:bCs/>
          <w:szCs w:val="28"/>
        </w:rPr>
        <w:fldChar w:fldCharType="end"/>
      </w:r>
      <w:r w:rsidR="00FD072A" w:rsidRPr="00A4463D">
        <w:rPr>
          <w:szCs w:val="28"/>
          <w:highlight w:val="yellow"/>
        </w:rPr>
        <w:br w:type="page"/>
      </w:r>
    </w:p>
    <w:p w14:paraId="7B7526A0" w14:textId="080CDF27" w:rsidR="00D13B61" w:rsidRPr="007803F2" w:rsidRDefault="00FD072A" w:rsidP="00FD072A">
      <w:pPr>
        <w:pStyle w:val="1"/>
        <w:jc w:val="center"/>
      </w:pPr>
      <w:bookmarkStart w:id="34" w:name="_Toc106126975"/>
      <w:r w:rsidRPr="00FD072A">
        <w:lastRenderedPageBreak/>
        <w:t>ПРИЛОЖЕНИЕ</w:t>
      </w:r>
      <w:r w:rsidRPr="007803F2">
        <w:t xml:space="preserve"> </w:t>
      </w:r>
      <w:r w:rsidRPr="00FD072A">
        <w:t>А</w:t>
      </w:r>
      <w:bookmarkEnd w:id="34"/>
    </w:p>
    <w:p w14:paraId="70D9A20C" w14:textId="06BD7B0E" w:rsidR="00FD072A" w:rsidRPr="007803F2" w:rsidRDefault="001947F1" w:rsidP="00FD072A">
      <w:pPr>
        <w:ind w:firstLine="708"/>
        <w:jc w:val="center"/>
        <w:rPr>
          <w:b/>
          <w:sz w:val="28"/>
          <w:szCs w:val="28"/>
        </w:rPr>
      </w:pPr>
      <w:r>
        <w:rPr>
          <w:b/>
          <w:sz w:val="28"/>
          <w:szCs w:val="28"/>
        </w:rPr>
        <w:t>Конфигурационные</w:t>
      </w:r>
      <w:r w:rsidRPr="007803F2">
        <w:rPr>
          <w:b/>
          <w:sz w:val="28"/>
          <w:szCs w:val="28"/>
        </w:rPr>
        <w:t xml:space="preserve"> </w:t>
      </w:r>
      <w:r>
        <w:rPr>
          <w:b/>
          <w:sz w:val="28"/>
          <w:szCs w:val="28"/>
        </w:rPr>
        <w:t>файлы</w:t>
      </w:r>
      <w:r w:rsidRPr="007803F2">
        <w:rPr>
          <w:b/>
          <w:sz w:val="28"/>
          <w:szCs w:val="28"/>
        </w:rPr>
        <w:t xml:space="preserve"> </w:t>
      </w:r>
      <w:r>
        <w:rPr>
          <w:b/>
          <w:sz w:val="28"/>
          <w:szCs w:val="28"/>
          <w:lang w:val="en-US"/>
        </w:rPr>
        <w:t>JavaScript</w:t>
      </w:r>
      <w:r w:rsidRPr="007803F2">
        <w:rPr>
          <w:b/>
          <w:sz w:val="28"/>
          <w:szCs w:val="28"/>
        </w:rPr>
        <w:t>-</w:t>
      </w:r>
      <w:r>
        <w:rPr>
          <w:b/>
          <w:sz w:val="28"/>
          <w:szCs w:val="28"/>
        </w:rPr>
        <w:t>проекта</w:t>
      </w:r>
    </w:p>
    <w:p w14:paraId="2E268A19" w14:textId="64FAECBF" w:rsidR="001947F1" w:rsidRPr="003B0566" w:rsidRDefault="001947F1" w:rsidP="00FD072A">
      <w:pPr>
        <w:ind w:firstLine="708"/>
        <w:jc w:val="both"/>
        <w:rPr>
          <w:b/>
          <w:sz w:val="28"/>
          <w:szCs w:val="28"/>
          <w:lang w:val="en-US"/>
        </w:rPr>
      </w:pPr>
      <w:r>
        <w:rPr>
          <w:b/>
          <w:sz w:val="28"/>
          <w:szCs w:val="28"/>
        </w:rPr>
        <w:t>Файл</w:t>
      </w:r>
      <w:r w:rsidRPr="003B0566">
        <w:rPr>
          <w:b/>
          <w:sz w:val="28"/>
          <w:szCs w:val="28"/>
          <w:lang w:val="en-US"/>
        </w:rPr>
        <w:t xml:space="preserve"> </w:t>
      </w:r>
      <w:r>
        <w:rPr>
          <w:b/>
          <w:sz w:val="28"/>
          <w:szCs w:val="28"/>
          <w:lang w:val="en-US"/>
        </w:rPr>
        <w:t>package</w:t>
      </w:r>
      <w:r w:rsidRPr="003B0566">
        <w:rPr>
          <w:b/>
          <w:sz w:val="28"/>
          <w:szCs w:val="28"/>
          <w:lang w:val="en-US"/>
        </w:rPr>
        <w:t>.</w:t>
      </w:r>
      <w:r>
        <w:rPr>
          <w:b/>
          <w:sz w:val="28"/>
          <w:szCs w:val="28"/>
          <w:lang w:val="en-US"/>
        </w:rPr>
        <w:t>json</w:t>
      </w:r>
    </w:p>
    <w:p w14:paraId="076D2921" w14:textId="77777777" w:rsidR="00FD072A" w:rsidRPr="003B0566" w:rsidRDefault="00FD072A" w:rsidP="00FD072A">
      <w:pPr>
        <w:ind w:firstLine="708"/>
        <w:jc w:val="both"/>
        <w:rPr>
          <w:sz w:val="24"/>
          <w:szCs w:val="28"/>
          <w:lang w:val="en-US"/>
        </w:rPr>
      </w:pPr>
      <w:r w:rsidRPr="003B0566">
        <w:rPr>
          <w:sz w:val="24"/>
          <w:szCs w:val="28"/>
          <w:lang w:val="en-US"/>
        </w:rPr>
        <w:t>{</w:t>
      </w:r>
    </w:p>
    <w:p w14:paraId="01CF79FC" w14:textId="77777777" w:rsidR="00FD072A" w:rsidRPr="008110F6" w:rsidRDefault="00FD072A" w:rsidP="00FD072A">
      <w:pPr>
        <w:ind w:firstLine="708"/>
        <w:jc w:val="both"/>
        <w:rPr>
          <w:sz w:val="24"/>
          <w:szCs w:val="28"/>
          <w:lang w:val="en-US"/>
        </w:rPr>
      </w:pPr>
      <w:r w:rsidRPr="003B0566">
        <w:rPr>
          <w:sz w:val="24"/>
          <w:szCs w:val="28"/>
          <w:lang w:val="en-US"/>
        </w:rPr>
        <w:t xml:space="preserve">  </w:t>
      </w:r>
      <w:r w:rsidRPr="008110F6">
        <w:rPr>
          <w:sz w:val="24"/>
          <w:szCs w:val="28"/>
          <w:lang w:val="en-US"/>
        </w:rPr>
        <w:t>"name": "react-livescore",</w:t>
      </w:r>
    </w:p>
    <w:p w14:paraId="0F87655B" w14:textId="77777777" w:rsidR="00FD072A" w:rsidRPr="008110F6" w:rsidRDefault="00FD072A" w:rsidP="00FD072A">
      <w:pPr>
        <w:ind w:firstLine="708"/>
        <w:jc w:val="both"/>
        <w:rPr>
          <w:sz w:val="24"/>
          <w:szCs w:val="28"/>
          <w:lang w:val="en-US"/>
        </w:rPr>
      </w:pPr>
      <w:r w:rsidRPr="008110F6">
        <w:rPr>
          <w:sz w:val="24"/>
          <w:szCs w:val="28"/>
          <w:lang w:val="en-US"/>
        </w:rPr>
        <w:t xml:space="preserve">  "version": "1.0.0",</w:t>
      </w:r>
    </w:p>
    <w:p w14:paraId="58481F5D" w14:textId="77777777" w:rsidR="00FD072A" w:rsidRPr="008110F6" w:rsidRDefault="00FD072A" w:rsidP="00FD072A">
      <w:pPr>
        <w:ind w:firstLine="708"/>
        <w:jc w:val="both"/>
        <w:rPr>
          <w:sz w:val="24"/>
          <w:szCs w:val="28"/>
          <w:lang w:val="en-US"/>
        </w:rPr>
      </w:pPr>
      <w:r w:rsidRPr="008110F6">
        <w:rPr>
          <w:sz w:val="24"/>
          <w:szCs w:val="28"/>
          <w:lang w:val="en-US"/>
        </w:rPr>
        <w:t xml:space="preserve">  "description": "liveScore app",</w:t>
      </w:r>
    </w:p>
    <w:p w14:paraId="61E81251" w14:textId="77777777" w:rsidR="00FD072A" w:rsidRPr="008110F6" w:rsidRDefault="00FD072A" w:rsidP="00FD072A">
      <w:pPr>
        <w:ind w:firstLine="708"/>
        <w:jc w:val="both"/>
        <w:rPr>
          <w:sz w:val="24"/>
          <w:szCs w:val="28"/>
          <w:lang w:val="en-US"/>
        </w:rPr>
      </w:pPr>
      <w:r w:rsidRPr="008110F6">
        <w:rPr>
          <w:sz w:val="24"/>
          <w:szCs w:val="28"/>
          <w:lang w:val="en-US"/>
        </w:rPr>
        <w:t xml:space="preserve">  "main": "index.js",</w:t>
      </w:r>
    </w:p>
    <w:p w14:paraId="1F139DF8" w14:textId="77777777" w:rsidR="00FD072A" w:rsidRPr="008110F6" w:rsidRDefault="00FD072A" w:rsidP="00FD072A">
      <w:pPr>
        <w:ind w:firstLine="708"/>
        <w:jc w:val="both"/>
        <w:rPr>
          <w:sz w:val="24"/>
          <w:szCs w:val="28"/>
          <w:lang w:val="en-US"/>
        </w:rPr>
      </w:pPr>
      <w:r w:rsidRPr="008110F6">
        <w:rPr>
          <w:sz w:val="24"/>
          <w:szCs w:val="28"/>
          <w:lang w:val="en-US"/>
        </w:rPr>
        <w:t xml:space="preserve">  "scripts": {</w:t>
      </w:r>
    </w:p>
    <w:p w14:paraId="4EA00630" w14:textId="77777777" w:rsidR="00FD072A" w:rsidRPr="008110F6" w:rsidRDefault="00FD072A" w:rsidP="00FD072A">
      <w:pPr>
        <w:ind w:firstLine="708"/>
        <w:jc w:val="both"/>
        <w:rPr>
          <w:sz w:val="24"/>
          <w:szCs w:val="28"/>
          <w:lang w:val="en-US"/>
        </w:rPr>
      </w:pPr>
      <w:r w:rsidRPr="008110F6">
        <w:rPr>
          <w:sz w:val="24"/>
          <w:szCs w:val="28"/>
          <w:lang w:val="en-US"/>
        </w:rPr>
        <w:t xml:space="preserve">    "start": "webpack serve",</w:t>
      </w:r>
    </w:p>
    <w:p w14:paraId="6C1A4A22" w14:textId="77777777" w:rsidR="00FD072A" w:rsidRPr="008110F6" w:rsidRDefault="00FD072A" w:rsidP="00FD072A">
      <w:pPr>
        <w:ind w:firstLine="708"/>
        <w:jc w:val="both"/>
        <w:rPr>
          <w:sz w:val="24"/>
          <w:szCs w:val="28"/>
          <w:lang w:val="en-US"/>
        </w:rPr>
      </w:pPr>
      <w:r w:rsidRPr="008110F6">
        <w:rPr>
          <w:sz w:val="24"/>
          <w:szCs w:val="28"/>
          <w:lang w:val="en-US"/>
        </w:rPr>
        <w:t xml:space="preserve">    "test": "echo \"Error: no test specified\" &amp;&amp; exit 1"</w:t>
      </w:r>
    </w:p>
    <w:p w14:paraId="479AED5E" w14:textId="77777777" w:rsidR="00FD072A" w:rsidRPr="008110F6" w:rsidRDefault="00FD072A" w:rsidP="00FD072A">
      <w:pPr>
        <w:ind w:firstLine="708"/>
        <w:jc w:val="both"/>
        <w:rPr>
          <w:sz w:val="24"/>
          <w:szCs w:val="28"/>
          <w:lang w:val="en-US"/>
        </w:rPr>
      </w:pPr>
      <w:r w:rsidRPr="008110F6">
        <w:rPr>
          <w:sz w:val="24"/>
          <w:szCs w:val="28"/>
          <w:lang w:val="en-US"/>
        </w:rPr>
        <w:t xml:space="preserve">  },</w:t>
      </w:r>
    </w:p>
    <w:p w14:paraId="1D910219" w14:textId="77777777" w:rsidR="00FD072A" w:rsidRPr="008110F6" w:rsidRDefault="00FD072A" w:rsidP="00FD072A">
      <w:pPr>
        <w:ind w:firstLine="708"/>
        <w:jc w:val="both"/>
        <w:rPr>
          <w:sz w:val="24"/>
          <w:szCs w:val="28"/>
          <w:lang w:val="en-US"/>
        </w:rPr>
      </w:pPr>
      <w:r w:rsidRPr="008110F6">
        <w:rPr>
          <w:sz w:val="24"/>
          <w:szCs w:val="28"/>
          <w:lang w:val="en-US"/>
        </w:rPr>
        <w:t xml:space="preserve">  "repository": {</w:t>
      </w:r>
    </w:p>
    <w:p w14:paraId="5F0A2F7A" w14:textId="77777777" w:rsidR="00FD072A" w:rsidRPr="008110F6" w:rsidRDefault="00FD072A" w:rsidP="00FD072A">
      <w:pPr>
        <w:ind w:firstLine="708"/>
        <w:jc w:val="both"/>
        <w:rPr>
          <w:sz w:val="24"/>
          <w:szCs w:val="28"/>
          <w:lang w:val="en-US"/>
        </w:rPr>
      </w:pPr>
      <w:r w:rsidRPr="008110F6">
        <w:rPr>
          <w:sz w:val="24"/>
          <w:szCs w:val="28"/>
          <w:lang w:val="en-US"/>
        </w:rPr>
        <w:t xml:space="preserve">    "type": "git",</w:t>
      </w:r>
    </w:p>
    <w:p w14:paraId="24CC5694" w14:textId="77777777" w:rsidR="00FD072A" w:rsidRPr="008110F6" w:rsidRDefault="00FD072A" w:rsidP="00FD072A">
      <w:pPr>
        <w:ind w:firstLine="708"/>
        <w:jc w:val="both"/>
        <w:rPr>
          <w:sz w:val="24"/>
          <w:szCs w:val="28"/>
          <w:lang w:val="en-US"/>
        </w:rPr>
      </w:pPr>
      <w:r w:rsidRPr="008110F6">
        <w:rPr>
          <w:sz w:val="24"/>
          <w:szCs w:val="28"/>
          <w:lang w:val="en-US"/>
        </w:rPr>
        <w:t xml:space="preserve">    "url": "git+https://github.com/WiLLSEE47RUS/react-livescore.git"</w:t>
      </w:r>
    </w:p>
    <w:p w14:paraId="4E223DE3" w14:textId="77777777" w:rsidR="00FD072A" w:rsidRPr="008110F6" w:rsidRDefault="00FD072A" w:rsidP="00FD072A">
      <w:pPr>
        <w:ind w:firstLine="708"/>
        <w:jc w:val="both"/>
        <w:rPr>
          <w:sz w:val="24"/>
          <w:szCs w:val="28"/>
          <w:lang w:val="en-US"/>
        </w:rPr>
      </w:pPr>
      <w:r w:rsidRPr="008110F6">
        <w:rPr>
          <w:sz w:val="24"/>
          <w:szCs w:val="28"/>
          <w:lang w:val="en-US"/>
        </w:rPr>
        <w:t xml:space="preserve">  },</w:t>
      </w:r>
    </w:p>
    <w:p w14:paraId="12AD0A4E" w14:textId="77777777" w:rsidR="00FD072A" w:rsidRPr="008110F6" w:rsidRDefault="00FD072A" w:rsidP="00FD072A">
      <w:pPr>
        <w:ind w:firstLine="708"/>
        <w:jc w:val="both"/>
        <w:rPr>
          <w:sz w:val="24"/>
          <w:szCs w:val="28"/>
          <w:lang w:val="en-US"/>
        </w:rPr>
      </w:pPr>
      <w:r w:rsidRPr="008110F6">
        <w:rPr>
          <w:sz w:val="24"/>
          <w:szCs w:val="28"/>
          <w:lang w:val="en-US"/>
        </w:rPr>
        <w:t xml:space="preserve">  "author": "HanzoWillSee",</w:t>
      </w:r>
    </w:p>
    <w:p w14:paraId="137107D6" w14:textId="77777777" w:rsidR="00FD072A" w:rsidRPr="008110F6" w:rsidRDefault="00FD072A" w:rsidP="00FD072A">
      <w:pPr>
        <w:ind w:firstLine="708"/>
        <w:jc w:val="both"/>
        <w:rPr>
          <w:sz w:val="24"/>
          <w:szCs w:val="28"/>
          <w:lang w:val="en-US"/>
        </w:rPr>
      </w:pPr>
      <w:r w:rsidRPr="008110F6">
        <w:rPr>
          <w:sz w:val="24"/>
          <w:szCs w:val="28"/>
          <w:lang w:val="en-US"/>
        </w:rPr>
        <w:t xml:space="preserve">  "license": "ISC",</w:t>
      </w:r>
    </w:p>
    <w:p w14:paraId="72466ABD" w14:textId="77777777" w:rsidR="00FD072A" w:rsidRPr="008110F6" w:rsidRDefault="00FD072A" w:rsidP="00FD072A">
      <w:pPr>
        <w:ind w:firstLine="708"/>
        <w:jc w:val="both"/>
        <w:rPr>
          <w:sz w:val="24"/>
          <w:szCs w:val="28"/>
          <w:lang w:val="en-US"/>
        </w:rPr>
      </w:pPr>
      <w:r w:rsidRPr="008110F6">
        <w:rPr>
          <w:sz w:val="24"/>
          <w:szCs w:val="28"/>
          <w:lang w:val="en-US"/>
        </w:rPr>
        <w:t xml:space="preserve">  "bugs": {</w:t>
      </w:r>
    </w:p>
    <w:p w14:paraId="1279D83D" w14:textId="77777777" w:rsidR="00FD072A" w:rsidRPr="008110F6" w:rsidRDefault="00FD072A" w:rsidP="00FD072A">
      <w:pPr>
        <w:ind w:firstLine="708"/>
        <w:jc w:val="both"/>
        <w:rPr>
          <w:sz w:val="24"/>
          <w:szCs w:val="28"/>
          <w:lang w:val="en-US"/>
        </w:rPr>
      </w:pPr>
      <w:r w:rsidRPr="008110F6">
        <w:rPr>
          <w:sz w:val="24"/>
          <w:szCs w:val="28"/>
          <w:lang w:val="en-US"/>
        </w:rPr>
        <w:t xml:space="preserve">    "url": "https://github.com/WiLLSEE47RUS/react-livescore/issues"</w:t>
      </w:r>
    </w:p>
    <w:p w14:paraId="67694E23" w14:textId="77777777" w:rsidR="00FD072A" w:rsidRPr="008110F6" w:rsidRDefault="00FD072A" w:rsidP="00FD072A">
      <w:pPr>
        <w:ind w:firstLine="708"/>
        <w:jc w:val="both"/>
        <w:rPr>
          <w:sz w:val="24"/>
          <w:szCs w:val="28"/>
          <w:lang w:val="en-US"/>
        </w:rPr>
      </w:pPr>
      <w:r w:rsidRPr="008110F6">
        <w:rPr>
          <w:sz w:val="24"/>
          <w:szCs w:val="28"/>
          <w:lang w:val="en-US"/>
        </w:rPr>
        <w:t xml:space="preserve">  },</w:t>
      </w:r>
    </w:p>
    <w:p w14:paraId="4DE77479" w14:textId="688F6CE6" w:rsidR="00FD072A" w:rsidRPr="008110F6" w:rsidRDefault="00FD072A" w:rsidP="00FD072A">
      <w:pPr>
        <w:ind w:firstLine="708"/>
        <w:jc w:val="both"/>
        <w:rPr>
          <w:sz w:val="24"/>
          <w:szCs w:val="28"/>
          <w:lang w:val="en-US"/>
        </w:rPr>
      </w:pPr>
      <w:r w:rsidRPr="008110F6">
        <w:rPr>
          <w:sz w:val="24"/>
          <w:szCs w:val="28"/>
          <w:lang w:val="en-US"/>
        </w:rPr>
        <w:t xml:space="preserve">  "homepage</w:t>
      </w:r>
      <w:r w:rsidR="001947F1" w:rsidRPr="008110F6">
        <w:rPr>
          <w:sz w:val="24"/>
          <w:szCs w:val="28"/>
          <w:lang w:val="en-US"/>
        </w:rPr>
        <w:t>":</w:t>
      </w:r>
      <w:r w:rsidRPr="008110F6">
        <w:rPr>
          <w:sz w:val="24"/>
          <w:szCs w:val="28"/>
          <w:lang w:val="en-US"/>
        </w:rPr>
        <w:t>"https://github.com/WiLLSEE47RUS/react-livescore#readme",</w:t>
      </w:r>
    </w:p>
    <w:p w14:paraId="436C250B" w14:textId="77777777" w:rsidR="00FD072A" w:rsidRPr="008110F6" w:rsidRDefault="00FD072A" w:rsidP="00FD072A">
      <w:pPr>
        <w:ind w:firstLine="708"/>
        <w:jc w:val="both"/>
        <w:rPr>
          <w:sz w:val="24"/>
          <w:szCs w:val="28"/>
          <w:lang w:val="en-US"/>
        </w:rPr>
      </w:pPr>
      <w:r w:rsidRPr="008110F6">
        <w:rPr>
          <w:sz w:val="24"/>
          <w:szCs w:val="28"/>
          <w:lang w:val="en-US"/>
        </w:rPr>
        <w:t xml:space="preserve">  "devDependencies": {</w:t>
      </w:r>
    </w:p>
    <w:p w14:paraId="26D5DDBB" w14:textId="77777777" w:rsidR="00FD072A" w:rsidRPr="008110F6" w:rsidRDefault="00FD072A" w:rsidP="00FD072A">
      <w:pPr>
        <w:ind w:firstLine="708"/>
        <w:jc w:val="both"/>
        <w:rPr>
          <w:sz w:val="24"/>
          <w:szCs w:val="28"/>
          <w:lang w:val="en-US"/>
        </w:rPr>
      </w:pPr>
      <w:r w:rsidRPr="008110F6">
        <w:rPr>
          <w:sz w:val="24"/>
          <w:szCs w:val="28"/>
          <w:lang w:val="en-US"/>
        </w:rPr>
        <w:t xml:space="preserve">    "@types/react": "^17.0.38",</w:t>
      </w:r>
    </w:p>
    <w:p w14:paraId="75A81464" w14:textId="77777777" w:rsidR="00FD072A" w:rsidRPr="008110F6" w:rsidRDefault="00FD072A" w:rsidP="00FD072A">
      <w:pPr>
        <w:ind w:firstLine="708"/>
        <w:jc w:val="both"/>
        <w:rPr>
          <w:sz w:val="24"/>
          <w:szCs w:val="28"/>
          <w:lang w:val="en-US"/>
        </w:rPr>
      </w:pPr>
      <w:r w:rsidRPr="008110F6">
        <w:rPr>
          <w:sz w:val="24"/>
          <w:szCs w:val="28"/>
          <w:lang w:val="en-US"/>
        </w:rPr>
        <w:t xml:space="preserve">    "@types/react-dom": "^17.0.11",</w:t>
      </w:r>
    </w:p>
    <w:p w14:paraId="4C2328C7" w14:textId="77777777" w:rsidR="00FD072A" w:rsidRPr="008110F6" w:rsidRDefault="00FD072A" w:rsidP="00FD072A">
      <w:pPr>
        <w:ind w:firstLine="708"/>
        <w:jc w:val="both"/>
        <w:rPr>
          <w:sz w:val="24"/>
          <w:szCs w:val="28"/>
          <w:lang w:val="en-US"/>
        </w:rPr>
      </w:pPr>
      <w:r w:rsidRPr="008110F6">
        <w:rPr>
          <w:sz w:val="24"/>
          <w:szCs w:val="28"/>
          <w:lang w:val="en-US"/>
        </w:rPr>
        <w:t xml:space="preserve">    "@typescript-eslint/eslint-plugin": "^5.9.1",</w:t>
      </w:r>
    </w:p>
    <w:p w14:paraId="7BE03C39" w14:textId="77777777" w:rsidR="00FD072A" w:rsidRPr="008110F6" w:rsidRDefault="00FD072A" w:rsidP="00FD072A">
      <w:pPr>
        <w:ind w:firstLine="708"/>
        <w:jc w:val="both"/>
        <w:rPr>
          <w:sz w:val="24"/>
          <w:szCs w:val="28"/>
          <w:lang w:val="en-US"/>
        </w:rPr>
      </w:pPr>
      <w:r w:rsidRPr="008110F6">
        <w:rPr>
          <w:sz w:val="24"/>
          <w:szCs w:val="28"/>
          <w:lang w:val="en-US"/>
        </w:rPr>
        <w:t xml:space="preserve">    "@typescript-eslint/parser": "^5.9.1",</w:t>
      </w:r>
    </w:p>
    <w:p w14:paraId="6473400E" w14:textId="77777777" w:rsidR="00FD072A" w:rsidRPr="008110F6" w:rsidRDefault="00FD072A" w:rsidP="00FD072A">
      <w:pPr>
        <w:ind w:firstLine="708"/>
        <w:jc w:val="both"/>
        <w:rPr>
          <w:sz w:val="24"/>
          <w:szCs w:val="28"/>
          <w:lang w:val="en-US"/>
        </w:rPr>
      </w:pPr>
      <w:r w:rsidRPr="008110F6">
        <w:rPr>
          <w:sz w:val="24"/>
          <w:szCs w:val="28"/>
          <w:lang w:val="en-US"/>
        </w:rPr>
        <w:t xml:space="preserve">    "eslint": "^8.6.0",</w:t>
      </w:r>
    </w:p>
    <w:p w14:paraId="346D41E9" w14:textId="77777777" w:rsidR="00FD072A" w:rsidRPr="008110F6" w:rsidRDefault="00FD072A" w:rsidP="00FD072A">
      <w:pPr>
        <w:ind w:firstLine="708"/>
        <w:jc w:val="both"/>
        <w:rPr>
          <w:sz w:val="24"/>
          <w:szCs w:val="28"/>
          <w:lang w:val="en-US"/>
        </w:rPr>
      </w:pPr>
      <w:r w:rsidRPr="008110F6">
        <w:rPr>
          <w:sz w:val="24"/>
          <w:szCs w:val="28"/>
          <w:lang w:val="en-US"/>
        </w:rPr>
        <w:t xml:space="preserve">    "eslint-config-prettier": "^8.3.0",</w:t>
      </w:r>
    </w:p>
    <w:p w14:paraId="5E8665E7" w14:textId="77777777" w:rsidR="00FD072A" w:rsidRPr="008110F6" w:rsidRDefault="00FD072A" w:rsidP="00FD072A">
      <w:pPr>
        <w:ind w:firstLine="708"/>
        <w:jc w:val="both"/>
        <w:rPr>
          <w:sz w:val="24"/>
          <w:szCs w:val="28"/>
          <w:lang w:val="en-US"/>
        </w:rPr>
      </w:pPr>
      <w:r w:rsidRPr="008110F6">
        <w:rPr>
          <w:sz w:val="24"/>
          <w:szCs w:val="28"/>
          <w:lang w:val="en-US"/>
        </w:rPr>
        <w:t xml:space="preserve">    "eslint-plugin-prettier": "^4.0.0",</w:t>
      </w:r>
    </w:p>
    <w:p w14:paraId="65003C16" w14:textId="77777777" w:rsidR="00FD072A" w:rsidRPr="008110F6" w:rsidRDefault="00FD072A" w:rsidP="00FD072A">
      <w:pPr>
        <w:ind w:firstLine="708"/>
        <w:jc w:val="both"/>
        <w:rPr>
          <w:sz w:val="24"/>
          <w:szCs w:val="28"/>
          <w:lang w:val="en-US"/>
        </w:rPr>
      </w:pPr>
      <w:r w:rsidRPr="008110F6">
        <w:rPr>
          <w:sz w:val="24"/>
          <w:szCs w:val="28"/>
          <w:lang w:val="en-US"/>
        </w:rPr>
        <w:t xml:space="preserve">    "eslint-plugin-react": "^7.28.0",</w:t>
      </w:r>
    </w:p>
    <w:p w14:paraId="550E0AC8" w14:textId="77777777" w:rsidR="00FD072A" w:rsidRPr="008110F6" w:rsidRDefault="00FD072A" w:rsidP="00FD072A">
      <w:pPr>
        <w:ind w:firstLine="708"/>
        <w:jc w:val="both"/>
        <w:rPr>
          <w:sz w:val="24"/>
          <w:szCs w:val="28"/>
          <w:lang w:val="en-US"/>
        </w:rPr>
      </w:pPr>
      <w:r w:rsidRPr="008110F6">
        <w:rPr>
          <w:sz w:val="24"/>
          <w:szCs w:val="28"/>
          <w:lang w:val="en-US"/>
        </w:rPr>
        <w:t xml:space="preserve">    "eslint-plugin-react-hooks": "^4.3.0",</w:t>
      </w:r>
    </w:p>
    <w:p w14:paraId="16C07EFD" w14:textId="77777777" w:rsidR="00FD072A" w:rsidRPr="008110F6" w:rsidRDefault="00FD072A" w:rsidP="00FD072A">
      <w:pPr>
        <w:ind w:firstLine="708"/>
        <w:jc w:val="both"/>
        <w:rPr>
          <w:sz w:val="24"/>
          <w:szCs w:val="28"/>
          <w:lang w:val="en-US"/>
        </w:rPr>
      </w:pPr>
      <w:r w:rsidRPr="008110F6">
        <w:rPr>
          <w:sz w:val="24"/>
          <w:szCs w:val="28"/>
          <w:lang w:val="en-US"/>
        </w:rPr>
        <w:t xml:space="preserve">    "prettier": "2.5.1",</w:t>
      </w:r>
    </w:p>
    <w:p w14:paraId="71D46BB3" w14:textId="77777777" w:rsidR="00FD072A" w:rsidRPr="008110F6" w:rsidRDefault="00FD072A" w:rsidP="00FD072A">
      <w:pPr>
        <w:ind w:firstLine="708"/>
        <w:jc w:val="both"/>
        <w:rPr>
          <w:sz w:val="24"/>
          <w:szCs w:val="28"/>
          <w:lang w:val="en-US"/>
        </w:rPr>
      </w:pPr>
      <w:r w:rsidRPr="008110F6">
        <w:rPr>
          <w:sz w:val="24"/>
          <w:szCs w:val="28"/>
          <w:lang w:val="en-US"/>
        </w:rPr>
        <w:t xml:space="preserve">    "react-error-overlay": "^6.0.9",</w:t>
      </w:r>
    </w:p>
    <w:p w14:paraId="7D34B047" w14:textId="77777777" w:rsidR="00FD072A" w:rsidRPr="008110F6" w:rsidRDefault="00FD072A" w:rsidP="00FD072A">
      <w:pPr>
        <w:ind w:firstLine="708"/>
        <w:jc w:val="both"/>
        <w:rPr>
          <w:sz w:val="24"/>
          <w:szCs w:val="28"/>
          <w:lang w:val="en-US"/>
        </w:rPr>
      </w:pPr>
      <w:r w:rsidRPr="008110F6">
        <w:rPr>
          <w:sz w:val="24"/>
          <w:szCs w:val="28"/>
          <w:lang w:val="en-US"/>
        </w:rPr>
        <w:t xml:space="preserve">    "styled-components": "^5.3.3",</w:t>
      </w:r>
    </w:p>
    <w:p w14:paraId="695B968A" w14:textId="77777777" w:rsidR="00FD072A" w:rsidRPr="008110F6" w:rsidRDefault="00FD072A" w:rsidP="00FD072A">
      <w:pPr>
        <w:ind w:firstLine="708"/>
        <w:jc w:val="both"/>
        <w:rPr>
          <w:sz w:val="24"/>
          <w:szCs w:val="28"/>
          <w:lang w:val="en-US"/>
        </w:rPr>
      </w:pPr>
      <w:r w:rsidRPr="008110F6">
        <w:rPr>
          <w:sz w:val="24"/>
          <w:szCs w:val="28"/>
          <w:lang w:val="en-US"/>
        </w:rPr>
        <w:lastRenderedPageBreak/>
        <w:t xml:space="preserve">    "ts-loader": "^9.2.6",</w:t>
      </w:r>
    </w:p>
    <w:p w14:paraId="79AB2AFC" w14:textId="77777777" w:rsidR="00FD072A" w:rsidRPr="008110F6" w:rsidRDefault="00FD072A" w:rsidP="00FD072A">
      <w:pPr>
        <w:ind w:firstLine="708"/>
        <w:jc w:val="both"/>
        <w:rPr>
          <w:sz w:val="24"/>
          <w:szCs w:val="28"/>
          <w:lang w:val="en-US"/>
        </w:rPr>
      </w:pPr>
      <w:r w:rsidRPr="008110F6">
        <w:rPr>
          <w:sz w:val="24"/>
          <w:szCs w:val="28"/>
          <w:lang w:val="en-US"/>
        </w:rPr>
        <w:t xml:space="preserve">    "typescript": "^4.5.4",</w:t>
      </w:r>
    </w:p>
    <w:p w14:paraId="369CF33E" w14:textId="77777777" w:rsidR="00FD072A" w:rsidRPr="008110F6" w:rsidRDefault="00FD072A" w:rsidP="00FD072A">
      <w:pPr>
        <w:ind w:firstLine="708"/>
        <w:jc w:val="both"/>
        <w:rPr>
          <w:sz w:val="24"/>
          <w:szCs w:val="28"/>
          <w:lang w:val="en-US"/>
        </w:rPr>
      </w:pPr>
      <w:r w:rsidRPr="008110F6">
        <w:rPr>
          <w:sz w:val="24"/>
          <w:szCs w:val="28"/>
          <w:lang w:val="en-US"/>
        </w:rPr>
        <w:t xml:space="preserve">    "webpack": "^5.66.0",</w:t>
      </w:r>
    </w:p>
    <w:p w14:paraId="3E2C685E" w14:textId="77777777" w:rsidR="00FD072A" w:rsidRPr="008110F6" w:rsidRDefault="00FD072A" w:rsidP="00FD072A">
      <w:pPr>
        <w:ind w:firstLine="708"/>
        <w:jc w:val="both"/>
        <w:rPr>
          <w:sz w:val="24"/>
          <w:szCs w:val="28"/>
          <w:lang w:val="en-US"/>
        </w:rPr>
      </w:pPr>
      <w:r w:rsidRPr="008110F6">
        <w:rPr>
          <w:sz w:val="24"/>
          <w:szCs w:val="28"/>
          <w:lang w:val="en-US"/>
        </w:rPr>
        <w:t xml:space="preserve">    "webpack-cli": "^4.9.1",</w:t>
      </w:r>
    </w:p>
    <w:p w14:paraId="48ACA5A1" w14:textId="77777777" w:rsidR="00FD072A" w:rsidRPr="008110F6" w:rsidRDefault="00FD072A" w:rsidP="00FD072A">
      <w:pPr>
        <w:ind w:firstLine="708"/>
        <w:jc w:val="both"/>
        <w:rPr>
          <w:sz w:val="24"/>
          <w:szCs w:val="28"/>
          <w:lang w:val="en-US"/>
        </w:rPr>
      </w:pPr>
      <w:r w:rsidRPr="008110F6">
        <w:rPr>
          <w:sz w:val="24"/>
          <w:szCs w:val="28"/>
          <w:lang w:val="en-US"/>
        </w:rPr>
        <w:t xml:space="preserve">    "webpack-dev-server": "^4.7.3"</w:t>
      </w:r>
    </w:p>
    <w:p w14:paraId="225AF645" w14:textId="77777777" w:rsidR="00FD072A" w:rsidRPr="008110F6" w:rsidRDefault="00FD072A" w:rsidP="00FD072A">
      <w:pPr>
        <w:ind w:firstLine="708"/>
        <w:jc w:val="both"/>
        <w:rPr>
          <w:sz w:val="24"/>
          <w:szCs w:val="28"/>
          <w:lang w:val="en-US"/>
        </w:rPr>
      </w:pPr>
      <w:r w:rsidRPr="008110F6">
        <w:rPr>
          <w:sz w:val="24"/>
          <w:szCs w:val="28"/>
          <w:lang w:val="en-US"/>
        </w:rPr>
        <w:t xml:space="preserve">  },</w:t>
      </w:r>
    </w:p>
    <w:p w14:paraId="16A6744F" w14:textId="77777777" w:rsidR="00FD072A" w:rsidRPr="008110F6" w:rsidRDefault="00FD072A" w:rsidP="00FD072A">
      <w:pPr>
        <w:ind w:firstLine="708"/>
        <w:jc w:val="both"/>
        <w:rPr>
          <w:sz w:val="24"/>
          <w:szCs w:val="28"/>
          <w:lang w:val="en-US"/>
        </w:rPr>
      </w:pPr>
      <w:r w:rsidRPr="008110F6">
        <w:rPr>
          <w:sz w:val="24"/>
          <w:szCs w:val="28"/>
          <w:lang w:val="en-US"/>
        </w:rPr>
        <w:t xml:space="preserve">  "dependencies": {</w:t>
      </w:r>
    </w:p>
    <w:p w14:paraId="0AC8B9DE" w14:textId="77777777" w:rsidR="00FD072A" w:rsidRPr="008110F6" w:rsidRDefault="00FD072A" w:rsidP="00FD072A">
      <w:pPr>
        <w:ind w:firstLine="708"/>
        <w:jc w:val="both"/>
        <w:rPr>
          <w:sz w:val="24"/>
          <w:szCs w:val="28"/>
          <w:lang w:val="en-US"/>
        </w:rPr>
      </w:pPr>
      <w:r w:rsidRPr="008110F6">
        <w:rPr>
          <w:sz w:val="24"/>
          <w:szCs w:val="28"/>
          <w:lang w:val="en-US"/>
        </w:rPr>
        <w:t xml:space="preserve">    "@date-io/date-fns": "^2.13.1",</w:t>
      </w:r>
    </w:p>
    <w:p w14:paraId="518F31D8" w14:textId="77777777" w:rsidR="00FD072A" w:rsidRPr="008110F6" w:rsidRDefault="00FD072A" w:rsidP="00FD072A">
      <w:pPr>
        <w:ind w:firstLine="708"/>
        <w:jc w:val="both"/>
        <w:rPr>
          <w:sz w:val="24"/>
          <w:szCs w:val="28"/>
          <w:lang w:val="en-US"/>
        </w:rPr>
      </w:pPr>
      <w:r w:rsidRPr="008110F6">
        <w:rPr>
          <w:sz w:val="24"/>
          <w:szCs w:val="28"/>
          <w:lang w:val="en-US"/>
        </w:rPr>
        <w:t xml:space="preserve">    "@date-io/dayjs": "^2.13.1",</w:t>
      </w:r>
    </w:p>
    <w:p w14:paraId="7D780E25" w14:textId="77777777" w:rsidR="00FD072A" w:rsidRPr="008110F6" w:rsidRDefault="00FD072A" w:rsidP="00FD072A">
      <w:pPr>
        <w:ind w:firstLine="708"/>
        <w:jc w:val="both"/>
        <w:rPr>
          <w:sz w:val="24"/>
          <w:szCs w:val="28"/>
          <w:lang w:val="en-US"/>
        </w:rPr>
      </w:pPr>
      <w:r w:rsidRPr="008110F6">
        <w:rPr>
          <w:sz w:val="24"/>
          <w:szCs w:val="28"/>
          <w:lang w:val="en-US"/>
        </w:rPr>
        <w:t xml:space="preserve">    "@emotion/react": "^11.7.1",</w:t>
      </w:r>
    </w:p>
    <w:p w14:paraId="01C3AA1D" w14:textId="77777777" w:rsidR="00FD072A" w:rsidRPr="008110F6" w:rsidRDefault="00FD072A" w:rsidP="00FD072A">
      <w:pPr>
        <w:ind w:firstLine="708"/>
        <w:jc w:val="both"/>
        <w:rPr>
          <w:sz w:val="24"/>
          <w:szCs w:val="28"/>
          <w:lang w:val="en-US"/>
        </w:rPr>
      </w:pPr>
      <w:r w:rsidRPr="008110F6">
        <w:rPr>
          <w:sz w:val="24"/>
          <w:szCs w:val="28"/>
          <w:lang w:val="en-US"/>
        </w:rPr>
        <w:t xml:space="preserve">    "@emotion/styled": "^11.6.0",</w:t>
      </w:r>
    </w:p>
    <w:p w14:paraId="4A61DA00" w14:textId="77777777" w:rsidR="00FD072A" w:rsidRPr="008110F6" w:rsidRDefault="00FD072A" w:rsidP="00FD072A">
      <w:pPr>
        <w:ind w:firstLine="708"/>
        <w:jc w:val="both"/>
        <w:rPr>
          <w:sz w:val="24"/>
          <w:szCs w:val="28"/>
          <w:lang w:val="en-US"/>
        </w:rPr>
      </w:pPr>
      <w:r w:rsidRPr="008110F6">
        <w:rPr>
          <w:sz w:val="24"/>
          <w:szCs w:val="28"/>
          <w:lang w:val="en-US"/>
        </w:rPr>
        <w:t xml:space="preserve">    "@mui/icons-material": "^5.2.5",</w:t>
      </w:r>
    </w:p>
    <w:p w14:paraId="26F50613" w14:textId="77777777" w:rsidR="00FD072A" w:rsidRPr="008110F6" w:rsidRDefault="00FD072A" w:rsidP="00FD072A">
      <w:pPr>
        <w:ind w:firstLine="708"/>
        <w:jc w:val="both"/>
        <w:rPr>
          <w:sz w:val="24"/>
          <w:szCs w:val="28"/>
          <w:lang w:val="en-US"/>
        </w:rPr>
      </w:pPr>
      <w:r w:rsidRPr="008110F6">
        <w:rPr>
          <w:sz w:val="24"/>
          <w:szCs w:val="28"/>
          <w:lang w:val="en-US"/>
        </w:rPr>
        <w:t xml:space="preserve">    "@mui/material": "^5.2.8",</w:t>
      </w:r>
    </w:p>
    <w:p w14:paraId="20F6C9BE" w14:textId="77777777" w:rsidR="00FD072A" w:rsidRPr="008110F6" w:rsidRDefault="00FD072A" w:rsidP="00FD072A">
      <w:pPr>
        <w:ind w:firstLine="708"/>
        <w:jc w:val="both"/>
        <w:rPr>
          <w:sz w:val="24"/>
          <w:szCs w:val="28"/>
          <w:lang w:val="en-US"/>
        </w:rPr>
      </w:pPr>
      <w:r w:rsidRPr="008110F6">
        <w:rPr>
          <w:sz w:val="24"/>
          <w:szCs w:val="28"/>
          <w:lang w:val="en-US"/>
        </w:rPr>
        <w:t xml:space="preserve">    "@mui/x-date-pickers": "^5.0.0-alpha.2",</w:t>
      </w:r>
    </w:p>
    <w:p w14:paraId="36A63266" w14:textId="77777777" w:rsidR="00FD072A" w:rsidRPr="008110F6" w:rsidRDefault="00FD072A" w:rsidP="00FD072A">
      <w:pPr>
        <w:ind w:firstLine="708"/>
        <w:jc w:val="both"/>
        <w:rPr>
          <w:sz w:val="24"/>
          <w:szCs w:val="28"/>
          <w:lang w:val="en-US"/>
        </w:rPr>
      </w:pPr>
      <w:r w:rsidRPr="008110F6">
        <w:rPr>
          <w:sz w:val="24"/>
          <w:szCs w:val="28"/>
          <w:lang w:val="en-US"/>
        </w:rPr>
        <w:t xml:space="preserve">    "@reduxjs/toolkit": "^1.7.1",</w:t>
      </w:r>
    </w:p>
    <w:p w14:paraId="20E84B9F" w14:textId="77777777" w:rsidR="00FD072A" w:rsidRPr="008110F6" w:rsidRDefault="00FD072A" w:rsidP="00FD072A">
      <w:pPr>
        <w:ind w:firstLine="708"/>
        <w:jc w:val="both"/>
        <w:rPr>
          <w:sz w:val="24"/>
          <w:szCs w:val="28"/>
          <w:lang w:val="en-US"/>
        </w:rPr>
      </w:pPr>
      <w:r w:rsidRPr="008110F6">
        <w:rPr>
          <w:sz w:val="24"/>
          <w:szCs w:val="28"/>
          <w:lang w:val="en-US"/>
        </w:rPr>
        <w:t xml:space="preserve">    "@types/react-router": "^5.1.17",</w:t>
      </w:r>
    </w:p>
    <w:p w14:paraId="0AA9E111" w14:textId="77777777" w:rsidR="00FD072A" w:rsidRPr="008110F6" w:rsidRDefault="00FD072A" w:rsidP="00FD072A">
      <w:pPr>
        <w:ind w:firstLine="708"/>
        <w:jc w:val="both"/>
        <w:rPr>
          <w:sz w:val="24"/>
          <w:szCs w:val="28"/>
          <w:lang w:val="en-US"/>
        </w:rPr>
      </w:pPr>
      <w:r w:rsidRPr="008110F6">
        <w:rPr>
          <w:sz w:val="24"/>
          <w:szCs w:val="28"/>
          <w:lang w:val="en-US"/>
        </w:rPr>
        <w:t xml:space="preserve">    "@types/react-router-dom": "^5.3.2",</w:t>
      </w:r>
    </w:p>
    <w:p w14:paraId="322BF589" w14:textId="77777777" w:rsidR="00FD072A" w:rsidRPr="008110F6" w:rsidRDefault="00FD072A" w:rsidP="00FD072A">
      <w:pPr>
        <w:ind w:firstLine="708"/>
        <w:jc w:val="both"/>
        <w:rPr>
          <w:sz w:val="24"/>
          <w:szCs w:val="28"/>
          <w:lang w:val="en-US"/>
        </w:rPr>
      </w:pPr>
      <w:r w:rsidRPr="008110F6">
        <w:rPr>
          <w:sz w:val="24"/>
          <w:szCs w:val="28"/>
          <w:lang w:val="en-US"/>
        </w:rPr>
        <w:t xml:space="preserve">    "@types/styled-components": "^5.1.20",</w:t>
      </w:r>
    </w:p>
    <w:p w14:paraId="5B7750A0" w14:textId="77777777" w:rsidR="00FD072A" w:rsidRPr="008110F6" w:rsidRDefault="00FD072A" w:rsidP="00FD072A">
      <w:pPr>
        <w:ind w:firstLine="708"/>
        <w:jc w:val="both"/>
        <w:rPr>
          <w:sz w:val="24"/>
          <w:szCs w:val="28"/>
          <w:lang w:val="en-US"/>
        </w:rPr>
      </w:pPr>
      <w:r w:rsidRPr="008110F6">
        <w:rPr>
          <w:sz w:val="24"/>
          <w:szCs w:val="28"/>
          <w:lang w:val="en-US"/>
        </w:rPr>
        <w:t xml:space="preserve">    "axios": "^0.24.0",</w:t>
      </w:r>
    </w:p>
    <w:p w14:paraId="0B5CEB63" w14:textId="77777777" w:rsidR="00FD072A" w:rsidRPr="008110F6" w:rsidRDefault="00FD072A" w:rsidP="00FD072A">
      <w:pPr>
        <w:ind w:firstLine="708"/>
        <w:jc w:val="both"/>
        <w:rPr>
          <w:sz w:val="24"/>
          <w:szCs w:val="28"/>
          <w:lang w:val="en-US"/>
        </w:rPr>
      </w:pPr>
      <w:r w:rsidRPr="008110F6">
        <w:rPr>
          <w:sz w:val="24"/>
          <w:szCs w:val="28"/>
          <w:lang w:val="en-US"/>
        </w:rPr>
        <w:t xml:space="preserve">    "css-loader": "^6.7.1",</w:t>
      </w:r>
    </w:p>
    <w:p w14:paraId="06BEDF9A" w14:textId="77777777" w:rsidR="00FD072A" w:rsidRPr="008110F6" w:rsidRDefault="00FD072A" w:rsidP="00FD072A">
      <w:pPr>
        <w:ind w:firstLine="708"/>
        <w:jc w:val="both"/>
        <w:rPr>
          <w:sz w:val="24"/>
          <w:szCs w:val="28"/>
          <w:lang w:val="en-US"/>
        </w:rPr>
      </w:pPr>
      <w:r w:rsidRPr="008110F6">
        <w:rPr>
          <w:sz w:val="24"/>
          <w:szCs w:val="28"/>
          <w:lang w:val="en-US"/>
        </w:rPr>
        <w:t xml:space="preserve">    "date-fns": "^2.28.0",</w:t>
      </w:r>
    </w:p>
    <w:p w14:paraId="6394D7FB" w14:textId="77777777" w:rsidR="00FD072A" w:rsidRPr="008110F6" w:rsidRDefault="00FD072A" w:rsidP="00FD072A">
      <w:pPr>
        <w:ind w:firstLine="708"/>
        <w:jc w:val="both"/>
        <w:rPr>
          <w:sz w:val="24"/>
          <w:szCs w:val="28"/>
          <w:lang w:val="en-US"/>
        </w:rPr>
      </w:pPr>
      <w:r w:rsidRPr="008110F6">
        <w:rPr>
          <w:sz w:val="24"/>
          <w:szCs w:val="28"/>
          <w:lang w:val="en-US"/>
        </w:rPr>
        <w:t xml:space="preserve">    "eslint-webpack-plugin": "^3.1.1",</w:t>
      </w:r>
    </w:p>
    <w:p w14:paraId="602EAB7F" w14:textId="77777777" w:rsidR="00FD072A" w:rsidRPr="008110F6" w:rsidRDefault="00FD072A" w:rsidP="00FD072A">
      <w:pPr>
        <w:ind w:firstLine="708"/>
        <w:jc w:val="both"/>
        <w:rPr>
          <w:sz w:val="24"/>
          <w:szCs w:val="28"/>
          <w:lang w:val="en-US"/>
        </w:rPr>
      </w:pPr>
      <w:r w:rsidRPr="008110F6">
        <w:rPr>
          <w:sz w:val="24"/>
          <w:szCs w:val="28"/>
          <w:lang w:val="en-US"/>
        </w:rPr>
        <w:t xml:space="preserve">    "html-webpack-plugin": "^5.5.0",</w:t>
      </w:r>
    </w:p>
    <w:p w14:paraId="797615E1" w14:textId="77777777" w:rsidR="00FD072A" w:rsidRPr="008110F6" w:rsidRDefault="00FD072A" w:rsidP="00FD072A">
      <w:pPr>
        <w:ind w:firstLine="708"/>
        <w:jc w:val="both"/>
        <w:rPr>
          <w:sz w:val="24"/>
          <w:szCs w:val="28"/>
          <w:lang w:val="en-US"/>
        </w:rPr>
      </w:pPr>
      <w:r w:rsidRPr="008110F6">
        <w:rPr>
          <w:sz w:val="24"/>
          <w:szCs w:val="28"/>
          <w:lang w:val="en-US"/>
        </w:rPr>
        <w:t xml:space="preserve">    "moment": "^2.29.3",</w:t>
      </w:r>
    </w:p>
    <w:p w14:paraId="42324469" w14:textId="77777777" w:rsidR="00FD072A" w:rsidRPr="008110F6" w:rsidRDefault="00FD072A" w:rsidP="00FD072A">
      <w:pPr>
        <w:ind w:firstLine="708"/>
        <w:jc w:val="both"/>
        <w:rPr>
          <w:sz w:val="24"/>
          <w:szCs w:val="28"/>
          <w:lang w:val="en-US"/>
        </w:rPr>
      </w:pPr>
      <w:r w:rsidRPr="008110F6">
        <w:rPr>
          <w:sz w:val="24"/>
          <w:szCs w:val="28"/>
          <w:lang w:val="en-US"/>
        </w:rPr>
        <w:t xml:space="preserve">    "qs": "^6.10.3",</w:t>
      </w:r>
    </w:p>
    <w:p w14:paraId="1D774ABC" w14:textId="77777777" w:rsidR="00FD072A" w:rsidRPr="008110F6" w:rsidRDefault="00FD072A" w:rsidP="00FD072A">
      <w:pPr>
        <w:ind w:firstLine="708"/>
        <w:jc w:val="both"/>
        <w:rPr>
          <w:sz w:val="24"/>
          <w:szCs w:val="28"/>
          <w:lang w:val="en-US"/>
        </w:rPr>
      </w:pPr>
      <w:r w:rsidRPr="008110F6">
        <w:rPr>
          <w:sz w:val="24"/>
          <w:szCs w:val="28"/>
          <w:lang w:val="en-US"/>
        </w:rPr>
        <w:t xml:space="preserve">    "react": "^17.0.2",</w:t>
      </w:r>
    </w:p>
    <w:p w14:paraId="047AD8EE" w14:textId="77777777" w:rsidR="00FD072A" w:rsidRPr="008110F6" w:rsidRDefault="00FD072A" w:rsidP="00FD072A">
      <w:pPr>
        <w:ind w:firstLine="708"/>
        <w:jc w:val="both"/>
        <w:rPr>
          <w:sz w:val="24"/>
          <w:szCs w:val="28"/>
          <w:lang w:val="en-US"/>
        </w:rPr>
      </w:pPr>
      <w:r w:rsidRPr="008110F6">
        <w:rPr>
          <w:sz w:val="24"/>
          <w:szCs w:val="28"/>
          <w:lang w:val="en-US"/>
        </w:rPr>
        <w:t xml:space="preserve">    "react-dom": "^17.0.2",</w:t>
      </w:r>
    </w:p>
    <w:p w14:paraId="77E0D2A3" w14:textId="77777777" w:rsidR="00FD072A" w:rsidRPr="008110F6" w:rsidRDefault="00FD072A" w:rsidP="00FD072A">
      <w:pPr>
        <w:ind w:firstLine="708"/>
        <w:jc w:val="both"/>
        <w:rPr>
          <w:sz w:val="24"/>
          <w:szCs w:val="28"/>
          <w:lang w:val="en-US"/>
        </w:rPr>
      </w:pPr>
      <w:r w:rsidRPr="008110F6">
        <w:rPr>
          <w:sz w:val="24"/>
          <w:szCs w:val="28"/>
          <w:lang w:val="en-US"/>
        </w:rPr>
        <w:t xml:space="preserve">    "react-redux": "^7.2.6",</w:t>
      </w:r>
    </w:p>
    <w:p w14:paraId="06FDAF8E" w14:textId="77777777" w:rsidR="00FD072A" w:rsidRPr="008110F6" w:rsidRDefault="00FD072A" w:rsidP="00FD072A">
      <w:pPr>
        <w:ind w:firstLine="708"/>
        <w:jc w:val="both"/>
        <w:rPr>
          <w:sz w:val="24"/>
          <w:szCs w:val="28"/>
          <w:lang w:val="en-US"/>
        </w:rPr>
      </w:pPr>
      <w:r w:rsidRPr="008110F6">
        <w:rPr>
          <w:sz w:val="24"/>
          <w:szCs w:val="28"/>
          <w:lang w:val="en-US"/>
        </w:rPr>
        <w:t xml:space="preserve">    "react-reveal": "^1.2.2",</w:t>
      </w:r>
    </w:p>
    <w:p w14:paraId="4D448346" w14:textId="77777777" w:rsidR="00FD072A" w:rsidRPr="008110F6" w:rsidRDefault="00FD072A" w:rsidP="00FD072A">
      <w:pPr>
        <w:ind w:firstLine="708"/>
        <w:jc w:val="both"/>
        <w:rPr>
          <w:sz w:val="24"/>
          <w:szCs w:val="28"/>
          <w:lang w:val="en-US"/>
        </w:rPr>
      </w:pPr>
      <w:r w:rsidRPr="008110F6">
        <w:rPr>
          <w:sz w:val="24"/>
          <w:szCs w:val="28"/>
          <w:lang w:val="en-US"/>
        </w:rPr>
        <w:t xml:space="preserve">    "react-router": "^6.2.1",</w:t>
      </w:r>
    </w:p>
    <w:p w14:paraId="586CE01B" w14:textId="77777777" w:rsidR="00FD072A" w:rsidRPr="008110F6" w:rsidRDefault="00FD072A" w:rsidP="00FD072A">
      <w:pPr>
        <w:ind w:firstLine="708"/>
        <w:jc w:val="both"/>
        <w:rPr>
          <w:sz w:val="24"/>
          <w:szCs w:val="28"/>
          <w:lang w:val="en-US"/>
        </w:rPr>
      </w:pPr>
      <w:r w:rsidRPr="008110F6">
        <w:rPr>
          <w:sz w:val="24"/>
          <w:szCs w:val="28"/>
          <w:lang w:val="en-US"/>
        </w:rPr>
        <w:t xml:space="preserve">    "react-router-dom": "^6.2.1",</w:t>
      </w:r>
    </w:p>
    <w:p w14:paraId="63DE572E" w14:textId="77777777" w:rsidR="00FD072A" w:rsidRPr="008110F6" w:rsidRDefault="00FD072A" w:rsidP="00FD072A">
      <w:pPr>
        <w:ind w:firstLine="708"/>
        <w:jc w:val="both"/>
        <w:rPr>
          <w:sz w:val="24"/>
          <w:szCs w:val="28"/>
          <w:lang w:val="en-US"/>
        </w:rPr>
      </w:pPr>
      <w:r w:rsidRPr="008110F6">
        <w:rPr>
          <w:sz w:val="24"/>
          <w:szCs w:val="28"/>
          <w:lang w:val="en-US"/>
        </w:rPr>
        <w:t xml:space="preserve">    "react-transition-group": "^4.4.2",</w:t>
      </w:r>
    </w:p>
    <w:p w14:paraId="63C364B6" w14:textId="77777777" w:rsidR="00FD072A" w:rsidRPr="008110F6" w:rsidRDefault="00FD072A" w:rsidP="00FD072A">
      <w:pPr>
        <w:ind w:firstLine="708"/>
        <w:jc w:val="both"/>
        <w:rPr>
          <w:sz w:val="24"/>
          <w:szCs w:val="28"/>
          <w:lang w:val="en-US"/>
        </w:rPr>
      </w:pPr>
      <w:r w:rsidRPr="008110F6">
        <w:rPr>
          <w:sz w:val="24"/>
          <w:szCs w:val="28"/>
          <w:lang w:val="en-US"/>
        </w:rPr>
        <w:t xml:space="preserve">    "style-loader": "^3.3.1"</w:t>
      </w:r>
    </w:p>
    <w:p w14:paraId="59FB94A0" w14:textId="77777777" w:rsidR="00FD072A" w:rsidRPr="008110F6" w:rsidRDefault="00FD072A" w:rsidP="00FD072A">
      <w:pPr>
        <w:ind w:firstLine="708"/>
        <w:jc w:val="both"/>
        <w:rPr>
          <w:sz w:val="24"/>
          <w:szCs w:val="28"/>
          <w:lang w:val="en-US"/>
        </w:rPr>
      </w:pPr>
      <w:r w:rsidRPr="008110F6">
        <w:rPr>
          <w:sz w:val="24"/>
          <w:szCs w:val="28"/>
          <w:lang w:val="en-US"/>
        </w:rPr>
        <w:t xml:space="preserve">  }</w:t>
      </w:r>
    </w:p>
    <w:p w14:paraId="605831D8" w14:textId="2381974B" w:rsidR="00FD072A" w:rsidRPr="008110F6" w:rsidRDefault="00FD072A" w:rsidP="00FD072A">
      <w:pPr>
        <w:ind w:firstLine="708"/>
        <w:jc w:val="both"/>
        <w:rPr>
          <w:sz w:val="24"/>
          <w:szCs w:val="28"/>
          <w:lang w:val="en-US"/>
        </w:rPr>
      </w:pPr>
      <w:r w:rsidRPr="008110F6">
        <w:rPr>
          <w:sz w:val="24"/>
          <w:szCs w:val="28"/>
          <w:lang w:val="en-US"/>
        </w:rPr>
        <w:t>}</w:t>
      </w:r>
    </w:p>
    <w:p w14:paraId="7A993BC6" w14:textId="7C061468" w:rsidR="001947F1" w:rsidRDefault="001947F1" w:rsidP="00FD072A">
      <w:pPr>
        <w:ind w:firstLine="708"/>
        <w:jc w:val="both"/>
        <w:rPr>
          <w:b/>
          <w:sz w:val="28"/>
          <w:szCs w:val="28"/>
          <w:lang w:val="en-US"/>
        </w:rPr>
      </w:pPr>
      <w:r>
        <w:rPr>
          <w:b/>
          <w:sz w:val="28"/>
          <w:szCs w:val="28"/>
        </w:rPr>
        <w:lastRenderedPageBreak/>
        <w:t>Файл</w:t>
      </w:r>
      <w:r w:rsidRPr="001947F1">
        <w:rPr>
          <w:b/>
          <w:sz w:val="28"/>
          <w:szCs w:val="28"/>
          <w:lang w:val="en-US"/>
        </w:rPr>
        <w:t xml:space="preserve"> </w:t>
      </w:r>
      <w:r>
        <w:rPr>
          <w:b/>
          <w:sz w:val="28"/>
          <w:szCs w:val="28"/>
          <w:lang w:val="en-US"/>
        </w:rPr>
        <w:t>.eslintrc.js</w:t>
      </w:r>
    </w:p>
    <w:p w14:paraId="33FE7A49" w14:textId="77777777" w:rsidR="001947F1" w:rsidRPr="008110F6" w:rsidRDefault="001947F1" w:rsidP="001947F1">
      <w:pPr>
        <w:ind w:firstLine="708"/>
        <w:jc w:val="both"/>
        <w:rPr>
          <w:sz w:val="24"/>
          <w:szCs w:val="28"/>
          <w:lang w:val="en-US"/>
        </w:rPr>
      </w:pPr>
      <w:r w:rsidRPr="008110F6">
        <w:rPr>
          <w:sz w:val="24"/>
          <w:szCs w:val="28"/>
          <w:lang w:val="en-US"/>
        </w:rPr>
        <w:t>module.exports = {</w:t>
      </w:r>
    </w:p>
    <w:p w14:paraId="44A60C19" w14:textId="77777777" w:rsidR="001947F1" w:rsidRPr="008110F6" w:rsidRDefault="001947F1" w:rsidP="001947F1">
      <w:pPr>
        <w:ind w:firstLine="708"/>
        <w:jc w:val="both"/>
        <w:rPr>
          <w:sz w:val="24"/>
          <w:szCs w:val="28"/>
          <w:lang w:val="en-US"/>
        </w:rPr>
      </w:pPr>
      <w:r w:rsidRPr="008110F6">
        <w:rPr>
          <w:sz w:val="24"/>
          <w:szCs w:val="28"/>
          <w:lang w:val="en-US"/>
        </w:rPr>
        <w:tab/>
        <w:t>'env': {</w:t>
      </w:r>
    </w:p>
    <w:p w14:paraId="312B032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browser': true,</w:t>
      </w:r>
    </w:p>
    <w:p w14:paraId="5A24FAD5"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es2021': true</w:t>
      </w:r>
    </w:p>
    <w:p w14:paraId="57B7AD65" w14:textId="77777777" w:rsidR="001947F1" w:rsidRPr="008110F6" w:rsidRDefault="001947F1" w:rsidP="001947F1">
      <w:pPr>
        <w:ind w:firstLine="708"/>
        <w:jc w:val="both"/>
        <w:rPr>
          <w:sz w:val="24"/>
          <w:szCs w:val="28"/>
          <w:lang w:val="en-US"/>
        </w:rPr>
      </w:pPr>
      <w:r w:rsidRPr="008110F6">
        <w:rPr>
          <w:sz w:val="24"/>
          <w:szCs w:val="28"/>
          <w:lang w:val="en-US"/>
        </w:rPr>
        <w:tab/>
        <w:t>},</w:t>
      </w:r>
    </w:p>
    <w:p w14:paraId="3C83EABC" w14:textId="77777777" w:rsidR="001947F1" w:rsidRPr="008110F6" w:rsidRDefault="001947F1" w:rsidP="001947F1">
      <w:pPr>
        <w:ind w:firstLine="708"/>
        <w:jc w:val="both"/>
        <w:rPr>
          <w:sz w:val="24"/>
          <w:szCs w:val="28"/>
          <w:lang w:val="en-US"/>
        </w:rPr>
      </w:pPr>
      <w:r w:rsidRPr="008110F6">
        <w:rPr>
          <w:sz w:val="24"/>
          <w:szCs w:val="28"/>
          <w:lang w:val="en-US"/>
        </w:rPr>
        <w:tab/>
        <w:t>'extends': [</w:t>
      </w:r>
    </w:p>
    <w:p w14:paraId="2BD10F7B"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eslint:recommended',</w:t>
      </w:r>
    </w:p>
    <w:p w14:paraId="0E4BABB7"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plugin:react/recommended',</w:t>
      </w:r>
    </w:p>
    <w:p w14:paraId="080750A5"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plugin:react-hooks/recommended',</w:t>
      </w:r>
    </w:p>
    <w:p w14:paraId="1BAD7028"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plugin:@typescript-eslint/eslint-recommended',</w:t>
      </w:r>
    </w:p>
    <w:p w14:paraId="11C9CE3E" w14:textId="638D48B9"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plugin:@typescript-eslint/recommended',</w:t>
      </w:r>
    </w:p>
    <w:p w14:paraId="05F9D2CE"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prettier'</w:t>
      </w:r>
    </w:p>
    <w:p w14:paraId="5C18D7BD" w14:textId="77777777" w:rsidR="001947F1" w:rsidRPr="008110F6" w:rsidRDefault="001947F1" w:rsidP="001947F1">
      <w:pPr>
        <w:ind w:firstLine="708"/>
        <w:jc w:val="both"/>
        <w:rPr>
          <w:sz w:val="24"/>
          <w:szCs w:val="28"/>
          <w:lang w:val="en-US"/>
        </w:rPr>
      </w:pPr>
      <w:r w:rsidRPr="008110F6">
        <w:rPr>
          <w:sz w:val="24"/>
          <w:szCs w:val="28"/>
          <w:lang w:val="en-US"/>
        </w:rPr>
        <w:tab/>
        <w:t>],</w:t>
      </w:r>
    </w:p>
    <w:p w14:paraId="401962A0" w14:textId="77777777" w:rsidR="001947F1" w:rsidRPr="008110F6" w:rsidRDefault="001947F1" w:rsidP="001947F1">
      <w:pPr>
        <w:ind w:firstLine="708"/>
        <w:jc w:val="both"/>
        <w:rPr>
          <w:sz w:val="24"/>
          <w:szCs w:val="28"/>
          <w:lang w:val="en-US"/>
        </w:rPr>
      </w:pPr>
      <w:r w:rsidRPr="008110F6">
        <w:rPr>
          <w:sz w:val="24"/>
          <w:szCs w:val="28"/>
          <w:lang w:val="en-US"/>
        </w:rPr>
        <w:tab/>
        <w:t>'parser': '@typescript-eslint/parser',</w:t>
      </w:r>
    </w:p>
    <w:p w14:paraId="28E95C5C" w14:textId="77777777" w:rsidR="001947F1" w:rsidRPr="008110F6" w:rsidRDefault="001947F1" w:rsidP="001947F1">
      <w:pPr>
        <w:ind w:firstLine="708"/>
        <w:jc w:val="both"/>
        <w:rPr>
          <w:sz w:val="24"/>
          <w:szCs w:val="28"/>
          <w:lang w:val="en-US"/>
        </w:rPr>
      </w:pPr>
      <w:r w:rsidRPr="008110F6">
        <w:rPr>
          <w:sz w:val="24"/>
          <w:szCs w:val="28"/>
          <w:lang w:val="en-US"/>
        </w:rPr>
        <w:tab/>
        <w:t>'parserOptions': {</w:t>
      </w:r>
    </w:p>
    <w:p w14:paraId="1B88ECCC"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ecmaFeatures': {</w:t>
      </w:r>
    </w:p>
    <w:p w14:paraId="6EF10A80"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jsx': true</w:t>
      </w:r>
    </w:p>
    <w:p w14:paraId="302CB9C7"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w:t>
      </w:r>
    </w:p>
    <w:p w14:paraId="3EDFC2B6"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ecmaVersion': 13,</w:t>
      </w:r>
    </w:p>
    <w:p w14:paraId="293D9B88"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sourceType': 'module',</w:t>
      </w:r>
    </w:p>
    <w:p w14:paraId="3B847AF6"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project: './tsconfig.json',</w:t>
      </w:r>
    </w:p>
    <w:p w14:paraId="646DFEF0"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sconfigRootDir: __dirname,</w:t>
      </w:r>
    </w:p>
    <w:p w14:paraId="6ADA39A4" w14:textId="77777777" w:rsidR="001947F1" w:rsidRPr="008110F6" w:rsidRDefault="001947F1" w:rsidP="001947F1">
      <w:pPr>
        <w:ind w:firstLine="708"/>
        <w:jc w:val="both"/>
        <w:rPr>
          <w:sz w:val="24"/>
          <w:szCs w:val="28"/>
          <w:lang w:val="en-US"/>
        </w:rPr>
      </w:pPr>
      <w:r w:rsidRPr="008110F6">
        <w:rPr>
          <w:sz w:val="24"/>
          <w:szCs w:val="28"/>
          <w:lang w:val="en-US"/>
        </w:rPr>
        <w:tab/>
        <w:t>},</w:t>
      </w:r>
    </w:p>
    <w:p w14:paraId="50E23D77" w14:textId="77777777" w:rsidR="001947F1" w:rsidRPr="008110F6" w:rsidRDefault="001947F1" w:rsidP="001947F1">
      <w:pPr>
        <w:ind w:firstLine="708"/>
        <w:jc w:val="both"/>
        <w:rPr>
          <w:sz w:val="24"/>
          <w:szCs w:val="28"/>
          <w:lang w:val="en-US"/>
        </w:rPr>
      </w:pPr>
      <w:r w:rsidRPr="008110F6">
        <w:rPr>
          <w:sz w:val="24"/>
          <w:szCs w:val="28"/>
          <w:lang w:val="en-US"/>
        </w:rPr>
        <w:tab/>
        <w:t>'plugins': [</w:t>
      </w:r>
    </w:p>
    <w:p w14:paraId="125CE5DC"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react',</w:t>
      </w:r>
    </w:p>
    <w:p w14:paraId="10EAE46B"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react-hooks',</w:t>
      </w:r>
    </w:p>
    <w:p w14:paraId="1E4998E4"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w:t>
      </w:r>
    </w:p>
    <w:p w14:paraId="087B2944"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prettier'</w:t>
      </w:r>
    </w:p>
    <w:p w14:paraId="77EABF49" w14:textId="77777777" w:rsidR="001947F1" w:rsidRPr="008110F6" w:rsidRDefault="001947F1" w:rsidP="001947F1">
      <w:pPr>
        <w:ind w:firstLine="708"/>
        <w:jc w:val="both"/>
        <w:rPr>
          <w:sz w:val="24"/>
          <w:szCs w:val="28"/>
          <w:lang w:val="en-US"/>
        </w:rPr>
      </w:pPr>
      <w:r w:rsidRPr="008110F6">
        <w:rPr>
          <w:sz w:val="24"/>
          <w:szCs w:val="28"/>
          <w:lang w:val="en-US"/>
        </w:rPr>
        <w:tab/>
        <w:t>],</w:t>
      </w:r>
    </w:p>
    <w:p w14:paraId="03B94C75" w14:textId="77777777" w:rsidR="001947F1" w:rsidRPr="008110F6" w:rsidRDefault="001947F1" w:rsidP="001947F1">
      <w:pPr>
        <w:ind w:firstLine="708"/>
        <w:jc w:val="both"/>
        <w:rPr>
          <w:sz w:val="24"/>
          <w:szCs w:val="28"/>
          <w:lang w:val="en-US"/>
        </w:rPr>
      </w:pPr>
      <w:r w:rsidRPr="008110F6">
        <w:rPr>
          <w:sz w:val="24"/>
          <w:szCs w:val="28"/>
          <w:lang w:val="en-US"/>
        </w:rPr>
        <w:tab/>
        <w:t>'rules': {</w:t>
      </w:r>
    </w:p>
    <w:p w14:paraId="76B6DE92"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interface-name-prefix': 0,</w:t>
      </w:r>
    </w:p>
    <w:p w14:paraId="60857E7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no-unnecessary-type-assertion': 'warn',</w:t>
      </w:r>
    </w:p>
    <w:p w14:paraId="7C51D67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no-unsafe-assignment': 'warn',</w:t>
      </w:r>
    </w:p>
    <w:p w14:paraId="6A9DDD16"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no-non-null-assertion': 'error',</w:t>
      </w:r>
    </w:p>
    <w:p w14:paraId="45377C05" w14:textId="77777777" w:rsidR="001947F1" w:rsidRPr="008110F6" w:rsidRDefault="001947F1" w:rsidP="001947F1">
      <w:pPr>
        <w:ind w:firstLine="708"/>
        <w:jc w:val="both"/>
        <w:rPr>
          <w:sz w:val="24"/>
          <w:szCs w:val="28"/>
          <w:lang w:val="en-US"/>
        </w:rPr>
      </w:pPr>
      <w:r w:rsidRPr="008110F6">
        <w:rPr>
          <w:sz w:val="24"/>
          <w:szCs w:val="28"/>
          <w:lang w:val="en-US"/>
        </w:rPr>
        <w:lastRenderedPageBreak/>
        <w:tab/>
      </w:r>
      <w:r w:rsidRPr="008110F6">
        <w:rPr>
          <w:sz w:val="24"/>
          <w:szCs w:val="28"/>
          <w:lang w:val="en-US"/>
        </w:rPr>
        <w:tab/>
        <w:t>'@typescript-eslint/no-inferrable-types': 0,</w:t>
      </w:r>
    </w:p>
    <w:p w14:paraId="7C9D9C4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no-empty-interface': 0,</w:t>
      </w:r>
    </w:p>
    <w:p w14:paraId="45819FDE"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no-explicit-any': 0,</w:t>
      </w:r>
    </w:p>
    <w:p w14:paraId="18DEF186"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unbound-method': 0,</w:t>
      </w:r>
    </w:p>
    <w:p w14:paraId="3BE46E68"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member-ordering': 'warn',</w:t>
      </w:r>
    </w:p>
    <w:p w14:paraId="456C659F"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no-magic-numbers': [</w:t>
      </w:r>
    </w:p>
    <w:p w14:paraId="6A83566E"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error',</w:t>
      </w:r>
    </w:p>
    <w:p w14:paraId="4B97B9B7"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16BC6FB5"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ignoreNumericLiteralTypes: true,</w:t>
      </w:r>
    </w:p>
    <w:p w14:paraId="56163E81"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ignoreEnums: true,</w:t>
      </w:r>
    </w:p>
    <w:p w14:paraId="2E68CD35"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enforceConst: true,</w:t>
      </w:r>
    </w:p>
    <w:p w14:paraId="059524C7"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ignoreReadonlyClassProperties: true,</w:t>
      </w:r>
    </w:p>
    <w:p w14:paraId="45B09473" w14:textId="55971201"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ignore: [0, 1, 2, 3, 4, 5, 12, 24, 60, 100]</w:t>
      </w:r>
    </w:p>
    <w:p w14:paraId="223BD56C"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39F6E60D" w14:textId="1F9A9751"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w:t>
      </w:r>
    </w:p>
    <w:p w14:paraId="4FE46068"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typescript-eslint/naming-convention': [</w:t>
      </w:r>
    </w:p>
    <w:p w14:paraId="07534DE7"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error',</w:t>
      </w:r>
    </w:p>
    <w:p w14:paraId="21E03B6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3253F03B"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selector: 'default',</w:t>
      </w:r>
    </w:p>
    <w:p w14:paraId="5933CD0A"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format: ['camelCase', 'snake_case'],</w:t>
      </w:r>
    </w:p>
    <w:p w14:paraId="334DEF05"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4FD76C5B"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1664BB3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selector: 'function',</w:t>
      </w:r>
    </w:p>
    <w:p w14:paraId="316F3D38"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format: ['camelCase', 'PascalCase'],</w:t>
      </w:r>
    </w:p>
    <w:p w14:paraId="138C5A13"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0A683E62"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5C2DE0E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selector: 'variable',</w:t>
      </w:r>
    </w:p>
    <w:p w14:paraId="671A2408" w14:textId="4E48B42F" w:rsidR="001947F1" w:rsidRPr="007A035F"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format: ['camelCase', 'UPPER_CASE']</w:t>
      </w:r>
    </w:p>
    <w:p w14:paraId="70E53B7E"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252842E4"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149AF0E2"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selector: 'parameter',</w:t>
      </w:r>
    </w:p>
    <w:p w14:paraId="1717CF97"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format: ['camelCase'],</w:t>
      </w:r>
    </w:p>
    <w:p w14:paraId="0783A442"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leadingUnderscore: 'allow',</w:t>
      </w:r>
    </w:p>
    <w:p w14:paraId="604127A1"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3E9A396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3D993687" w14:textId="77777777" w:rsidR="001947F1" w:rsidRPr="008110F6" w:rsidRDefault="001947F1" w:rsidP="001947F1">
      <w:pPr>
        <w:ind w:firstLine="708"/>
        <w:jc w:val="both"/>
        <w:rPr>
          <w:sz w:val="24"/>
          <w:szCs w:val="28"/>
          <w:lang w:val="en-US"/>
        </w:rPr>
      </w:pPr>
      <w:r w:rsidRPr="008110F6">
        <w:rPr>
          <w:sz w:val="24"/>
          <w:szCs w:val="28"/>
          <w:lang w:val="en-US"/>
        </w:rPr>
        <w:lastRenderedPageBreak/>
        <w:tab/>
      </w:r>
      <w:r w:rsidRPr="008110F6">
        <w:rPr>
          <w:sz w:val="24"/>
          <w:szCs w:val="28"/>
          <w:lang w:val="en-US"/>
        </w:rPr>
        <w:tab/>
      </w:r>
      <w:r w:rsidRPr="008110F6">
        <w:rPr>
          <w:sz w:val="24"/>
          <w:szCs w:val="28"/>
          <w:lang w:val="en-US"/>
        </w:rPr>
        <w:tab/>
      </w:r>
      <w:r w:rsidRPr="008110F6">
        <w:rPr>
          <w:sz w:val="24"/>
          <w:szCs w:val="28"/>
          <w:lang w:val="en-US"/>
        </w:rPr>
        <w:tab/>
        <w:t>selector: 'memberLike',</w:t>
      </w:r>
    </w:p>
    <w:p w14:paraId="39CDBA86"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modifiers: ['private'],</w:t>
      </w:r>
    </w:p>
    <w:p w14:paraId="24798C96"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format: ['camelCase'],</w:t>
      </w:r>
    </w:p>
    <w:p w14:paraId="66130B2A"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leadingUnderscore: 'require',</w:t>
      </w:r>
    </w:p>
    <w:p w14:paraId="03A03EB3"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359216D8"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408330B0"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selector: 'method',</w:t>
      </w:r>
    </w:p>
    <w:p w14:paraId="03EFB013"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format: ['camelCase'],</w:t>
      </w:r>
    </w:p>
    <w:p w14:paraId="1D427E1B"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1AEC83F0"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7E8E5584"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selector: 'enumMember',</w:t>
      </w:r>
    </w:p>
    <w:p w14:paraId="3573A62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format: ['PascalCase', 'UPPER_CASE'],</w:t>
      </w:r>
    </w:p>
    <w:p w14:paraId="30BA3A74"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73613985"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73E8AB2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selector: 'typeLike',</w:t>
      </w:r>
    </w:p>
    <w:p w14:paraId="3FFB29DF"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r>
      <w:r w:rsidRPr="008110F6">
        <w:rPr>
          <w:sz w:val="24"/>
          <w:szCs w:val="28"/>
          <w:lang w:val="en-US"/>
        </w:rPr>
        <w:tab/>
        <w:t>format: ['PascalCase'],</w:t>
      </w:r>
    </w:p>
    <w:p w14:paraId="21823218"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t>
      </w:r>
    </w:p>
    <w:p w14:paraId="1AC893A5"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w:t>
      </w:r>
    </w:p>
    <w:p w14:paraId="1BD4DB03"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react/react-in-jsx-scope": "off",</w:t>
      </w:r>
    </w:p>
    <w:p w14:paraId="4FE2D32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indent': [</w:t>
      </w:r>
    </w:p>
    <w:p w14:paraId="4BCBBA43"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error',</w:t>
      </w:r>
    </w:p>
    <w:p w14:paraId="61B58B88"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2</w:t>
      </w:r>
    </w:p>
    <w:p w14:paraId="0CB6CF87"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w:t>
      </w:r>
    </w:p>
    <w:p w14:paraId="5C442FD4"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linebreak-style': [</w:t>
      </w:r>
    </w:p>
    <w:p w14:paraId="3EEBC44A"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error',</w:t>
      </w:r>
    </w:p>
    <w:p w14:paraId="75D6106A"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windows'</w:t>
      </w:r>
    </w:p>
    <w:p w14:paraId="3040A1ED"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w:t>
      </w:r>
    </w:p>
    <w:p w14:paraId="3A90DED5"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quotes': [</w:t>
      </w:r>
    </w:p>
    <w:p w14:paraId="62C17422"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error',</w:t>
      </w:r>
    </w:p>
    <w:p w14:paraId="329125A1"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single'</w:t>
      </w:r>
    </w:p>
    <w:p w14:paraId="055D4CD6"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w:t>
      </w:r>
    </w:p>
    <w:p w14:paraId="67595BD2"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semi': [</w:t>
      </w:r>
    </w:p>
    <w:p w14:paraId="6A247C53"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error',</w:t>
      </w:r>
    </w:p>
    <w:p w14:paraId="14C271B8"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r>
      <w:r w:rsidRPr="008110F6">
        <w:rPr>
          <w:sz w:val="24"/>
          <w:szCs w:val="28"/>
          <w:lang w:val="en-US"/>
        </w:rPr>
        <w:tab/>
        <w:t>'always'</w:t>
      </w:r>
    </w:p>
    <w:p w14:paraId="02915319" w14:textId="77777777" w:rsidR="001947F1" w:rsidRPr="008110F6" w:rsidRDefault="001947F1" w:rsidP="001947F1">
      <w:pPr>
        <w:ind w:firstLine="708"/>
        <w:jc w:val="both"/>
        <w:rPr>
          <w:sz w:val="24"/>
          <w:szCs w:val="28"/>
          <w:lang w:val="en-US"/>
        </w:rPr>
      </w:pPr>
      <w:r w:rsidRPr="008110F6">
        <w:rPr>
          <w:sz w:val="24"/>
          <w:szCs w:val="28"/>
          <w:lang w:val="en-US"/>
        </w:rPr>
        <w:tab/>
      </w:r>
      <w:r w:rsidRPr="008110F6">
        <w:rPr>
          <w:sz w:val="24"/>
          <w:szCs w:val="28"/>
          <w:lang w:val="en-US"/>
        </w:rPr>
        <w:tab/>
        <w:t>]</w:t>
      </w:r>
    </w:p>
    <w:p w14:paraId="1C2DA2DA" w14:textId="77777777" w:rsidR="001947F1" w:rsidRPr="008110F6" w:rsidRDefault="001947F1" w:rsidP="001947F1">
      <w:pPr>
        <w:ind w:firstLine="708"/>
        <w:jc w:val="both"/>
        <w:rPr>
          <w:sz w:val="24"/>
          <w:szCs w:val="28"/>
          <w:lang w:val="en-US"/>
        </w:rPr>
      </w:pPr>
      <w:r w:rsidRPr="008110F6">
        <w:rPr>
          <w:sz w:val="24"/>
          <w:szCs w:val="28"/>
          <w:lang w:val="en-US"/>
        </w:rPr>
        <w:lastRenderedPageBreak/>
        <w:tab/>
        <w:t>}</w:t>
      </w:r>
    </w:p>
    <w:p w14:paraId="655153BB" w14:textId="1DCD4497" w:rsidR="001947F1" w:rsidRPr="008110F6" w:rsidRDefault="001947F1" w:rsidP="001947F1">
      <w:pPr>
        <w:ind w:firstLine="708"/>
        <w:jc w:val="both"/>
        <w:rPr>
          <w:sz w:val="24"/>
          <w:szCs w:val="28"/>
          <w:lang w:val="en-US"/>
        </w:rPr>
      </w:pPr>
      <w:r w:rsidRPr="008110F6">
        <w:rPr>
          <w:sz w:val="24"/>
          <w:szCs w:val="28"/>
          <w:lang w:val="en-US"/>
        </w:rPr>
        <w:t>};</w:t>
      </w:r>
    </w:p>
    <w:p w14:paraId="35683088" w14:textId="77777777" w:rsidR="001947F1" w:rsidRPr="007A035F" w:rsidRDefault="001947F1" w:rsidP="007E66BA">
      <w:pPr>
        <w:jc w:val="both"/>
        <w:rPr>
          <w:b/>
          <w:sz w:val="28"/>
          <w:lang w:val="en-US"/>
        </w:rPr>
      </w:pPr>
    </w:p>
    <w:p w14:paraId="791A9AFC" w14:textId="77777777" w:rsidR="001947F1" w:rsidRPr="007A035F" w:rsidRDefault="001947F1" w:rsidP="007E66BA">
      <w:pPr>
        <w:jc w:val="both"/>
        <w:rPr>
          <w:b/>
          <w:sz w:val="28"/>
          <w:lang w:val="en-US"/>
        </w:rPr>
      </w:pPr>
    </w:p>
    <w:p w14:paraId="00276328" w14:textId="5FFAC537" w:rsidR="007E66BA" w:rsidRDefault="001947F1" w:rsidP="007E66BA">
      <w:pPr>
        <w:jc w:val="both"/>
        <w:rPr>
          <w:b/>
          <w:sz w:val="28"/>
          <w:lang w:val="en-US"/>
        </w:rPr>
      </w:pPr>
      <w:r>
        <w:rPr>
          <w:b/>
          <w:sz w:val="28"/>
        </w:rPr>
        <w:t>Файл</w:t>
      </w:r>
      <w:r w:rsidRPr="007A035F">
        <w:rPr>
          <w:b/>
          <w:sz w:val="28"/>
          <w:lang w:val="en-US"/>
        </w:rPr>
        <w:t xml:space="preserve"> </w:t>
      </w:r>
      <w:r>
        <w:rPr>
          <w:b/>
          <w:sz w:val="28"/>
          <w:lang w:val="en-US"/>
        </w:rPr>
        <w:t>.prettierrc.json</w:t>
      </w:r>
    </w:p>
    <w:p w14:paraId="33BBB3B9" w14:textId="77777777" w:rsidR="001947F1" w:rsidRPr="008110F6" w:rsidRDefault="001947F1" w:rsidP="001947F1">
      <w:pPr>
        <w:jc w:val="both"/>
        <w:rPr>
          <w:sz w:val="24"/>
          <w:lang w:val="en-US"/>
        </w:rPr>
      </w:pPr>
      <w:r w:rsidRPr="008110F6">
        <w:rPr>
          <w:sz w:val="24"/>
          <w:lang w:val="en-US"/>
        </w:rPr>
        <w:t>{</w:t>
      </w:r>
    </w:p>
    <w:p w14:paraId="42EA9DB8" w14:textId="77777777" w:rsidR="001947F1" w:rsidRPr="008110F6" w:rsidRDefault="001947F1" w:rsidP="001947F1">
      <w:pPr>
        <w:jc w:val="both"/>
        <w:rPr>
          <w:sz w:val="24"/>
          <w:lang w:val="en-US"/>
        </w:rPr>
      </w:pPr>
      <w:r w:rsidRPr="008110F6">
        <w:rPr>
          <w:sz w:val="24"/>
          <w:lang w:val="en-US"/>
        </w:rPr>
        <w:t xml:space="preserve">  "singleQuote": true,</w:t>
      </w:r>
    </w:p>
    <w:p w14:paraId="3DB169B2" w14:textId="77777777" w:rsidR="001947F1" w:rsidRPr="008110F6" w:rsidRDefault="001947F1" w:rsidP="001947F1">
      <w:pPr>
        <w:jc w:val="both"/>
        <w:rPr>
          <w:sz w:val="24"/>
          <w:lang w:val="en-US"/>
        </w:rPr>
      </w:pPr>
      <w:r w:rsidRPr="008110F6">
        <w:rPr>
          <w:sz w:val="24"/>
          <w:lang w:val="en-US"/>
        </w:rPr>
        <w:t xml:space="preserve">  "trailingComma": "es5",</w:t>
      </w:r>
    </w:p>
    <w:p w14:paraId="5A30A0F0" w14:textId="77777777" w:rsidR="001947F1" w:rsidRPr="008110F6" w:rsidRDefault="001947F1" w:rsidP="001947F1">
      <w:pPr>
        <w:jc w:val="both"/>
        <w:rPr>
          <w:sz w:val="24"/>
          <w:lang w:val="en-US"/>
        </w:rPr>
      </w:pPr>
      <w:r w:rsidRPr="008110F6">
        <w:rPr>
          <w:sz w:val="24"/>
          <w:lang w:val="en-US"/>
        </w:rPr>
        <w:t xml:space="preserve">  "printWidth": 120,</w:t>
      </w:r>
    </w:p>
    <w:p w14:paraId="169AF7C6" w14:textId="77777777" w:rsidR="001947F1" w:rsidRPr="007A035F" w:rsidRDefault="001947F1" w:rsidP="001947F1">
      <w:pPr>
        <w:jc w:val="both"/>
        <w:rPr>
          <w:sz w:val="24"/>
          <w:lang w:val="en-US"/>
        </w:rPr>
      </w:pPr>
      <w:r w:rsidRPr="008110F6">
        <w:rPr>
          <w:sz w:val="24"/>
          <w:lang w:val="en-US"/>
        </w:rPr>
        <w:t xml:space="preserve">  </w:t>
      </w:r>
      <w:r w:rsidRPr="007A035F">
        <w:rPr>
          <w:sz w:val="24"/>
          <w:lang w:val="en-US"/>
        </w:rPr>
        <w:t>"</w:t>
      </w:r>
      <w:r w:rsidRPr="008110F6">
        <w:rPr>
          <w:sz w:val="24"/>
          <w:lang w:val="en-US"/>
        </w:rPr>
        <w:t>tabWidth</w:t>
      </w:r>
      <w:r w:rsidRPr="007A035F">
        <w:rPr>
          <w:sz w:val="24"/>
          <w:lang w:val="en-US"/>
        </w:rPr>
        <w:t>": 2</w:t>
      </w:r>
    </w:p>
    <w:p w14:paraId="1C81BA94" w14:textId="4FB58D0E" w:rsidR="00150AFE" w:rsidRPr="007A035F" w:rsidRDefault="001947F1" w:rsidP="001947F1">
      <w:pPr>
        <w:jc w:val="both"/>
        <w:rPr>
          <w:sz w:val="24"/>
          <w:lang w:val="en-US"/>
        </w:rPr>
      </w:pPr>
      <w:r w:rsidRPr="007A035F">
        <w:rPr>
          <w:sz w:val="24"/>
          <w:lang w:val="en-US"/>
        </w:rPr>
        <w:t>}</w:t>
      </w:r>
    </w:p>
    <w:p w14:paraId="2FB121A2" w14:textId="7F902B8F" w:rsidR="001947F1" w:rsidRDefault="001947F1" w:rsidP="001947F1">
      <w:pPr>
        <w:jc w:val="both"/>
        <w:rPr>
          <w:b/>
          <w:sz w:val="28"/>
          <w:lang w:val="en-US"/>
        </w:rPr>
      </w:pPr>
      <w:r>
        <w:rPr>
          <w:b/>
          <w:sz w:val="28"/>
        </w:rPr>
        <w:t>Файл</w:t>
      </w:r>
      <w:r w:rsidRPr="007A035F">
        <w:rPr>
          <w:b/>
          <w:sz w:val="28"/>
          <w:lang w:val="en-US"/>
        </w:rPr>
        <w:t xml:space="preserve"> </w:t>
      </w:r>
      <w:r>
        <w:rPr>
          <w:b/>
          <w:sz w:val="28"/>
          <w:lang w:val="en-US"/>
        </w:rPr>
        <w:t>tsconfig.json</w:t>
      </w:r>
    </w:p>
    <w:p w14:paraId="58E411F2" w14:textId="77777777" w:rsidR="001947F1" w:rsidRPr="008110F6" w:rsidRDefault="001947F1" w:rsidP="001947F1">
      <w:pPr>
        <w:jc w:val="both"/>
        <w:rPr>
          <w:sz w:val="24"/>
          <w:lang w:val="en-US"/>
        </w:rPr>
      </w:pPr>
      <w:r w:rsidRPr="008110F6">
        <w:rPr>
          <w:sz w:val="24"/>
          <w:lang w:val="en-US"/>
        </w:rPr>
        <w:t>{</w:t>
      </w:r>
    </w:p>
    <w:p w14:paraId="40915AA3" w14:textId="77777777" w:rsidR="001947F1" w:rsidRPr="008110F6" w:rsidRDefault="001947F1" w:rsidP="001947F1">
      <w:pPr>
        <w:jc w:val="both"/>
        <w:rPr>
          <w:sz w:val="24"/>
          <w:lang w:val="en-US"/>
        </w:rPr>
      </w:pPr>
      <w:r w:rsidRPr="008110F6">
        <w:rPr>
          <w:sz w:val="24"/>
          <w:lang w:val="en-US"/>
        </w:rPr>
        <w:t xml:space="preserve">  "compilerOptions": {</w:t>
      </w:r>
    </w:p>
    <w:p w14:paraId="234F045F" w14:textId="77777777" w:rsidR="001947F1" w:rsidRPr="008110F6" w:rsidRDefault="001947F1" w:rsidP="001947F1">
      <w:pPr>
        <w:jc w:val="both"/>
        <w:rPr>
          <w:sz w:val="24"/>
          <w:lang w:val="en-US"/>
        </w:rPr>
      </w:pPr>
      <w:r w:rsidRPr="008110F6">
        <w:rPr>
          <w:sz w:val="24"/>
          <w:lang w:val="en-US"/>
        </w:rPr>
        <w:t xml:space="preserve">    "jsx": "react-jsx",</w:t>
      </w:r>
    </w:p>
    <w:p w14:paraId="29676C3B" w14:textId="77777777" w:rsidR="001947F1" w:rsidRPr="008110F6" w:rsidRDefault="001947F1" w:rsidP="001947F1">
      <w:pPr>
        <w:jc w:val="both"/>
        <w:rPr>
          <w:sz w:val="24"/>
          <w:lang w:val="en-US"/>
        </w:rPr>
      </w:pPr>
      <w:r w:rsidRPr="008110F6">
        <w:rPr>
          <w:sz w:val="24"/>
          <w:lang w:val="en-US"/>
        </w:rPr>
        <w:t xml:space="preserve">    "target": "es6",</w:t>
      </w:r>
    </w:p>
    <w:p w14:paraId="7FAFE45A" w14:textId="77777777" w:rsidR="001947F1" w:rsidRPr="008110F6" w:rsidRDefault="001947F1" w:rsidP="001947F1">
      <w:pPr>
        <w:jc w:val="both"/>
        <w:rPr>
          <w:sz w:val="24"/>
          <w:lang w:val="en-US"/>
        </w:rPr>
      </w:pPr>
      <w:r w:rsidRPr="008110F6">
        <w:rPr>
          <w:sz w:val="24"/>
          <w:lang w:val="en-US"/>
        </w:rPr>
        <w:t xml:space="preserve">    "lib": ["dom", "dom.iterable", "esnext"],</w:t>
      </w:r>
    </w:p>
    <w:p w14:paraId="19D8577E" w14:textId="77777777" w:rsidR="001947F1" w:rsidRPr="008110F6" w:rsidRDefault="001947F1" w:rsidP="001947F1">
      <w:pPr>
        <w:jc w:val="both"/>
        <w:rPr>
          <w:sz w:val="24"/>
          <w:lang w:val="en-US"/>
        </w:rPr>
      </w:pPr>
      <w:r w:rsidRPr="008110F6">
        <w:rPr>
          <w:sz w:val="24"/>
          <w:lang w:val="en-US"/>
        </w:rPr>
        <w:t xml:space="preserve">    "allowJs": true,</w:t>
      </w:r>
    </w:p>
    <w:p w14:paraId="1BA14DEC" w14:textId="77777777" w:rsidR="001947F1" w:rsidRPr="008110F6" w:rsidRDefault="001947F1" w:rsidP="001947F1">
      <w:pPr>
        <w:jc w:val="both"/>
        <w:rPr>
          <w:sz w:val="24"/>
          <w:lang w:val="en-US"/>
        </w:rPr>
      </w:pPr>
      <w:r w:rsidRPr="008110F6">
        <w:rPr>
          <w:sz w:val="24"/>
          <w:lang w:val="en-US"/>
        </w:rPr>
        <w:t xml:space="preserve">    "skipLibCheck": true,</w:t>
      </w:r>
    </w:p>
    <w:p w14:paraId="163725B6" w14:textId="77777777" w:rsidR="001947F1" w:rsidRPr="008110F6" w:rsidRDefault="001947F1" w:rsidP="001947F1">
      <w:pPr>
        <w:jc w:val="both"/>
        <w:rPr>
          <w:sz w:val="24"/>
          <w:lang w:val="en-US"/>
        </w:rPr>
      </w:pPr>
      <w:r w:rsidRPr="008110F6">
        <w:rPr>
          <w:sz w:val="24"/>
          <w:lang w:val="en-US"/>
        </w:rPr>
        <w:t xml:space="preserve">    "esModuleInterop": true,</w:t>
      </w:r>
    </w:p>
    <w:p w14:paraId="5CAE7BD3" w14:textId="77777777" w:rsidR="001947F1" w:rsidRPr="008110F6" w:rsidRDefault="001947F1" w:rsidP="001947F1">
      <w:pPr>
        <w:jc w:val="both"/>
        <w:rPr>
          <w:sz w:val="24"/>
          <w:lang w:val="en-US"/>
        </w:rPr>
      </w:pPr>
      <w:r w:rsidRPr="008110F6">
        <w:rPr>
          <w:sz w:val="24"/>
          <w:lang w:val="en-US"/>
        </w:rPr>
        <w:t xml:space="preserve">    "allowSyntheticDefaultImports": true,</w:t>
      </w:r>
    </w:p>
    <w:p w14:paraId="2CD13D26" w14:textId="77777777" w:rsidR="001947F1" w:rsidRPr="008110F6" w:rsidRDefault="001947F1" w:rsidP="001947F1">
      <w:pPr>
        <w:jc w:val="both"/>
        <w:rPr>
          <w:sz w:val="24"/>
          <w:lang w:val="en-US"/>
        </w:rPr>
      </w:pPr>
      <w:r w:rsidRPr="008110F6">
        <w:rPr>
          <w:sz w:val="24"/>
          <w:lang w:val="en-US"/>
        </w:rPr>
        <w:t xml:space="preserve">    "strict": true,</w:t>
      </w:r>
    </w:p>
    <w:p w14:paraId="72239911" w14:textId="77777777" w:rsidR="001947F1" w:rsidRPr="008110F6" w:rsidRDefault="001947F1" w:rsidP="001947F1">
      <w:pPr>
        <w:jc w:val="both"/>
        <w:rPr>
          <w:sz w:val="24"/>
          <w:lang w:val="en-US"/>
        </w:rPr>
      </w:pPr>
      <w:r w:rsidRPr="008110F6">
        <w:rPr>
          <w:sz w:val="24"/>
          <w:lang w:val="en-US"/>
        </w:rPr>
        <w:t xml:space="preserve">    "forceConsistentCasingInFileNames": true,</w:t>
      </w:r>
    </w:p>
    <w:p w14:paraId="5AB41F34" w14:textId="77777777" w:rsidR="001947F1" w:rsidRPr="008110F6" w:rsidRDefault="001947F1" w:rsidP="001947F1">
      <w:pPr>
        <w:jc w:val="both"/>
        <w:rPr>
          <w:sz w:val="24"/>
          <w:lang w:val="en-US"/>
        </w:rPr>
      </w:pPr>
      <w:r w:rsidRPr="008110F6">
        <w:rPr>
          <w:sz w:val="24"/>
          <w:lang w:val="en-US"/>
        </w:rPr>
        <w:t xml:space="preserve">    "module": "esnext",</w:t>
      </w:r>
    </w:p>
    <w:p w14:paraId="4B1DFBCF" w14:textId="77777777" w:rsidR="001947F1" w:rsidRPr="008110F6" w:rsidRDefault="001947F1" w:rsidP="001947F1">
      <w:pPr>
        <w:jc w:val="both"/>
        <w:rPr>
          <w:sz w:val="24"/>
          <w:lang w:val="en-US"/>
        </w:rPr>
      </w:pPr>
      <w:r w:rsidRPr="008110F6">
        <w:rPr>
          <w:sz w:val="24"/>
          <w:lang w:val="en-US"/>
        </w:rPr>
        <w:t xml:space="preserve">    "moduleResolution": "node",</w:t>
      </w:r>
    </w:p>
    <w:p w14:paraId="58521FF2" w14:textId="77777777" w:rsidR="001947F1" w:rsidRPr="008110F6" w:rsidRDefault="001947F1" w:rsidP="001947F1">
      <w:pPr>
        <w:jc w:val="both"/>
        <w:rPr>
          <w:sz w:val="24"/>
          <w:lang w:val="en-US"/>
        </w:rPr>
      </w:pPr>
      <w:r w:rsidRPr="008110F6">
        <w:rPr>
          <w:sz w:val="24"/>
          <w:lang w:val="en-US"/>
        </w:rPr>
        <w:t xml:space="preserve">    "resolveJsonModule": true,</w:t>
      </w:r>
    </w:p>
    <w:p w14:paraId="61A06865" w14:textId="77777777" w:rsidR="001947F1" w:rsidRPr="008110F6" w:rsidRDefault="001947F1" w:rsidP="001947F1">
      <w:pPr>
        <w:jc w:val="both"/>
        <w:rPr>
          <w:sz w:val="24"/>
          <w:lang w:val="en-US"/>
        </w:rPr>
      </w:pPr>
      <w:r w:rsidRPr="008110F6">
        <w:rPr>
          <w:sz w:val="24"/>
          <w:lang w:val="en-US"/>
        </w:rPr>
        <w:t xml:space="preserve">    "isolatedModules": true,</w:t>
      </w:r>
    </w:p>
    <w:p w14:paraId="61D1D098" w14:textId="77777777" w:rsidR="001947F1" w:rsidRPr="008110F6" w:rsidRDefault="001947F1" w:rsidP="001947F1">
      <w:pPr>
        <w:jc w:val="both"/>
        <w:rPr>
          <w:sz w:val="24"/>
          <w:lang w:val="en-US"/>
        </w:rPr>
      </w:pPr>
      <w:r w:rsidRPr="008110F6">
        <w:rPr>
          <w:sz w:val="24"/>
          <w:lang w:val="en-US"/>
        </w:rPr>
        <w:t xml:space="preserve">    "noImplicitAny": false,</w:t>
      </w:r>
    </w:p>
    <w:p w14:paraId="493C3242" w14:textId="77777777" w:rsidR="001947F1" w:rsidRPr="008110F6" w:rsidRDefault="001947F1" w:rsidP="001947F1">
      <w:pPr>
        <w:jc w:val="both"/>
        <w:rPr>
          <w:sz w:val="24"/>
          <w:lang w:val="en-US"/>
        </w:rPr>
      </w:pPr>
      <w:r w:rsidRPr="008110F6">
        <w:rPr>
          <w:sz w:val="24"/>
          <w:lang w:val="en-US"/>
        </w:rPr>
        <w:t xml:space="preserve">    "noFallthroughCasesInSwitch": true</w:t>
      </w:r>
    </w:p>
    <w:p w14:paraId="2560DC0E" w14:textId="77777777" w:rsidR="001947F1" w:rsidRPr="008110F6" w:rsidRDefault="001947F1" w:rsidP="001947F1">
      <w:pPr>
        <w:jc w:val="both"/>
        <w:rPr>
          <w:sz w:val="24"/>
          <w:lang w:val="en-US"/>
        </w:rPr>
      </w:pPr>
      <w:r w:rsidRPr="008110F6">
        <w:rPr>
          <w:sz w:val="24"/>
          <w:lang w:val="en-US"/>
        </w:rPr>
        <w:t xml:space="preserve">  },</w:t>
      </w:r>
    </w:p>
    <w:p w14:paraId="0FE6C2E8" w14:textId="77777777" w:rsidR="001947F1" w:rsidRPr="008110F6" w:rsidRDefault="001947F1" w:rsidP="001947F1">
      <w:pPr>
        <w:jc w:val="both"/>
        <w:rPr>
          <w:sz w:val="24"/>
          <w:lang w:val="en-US"/>
        </w:rPr>
      </w:pPr>
      <w:r w:rsidRPr="008110F6">
        <w:rPr>
          <w:sz w:val="24"/>
          <w:lang w:val="en-US"/>
        </w:rPr>
        <w:t xml:space="preserve">  "include": ["src", "index.d.ts"]</w:t>
      </w:r>
    </w:p>
    <w:p w14:paraId="22CFEC24" w14:textId="77777777" w:rsidR="001947F1" w:rsidRPr="008110F6" w:rsidRDefault="001947F1" w:rsidP="001947F1">
      <w:pPr>
        <w:jc w:val="both"/>
        <w:rPr>
          <w:sz w:val="24"/>
        </w:rPr>
      </w:pPr>
      <w:r w:rsidRPr="008110F6">
        <w:rPr>
          <w:sz w:val="24"/>
        </w:rPr>
        <w:t>}</w:t>
      </w:r>
    </w:p>
    <w:p w14:paraId="7E00CB9C" w14:textId="77777777" w:rsidR="001947F1" w:rsidRPr="007A035F" w:rsidRDefault="001947F1" w:rsidP="001947F1">
      <w:pPr>
        <w:jc w:val="both"/>
        <w:rPr>
          <w:sz w:val="28"/>
        </w:rPr>
      </w:pPr>
    </w:p>
    <w:p w14:paraId="0BB29266" w14:textId="77777777" w:rsidR="001947F1" w:rsidRDefault="001947F1">
      <w:pPr>
        <w:rPr>
          <w:b/>
          <w:bCs/>
          <w:sz w:val="28"/>
          <w:szCs w:val="32"/>
        </w:rPr>
      </w:pPr>
      <w:r>
        <w:br w:type="page"/>
      </w:r>
    </w:p>
    <w:p w14:paraId="37DF8B72" w14:textId="1DA2DADA" w:rsidR="00150AFE" w:rsidRDefault="00150AFE" w:rsidP="00150AFE">
      <w:pPr>
        <w:pStyle w:val="1"/>
        <w:jc w:val="center"/>
      </w:pPr>
      <w:bookmarkStart w:id="35" w:name="_Toc106126976"/>
      <w:r>
        <w:lastRenderedPageBreak/>
        <w:t>ПРИЛОЖЕНИЕ</w:t>
      </w:r>
      <w:r w:rsidR="001947F1">
        <w:t xml:space="preserve"> Б</w:t>
      </w:r>
      <w:bookmarkEnd w:id="35"/>
    </w:p>
    <w:p w14:paraId="15F5596D" w14:textId="76CDF0CC" w:rsidR="00150AFE" w:rsidRPr="00150AFE" w:rsidRDefault="00150AFE" w:rsidP="00150AFE">
      <w:pPr>
        <w:jc w:val="center"/>
        <w:rPr>
          <w:b/>
          <w:sz w:val="28"/>
        </w:rPr>
      </w:pPr>
      <w:r>
        <w:rPr>
          <w:b/>
          <w:sz w:val="28"/>
        </w:rPr>
        <w:t xml:space="preserve">Содержимое файла </w:t>
      </w:r>
      <w:r>
        <w:rPr>
          <w:b/>
          <w:sz w:val="28"/>
          <w:lang w:val="en-US"/>
        </w:rPr>
        <w:t>index</w:t>
      </w:r>
      <w:r w:rsidRPr="00150AFE">
        <w:rPr>
          <w:b/>
          <w:sz w:val="28"/>
        </w:rPr>
        <w:t>.</w:t>
      </w:r>
      <w:r>
        <w:rPr>
          <w:b/>
          <w:sz w:val="28"/>
          <w:lang w:val="en-US"/>
        </w:rPr>
        <w:t>html</w:t>
      </w:r>
    </w:p>
    <w:p w14:paraId="09480F1E" w14:textId="77777777" w:rsidR="00150AFE" w:rsidRPr="008110F6" w:rsidRDefault="00150AFE" w:rsidP="00150AFE">
      <w:pPr>
        <w:jc w:val="both"/>
        <w:rPr>
          <w:sz w:val="24"/>
          <w:lang w:val="en-US"/>
        </w:rPr>
      </w:pPr>
      <w:r w:rsidRPr="008110F6">
        <w:rPr>
          <w:sz w:val="24"/>
          <w:lang w:val="en-US"/>
        </w:rPr>
        <w:t>&lt;!DOCTYPE html&gt;</w:t>
      </w:r>
    </w:p>
    <w:p w14:paraId="2C78A11B" w14:textId="77777777" w:rsidR="00150AFE" w:rsidRPr="008110F6" w:rsidRDefault="00150AFE" w:rsidP="00150AFE">
      <w:pPr>
        <w:jc w:val="both"/>
        <w:rPr>
          <w:sz w:val="24"/>
          <w:lang w:val="en-US"/>
        </w:rPr>
      </w:pPr>
      <w:r w:rsidRPr="008110F6">
        <w:rPr>
          <w:sz w:val="24"/>
          <w:lang w:val="en-US"/>
        </w:rPr>
        <w:t>&lt;html lang='en'&gt;</w:t>
      </w:r>
    </w:p>
    <w:p w14:paraId="2AC94CEC" w14:textId="77777777" w:rsidR="00150AFE" w:rsidRPr="008110F6" w:rsidRDefault="00150AFE" w:rsidP="00150AFE">
      <w:pPr>
        <w:jc w:val="both"/>
        <w:rPr>
          <w:sz w:val="24"/>
          <w:lang w:val="en-US"/>
        </w:rPr>
      </w:pPr>
      <w:r w:rsidRPr="008110F6">
        <w:rPr>
          <w:sz w:val="24"/>
          <w:lang w:val="en-US"/>
        </w:rPr>
        <w:t>&lt;head&gt;</w:t>
      </w:r>
    </w:p>
    <w:p w14:paraId="0798B17C" w14:textId="77777777" w:rsidR="00150AFE" w:rsidRPr="008110F6" w:rsidRDefault="00150AFE" w:rsidP="00150AFE">
      <w:pPr>
        <w:jc w:val="both"/>
        <w:rPr>
          <w:sz w:val="24"/>
          <w:lang w:val="en-US"/>
        </w:rPr>
      </w:pPr>
      <w:r w:rsidRPr="008110F6">
        <w:rPr>
          <w:sz w:val="24"/>
          <w:lang w:val="en-US"/>
        </w:rPr>
        <w:t xml:space="preserve">  &lt;meta charset='UTF-8'&gt;</w:t>
      </w:r>
    </w:p>
    <w:p w14:paraId="07DD9AEC" w14:textId="77777777" w:rsidR="00150AFE" w:rsidRPr="008110F6" w:rsidRDefault="00150AFE" w:rsidP="00150AFE">
      <w:pPr>
        <w:jc w:val="both"/>
        <w:rPr>
          <w:sz w:val="24"/>
          <w:lang w:val="en-US"/>
        </w:rPr>
      </w:pPr>
      <w:r w:rsidRPr="008110F6">
        <w:rPr>
          <w:sz w:val="24"/>
          <w:lang w:val="en-US"/>
        </w:rPr>
        <w:t xml:space="preserve">  &lt;meta http-equiv='X-UA-Compatible' content='IE=edge'&gt;</w:t>
      </w:r>
    </w:p>
    <w:p w14:paraId="5B8CFE0A" w14:textId="77777777" w:rsidR="00150AFE" w:rsidRPr="008110F6" w:rsidRDefault="00150AFE" w:rsidP="00150AFE">
      <w:pPr>
        <w:jc w:val="both"/>
        <w:rPr>
          <w:sz w:val="24"/>
          <w:lang w:val="en-US"/>
        </w:rPr>
      </w:pPr>
      <w:r w:rsidRPr="008110F6">
        <w:rPr>
          <w:sz w:val="24"/>
          <w:lang w:val="en-US"/>
        </w:rPr>
        <w:t xml:space="preserve">  &lt;meta name='viewport' content='width=device-width, initial-scale=1.0'&gt;</w:t>
      </w:r>
    </w:p>
    <w:p w14:paraId="4AFAA936" w14:textId="77777777" w:rsidR="00150AFE" w:rsidRPr="008110F6" w:rsidRDefault="00150AFE" w:rsidP="00150AFE">
      <w:pPr>
        <w:jc w:val="both"/>
        <w:rPr>
          <w:sz w:val="24"/>
          <w:lang w:val="en-US"/>
        </w:rPr>
      </w:pPr>
      <w:r w:rsidRPr="008110F6">
        <w:rPr>
          <w:sz w:val="24"/>
          <w:lang w:val="en-US"/>
        </w:rPr>
        <w:t xml:space="preserve">  &lt;link</w:t>
      </w:r>
    </w:p>
    <w:p w14:paraId="0D3A65D2" w14:textId="77777777" w:rsidR="00150AFE" w:rsidRPr="008110F6" w:rsidRDefault="00150AFE" w:rsidP="00150AFE">
      <w:pPr>
        <w:jc w:val="both"/>
        <w:rPr>
          <w:sz w:val="24"/>
          <w:lang w:val="en-US"/>
        </w:rPr>
      </w:pPr>
      <w:r w:rsidRPr="008110F6">
        <w:rPr>
          <w:sz w:val="24"/>
          <w:lang w:val="en-US"/>
        </w:rPr>
        <w:t xml:space="preserve">    rel="stylesheet"</w:t>
      </w:r>
    </w:p>
    <w:p w14:paraId="1460DDAB" w14:textId="6151B328" w:rsidR="00150AFE" w:rsidRPr="008110F6" w:rsidRDefault="00150AFE" w:rsidP="001947F1">
      <w:pPr>
        <w:ind w:firstLine="0"/>
        <w:jc w:val="both"/>
        <w:rPr>
          <w:sz w:val="24"/>
          <w:lang w:val="en-US"/>
        </w:rPr>
      </w:pPr>
      <w:r w:rsidRPr="008110F6">
        <w:rPr>
          <w:sz w:val="24"/>
          <w:lang w:val="en-US"/>
        </w:rPr>
        <w:t>href="https://fonts.googleapis.com/css?family=Roboto:300,400,500,700&amp;display=swap"</w:t>
      </w:r>
    </w:p>
    <w:p w14:paraId="63249B52" w14:textId="77777777" w:rsidR="00150AFE" w:rsidRPr="008110F6" w:rsidRDefault="00150AFE" w:rsidP="00150AFE">
      <w:pPr>
        <w:jc w:val="both"/>
        <w:rPr>
          <w:sz w:val="24"/>
          <w:lang w:val="en-US"/>
        </w:rPr>
      </w:pPr>
      <w:r w:rsidRPr="008110F6">
        <w:rPr>
          <w:sz w:val="24"/>
          <w:lang w:val="en-US"/>
        </w:rPr>
        <w:t xml:space="preserve">  /&gt;</w:t>
      </w:r>
    </w:p>
    <w:p w14:paraId="0E678D75" w14:textId="77777777" w:rsidR="00150AFE" w:rsidRPr="008110F6" w:rsidRDefault="00150AFE" w:rsidP="00150AFE">
      <w:pPr>
        <w:jc w:val="both"/>
        <w:rPr>
          <w:sz w:val="24"/>
          <w:lang w:val="en-US"/>
        </w:rPr>
      </w:pPr>
      <w:r w:rsidRPr="008110F6">
        <w:rPr>
          <w:sz w:val="24"/>
          <w:lang w:val="en-US"/>
        </w:rPr>
        <w:t xml:space="preserve">  &lt;title&gt;LiveScore&lt;/title&gt;</w:t>
      </w:r>
    </w:p>
    <w:p w14:paraId="35AA6DDD" w14:textId="77777777" w:rsidR="00150AFE" w:rsidRPr="008110F6" w:rsidRDefault="00150AFE" w:rsidP="00150AFE">
      <w:pPr>
        <w:jc w:val="both"/>
        <w:rPr>
          <w:sz w:val="24"/>
          <w:lang w:val="en-US"/>
        </w:rPr>
      </w:pPr>
      <w:r w:rsidRPr="008110F6">
        <w:rPr>
          <w:sz w:val="24"/>
          <w:lang w:val="en-US"/>
        </w:rPr>
        <w:t>&lt;/head&gt;</w:t>
      </w:r>
    </w:p>
    <w:p w14:paraId="66457F24" w14:textId="77777777" w:rsidR="00150AFE" w:rsidRPr="008110F6" w:rsidRDefault="00150AFE" w:rsidP="00150AFE">
      <w:pPr>
        <w:jc w:val="both"/>
        <w:rPr>
          <w:sz w:val="24"/>
          <w:lang w:val="en-US"/>
        </w:rPr>
      </w:pPr>
      <w:r w:rsidRPr="008110F6">
        <w:rPr>
          <w:sz w:val="24"/>
          <w:lang w:val="en-US"/>
        </w:rPr>
        <w:t>&lt;body&gt;</w:t>
      </w:r>
    </w:p>
    <w:p w14:paraId="132B6957" w14:textId="77777777" w:rsidR="00150AFE" w:rsidRPr="008110F6" w:rsidRDefault="00150AFE" w:rsidP="00150AFE">
      <w:pPr>
        <w:jc w:val="both"/>
        <w:rPr>
          <w:sz w:val="24"/>
          <w:lang w:val="en-US"/>
        </w:rPr>
      </w:pPr>
      <w:r w:rsidRPr="008110F6">
        <w:rPr>
          <w:sz w:val="24"/>
          <w:lang w:val="en-US"/>
        </w:rPr>
        <w:t xml:space="preserve">  &lt;div id='root'&gt;&lt;/div&gt;</w:t>
      </w:r>
    </w:p>
    <w:p w14:paraId="0374D93E" w14:textId="77777777" w:rsidR="00150AFE" w:rsidRPr="008110F6" w:rsidRDefault="00150AFE" w:rsidP="00150AFE">
      <w:pPr>
        <w:jc w:val="both"/>
        <w:rPr>
          <w:sz w:val="24"/>
          <w:lang w:val="en-US"/>
        </w:rPr>
      </w:pPr>
      <w:r w:rsidRPr="008110F6">
        <w:rPr>
          <w:sz w:val="24"/>
          <w:lang w:val="en-US"/>
        </w:rPr>
        <w:t>&lt;/body&gt;</w:t>
      </w:r>
    </w:p>
    <w:p w14:paraId="2DF54D2B" w14:textId="69A29E8F" w:rsidR="00684C79" w:rsidRPr="007A035F" w:rsidRDefault="00150AFE" w:rsidP="00684C79">
      <w:pPr>
        <w:jc w:val="both"/>
        <w:rPr>
          <w:sz w:val="24"/>
        </w:rPr>
      </w:pPr>
      <w:r w:rsidRPr="007A035F">
        <w:rPr>
          <w:sz w:val="24"/>
        </w:rPr>
        <w:t>&lt;/</w:t>
      </w:r>
      <w:r w:rsidRPr="008110F6">
        <w:rPr>
          <w:sz w:val="24"/>
          <w:lang w:val="en-US"/>
        </w:rPr>
        <w:t>html</w:t>
      </w:r>
      <w:r w:rsidRPr="007A035F">
        <w:rPr>
          <w:sz w:val="24"/>
        </w:rPr>
        <w:t>&gt;</w:t>
      </w:r>
      <w:r w:rsidR="00684C79" w:rsidRPr="007A035F">
        <w:rPr>
          <w:sz w:val="24"/>
        </w:rPr>
        <w:t xml:space="preserve"> </w:t>
      </w:r>
    </w:p>
    <w:p w14:paraId="22ABC05B" w14:textId="77777777" w:rsidR="001947F1" w:rsidRDefault="001947F1">
      <w:pPr>
        <w:rPr>
          <w:b/>
          <w:bCs/>
          <w:sz w:val="28"/>
          <w:szCs w:val="32"/>
        </w:rPr>
      </w:pPr>
      <w:r>
        <w:br w:type="page"/>
      </w:r>
    </w:p>
    <w:p w14:paraId="71FBB598" w14:textId="18D9C581" w:rsidR="00D82DFC" w:rsidRDefault="00D82DFC" w:rsidP="00D82DFC">
      <w:pPr>
        <w:pStyle w:val="1"/>
        <w:jc w:val="center"/>
      </w:pPr>
      <w:bookmarkStart w:id="36" w:name="_Toc106126977"/>
      <w:r>
        <w:lastRenderedPageBreak/>
        <w:t xml:space="preserve">ПРИЛОЖЕНИЕ </w:t>
      </w:r>
      <w:r w:rsidR="00186505">
        <w:t>В</w:t>
      </w:r>
      <w:bookmarkEnd w:id="36"/>
    </w:p>
    <w:p w14:paraId="60727457" w14:textId="7966D839" w:rsidR="00D82DFC" w:rsidRDefault="00186505" w:rsidP="00D82DFC">
      <w:pPr>
        <w:jc w:val="center"/>
        <w:rPr>
          <w:b/>
          <w:sz w:val="28"/>
        </w:rPr>
      </w:pPr>
      <w:r>
        <w:rPr>
          <w:b/>
          <w:sz w:val="28"/>
        </w:rPr>
        <w:t>Исходный код компонентов приложения</w:t>
      </w:r>
    </w:p>
    <w:p w14:paraId="6554E135" w14:textId="77777777" w:rsidR="00186505" w:rsidRDefault="00186505" w:rsidP="00186505">
      <w:pPr>
        <w:jc w:val="both"/>
        <w:rPr>
          <w:b/>
          <w:sz w:val="28"/>
          <w:lang w:val="en-US"/>
        </w:rPr>
      </w:pPr>
      <w:r>
        <w:rPr>
          <w:b/>
          <w:sz w:val="28"/>
          <w:lang w:val="en-US"/>
        </w:rPr>
        <w:t>ChallengeModal.styled.ts</w:t>
      </w:r>
    </w:p>
    <w:p w14:paraId="0196E87A" w14:textId="77777777" w:rsidR="00186505" w:rsidRPr="00186505" w:rsidRDefault="00186505" w:rsidP="00186505">
      <w:pPr>
        <w:spacing w:line="240" w:lineRule="auto"/>
        <w:jc w:val="both"/>
        <w:rPr>
          <w:sz w:val="24"/>
          <w:szCs w:val="24"/>
          <w:lang w:val="en-US"/>
        </w:rPr>
      </w:pPr>
      <w:r w:rsidRPr="00186505">
        <w:rPr>
          <w:sz w:val="24"/>
          <w:szCs w:val="24"/>
          <w:lang w:val="en-US"/>
        </w:rPr>
        <w:t>import styled from 'styled-components';</w:t>
      </w:r>
    </w:p>
    <w:p w14:paraId="4D3FF31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import { </w:t>
      </w:r>
    </w:p>
    <w:p w14:paraId="133B9D3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EventHeaderWrapper, </w:t>
      </w:r>
    </w:p>
    <w:p w14:paraId="385A5C7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EventsHeaderDivider, </w:t>
      </w:r>
    </w:p>
    <w:p w14:paraId="19A06F2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EventWrapper </w:t>
      </w:r>
    </w:p>
    <w:p w14:paraId="15615256" w14:textId="3AD4BFC6" w:rsidR="00186505" w:rsidRPr="00186505" w:rsidRDefault="00186505" w:rsidP="00186505">
      <w:pPr>
        <w:spacing w:line="240" w:lineRule="auto"/>
        <w:ind w:firstLine="708"/>
        <w:jc w:val="both"/>
        <w:rPr>
          <w:sz w:val="24"/>
          <w:szCs w:val="24"/>
          <w:lang w:val="en-US"/>
        </w:rPr>
      </w:pPr>
      <w:r w:rsidRPr="00186505">
        <w:rPr>
          <w:sz w:val="24"/>
          <w:szCs w:val="24"/>
          <w:lang w:val="en-US"/>
        </w:rPr>
        <w:t>} from '../Event/Event.styled';</w:t>
      </w:r>
    </w:p>
    <w:p w14:paraId="51A061B1" w14:textId="77777777" w:rsidR="00186505" w:rsidRPr="00186505" w:rsidRDefault="00186505" w:rsidP="00186505">
      <w:pPr>
        <w:spacing w:line="240" w:lineRule="auto"/>
        <w:jc w:val="both"/>
        <w:rPr>
          <w:sz w:val="24"/>
          <w:szCs w:val="24"/>
          <w:lang w:val="en-US"/>
        </w:rPr>
      </w:pPr>
      <w:r w:rsidRPr="00186505">
        <w:rPr>
          <w:sz w:val="24"/>
          <w:szCs w:val="24"/>
          <w:lang w:val="en-US"/>
        </w:rPr>
        <w:t>import { MatchInfoViewModesWrapper } from '../MatchInfo/MatchInfo.styled';</w:t>
      </w:r>
    </w:p>
    <w:p w14:paraId="30BCF21C" w14:textId="0C1FC27A" w:rsidR="00186505" w:rsidRPr="00186505" w:rsidRDefault="00186505" w:rsidP="00186505">
      <w:pPr>
        <w:spacing w:line="240" w:lineRule="auto"/>
        <w:jc w:val="both"/>
        <w:rPr>
          <w:sz w:val="24"/>
          <w:szCs w:val="24"/>
          <w:lang w:val="en-US"/>
        </w:rPr>
      </w:pPr>
      <w:r w:rsidRPr="00186505">
        <w:rPr>
          <w:sz w:val="24"/>
          <w:szCs w:val="24"/>
          <w:lang w:val="en-US"/>
        </w:rPr>
        <w:t>import { FlexContainer } from '../common/common.styled';</w:t>
      </w:r>
    </w:p>
    <w:p w14:paraId="39746949" w14:textId="77777777" w:rsidR="00186505" w:rsidRPr="00186505" w:rsidRDefault="00186505" w:rsidP="00186505">
      <w:pPr>
        <w:spacing w:line="240" w:lineRule="auto"/>
        <w:jc w:val="both"/>
        <w:rPr>
          <w:sz w:val="24"/>
          <w:szCs w:val="24"/>
          <w:lang w:val="en-US"/>
        </w:rPr>
      </w:pPr>
    </w:p>
    <w:p w14:paraId="5BA0DFFB" w14:textId="77777777" w:rsidR="00186505" w:rsidRPr="00186505" w:rsidRDefault="00186505" w:rsidP="00186505">
      <w:pPr>
        <w:spacing w:line="240" w:lineRule="auto"/>
        <w:jc w:val="both"/>
        <w:rPr>
          <w:sz w:val="24"/>
          <w:szCs w:val="24"/>
          <w:lang w:val="en-US"/>
        </w:rPr>
      </w:pPr>
      <w:r w:rsidRPr="00186505">
        <w:rPr>
          <w:sz w:val="24"/>
          <w:szCs w:val="24"/>
          <w:lang w:val="en-US"/>
        </w:rPr>
        <w:t>export const ChallengeWrapper = styled(EventWrapper)``;</w:t>
      </w:r>
    </w:p>
    <w:p w14:paraId="45BD88C9" w14:textId="77777777" w:rsidR="00186505" w:rsidRPr="00186505" w:rsidRDefault="00186505" w:rsidP="00186505">
      <w:pPr>
        <w:spacing w:line="240" w:lineRule="auto"/>
        <w:jc w:val="both"/>
        <w:rPr>
          <w:sz w:val="24"/>
          <w:szCs w:val="24"/>
          <w:lang w:val="en-US"/>
        </w:rPr>
      </w:pPr>
      <w:r w:rsidRPr="00186505">
        <w:rPr>
          <w:sz w:val="24"/>
          <w:szCs w:val="24"/>
          <w:lang w:val="en-US"/>
        </w:rPr>
        <w:t>export const ChallengeHeaderWrapper = styled(EventHeaderWrapper)`</w:t>
      </w:r>
    </w:p>
    <w:p w14:paraId="1335506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img{ </w:t>
      </w:r>
    </w:p>
    <w:p w14:paraId="7F59460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height: 32px;</w:t>
      </w:r>
    </w:p>
    <w:p w14:paraId="1EE105A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idth: 32px;</w:t>
      </w:r>
    </w:p>
    <w:p w14:paraId="39A3135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402AB100" w14:textId="77777777" w:rsidR="00186505" w:rsidRPr="00186505" w:rsidRDefault="00186505" w:rsidP="00186505">
      <w:pPr>
        <w:spacing w:line="240" w:lineRule="auto"/>
        <w:jc w:val="both"/>
        <w:rPr>
          <w:sz w:val="24"/>
          <w:szCs w:val="24"/>
          <w:lang w:val="en-US"/>
        </w:rPr>
      </w:pPr>
      <w:r w:rsidRPr="00186505">
        <w:rPr>
          <w:sz w:val="24"/>
          <w:szCs w:val="24"/>
          <w:lang w:val="en-US"/>
        </w:rPr>
        <w:t>`;</w:t>
      </w:r>
    </w:p>
    <w:p w14:paraId="40D51B27" w14:textId="77777777" w:rsidR="00186505" w:rsidRPr="00186505" w:rsidRDefault="00186505" w:rsidP="00186505">
      <w:pPr>
        <w:spacing w:line="240" w:lineRule="auto"/>
        <w:jc w:val="both"/>
        <w:rPr>
          <w:sz w:val="24"/>
          <w:szCs w:val="24"/>
          <w:lang w:val="en-US"/>
        </w:rPr>
      </w:pPr>
      <w:r w:rsidRPr="00186505">
        <w:rPr>
          <w:sz w:val="24"/>
          <w:szCs w:val="24"/>
          <w:lang w:val="en-US"/>
        </w:rPr>
        <w:t>export const ChallengeHeaderDivider = styled(EventsHeaderDivider)``;</w:t>
      </w:r>
    </w:p>
    <w:p w14:paraId="4A7F6BF4" w14:textId="77777777" w:rsidR="00186505" w:rsidRPr="00186505" w:rsidRDefault="00186505" w:rsidP="00186505">
      <w:pPr>
        <w:spacing w:line="240" w:lineRule="auto"/>
        <w:jc w:val="both"/>
        <w:rPr>
          <w:sz w:val="24"/>
          <w:szCs w:val="24"/>
          <w:lang w:val="en-US"/>
        </w:rPr>
      </w:pPr>
      <w:r w:rsidRPr="00186505">
        <w:rPr>
          <w:sz w:val="24"/>
          <w:szCs w:val="24"/>
          <w:lang w:val="en-US"/>
        </w:rPr>
        <w:t>export const ChallengeSeasonsWrapper = styled(MatchInfoViewModesWrapper)``;</w:t>
      </w:r>
    </w:p>
    <w:p w14:paraId="155D3FBE" w14:textId="77777777" w:rsidR="00186505" w:rsidRPr="00186505" w:rsidRDefault="00186505" w:rsidP="00186505">
      <w:pPr>
        <w:spacing w:line="240" w:lineRule="auto"/>
        <w:jc w:val="both"/>
        <w:rPr>
          <w:sz w:val="24"/>
          <w:szCs w:val="24"/>
          <w:lang w:val="en-US"/>
        </w:rPr>
      </w:pPr>
      <w:r w:rsidRPr="00186505">
        <w:rPr>
          <w:sz w:val="24"/>
          <w:szCs w:val="24"/>
          <w:lang w:val="en-US"/>
        </w:rPr>
        <w:t>export const ChallengeSeasonButton = styled.div&lt;{ active?: boolean }&gt;`</w:t>
      </w:r>
    </w:p>
    <w:p w14:paraId="3563162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display: flex;</w:t>
      </w:r>
    </w:p>
    <w:p w14:paraId="355647A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min-height: 40px;</w:t>
      </w:r>
    </w:p>
    <w:p w14:paraId="4A0808A4"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padding: 0 5px;</w:t>
      </w:r>
    </w:p>
    <w:p w14:paraId="31406B2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align-items: center;</w:t>
      </w:r>
    </w:p>
    <w:p w14:paraId="0F5B560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justify-content: center;</w:t>
      </w:r>
    </w:p>
    <w:p w14:paraId="3E00912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lor: ${props =&gt; !props.active ? 'var(--lightGray)' : 'var(--darkGray)'};</w:t>
      </w:r>
    </w:p>
    <w:p w14:paraId="36CE597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font-weight: 700;</w:t>
      </w:r>
    </w:p>
    <w:p w14:paraId="254C111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background-color: ${props =&gt; !props.active ? 'var(--gray)' : 'var(--activeLinkBackground)'};</w:t>
      </w:r>
    </w:p>
    <w:p w14:paraId="723767E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ursor: pointer;</w:t>
      </w:r>
    </w:p>
    <w:p w14:paraId="529AFC7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margin-right: 10px;</w:t>
      </w:r>
    </w:p>
    <w:p w14:paraId="1ED517F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transition: all 0.5s ease;</w:t>
      </w:r>
    </w:p>
    <w:p w14:paraId="7004F5F5"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border-radius: 4px;</w:t>
      </w:r>
    </w:p>
    <w:p w14:paraId="095C9DAF" w14:textId="77777777" w:rsidR="00186505" w:rsidRPr="00186505" w:rsidRDefault="00186505" w:rsidP="00186505">
      <w:pPr>
        <w:spacing w:line="240" w:lineRule="auto"/>
        <w:jc w:val="both"/>
        <w:rPr>
          <w:sz w:val="24"/>
          <w:szCs w:val="24"/>
          <w:lang w:val="en-US"/>
        </w:rPr>
      </w:pPr>
      <w:r w:rsidRPr="00186505">
        <w:rPr>
          <w:sz w:val="24"/>
          <w:szCs w:val="24"/>
          <w:lang w:val="en-US"/>
        </w:rPr>
        <w:t>`;</w:t>
      </w:r>
    </w:p>
    <w:p w14:paraId="411A08C8" w14:textId="77777777" w:rsidR="00186505" w:rsidRPr="00186505" w:rsidRDefault="00186505" w:rsidP="00186505">
      <w:pPr>
        <w:spacing w:line="240" w:lineRule="auto"/>
        <w:jc w:val="both"/>
        <w:rPr>
          <w:sz w:val="24"/>
          <w:szCs w:val="24"/>
          <w:lang w:val="en-US"/>
        </w:rPr>
      </w:pPr>
    </w:p>
    <w:p w14:paraId="1ECFC211" w14:textId="77777777" w:rsidR="00186505" w:rsidRPr="00186505" w:rsidRDefault="00186505" w:rsidP="00186505">
      <w:pPr>
        <w:spacing w:line="240" w:lineRule="auto"/>
        <w:jc w:val="both"/>
        <w:rPr>
          <w:sz w:val="24"/>
          <w:szCs w:val="24"/>
          <w:lang w:val="en-US"/>
        </w:rPr>
      </w:pPr>
      <w:r w:rsidRPr="00186505">
        <w:rPr>
          <w:sz w:val="24"/>
          <w:szCs w:val="24"/>
          <w:lang w:val="en-US"/>
        </w:rPr>
        <w:t>export const ChallengeGrid = styled.div`</w:t>
      </w:r>
    </w:p>
    <w:p w14:paraId="2354BEC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display: grid;</w:t>
      </w:r>
    </w:p>
    <w:p w14:paraId="0526848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grid-template-columns: 605px 1fr;</w:t>
      </w:r>
    </w:p>
    <w:p w14:paraId="31B7BC9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grid-gap: 20px;</w:t>
      </w:r>
    </w:p>
    <w:p w14:paraId="70C9A1A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align-items: start;</w:t>
      </w:r>
    </w:p>
    <w:p w14:paraId="024B462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justify-items: end;</w:t>
      </w:r>
    </w:p>
    <w:p w14:paraId="1CCE3E53" w14:textId="77777777" w:rsidR="00186505" w:rsidRPr="00186505" w:rsidRDefault="00186505" w:rsidP="00186505">
      <w:pPr>
        <w:spacing w:line="240" w:lineRule="auto"/>
        <w:jc w:val="both"/>
        <w:rPr>
          <w:sz w:val="24"/>
          <w:szCs w:val="24"/>
          <w:lang w:val="en-US"/>
        </w:rPr>
      </w:pPr>
      <w:r w:rsidRPr="00186505">
        <w:rPr>
          <w:sz w:val="24"/>
          <w:szCs w:val="24"/>
          <w:lang w:val="en-US"/>
        </w:rPr>
        <w:t>`;</w:t>
      </w:r>
    </w:p>
    <w:p w14:paraId="2F39C3EE" w14:textId="77777777" w:rsidR="00186505" w:rsidRPr="00186505" w:rsidRDefault="00186505" w:rsidP="00186505">
      <w:pPr>
        <w:spacing w:line="240" w:lineRule="auto"/>
        <w:jc w:val="both"/>
        <w:rPr>
          <w:sz w:val="24"/>
          <w:szCs w:val="24"/>
          <w:lang w:val="en-US"/>
        </w:rPr>
      </w:pPr>
      <w:r w:rsidRPr="00186505">
        <w:rPr>
          <w:sz w:val="24"/>
          <w:szCs w:val="24"/>
          <w:lang w:val="en-US"/>
        </w:rPr>
        <w:t>export const ChallengeSeasonTableGrid = styled.div`</w:t>
      </w:r>
    </w:p>
    <w:p w14:paraId="561E60C5"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display: grid;</w:t>
      </w:r>
    </w:p>
    <w:p w14:paraId="66734134"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grid-template-columns: 605px; </w:t>
      </w:r>
    </w:p>
    <w:p w14:paraId="6E99475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grid-gap: 20px;</w:t>
      </w:r>
    </w:p>
    <w:p w14:paraId="09530AE9" w14:textId="77777777" w:rsidR="00186505" w:rsidRPr="00186505" w:rsidRDefault="00186505" w:rsidP="00186505">
      <w:pPr>
        <w:spacing w:line="240" w:lineRule="auto"/>
        <w:jc w:val="both"/>
        <w:rPr>
          <w:sz w:val="24"/>
          <w:szCs w:val="24"/>
          <w:lang w:val="en-US"/>
        </w:rPr>
      </w:pPr>
      <w:r w:rsidRPr="00186505">
        <w:rPr>
          <w:sz w:val="24"/>
          <w:szCs w:val="24"/>
          <w:lang w:val="en-US"/>
        </w:rPr>
        <w:t>`;</w:t>
      </w:r>
    </w:p>
    <w:p w14:paraId="51D63D92" w14:textId="77777777" w:rsidR="00186505" w:rsidRPr="00186505" w:rsidRDefault="00186505" w:rsidP="00186505">
      <w:pPr>
        <w:spacing w:line="240" w:lineRule="auto"/>
        <w:jc w:val="both"/>
        <w:rPr>
          <w:sz w:val="24"/>
          <w:szCs w:val="24"/>
          <w:lang w:val="en-US"/>
        </w:rPr>
      </w:pPr>
      <w:r w:rsidRPr="00186505">
        <w:rPr>
          <w:sz w:val="24"/>
          <w:szCs w:val="24"/>
          <w:lang w:val="en-US"/>
        </w:rPr>
        <w:t>export const ChallengeSeasonTableGridTemplate = styled.div`</w:t>
      </w:r>
    </w:p>
    <w:p w14:paraId="2304FB55" w14:textId="77777777" w:rsidR="00186505" w:rsidRPr="00186505" w:rsidRDefault="00186505" w:rsidP="00186505">
      <w:pPr>
        <w:spacing w:line="240" w:lineRule="auto"/>
        <w:jc w:val="both"/>
        <w:rPr>
          <w:sz w:val="24"/>
          <w:szCs w:val="24"/>
          <w:lang w:val="en-US"/>
        </w:rPr>
      </w:pPr>
      <w:r w:rsidRPr="00186505">
        <w:rPr>
          <w:sz w:val="24"/>
          <w:szCs w:val="24"/>
          <w:lang w:val="en-US"/>
        </w:rPr>
        <w:lastRenderedPageBreak/>
        <w:t xml:space="preserve">  display: grid;</w:t>
      </w:r>
    </w:p>
    <w:p w14:paraId="112AB7E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grid-template-columns: 50px 300px 40px 40px 40px 40px 50px 50px;</w:t>
      </w:r>
    </w:p>
    <w:p w14:paraId="2EDF0D5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align-items: center;</w:t>
      </w:r>
    </w:p>
    <w:p w14:paraId="3E0E867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lor: var(--midGray);</w:t>
      </w:r>
    </w:p>
    <w:p w14:paraId="4E4932E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img {</w:t>
      </w:r>
    </w:p>
    <w:p w14:paraId="6931F605"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height: 32px;</w:t>
      </w:r>
    </w:p>
    <w:p w14:paraId="3CB8099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7B53BAC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border-bottom: 1px solid var(--midGray);</w:t>
      </w:r>
    </w:p>
    <w:p w14:paraId="5631E3A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span {</w:t>
      </w:r>
    </w:p>
    <w:p w14:paraId="52F7325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display: flex;</w:t>
      </w:r>
    </w:p>
    <w:p w14:paraId="7053280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align-items: center;</w:t>
      </w:r>
    </w:p>
    <w:p w14:paraId="4134122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justify-content: center;</w:t>
      </w:r>
    </w:p>
    <w:p w14:paraId="05AA1CA5"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border-right: 1px solid var(--midGray);</w:t>
      </w:r>
    </w:p>
    <w:p w14:paraId="6A19A6A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56B63788" w14:textId="41F7DA61" w:rsidR="00186505" w:rsidRPr="00186505" w:rsidRDefault="00186505" w:rsidP="00186505">
      <w:pPr>
        <w:spacing w:line="240" w:lineRule="auto"/>
        <w:jc w:val="both"/>
        <w:rPr>
          <w:sz w:val="24"/>
          <w:szCs w:val="24"/>
          <w:lang w:val="en-US"/>
        </w:rPr>
      </w:pPr>
      <w:r w:rsidRPr="00186505">
        <w:rPr>
          <w:sz w:val="24"/>
          <w:szCs w:val="24"/>
          <w:lang w:val="en-US"/>
        </w:rPr>
        <w:t>`;</w:t>
      </w:r>
    </w:p>
    <w:p w14:paraId="277D46BB" w14:textId="77777777" w:rsidR="00186505" w:rsidRPr="00186505" w:rsidRDefault="00186505" w:rsidP="00186505">
      <w:pPr>
        <w:spacing w:line="240" w:lineRule="auto"/>
        <w:jc w:val="both"/>
        <w:rPr>
          <w:sz w:val="24"/>
          <w:szCs w:val="24"/>
          <w:lang w:val="en-US"/>
        </w:rPr>
      </w:pPr>
      <w:r w:rsidRPr="00186505">
        <w:rPr>
          <w:sz w:val="24"/>
          <w:szCs w:val="24"/>
          <w:lang w:val="en-US"/>
        </w:rPr>
        <w:t>export const InfoDataFlex = styled(FlexContainer)`</w:t>
      </w:r>
    </w:p>
    <w:p w14:paraId="0C0F441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idth: 100%;</w:t>
      </w:r>
    </w:p>
    <w:p w14:paraId="40B4A74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lor: #212529;</w:t>
      </w:r>
    </w:p>
    <w:p w14:paraId="6D826F7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font-size: 20px;</w:t>
      </w:r>
    </w:p>
    <w:p w14:paraId="3FFA065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span{</w:t>
      </w:r>
    </w:p>
    <w:p w14:paraId="75D0F0D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amp;:last-child {</w:t>
      </w:r>
    </w:p>
    <w:p w14:paraId="6BB3863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font-weight: 700;</w:t>
      </w:r>
    </w:p>
    <w:p w14:paraId="613216B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599D959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5C81924E" w14:textId="77777777" w:rsidR="00186505" w:rsidRPr="00186505" w:rsidRDefault="00186505" w:rsidP="00186505">
      <w:pPr>
        <w:spacing w:line="240" w:lineRule="auto"/>
        <w:jc w:val="both"/>
        <w:rPr>
          <w:sz w:val="24"/>
          <w:szCs w:val="24"/>
          <w:lang w:val="en-US"/>
        </w:rPr>
      </w:pPr>
      <w:r w:rsidRPr="00186505">
        <w:rPr>
          <w:sz w:val="24"/>
          <w:szCs w:val="24"/>
          <w:lang w:val="en-US"/>
        </w:rPr>
        <w:t>`;</w:t>
      </w:r>
    </w:p>
    <w:p w14:paraId="5E4707B5" w14:textId="77777777" w:rsidR="00186505" w:rsidRDefault="00186505" w:rsidP="00186505">
      <w:pPr>
        <w:jc w:val="both"/>
        <w:rPr>
          <w:b/>
          <w:sz w:val="28"/>
          <w:lang w:val="en-US"/>
        </w:rPr>
      </w:pPr>
      <w:r>
        <w:rPr>
          <w:b/>
          <w:sz w:val="28"/>
          <w:lang w:val="en-US"/>
        </w:rPr>
        <w:t>ChallengeModal.tsx</w:t>
      </w:r>
    </w:p>
    <w:p w14:paraId="3AE36559" w14:textId="23FDFDD2" w:rsidR="00186505" w:rsidRPr="00186505" w:rsidRDefault="00186505" w:rsidP="00186505">
      <w:pPr>
        <w:spacing w:line="240" w:lineRule="auto"/>
        <w:ind w:firstLine="708"/>
        <w:jc w:val="both"/>
        <w:rPr>
          <w:sz w:val="24"/>
          <w:szCs w:val="24"/>
          <w:lang w:val="en-US"/>
        </w:rPr>
      </w:pPr>
      <w:r w:rsidRPr="00186505">
        <w:rPr>
          <w:sz w:val="24"/>
          <w:szCs w:val="24"/>
          <w:lang w:val="en-US"/>
        </w:rPr>
        <w:t>import React, { FC, useMemo, useState } from 'react';</w:t>
      </w:r>
    </w:p>
    <w:p w14:paraId="40B3E3CB" w14:textId="77777777" w:rsidR="00186505" w:rsidRPr="00186505" w:rsidRDefault="00186505" w:rsidP="00186505">
      <w:pPr>
        <w:spacing w:line="240" w:lineRule="auto"/>
        <w:jc w:val="both"/>
        <w:rPr>
          <w:sz w:val="24"/>
          <w:szCs w:val="24"/>
          <w:lang w:val="en-US"/>
        </w:rPr>
      </w:pPr>
      <w:r w:rsidRPr="00186505">
        <w:rPr>
          <w:sz w:val="24"/>
          <w:szCs w:val="24"/>
          <w:lang w:val="en-US"/>
        </w:rPr>
        <w:t>import { Box, Modal, Tooltip } from '@mui/material';</w:t>
      </w:r>
    </w:p>
    <w:p w14:paraId="5036C221" w14:textId="77777777" w:rsidR="00186505" w:rsidRPr="00186505" w:rsidRDefault="00186505" w:rsidP="00186505">
      <w:pPr>
        <w:spacing w:line="240" w:lineRule="auto"/>
        <w:jc w:val="both"/>
        <w:rPr>
          <w:sz w:val="24"/>
          <w:szCs w:val="24"/>
          <w:lang w:val="en-US"/>
        </w:rPr>
      </w:pPr>
      <w:r w:rsidRPr="00186505">
        <w:rPr>
          <w:sz w:val="24"/>
          <w:szCs w:val="24"/>
          <w:lang w:val="en-US"/>
        </w:rPr>
        <w:t>import { useAppDispatch, useAppSelector } from '../../store';</w:t>
      </w:r>
    </w:p>
    <w:p w14:paraId="5FC24E98" w14:textId="77777777" w:rsidR="00186505" w:rsidRPr="00186505" w:rsidRDefault="00186505" w:rsidP="00186505">
      <w:pPr>
        <w:spacing w:line="240" w:lineRule="auto"/>
        <w:jc w:val="both"/>
        <w:rPr>
          <w:sz w:val="24"/>
          <w:szCs w:val="24"/>
          <w:lang w:val="en-US"/>
        </w:rPr>
      </w:pPr>
      <w:r w:rsidRPr="00186505">
        <w:rPr>
          <w:sz w:val="24"/>
          <w:szCs w:val="24"/>
          <w:lang w:val="en-US"/>
        </w:rPr>
        <w:t>import {</w:t>
      </w:r>
    </w:p>
    <w:p w14:paraId="3C4DF88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useGetChallengeDataByIdQuery,</w:t>
      </w:r>
    </w:p>
    <w:p w14:paraId="1645498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useGetSeasonsByLeagueIdQuery, useGetSeasonsEventsByIdQuery,</w:t>
      </w:r>
    </w:p>
    <w:p w14:paraId="7B22E07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useGetSeasonsTableByIdQuery,</w:t>
      </w:r>
    </w:p>
    <w:p w14:paraId="040A0AF4" w14:textId="77777777" w:rsidR="00186505" w:rsidRPr="00186505" w:rsidRDefault="00186505" w:rsidP="00186505">
      <w:pPr>
        <w:spacing w:line="240" w:lineRule="auto"/>
        <w:jc w:val="both"/>
        <w:rPr>
          <w:sz w:val="24"/>
          <w:szCs w:val="24"/>
          <w:lang w:val="en-US"/>
        </w:rPr>
      </w:pPr>
      <w:r w:rsidRPr="00186505">
        <w:rPr>
          <w:sz w:val="24"/>
          <w:szCs w:val="24"/>
          <w:lang w:val="en-US"/>
        </w:rPr>
        <w:t>} from '../../services/api';</w:t>
      </w:r>
    </w:p>
    <w:p w14:paraId="1052DE54" w14:textId="77777777" w:rsidR="00186505" w:rsidRPr="00186505" w:rsidRDefault="00186505" w:rsidP="00186505">
      <w:pPr>
        <w:spacing w:line="240" w:lineRule="auto"/>
        <w:jc w:val="both"/>
        <w:rPr>
          <w:sz w:val="24"/>
          <w:szCs w:val="24"/>
          <w:lang w:val="en-US"/>
        </w:rPr>
      </w:pPr>
      <w:r w:rsidRPr="00186505">
        <w:rPr>
          <w:sz w:val="24"/>
          <w:szCs w:val="24"/>
          <w:lang w:val="en-US"/>
        </w:rPr>
        <w:t>import { Spinner } from '../Spinner';</w:t>
      </w:r>
    </w:p>
    <w:p w14:paraId="5627EC05" w14:textId="77777777" w:rsidR="00186505" w:rsidRPr="00186505" w:rsidRDefault="00186505" w:rsidP="00186505">
      <w:pPr>
        <w:spacing w:line="240" w:lineRule="auto"/>
        <w:jc w:val="both"/>
        <w:rPr>
          <w:sz w:val="24"/>
          <w:szCs w:val="24"/>
          <w:lang w:val="en-US"/>
        </w:rPr>
      </w:pPr>
      <w:r w:rsidRPr="00186505">
        <w:rPr>
          <w:sz w:val="24"/>
          <w:szCs w:val="24"/>
          <w:lang w:val="en-US"/>
        </w:rPr>
        <w:t>import { getTranslations } from '../../utils/translations';</w:t>
      </w:r>
    </w:p>
    <w:p w14:paraId="54965BCC" w14:textId="77777777" w:rsidR="00186505" w:rsidRPr="00186505" w:rsidRDefault="00186505" w:rsidP="00186505">
      <w:pPr>
        <w:spacing w:line="240" w:lineRule="auto"/>
        <w:jc w:val="both"/>
        <w:rPr>
          <w:sz w:val="24"/>
          <w:szCs w:val="24"/>
          <w:lang w:val="en-US"/>
        </w:rPr>
      </w:pPr>
      <w:r w:rsidRPr="00186505">
        <w:rPr>
          <w:sz w:val="24"/>
          <w:szCs w:val="24"/>
          <w:lang w:val="en-US"/>
        </w:rPr>
        <w:t>import { challengeModalActions, challengeModalSelector } from '../../store/challengeModal/challengeModal.slice';</w:t>
      </w:r>
    </w:p>
    <w:p w14:paraId="274C951A" w14:textId="77777777" w:rsidR="00186505" w:rsidRPr="00186505" w:rsidRDefault="00186505" w:rsidP="00186505">
      <w:pPr>
        <w:spacing w:line="240" w:lineRule="auto"/>
        <w:jc w:val="both"/>
        <w:rPr>
          <w:sz w:val="24"/>
          <w:szCs w:val="24"/>
          <w:lang w:val="en-US"/>
        </w:rPr>
      </w:pPr>
      <w:r w:rsidRPr="00186505">
        <w:rPr>
          <w:sz w:val="24"/>
          <w:szCs w:val="24"/>
          <w:lang w:val="en-US"/>
        </w:rPr>
        <w:t>import { ILeague } from '../../model/league.model';</w:t>
      </w:r>
    </w:p>
    <w:p w14:paraId="4000C0D1" w14:textId="77777777" w:rsidR="00186505" w:rsidRPr="00186505" w:rsidRDefault="00186505" w:rsidP="00186505">
      <w:pPr>
        <w:spacing w:line="240" w:lineRule="auto"/>
        <w:jc w:val="both"/>
        <w:rPr>
          <w:sz w:val="24"/>
          <w:szCs w:val="24"/>
          <w:lang w:val="en-US"/>
        </w:rPr>
      </w:pPr>
      <w:r w:rsidRPr="00186505">
        <w:rPr>
          <w:sz w:val="24"/>
          <w:szCs w:val="24"/>
          <w:lang w:val="en-US"/>
        </w:rPr>
        <w:t>import {</w:t>
      </w:r>
    </w:p>
    <w:p w14:paraId="77F1D88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hallengeGrid,</w:t>
      </w:r>
    </w:p>
    <w:p w14:paraId="140BD11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hallengeHeaderDivider,</w:t>
      </w:r>
    </w:p>
    <w:p w14:paraId="24620FF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hallengeHeaderWrapper, ChallengeSeasonButton,</w:t>
      </w:r>
    </w:p>
    <w:p w14:paraId="610A523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hallengeSeasonsWrapper, ChallengeSeasonTableGrid, ChallengeSeasonTableGridTemplate,</w:t>
      </w:r>
    </w:p>
    <w:p w14:paraId="63FFD9C5"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hallengeWrapper, InfoDataFlex,</w:t>
      </w:r>
    </w:p>
    <w:p w14:paraId="69524EB4" w14:textId="77777777" w:rsidR="00186505" w:rsidRPr="00186505" w:rsidRDefault="00186505" w:rsidP="00186505">
      <w:pPr>
        <w:spacing w:line="240" w:lineRule="auto"/>
        <w:jc w:val="both"/>
        <w:rPr>
          <w:sz w:val="24"/>
          <w:szCs w:val="24"/>
          <w:lang w:val="en-US"/>
        </w:rPr>
      </w:pPr>
      <w:r w:rsidRPr="00186505">
        <w:rPr>
          <w:sz w:val="24"/>
          <w:szCs w:val="24"/>
          <w:lang w:val="en-US"/>
        </w:rPr>
        <w:t>} from './ChallengeModal.styled';</w:t>
      </w:r>
    </w:p>
    <w:p w14:paraId="15A23E10" w14:textId="77777777" w:rsidR="00186505" w:rsidRPr="00186505" w:rsidRDefault="00186505" w:rsidP="00186505">
      <w:pPr>
        <w:spacing w:line="240" w:lineRule="auto"/>
        <w:jc w:val="both"/>
        <w:rPr>
          <w:sz w:val="24"/>
          <w:szCs w:val="24"/>
          <w:lang w:val="en-US"/>
        </w:rPr>
      </w:pPr>
      <w:r w:rsidRPr="00186505">
        <w:rPr>
          <w:sz w:val="24"/>
          <w:szCs w:val="24"/>
          <w:lang w:val="en-US"/>
        </w:rPr>
        <w:t>import StarBorderIcon from '@mui/icons-material/StarBorder';</w:t>
      </w:r>
    </w:p>
    <w:p w14:paraId="0C33AA28" w14:textId="77777777" w:rsidR="00186505" w:rsidRPr="00186505" w:rsidRDefault="00186505" w:rsidP="00186505">
      <w:pPr>
        <w:spacing w:line="240" w:lineRule="auto"/>
        <w:jc w:val="both"/>
        <w:rPr>
          <w:sz w:val="24"/>
          <w:szCs w:val="24"/>
          <w:lang w:val="en-US"/>
        </w:rPr>
      </w:pPr>
      <w:r w:rsidRPr="00186505">
        <w:rPr>
          <w:sz w:val="24"/>
          <w:szCs w:val="24"/>
          <w:lang w:val="en-US"/>
        </w:rPr>
        <w:t>import {</w:t>
      </w:r>
    </w:p>
    <w:p w14:paraId="351378C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EventTableNameTranslations,</w:t>
      </w:r>
    </w:p>
    <w:p w14:paraId="470E3A1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EventTypesBackgroundColors,</w:t>
      </w:r>
    </w:p>
    <w:p w14:paraId="07D8957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EventTypesTranslations,</w:t>
      </w:r>
    </w:p>
    <w:p w14:paraId="1AEA1C9E" w14:textId="77777777" w:rsidR="00186505" w:rsidRPr="00186505" w:rsidRDefault="00186505" w:rsidP="00186505">
      <w:pPr>
        <w:spacing w:line="240" w:lineRule="auto"/>
        <w:jc w:val="both"/>
        <w:rPr>
          <w:sz w:val="24"/>
          <w:szCs w:val="24"/>
          <w:lang w:val="en-US"/>
        </w:rPr>
      </w:pPr>
      <w:r w:rsidRPr="00186505">
        <w:rPr>
          <w:sz w:val="24"/>
          <w:szCs w:val="24"/>
          <w:lang w:val="en-US"/>
        </w:rPr>
        <w:lastRenderedPageBreak/>
        <w:t>} from '../../constants/events.constants';</w:t>
      </w:r>
    </w:p>
    <w:p w14:paraId="2258A9F3" w14:textId="77777777" w:rsidR="00186505" w:rsidRPr="00186505" w:rsidRDefault="00186505" w:rsidP="00186505">
      <w:pPr>
        <w:spacing w:line="240" w:lineRule="auto"/>
        <w:jc w:val="both"/>
        <w:rPr>
          <w:sz w:val="24"/>
          <w:szCs w:val="24"/>
          <w:lang w:val="en-US"/>
        </w:rPr>
      </w:pPr>
      <w:r w:rsidRPr="00186505">
        <w:rPr>
          <w:sz w:val="24"/>
          <w:szCs w:val="24"/>
          <w:lang w:val="en-US"/>
        </w:rPr>
        <w:t>import { FlexContainer } from '../common/common.styled';</w:t>
      </w:r>
    </w:p>
    <w:p w14:paraId="3E7C8CDE" w14:textId="77777777" w:rsidR="00186505" w:rsidRPr="00186505" w:rsidRDefault="00186505" w:rsidP="00186505">
      <w:pPr>
        <w:spacing w:line="240" w:lineRule="auto"/>
        <w:jc w:val="both"/>
        <w:rPr>
          <w:sz w:val="24"/>
          <w:szCs w:val="24"/>
          <w:lang w:val="en-US"/>
        </w:rPr>
      </w:pPr>
      <w:r w:rsidRPr="00186505">
        <w:rPr>
          <w:sz w:val="24"/>
          <w:szCs w:val="24"/>
          <w:lang w:val="en-US"/>
        </w:rPr>
        <w:t>import EventItem from '../EventItem';</w:t>
      </w:r>
    </w:p>
    <w:p w14:paraId="4B350653" w14:textId="77777777" w:rsidR="00186505" w:rsidRPr="00186505" w:rsidRDefault="00186505" w:rsidP="00186505">
      <w:pPr>
        <w:spacing w:line="240" w:lineRule="auto"/>
        <w:jc w:val="both"/>
        <w:rPr>
          <w:sz w:val="24"/>
          <w:szCs w:val="24"/>
          <w:lang w:val="en-US"/>
        </w:rPr>
      </w:pPr>
    </w:p>
    <w:p w14:paraId="4C408AA6" w14:textId="77777777" w:rsidR="00186505" w:rsidRPr="00186505" w:rsidRDefault="00186505" w:rsidP="00186505">
      <w:pPr>
        <w:spacing w:line="240" w:lineRule="auto"/>
        <w:jc w:val="both"/>
        <w:rPr>
          <w:sz w:val="24"/>
          <w:szCs w:val="24"/>
          <w:lang w:val="en-US"/>
        </w:rPr>
      </w:pPr>
      <w:r w:rsidRPr="00186505">
        <w:rPr>
          <w:sz w:val="24"/>
          <w:szCs w:val="24"/>
          <w:lang w:val="en-US"/>
        </w:rPr>
        <w:t>const style = {</w:t>
      </w:r>
    </w:p>
    <w:p w14:paraId="6313DCB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position: 'absolute',</w:t>
      </w:r>
    </w:p>
    <w:p w14:paraId="0C084815"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top: '50%',</w:t>
      </w:r>
    </w:p>
    <w:p w14:paraId="34C2060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eft: '50%',</w:t>
      </w:r>
    </w:p>
    <w:p w14:paraId="126EF1F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transform: 'translate(-50%, -50%)',</w:t>
      </w:r>
    </w:p>
    <w:p w14:paraId="4544A6D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idth: 1340,</w:t>
      </w:r>
    </w:p>
    <w:p w14:paraId="75C2068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height: 700,</w:t>
      </w:r>
    </w:p>
    <w:p w14:paraId="2F80991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bgcolor: 'background.paper',</w:t>
      </w:r>
    </w:p>
    <w:p w14:paraId="737E0EE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border: '2px solid #000',</w:t>
      </w:r>
    </w:p>
    <w:p w14:paraId="460E7DF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boxShadow: 24,</w:t>
      </w:r>
    </w:p>
    <w:p w14:paraId="3502987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p: 4,</w:t>
      </w:r>
    </w:p>
    <w:p w14:paraId="3F9ECD44"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lor: 'text.primary',</w:t>
      </w:r>
    </w:p>
    <w:p w14:paraId="4A35759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zIndex: 15555,</w:t>
      </w:r>
    </w:p>
    <w:p w14:paraId="7FED9538"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overflow: 'auto',</w:t>
      </w:r>
    </w:p>
    <w:p w14:paraId="58828459" w14:textId="77777777" w:rsidR="00186505" w:rsidRPr="00186505" w:rsidRDefault="00186505" w:rsidP="00186505">
      <w:pPr>
        <w:spacing w:line="240" w:lineRule="auto"/>
        <w:jc w:val="both"/>
        <w:rPr>
          <w:sz w:val="24"/>
          <w:szCs w:val="24"/>
          <w:lang w:val="en-US"/>
        </w:rPr>
      </w:pPr>
      <w:r w:rsidRPr="00186505">
        <w:rPr>
          <w:sz w:val="24"/>
          <w:szCs w:val="24"/>
          <w:lang w:val="en-US"/>
        </w:rPr>
        <w:t>};</w:t>
      </w:r>
    </w:p>
    <w:p w14:paraId="221C1FAD" w14:textId="77777777" w:rsidR="00186505" w:rsidRPr="00186505" w:rsidRDefault="00186505" w:rsidP="00186505">
      <w:pPr>
        <w:spacing w:line="240" w:lineRule="auto"/>
        <w:jc w:val="both"/>
        <w:rPr>
          <w:sz w:val="24"/>
          <w:szCs w:val="24"/>
          <w:lang w:val="en-US"/>
        </w:rPr>
      </w:pPr>
    </w:p>
    <w:p w14:paraId="2BF8056B" w14:textId="77777777" w:rsidR="00186505" w:rsidRPr="00186505" w:rsidRDefault="00186505" w:rsidP="00186505">
      <w:pPr>
        <w:spacing w:line="240" w:lineRule="auto"/>
        <w:jc w:val="both"/>
        <w:rPr>
          <w:sz w:val="24"/>
          <w:szCs w:val="24"/>
          <w:lang w:val="en-US"/>
        </w:rPr>
      </w:pPr>
      <w:r w:rsidRPr="00186505">
        <w:rPr>
          <w:sz w:val="24"/>
          <w:szCs w:val="24"/>
          <w:lang w:val="en-US"/>
        </w:rPr>
        <w:t>const ChallengeModal: FC = () =&gt; {</w:t>
      </w:r>
    </w:p>
    <w:p w14:paraId="64F49DF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 challengeId, isOpen } = useAppSelector(challengeModalSelector);</w:t>
      </w:r>
    </w:p>
    <w:p w14:paraId="175D844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dispatch = useAppDispatch();</w:t>
      </w:r>
    </w:p>
    <w:p w14:paraId="79A9107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selectedSeason, setSelectedSeason] = useState&lt;number | null&gt;(null);</w:t>
      </w:r>
    </w:p>
    <w:p w14:paraId="65EA135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handleClose = () =&gt; {</w:t>
      </w:r>
    </w:p>
    <w:p w14:paraId="5FF5476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dispatch(challengeModalActions.closeChallengeModal());</w:t>
      </w:r>
    </w:p>
    <w:p w14:paraId="5FC1F15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2E559C02" w14:textId="77777777" w:rsidR="00186505" w:rsidRPr="00186505" w:rsidRDefault="00186505" w:rsidP="00186505">
      <w:pPr>
        <w:spacing w:line="240" w:lineRule="auto"/>
        <w:jc w:val="both"/>
        <w:rPr>
          <w:sz w:val="24"/>
          <w:szCs w:val="24"/>
          <w:lang w:val="en-US"/>
        </w:rPr>
      </w:pPr>
    </w:p>
    <w:p w14:paraId="254ED20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 data, isLoading, isFetching } = useGetChallengeDataByIdQuery(challengeId, { skip: !challengeId });</w:t>
      </w:r>
    </w:p>
    <w:p w14:paraId="5BDCB74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 data: seasonsResponse } = useGetSeasonsByLeagueIdQuery(challengeId, { skip: !challengeId });</w:t>
      </w:r>
    </w:p>
    <w:p w14:paraId="3D6F087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 data: tableResponse } = useGetSeasonsTableByIdQuery(selectedSeason, { skip: !selectedSeason });</w:t>
      </w:r>
    </w:p>
    <w:p w14:paraId="67A56F0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 data: eventsResponse } = useGetSeasonsEventsByIdQuery(selectedSeason, { skip: !selectedSeason });</w:t>
      </w:r>
    </w:p>
    <w:p w14:paraId="50A0AA7E" w14:textId="77777777" w:rsidR="00186505" w:rsidRPr="00186505" w:rsidRDefault="00186505" w:rsidP="00186505">
      <w:pPr>
        <w:spacing w:line="240" w:lineRule="auto"/>
        <w:jc w:val="both"/>
        <w:rPr>
          <w:sz w:val="24"/>
          <w:szCs w:val="24"/>
          <w:lang w:val="en-US"/>
        </w:rPr>
      </w:pPr>
    </w:p>
    <w:p w14:paraId="3EB98CE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challengeData = useMemo(() =&gt; data?.data, [data]);</w:t>
      </w:r>
    </w:p>
    <w:p w14:paraId="6F5F275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seasonsData = useMemo(() =&gt; seasonsResponse?.data || [], [seasonsResponse]);</w:t>
      </w:r>
    </w:p>
    <w:p w14:paraId="307477D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tableData = useMemo(() =&gt; tableResponse?.data || [], [tableResponse]);</w:t>
      </w:r>
    </w:p>
    <w:p w14:paraId="7F26411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eventsData = useMemo(() =&gt; eventsResponse?.data || [], [eventsResponse]);</w:t>
      </w:r>
    </w:p>
    <w:p w14:paraId="799C8604" w14:textId="77777777" w:rsidR="00186505" w:rsidRPr="00186505" w:rsidRDefault="00186505" w:rsidP="00186505">
      <w:pPr>
        <w:spacing w:line="240" w:lineRule="auto"/>
        <w:jc w:val="both"/>
        <w:rPr>
          <w:sz w:val="24"/>
          <w:szCs w:val="24"/>
          <w:lang w:val="en-US"/>
        </w:rPr>
      </w:pPr>
    </w:p>
    <w:p w14:paraId="04CE462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 eslint-disable-next-line @typescript-eslint/no-unsafe-member-access,@typescript-eslint/no-unsafe-call</w:t>
      </w:r>
    </w:p>
    <w:p w14:paraId="78664C5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et isEventInFavourites = JSON.parse(localStorage.getItem('favouritesLeagues') || '[]').some(el =&gt; el.id === challengeId);</w:t>
      </w:r>
    </w:p>
    <w:p w14:paraId="078C71D7" w14:textId="77777777" w:rsidR="00186505" w:rsidRPr="00186505" w:rsidRDefault="00186505" w:rsidP="00186505">
      <w:pPr>
        <w:spacing w:line="240" w:lineRule="auto"/>
        <w:jc w:val="both"/>
        <w:rPr>
          <w:sz w:val="24"/>
          <w:szCs w:val="24"/>
          <w:lang w:val="en-US"/>
        </w:rPr>
      </w:pPr>
    </w:p>
    <w:p w14:paraId="31F807D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handleAddToFavourites = () =&gt; {</w:t>
      </w:r>
    </w:p>
    <w:p w14:paraId="1352A36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if (!challengeData) return;</w:t>
      </w:r>
    </w:p>
    <w:p w14:paraId="64541C8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currentFavourites: ILeague[] = JSON.parse(localStorage.getItem('favouritesLeagues') || '[]');</w:t>
      </w:r>
    </w:p>
    <w:p w14:paraId="09D867E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urrentFavourites.push(challengeData);</w:t>
      </w:r>
    </w:p>
    <w:p w14:paraId="4E15D29E" w14:textId="77777777" w:rsidR="00186505" w:rsidRPr="00186505" w:rsidRDefault="00186505" w:rsidP="00186505">
      <w:pPr>
        <w:spacing w:line="240" w:lineRule="auto"/>
        <w:jc w:val="both"/>
        <w:rPr>
          <w:sz w:val="24"/>
          <w:szCs w:val="24"/>
          <w:lang w:val="en-US"/>
        </w:rPr>
      </w:pPr>
      <w:r w:rsidRPr="00186505">
        <w:rPr>
          <w:sz w:val="24"/>
          <w:szCs w:val="24"/>
          <w:lang w:val="en-US"/>
        </w:rPr>
        <w:lastRenderedPageBreak/>
        <w:t xml:space="preserve">    localStorage.setItem('favouritesLeagues', JSON.stringify(currentFavourites));</w:t>
      </w:r>
    </w:p>
    <w:p w14:paraId="363DD3D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 eslint-disable-next-line @typescript-eslint/no-unsafe-member-access,@typescript-eslint/no-unsafe-call</w:t>
      </w:r>
    </w:p>
    <w:p w14:paraId="7CF57E4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isEventInFavourites = JSON.parse(localStorage.getItem('favouritesLeagues') || '[]').some(el =&gt; el.id === challengeId);</w:t>
      </w:r>
    </w:p>
    <w:p w14:paraId="70FB58F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758FF0E3" w14:textId="77777777" w:rsidR="00186505" w:rsidRPr="00186505" w:rsidRDefault="00186505" w:rsidP="00186505">
      <w:pPr>
        <w:spacing w:line="240" w:lineRule="auto"/>
        <w:jc w:val="both"/>
        <w:rPr>
          <w:sz w:val="24"/>
          <w:szCs w:val="24"/>
          <w:lang w:val="en-US"/>
        </w:rPr>
      </w:pPr>
    </w:p>
    <w:p w14:paraId="2E191E7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handleDeleteFromFavourites = () =&gt; {</w:t>
      </w:r>
    </w:p>
    <w:p w14:paraId="14B37C2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if (!challengeData) return;</w:t>
      </w:r>
    </w:p>
    <w:p w14:paraId="44AE965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currentFavourites: ILeague[] = JSON.parse(localStorage.getItem('favouritesLeagues') || '[]');</w:t>
      </w:r>
    </w:p>
    <w:p w14:paraId="78CB88C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const newFavourites = currentFavourites.filter(el =&gt; el.id !== challengeId);</w:t>
      </w:r>
    </w:p>
    <w:p w14:paraId="334C664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ocalStorage.setItem('favouritesLeagues', JSON.stringify(newFavourites));</w:t>
      </w:r>
    </w:p>
    <w:p w14:paraId="14FCC66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 eslint-disable-next-line @typescript-eslint/no-unsafe-member-access,@typescript-eslint/no-unsafe-call</w:t>
      </w:r>
    </w:p>
    <w:p w14:paraId="4053322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isEventInFavourites = JSON.parse(localStorage.getItem('favouritesLeagues') || '[]').some(el =&gt; el.id === challengeId);</w:t>
      </w:r>
    </w:p>
    <w:p w14:paraId="52B7135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546E24BB" w14:textId="77777777" w:rsidR="00186505" w:rsidRPr="00186505" w:rsidRDefault="00186505" w:rsidP="00186505">
      <w:pPr>
        <w:spacing w:line="240" w:lineRule="auto"/>
        <w:jc w:val="both"/>
        <w:rPr>
          <w:sz w:val="24"/>
          <w:szCs w:val="24"/>
          <w:lang w:val="en-US"/>
        </w:rPr>
      </w:pPr>
    </w:p>
    <w:p w14:paraId="20840D4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return (</w:t>
      </w:r>
    </w:p>
    <w:p w14:paraId="04FD18A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Modal</w:t>
      </w:r>
    </w:p>
    <w:p w14:paraId="7CA6C428"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open={isOpen}</w:t>
      </w:r>
    </w:p>
    <w:p w14:paraId="24C0336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onClose={handleClose}</w:t>
      </w:r>
    </w:p>
    <w:p w14:paraId="7C8106C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gt;</w:t>
      </w:r>
    </w:p>
    <w:p w14:paraId="7CEEE77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Box sx={style}&gt;</w:t>
      </w:r>
    </w:p>
    <w:p w14:paraId="7433EB3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isLoading &amp;&amp; !isFetching &amp;&amp; challengeData ? (</w:t>
      </w:r>
    </w:p>
    <w:p w14:paraId="06D4B05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Wrapper&gt;</w:t>
      </w:r>
    </w:p>
    <w:p w14:paraId="287D0AF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HeaderWrapper&gt;</w:t>
      </w:r>
    </w:p>
    <w:p w14:paraId="6019682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Tooltip</w:t>
      </w:r>
    </w:p>
    <w:p w14:paraId="49BDD7F7" w14:textId="77777777" w:rsidR="00186505" w:rsidRPr="00186505" w:rsidRDefault="00186505" w:rsidP="00186505">
      <w:pPr>
        <w:spacing w:line="240" w:lineRule="auto"/>
        <w:jc w:val="both"/>
        <w:rPr>
          <w:sz w:val="24"/>
          <w:szCs w:val="24"/>
        </w:rPr>
      </w:pPr>
      <w:r w:rsidRPr="00186505">
        <w:rPr>
          <w:sz w:val="24"/>
          <w:szCs w:val="24"/>
          <w:lang w:val="en-US"/>
        </w:rPr>
        <w:t xml:space="preserve">                title={isEventInFavourites ? </w:t>
      </w:r>
      <w:r w:rsidRPr="00186505">
        <w:rPr>
          <w:sz w:val="24"/>
          <w:szCs w:val="24"/>
        </w:rPr>
        <w:t>'Удалить лигу из избранного' : 'Добавить лигу в избранное'}</w:t>
      </w:r>
    </w:p>
    <w:p w14:paraId="13130E3A" w14:textId="77777777" w:rsidR="00186505" w:rsidRPr="00186505" w:rsidRDefault="00186505" w:rsidP="00186505">
      <w:pPr>
        <w:spacing w:line="240" w:lineRule="auto"/>
        <w:jc w:val="both"/>
        <w:rPr>
          <w:sz w:val="24"/>
          <w:szCs w:val="24"/>
          <w:lang w:val="en-US"/>
        </w:rPr>
      </w:pPr>
      <w:r w:rsidRPr="00186505">
        <w:rPr>
          <w:sz w:val="24"/>
          <w:szCs w:val="24"/>
        </w:rPr>
        <w:t xml:space="preserve">                </w:t>
      </w:r>
      <w:r w:rsidRPr="00186505">
        <w:rPr>
          <w:sz w:val="24"/>
          <w:szCs w:val="24"/>
          <w:lang w:val="en-US"/>
        </w:rPr>
        <w:t>placement='top-end'</w:t>
      </w:r>
    </w:p>
    <w:p w14:paraId="5D15855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style={{ cursor: 'pointer', color: isEventInFavourites ? 'gold' : 'inherit', fontSize: '32px' }}</w:t>
      </w:r>
    </w:p>
    <w:p w14:paraId="1DA90BE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gt;</w:t>
      </w:r>
    </w:p>
    <w:p w14:paraId="793AB10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tarBorderIcon onClick={isEventInFavourites ? handleDeleteFromFavourites : handleAddToFavourites} /&gt;</w:t>
      </w:r>
    </w:p>
    <w:p w14:paraId="5BA71D88"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Tooltip&gt;</w:t>
      </w:r>
    </w:p>
    <w:p w14:paraId="3524D42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HeaderDivider /&gt;</w:t>
      </w:r>
    </w:p>
    <w:p w14:paraId="60EADB24"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mg src={challengeData.logo} alt='logo' /&gt;</w:t>
      </w:r>
    </w:p>
    <w:p w14:paraId="2CE5D62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getTranslations(challengeData)}&lt;/span&gt;</w:t>
      </w:r>
    </w:p>
    <w:p w14:paraId="0855B3D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HeaderWrapper&gt;</w:t>
      </w:r>
    </w:p>
    <w:p w14:paraId="5AE0395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SeasonsWrapper&gt;</w:t>
      </w:r>
    </w:p>
    <w:p w14:paraId="67054F7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seasonsData.map(el =&gt; (</w:t>
      </w:r>
    </w:p>
    <w:p w14:paraId="51C78324"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SeasonButton</w:t>
      </w:r>
    </w:p>
    <w:p w14:paraId="6DFEEB45"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key={el.slug}</w:t>
      </w:r>
    </w:p>
    <w:p w14:paraId="6794A52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active={selectedSeason === el.id}</w:t>
      </w:r>
    </w:p>
    <w:p w14:paraId="4C91E44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onClick={() =&gt; setSelectedSeason(el.id)}</w:t>
      </w:r>
    </w:p>
    <w:p w14:paraId="13F02AD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gt;</w:t>
      </w:r>
    </w:p>
    <w:p w14:paraId="7FA8AE9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el.slug}</w:t>
      </w:r>
    </w:p>
    <w:p w14:paraId="053F601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SeasonButton&gt;</w:t>
      </w:r>
    </w:p>
    <w:p w14:paraId="6B569F95"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753504AC" w14:textId="77777777" w:rsidR="00186505" w:rsidRPr="00186505" w:rsidRDefault="00186505" w:rsidP="00186505">
      <w:pPr>
        <w:spacing w:line="240" w:lineRule="auto"/>
        <w:jc w:val="both"/>
        <w:rPr>
          <w:sz w:val="24"/>
          <w:szCs w:val="24"/>
          <w:lang w:val="en-US"/>
        </w:rPr>
      </w:pPr>
      <w:r w:rsidRPr="00186505">
        <w:rPr>
          <w:sz w:val="24"/>
          <w:szCs w:val="24"/>
          <w:lang w:val="en-US"/>
        </w:rPr>
        <w:lastRenderedPageBreak/>
        <w:t xml:space="preserve">            &lt;/ChallengeSeasonsWrapper&gt;</w:t>
      </w:r>
    </w:p>
    <w:p w14:paraId="0E0129E8"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Grid&gt;</w:t>
      </w:r>
    </w:p>
    <w:p w14:paraId="5DB160A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div&gt;</w:t>
      </w:r>
    </w:p>
    <w:p w14:paraId="78D5C96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h2&gt;Таблицы:&lt;/h2&gt;</w:t>
      </w:r>
    </w:p>
    <w:p w14:paraId="3C9D1D8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SeasonTableGrid&gt;</w:t>
      </w:r>
    </w:p>
    <w:p w14:paraId="7281E60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tableData.map(table =&gt; (</w:t>
      </w:r>
    </w:p>
    <w:p w14:paraId="7C61B62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div style={{ background: 'var(--lightGray)' }}&gt;</w:t>
      </w:r>
    </w:p>
    <w:p w14:paraId="4B954DA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SeasonTableGridTemplate style={{ fontWeight: 700 }}&gt;</w:t>
      </w:r>
    </w:p>
    <w:p w14:paraId="39D00F8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lt;/span&gt;</w:t>
      </w:r>
    </w:p>
    <w:p w14:paraId="7DEF7E8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Команды&lt;/span&gt;</w:t>
      </w:r>
    </w:p>
    <w:p w14:paraId="67D724B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Object.values(table.total_keys).map(el =&gt; &lt;span&gt;{EventTableNameTranslations[el]}&lt;/span&gt;)}</w:t>
      </w:r>
    </w:p>
    <w:p w14:paraId="43A8688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SeasonTableGridTemplate&gt;</w:t>
      </w:r>
    </w:p>
    <w:p w14:paraId="2EBFF4E4"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table.standings_rows.map(row =&gt; (</w:t>
      </w:r>
    </w:p>
    <w:p w14:paraId="1522987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SeasonTableGridTemplate&gt;</w:t>
      </w:r>
    </w:p>
    <w:p w14:paraId="6B4095B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row.position}&lt;/span&gt;</w:t>
      </w:r>
    </w:p>
    <w:p w14:paraId="27BCE1C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w:t>
      </w:r>
    </w:p>
    <w:p w14:paraId="142D7338"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row.team.has_logo &amp;&amp; &lt;img src={row.team.logo} alt='logo' /&gt;}</w:t>
      </w:r>
    </w:p>
    <w:p w14:paraId="2EA9F779"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getTranslations(row.team)}</w:t>
      </w:r>
    </w:p>
    <w:p w14:paraId="4987A56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w:t>
      </w:r>
    </w:p>
    <w:p w14:paraId="73E19FC8"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row.fields.matches_total}&lt;/span&gt;</w:t>
      </w:r>
    </w:p>
    <w:p w14:paraId="31BBB86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row.fields.wins_total}&lt;/span&gt;</w:t>
      </w:r>
    </w:p>
    <w:p w14:paraId="099E7E9F"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row.fields.draws_total}&lt;/span&gt;</w:t>
      </w:r>
    </w:p>
    <w:p w14:paraId="206C518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row.fields.losses_total}&lt;/span&gt;</w:t>
      </w:r>
    </w:p>
    <w:p w14:paraId="767FC775"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row.fields.goals_total}&lt;/span&gt;</w:t>
      </w:r>
    </w:p>
    <w:p w14:paraId="1F13CE8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row.fields.points_total}&lt;/span&gt;</w:t>
      </w:r>
    </w:p>
    <w:p w14:paraId="55E7418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SeasonTableGridTemplate&gt;</w:t>
      </w:r>
    </w:p>
    <w:p w14:paraId="23C89C4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621FFBE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div&gt;</w:t>
      </w:r>
    </w:p>
    <w:p w14:paraId="00108C6B"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15E785C4"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SeasonTableGrid&gt;</w:t>
      </w:r>
    </w:p>
    <w:p w14:paraId="6E03801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div&gt;</w:t>
      </w:r>
    </w:p>
    <w:p w14:paraId="1755588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FlexContainer fd="column" ai="flex-start" jc="center" rg="10px" style={{ width: '100%', marginTop: '28px'}}&gt;</w:t>
      </w:r>
    </w:p>
    <w:p w14:paraId="4031EB9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FlexContainer fd="column" ai="flex-start" jc="center" rg="10px" style={{ width: '100%', padding: '5px', background: '#f4f6fa', color: '#212529'}}&gt;</w:t>
      </w:r>
    </w:p>
    <w:p w14:paraId="5628C53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h2 style={{ borderBottom: '1px solid var(--midGray)', width: '100%', textAlign: 'center'}}&gt;Данные турнира:&lt;/h2&gt;</w:t>
      </w:r>
    </w:p>
    <w:p w14:paraId="7521DCD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 jc="space-between" ai="center"&gt;</w:t>
      </w:r>
    </w:p>
    <w:p w14:paraId="2F22F1FD" w14:textId="77777777" w:rsidR="00186505" w:rsidRPr="00186505" w:rsidRDefault="00186505" w:rsidP="00186505">
      <w:pPr>
        <w:spacing w:line="240" w:lineRule="auto"/>
        <w:jc w:val="both"/>
        <w:rPr>
          <w:sz w:val="24"/>
          <w:szCs w:val="24"/>
        </w:rPr>
      </w:pPr>
      <w:r w:rsidRPr="00186505">
        <w:rPr>
          <w:sz w:val="24"/>
          <w:szCs w:val="24"/>
          <w:lang w:val="en-US"/>
        </w:rPr>
        <w:t xml:space="preserve">                    </w:t>
      </w:r>
      <w:r w:rsidRPr="00186505">
        <w:rPr>
          <w:sz w:val="24"/>
          <w:szCs w:val="24"/>
        </w:rPr>
        <w:t>&lt;</w:t>
      </w:r>
      <w:r w:rsidRPr="00186505">
        <w:rPr>
          <w:sz w:val="24"/>
          <w:szCs w:val="24"/>
          <w:lang w:val="en-US"/>
        </w:rPr>
        <w:t>span</w:t>
      </w:r>
      <w:r w:rsidRPr="00186505">
        <w:rPr>
          <w:sz w:val="24"/>
          <w:szCs w:val="24"/>
        </w:rPr>
        <w:t>&gt;Голов в среднем&lt;/</w:t>
      </w:r>
      <w:r w:rsidRPr="00186505">
        <w:rPr>
          <w:sz w:val="24"/>
          <w:szCs w:val="24"/>
          <w:lang w:val="en-US"/>
        </w:rPr>
        <w:t>span</w:t>
      </w:r>
      <w:r w:rsidRPr="00186505">
        <w:rPr>
          <w:sz w:val="24"/>
          <w:szCs w:val="24"/>
        </w:rPr>
        <w:t>&gt;</w:t>
      </w:r>
    </w:p>
    <w:p w14:paraId="6AAA395F" w14:textId="77777777" w:rsidR="00186505" w:rsidRPr="00186505" w:rsidRDefault="00186505" w:rsidP="00186505">
      <w:pPr>
        <w:spacing w:line="240" w:lineRule="auto"/>
        <w:jc w:val="both"/>
        <w:rPr>
          <w:sz w:val="24"/>
          <w:szCs w:val="24"/>
          <w:lang w:val="en-US"/>
        </w:rPr>
      </w:pPr>
      <w:r w:rsidRPr="00186505">
        <w:rPr>
          <w:sz w:val="24"/>
          <w:szCs w:val="24"/>
        </w:rPr>
        <w:t xml:space="preserve">                    </w:t>
      </w:r>
      <w:r w:rsidRPr="00186505">
        <w:rPr>
          <w:sz w:val="24"/>
          <w:szCs w:val="24"/>
          <w:lang w:val="en-US"/>
        </w:rPr>
        <w:t>&lt;span&gt;2.34&lt;/span&gt;</w:t>
      </w:r>
    </w:p>
    <w:p w14:paraId="1F67CFC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gt;</w:t>
      </w:r>
    </w:p>
    <w:p w14:paraId="6C9AA5B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 jc="space-between" ai="center"&gt;</w:t>
      </w:r>
    </w:p>
    <w:p w14:paraId="03D5101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Побед хозяев&lt;/span&gt;</w:t>
      </w:r>
    </w:p>
    <w:p w14:paraId="1FD7005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32%&lt;/span&gt;</w:t>
      </w:r>
    </w:p>
    <w:p w14:paraId="16342BF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gt;</w:t>
      </w:r>
    </w:p>
    <w:p w14:paraId="6A86BAC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 jc="space-between" ai="center"&gt;</w:t>
      </w:r>
    </w:p>
    <w:p w14:paraId="4DB94D2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Ничьих&lt;/span&gt;</w:t>
      </w:r>
    </w:p>
    <w:p w14:paraId="58D17C4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27%&lt;/span&gt;</w:t>
      </w:r>
    </w:p>
    <w:p w14:paraId="77988E18"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gt;</w:t>
      </w:r>
    </w:p>
    <w:p w14:paraId="32902FA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 jc="space-between" ai="center"&gt;</w:t>
      </w:r>
    </w:p>
    <w:p w14:paraId="6081A43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an&gt;Побед гостей&lt;/span&gt;</w:t>
      </w:r>
    </w:p>
    <w:p w14:paraId="6884A2F2" w14:textId="77777777" w:rsidR="00186505" w:rsidRPr="00186505" w:rsidRDefault="00186505" w:rsidP="00186505">
      <w:pPr>
        <w:spacing w:line="240" w:lineRule="auto"/>
        <w:jc w:val="both"/>
        <w:rPr>
          <w:sz w:val="24"/>
          <w:szCs w:val="24"/>
          <w:lang w:val="en-US"/>
        </w:rPr>
      </w:pPr>
      <w:r w:rsidRPr="00186505">
        <w:rPr>
          <w:sz w:val="24"/>
          <w:szCs w:val="24"/>
          <w:lang w:val="en-US"/>
        </w:rPr>
        <w:lastRenderedPageBreak/>
        <w:t xml:space="preserve">                    &lt;span&gt;41%&lt;/span&gt;</w:t>
      </w:r>
    </w:p>
    <w:p w14:paraId="436C122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gt;</w:t>
      </w:r>
    </w:p>
    <w:p w14:paraId="24004B44"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 jc="space-between" ai="center"&gt;</w:t>
      </w:r>
    </w:p>
    <w:p w14:paraId="3A5429EC" w14:textId="77777777" w:rsidR="00186505" w:rsidRPr="00186505" w:rsidRDefault="00186505" w:rsidP="00186505">
      <w:pPr>
        <w:spacing w:line="240" w:lineRule="auto"/>
        <w:jc w:val="both"/>
        <w:rPr>
          <w:sz w:val="24"/>
          <w:szCs w:val="24"/>
        </w:rPr>
      </w:pPr>
      <w:r w:rsidRPr="00186505">
        <w:rPr>
          <w:sz w:val="24"/>
          <w:szCs w:val="24"/>
          <w:lang w:val="en-US"/>
        </w:rPr>
        <w:t xml:space="preserve">                    </w:t>
      </w:r>
      <w:r w:rsidRPr="00186505">
        <w:rPr>
          <w:sz w:val="24"/>
          <w:szCs w:val="24"/>
        </w:rPr>
        <w:t>&lt;</w:t>
      </w:r>
      <w:r w:rsidRPr="00186505">
        <w:rPr>
          <w:sz w:val="24"/>
          <w:szCs w:val="24"/>
          <w:lang w:val="en-US"/>
        </w:rPr>
        <w:t>span</w:t>
      </w:r>
      <w:r w:rsidRPr="00186505">
        <w:rPr>
          <w:sz w:val="24"/>
          <w:szCs w:val="24"/>
        </w:rPr>
        <w:t>&gt;Желтые карточки в среднем за матч&lt;/</w:t>
      </w:r>
      <w:r w:rsidRPr="00186505">
        <w:rPr>
          <w:sz w:val="24"/>
          <w:szCs w:val="24"/>
          <w:lang w:val="en-US"/>
        </w:rPr>
        <w:t>span</w:t>
      </w:r>
      <w:r w:rsidRPr="00186505">
        <w:rPr>
          <w:sz w:val="24"/>
          <w:szCs w:val="24"/>
        </w:rPr>
        <w:t>&gt;</w:t>
      </w:r>
    </w:p>
    <w:p w14:paraId="49D921BE" w14:textId="77777777" w:rsidR="00186505" w:rsidRPr="00186505" w:rsidRDefault="00186505" w:rsidP="00186505">
      <w:pPr>
        <w:spacing w:line="240" w:lineRule="auto"/>
        <w:jc w:val="both"/>
        <w:rPr>
          <w:sz w:val="24"/>
          <w:szCs w:val="24"/>
          <w:lang w:val="en-US"/>
        </w:rPr>
      </w:pPr>
      <w:r w:rsidRPr="00186505">
        <w:rPr>
          <w:sz w:val="24"/>
          <w:szCs w:val="24"/>
        </w:rPr>
        <w:t xml:space="preserve">                    </w:t>
      </w:r>
      <w:r w:rsidRPr="00186505">
        <w:rPr>
          <w:sz w:val="24"/>
          <w:szCs w:val="24"/>
          <w:lang w:val="en-US"/>
        </w:rPr>
        <w:t>&lt;span&gt;3.90&lt;/span&gt;</w:t>
      </w:r>
    </w:p>
    <w:p w14:paraId="29F05C2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gt;</w:t>
      </w:r>
    </w:p>
    <w:p w14:paraId="050C0DC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 jc="space-between" ai="center"&gt;</w:t>
      </w:r>
    </w:p>
    <w:p w14:paraId="3A784076" w14:textId="77777777" w:rsidR="00186505" w:rsidRPr="00186505" w:rsidRDefault="00186505" w:rsidP="00186505">
      <w:pPr>
        <w:spacing w:line="240" w:lineRule="auto"/>
        <w:jc w:val="both"/>
        <w:rPr>
          <w:sz w:val="24"/>
          <w:szCs w:val="24"/>
        </w:rPr>
      </w:pPr>
      <w:r w:rsidRPr="00186505">
        <w:rPr>
          <w:sz w:val="24"/>
          <w:szCs w:val="24"/>
          <w:lang w:val="en-US"/>
        </w:rPr>
        <w:t xml:space="preserve">                    </w:t>
      </w:r>
      <w:r w:rsidRPr="00186505">
        <w:rPr>
          <w:sz w:val="24"/>
          <w:szCs w:val="24"/>
        </w:rPr>
        <w:t>&lt;</w:t>
      </w:r>
      <w:r w:rsidRPr="00186505">
        <w:rPr>
          <w:sz w:val="24"/>
          <w:szCs w:val="24"/>
          <w:lang w:val="en-US"/>
        </w:rPr>
        <w:t>span</w:t>
      </w:r>
      <w:r w:rsidRPr="00186505">
        <w:rPr>
          <w:sz w:val="24"/>
          <w:szCs w:val="24"/>
        </w:rPr>
        <w:t>&gt;Красные карточки в среднем за матч&lt;/</w:t>
      </w:r>
      <w:r w:rsidRPr="00186505">
        <w:rPr>
          <w:sz w:val="24"/>
          <w:szCs w:val="24"/>
          <w:lang w:val="en-US"/>
        </w:rPr>
        <w:t>span</w:t>
      </w:r>
      <w:r w:rsidRPr="00186505">
        <w:rPr>
          <w:sz w:val="24"/>
          <w:szCs w:val="24"/>
        </w:rPr>
        <w:t>&gt;</w:t>
      </w:r>
    </w:p>
    <w:p w14:paraId="324DD42C" w14:textId="77777777" w:rsidR="00186505" w:rsidRPr="00186505" w:rsidRDefault="00186505" w:rsidP="00186505">
      <w:pPr>
        <w:spacing w:line="240" w:lineRule="auto"/>
        <w:jc w:val="both"/>
        <w:rPr>
          <w:sz w:val="24"/>
          <w:szCs w:val="24"/>
          <w:lang w:val="en-US"/>
        </w:rPr>
      </w:pPr>
      <w:r w:rsidRPr="00186505">
        <w:rPr>
          <w:sz w:val="24"/>
          <w:szCs w:val="24"/>
        </w:rPr>
        <w:t xml:space="preserve">                    </w:t>
      </w:r>
      <w:r w:rsidRPr="00186505">
        <w:rPr>
          <w:sz w:val="24"/>
          <w:szCs w:val="24"/>
          <w:lang w:val="en-US"/>
        </w:rPr>
        <w:t>&lt;span&gt;0.10&lt;/span&gt;</w:t>
      </w:r>
    </w:p>
    <w:p w14:paraId="6ED165A3"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InfoDataFlex&gt;</w:t>
      </w:r>
    </w:p>
    <w:p w14:paraId="72350D4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FlexContainer&gt;</w:t>
      </w:r>
    </w:p>
    <w:p w14:paraId="784A7E4E"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div style={{ backgroundColor: 'rgba(0,0,0,0.2)', backdropFilter: 'blur(15px)', height: '100%'}}&gt;</w:t>
      </w:r>
    </w:p>
    <w:p w14:paraId="5CDC74B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h2 style={{ background: 'var(--lightGray)', textAlign: 'center', color: '#353535'}}&gt;</w:t>
      </w:r>
    </w:p>
    <w:p w14:paraId="107760F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События турнира:</w:t>
      </w:r>
    </w:p>
    <w:p w14:paraId="4ED073B8"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h2&gt;</w:t>
      </w:r>
    </w:p>
    <w:p w14:paraId="2DF4415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eventsData.map(el =&gt; &lt;EventItem event={el} key={el.id}/&gt;)}</w:t>
      </w:r>
    </w:p>
    <w:p w14:paraId="0E7ABAB6"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div&gt;</w:t>
      </w:r>
    </w:p>
    <w:p w14:paraId="15599C61"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FlexContainer&gt;</w:t>
      </w:r>
    </w:p>
    <w:p w14:paraId="29D0FAE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Grid&gt;</w:t>
      </w:r>
    </w:p>
    <w:p w14:paraId="513706BA"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ChallengeWrapper&gt;</w:t>
      </w:r>
    </w:p>
    <w:p w14:paraId="4709E2FD"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 : (</w:t>
      </w:r>
    </w:p>
    <w:p w14:paraId="6155E072"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Spinner width='50' /&gt;</w:t>
      </w:r>
    </w:p>
    <w:p w14:paraId="36905BC4"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5B1D4CB0"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Box&gt;</w:t>
      </w:r>
    </w:p>
    <w:p w14:paraId="0E13D7A7"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lt;/Modal&gt;</w:t>
      </w:r>
    </w:p>
    <w:p w14:paraId="2A44E1BC" w14:textId="77777777" w:rsidR="00186505" w:rsidRPr="00186505" w:rsidRDefault="00186505" w:rsidP="00186505">
      <w:pPr>
        <w:spacing w:line="240" w:lineRule="auto"/>
        <w:jc w:val="both"/>
        <w:rPr>
          <w:sz w:val="24"/>
          <w:szCs w:val="24"/>
          <w:lang w:val="en-US"/>
        </w:rPr>
      </w:pPr>
      <w:r w:rsidRPr="00186505">
        <w:rPr>
          <w:sz w:val="24"/>
          <w:szCs w:val="24"/>
          <w:lang w:val="en-US"/>
        </w:rPr>
        <w:t xml:space="preserve">  );</w:t>
      </w:r>
    </w:p>
    <w:p w14:paraId="2F94A863" w14:textId="77777777" w:rsidR="00186505" w:rsidRPr="00186505" w:rsidRDefault="00186505" w:rsidP="00186505">
      <w:pPr>
        <w:spacing w:line="240" w:lineRule="auto"/>
        <w:jc w:val="both"/>
        <w:rPr>
          <w:sz w:val="24"/>
          <w:szCs w:val="24"/>
          <w:lang w:val="en-US"/>
        </w:rPr>
      </w:pPr>
      <w:r w:rsidRPr="00186505">
        <w:rPr>
          <w:sz w:val="24"/>
          <w:szCs w:val="24"/>
          <w:lang w:val="en-US"/>
        </w:rPr>
        <w:t>};</w:t>
      </w:r>
    </w:p>
    <w:p w14:paraId="750CB58E" w14:textId="77777777" w:rsidR="00186505" w:rsidRPr="00186505" w:rsidRDefault="00186505" w:rsidP="00186505">
      <w:pPr>
        <w:spacing w:line="240" w:lineRule="auto"/>
        <w:ind w:firstLine="0"/>
        <w:jc w:val="both"/>
        <w:rPr>
          <w:sz w:val="24"/>
          <w:szCs w:val="24"/>
          <w:lang w:val="en-US"/>
        </w:rPr>
      </w:pPr>
    </w:p>
    <w:p w14:paraId="7981EAA1" w14:textId="039DEF64" w:rsidR="00186505" w:rsidRDefault="00186505" w:rsidP="00186505">
      <w:pPr>
        <w:spacing w:line="240" w:lineRule="auto"/>
        <w:jc w:val="both"/>
        <w:rPr>
          <w:b/>
          <w:sz w:val="24"/>
          <w:szCs w:val="24"/>
          <w:lang w:val="en-US"/>
        </w:rPr>
      </w:pPr>
      <w:r w:rsidRPr="00186505">
        <w:rPr>
          <w:sz w:val="24"/>
          <w:szCs w:val="24"/>
          <w:lang w:val="en-US"/>
        </w:rPr>
        <w:t>export default ChallengeModal;</w:t>
      </w:r>
      <w:r w:rsidRPr="00186505">
        <w:rPr>
          <w:b/>
          <w:sz w:val="24"/>
          <w:szCs w:val="24"/>
          <w:lang w:val="en-US"/>
        </w:rPr>
        <w:tab/>
      </w:r>
    </w:p>
    <w:p w14:paraId="3ED0DA51" w14:textId="77777777" w:rsidR="00186505" w:rsidRDefault="00186505" w:rsidP="00186505">
      <w:pPr>
        <w:spacing w:line="240" w:lineRule="auto"/>
        <w:jc w:val="both"/>
        <w:rPr>
          <w:b/>
          <w:sz w:val="28"/>
          <w:szCs w:val="24"/>
          <w:lang w:val="en-US"/>
        </w:rPr>
      </w:pPr>
    </w:p>
    <w:p w14:paraId="6D5429B8" w14:textId="5DAA4FF4" w:rsidR="00186505" w:rsidRDefault="00186505" w:rsidP="00186505">
      <w:pPr>
        <w:spacing w:line="240" w:lineRule="auto"/>
        <w:jc w:val="both"/>
        <w:rPr>
          <w:b/>
          <w:sz w:val="28"/>
          <w:szCs w:val="24"/>
          <w:lang w:val="en-US"/>
        </w:rPr>
      </w:pPr>
      <w:r>
        <w:rPr>
          <w:b/>
          <w:sz w:val="28"/>
          <w:szCs w:val="24"/>
          <w:lang w:val="en-US"/>
        </w:rPr>
        <w:t>Common.styled.ts</w:t>
      </w:r>
    </w:p>
    <w:p w14:paraId="0676A627" w14:textId="77777777" w:rsidR="00186505" w:rsidRPr="00186505" w:rsidRDefault="00186505" w:rsidP="00186505">
      <w:pPr>
        <w:spacing w:line="240" w:lineRule="auto"/>
        <w:jc w:val="both"/>
        <w:rPr>
          <w:sz w:val="24"/>
          <w:lang w:val="en-US"/>
        </w:rPr>
      </w:pPr>
      <w:r w:rsidRPr="00186505">
        <w:rPr>
          <w:sz w:val="24"/>
          <w:lang w:val="en-US"/>
        </w:rPr>
        <w:t>import styled from 'styled-components';</w:t>
      </w:r>
    </w:p>
    <w:p w14:paraId="10D0E3FD" w14:textId="77777777" w:rsidR="00186505" w:rsidRPr="00186505" w:rsidRDefault="00186505" w:rsidP="00186505">
      <w:pPr>
        <w:spacing w:line="240" w:lineRule="auto"/>
        <w:jc w:val="both"/>
        <w:rPr>
          <w:sz w:val="24"/>
          <w:lang w:val="en-US"/>
        </w:rPr>
      </w:pPr>
    </w:p>
    <w:p w14:paraId="38C70EC4" w14:textId="77777777" w:rsidR="00186505" w:rsidRPr="00186505" w:rsidRDefault="00186505" w:rsidP="00186505">
      <w:pPr>
        <w:spacing w:line="240" w:lineRule="auto"/>
        <w:jc w:val="both"/>
        <w:rPr>
          <w:sz w:val="24"/>
          <w:lang w:val="en-US"/>
        </w:rPr>
      </w:pPr>
      <w:r w:rsidRPr="00186505">
        <w:rPr>
          <w:sz w:val="24"/>
          <w:lang w:val="en-US"/>
        </w:rPr>
        <w:t>export const FlexContainer = styled.div&lt;{ jc?: string; ai?: string, cg?: string; fd?: string; rg?: string; }&gt;`</w:t>
      </w:r>
    </w:p>
    <w:p w14:paraId="478E5556" w14:textId="77777777" w:rsidR="00186505" w:rsidRPr="00186505" w:rsidRDefault="00186505" w:rsidP="00186505">
      <w:pPr>
        <w:spacing w:line="240" w:lineRule="auto"/>
        <w:jc w:val="both"/>
        <w:rPr>
          <w:sz w:val="24"/>
          <w:lang w:val="en-US"/>
        </w:rPr>
      </w:pPr>
      <w:r w:rsidRPr="00186505">
        <w:rPr>
          <w:sz w:val="24"/>
          <w:lang w:val="en-US"/>
        </w:rPr>
        <w:t xml:space="preserve">  display: flex;</w:t>
      </w:r>
    </w:p>
    <w:p w14:paraId="3A6C9FCE" w14:textId="77777777" w:rsidR="00186505" w:rsidRPr="00186505" w:rsidRDefault="00186505" w:rsidP="00186505">
      <w:pPr>
        <w:spacing w:line="240" w:lineRule="auto"/>
        <w:jc w:val="both"/>
        <w:rPr>
          <w:sz w:val="24"/>
          <w:lang w:val="en-US"/>
        </w:rPr>
      </w:pPr>
      <w:r w:rsidRPr="00186505">
        <w:rPr>
          <w:sz w:val="24"/>
          <w:lang w:val="en-US"/>
        </w:rPr>
        <w:t xml:space="preserve">  justify-content: ${props =&gt; props.jc};</w:t>
      </w:r>
    </w:p>
    <w:p w14:paraId="743B7A53" w14:textId="77777777" w:rsidR="00186505" w:rsidRPr="00186505" w:rsidRDefault="00186505" w:rsidP="00186505">
      <w:pPr>
        <w:spacing w:line="240" w:lineRule="auto"/>
        <w:jc w:val="both"/>
        <w:rPr>
          <w:sz w:val="24"/>
          <w:lang w:val="en-US"/>
        </w:rPr>
      </w:pPr>
      <w:r w:rsidRPr="00186505">
        <w:rPr>
          <w:sz w:val="24"/>
          <w:lang w:val="en-US"/>
        </w:rPr>
        <w:t xml:space="preserve">  align-items: ${props =&gt; props.ai};</w:t>
      </w:r>
    </w:p>
    <w:p w14:paraId="28D0AFD9" w14:textId="77777777" w:rsidR="00186505" w:rsidRPr="00186505" w:rsidRDefault="00186505" w:rsidP="00186505">
      <w:pPr>
        <w:spacing w:line="240" w:lineRule="auto"/>
        <w:jc w:val="both"/>
        <w:rPr>
          <w:sz w:val="24"/>
          <w:lang w:val="en-US"/>
        </w:rPr>
      </w:pPr>
      <w:r w:rsidRPr="00186505">
        <w:rPr>
          <w:sz w:val="24"/>
          <w:lang w:val="en-US"/>
        </w:rPr>
        <w:t xml:space="preserve">  column-gap: ${props =&gt; props.cg};</w:t>
      </w:r>
    </w:p>
    <w:p w14:paraId="68F6EEAC" w14:textId="77777777" w:rsidR="00186505" w:rsidRPr="00186505" w:rsidRDefault="00186505" w:rsidP="00186505">
      <w:pPr>
        <w:spacing w:line="240" w:lineRule="auto"/>
        <w:jc w:val="both"/>
        <w:rPr>
          <w:sz w:val="24"/>
          <w:lang w:val="en-US"/>
        </w:rPr>
      </w:pPr>
      <w:r w:rsidRPr="00186505">
        <w:rPr>
          <w:sz w:val="24"/>
          <w:lang w:val="en-US"/>
        </w:rPr>
        <w:t xml:space="preserve">  row-gap: ${props =&gt; props.rg};</w:t>
      </w:r>
    </w:p>
    <w:p w14:paraId="642F2A54" w14:textId="77777777" w:rsidR="00186505" w:rsidRPr="00186505" w:rsidRDefault="00186505" w:rsidP="00186505">
      <w:pPr>
        <w:spacing w:line="240" w:lineRule="auto"/>
        <w:jc w:val="both"/>
        <w:rPr>
          <w:sz w:val="24"/>
          <w:lang w:val="en-US"/>
        </w:rPr>
      </w:pPr>
      <w:r w:rsidRPr="00186505">
        <w:rPr>
          <w:sz w:val="24"/>
          <w:lang w:val="en-US"/>
        </w:rPr>
        <w:t xml:space="preserve">  flex-direction: ${props =&gt; props.fd || 'row'};</w:t>
      </w:r>
    </w:p>
    <w:p w14:paraId="0077BD4C" w14:textId="77777777" w:rsidR="00186505" w:rsidRPr="00186505" w:rsidRDefault="00186505" w:rsidP="00186505">
      <w:pPr>
        <w:spacing w:line="240" w:lineRule="auto"/>
        <w:jc w:val="both"/>
        <w:rPr>
          <w:sz w:val="24"/>
          <w:lang w:val="en-US"/>
        </w:rPr>
      </w:pPr>
      <w:r w:rsidRPr="00186505">
        <w:rPr>
          <w:sz w:val="24"/>
          <w:lang w:val="en-US"/>
        </w:rPr>
        <w:t>`;</w:t>
      </w:r>
    </w:p>
    <w:p w14:paraId="0CA5CBDA" w14:textId="77777777" w:rsidR="00186505" w:rsidRPr="00186505" w:rsidRDefault="00186505" w:rsidP="00186505">
      <w:pPr>
        <w:spacing w:line="240" w:lineRule="auto"/>
        <w:jc w:val="both"/>
        <w:rPr>
          <w:sz w:val="24"/>
          <w:lang w:val="en-US"/>
        </w:rPr>
      </w:pPr>
    </w:p>
    <w:p w14:paraId="4F8A295C" w14:textId="77777777" w:rsidR="00186505" w:rsidRPr="00186505" w:rsidRDefault="00186505" w:rsidP="00186505">
      <w:pPr>
        <w:spacing w:line="240" w:lineRule="auto"/>
        <w:jc w:val="both"/>
        <w:rPr>
          <w:sz w:val="24"/>
          <w:lang w:val="en-US"/>
        </w:rPr>
      </w:pPr>
      <w:r w:rsidRPr="00186505">
        <w:rPr>
          <w:sz w:val="24"/>
          <w:lang w:val="en-US"/>
        </w:rPr>
        <w:t>export const Divider = styled.div`</w:t>
      </w:r>
    </w:p>
    <w:p w14:paraId="0261987D" w14:textId="77777777" w:rsidR="00186505" w:rsidRPr="00186505" w:rsidRDefault="00186505" w:rsidP="00186505">
      <w:pPr>
        <w:spacing w:line="240" w:lineRule="auto"/>
        <w:jc w:val="both"/>
        <w:rPr>
          <w:sz w:val="24"/>
          <w:lang w:val="en-US"/>
        </w:rPr>
      </w:pPr>
      <w:r w:rsidRPr="00186505">
        <w:rPr>
          <w:sz w:val="24"/>
          <w:lang w:val="en-US"/>
        </w:rPr>
        <w:t xml:space="preserve">  width: 2px;</w:t>
      </w:r>
    </w:p>
    <w:p w14:paraId="752397F9" w14:textId="77777777" w:rsidR="00186505" w:rsidRPr="00186505" w:rsidRDefault="00186505" w:rsidP="00186505">
      <w:pPr>
        <w:spacing w:line="240" w:lineRule="auto"/>
        <w:jc w:val="both"/>
        <w:rPr>
          <w:sz w:val="24"/>
          <w:lang w:val="en-US"/>
        </w:rPr>
      </w:pPr>
      <w:r w:rsidRPr="00186505">
        <w:rPr>
          <w:sz w:val="24"/>
          <w:lang w:val="en-US"/>
        </w:rPr>
        <w:t xml:space="preserve">  height: 100%;</w:t>
      </w:r>
    </w:p>
    <w:p w14:paraId="718A1DDF" w14:textId="77777777" w:rsidR="00186505" w:rsidRPr="00186505" w:rsidRDefault="00186505" w:rsidP="00186505">
      <w:pPr>
        <w:spacing w:line="240" w:lineRule="auto"/>
        <w:jc w:val="both"/>
        <w:rPr>
          <w:sz w:val="24"/>
          <w:lang w:val="en-US"/>
        </w:rPr>
      </w:pPr>
      <w:r w:rsidRPr="00186505">
        <w:rPr>
          <w:sz w:val="24"/>
          <w:lang w:val="en-US"/>
        </w:rPr>
        <w:t xml:space="preserve">  background-color: var(--darkBlue);</w:t>
      </w:r>
    </w:p>
    <w:p w14:paraId="4114FFE8" w14:textId="5AA8F2DD" w:rsidR="00186505" w:rsidRDefault="00186505" w:rsidP="00186505">
      <w:pPr>
        <w:spacing w:line="240" w:lineRule="auto"/>
        <w:jc w:val="both"/>
        <w:rPr>
          <w:sz w:val="24"/>
          <w:lang w:val="en-US"/>
        </w:rPr>
      </w:pPr>
      <w:r w:rsidRPr="00186505">
        <w:rPr>
          <w:sz w:val="24"/>
          <w:lang w:val="en-US"/>
        </w:rPr>
        <w:t>`;</w:t>
      </w:r>
    </w:p>
    <w:p w14:paraId="1028B076" w14:textId="77777777" w:rsidR="00186505" w:rsidRDefault="00186505" w:rsidP="00186505">
      <w:pPr>
        <w:spacing w:line="240" w:lineRule="auto"/>
        <w:jc w:val="both"/>
        <w:rPr>
          <w:b/>
          <w:sz w:val="28"/>
          <w:lang w:val="en-US"/>
        </w:rPr>
      </w:pPr>
    </w:p>
    <w:p w14:paraId="04065904" w14:textId="77777777" w:rsidR="00186505" w:rsidRDefault="00186505" w:rsidP="00186505">
      <w:pPr>
        <w:spacing w:line="240" w:lineRule="auto"/>
        <w:jc w:val="both"/>
        <w:rPr>
          <w:b/>
          <w:sz w:val="28"/>
          <w:lang w:val="en-US"/>
        </w:rPr>
      </w:pPr>
    </w:p>
    <w:p w14:paraId="74E2FC28" w14:textId="112E70A5" w:rsidR="00186505" w:rsidRDefault="00186505" w:rsidP="00186505">
      <w:pPr>
        <w:spacing w:line="240" w:lineRule="auto"/>
        <w:jc w:val="both"/>
        <w:rPr>
          <w:b/>
          <w:sz w:val="28"/>
          <w:lang w:val="en-US"/>
        </w:rPr>
      </w:pPr>
      <w:r>
        <w:rPr>
          <w:b/>
          <w:sz w:val="28"/>
          <w:lang w:val="en-US"/>
        </w:rPr>
        <w:lastRenderedPageBreak/>
        <w:t>CountDownTimer.tsx</w:t>
      </w:r>
    </w:p>
    <w:p w14:paraId="31D27EE5" w14:textId="77777777" w:rsidR="00186505" w:rsidRPr="00186505" w:rsidRDefault="00186505" w:rsidP="00186505">
      <w:pPr>
        <w:spacing w:line="240" w:lineRule="auto"/>
        <w:jc w:val="both"/>
        <w:rPr>
          <w:sz w:val="24"/>
          <w:lang w:val="en-US"/>
        </w:rPr>
      </w:pPr>
      <w:r w:rsidRPr="00186505">
        <w:rPr>
          <w:sz w:val="24"/>
          <w:lang w:val="en-US"/>
        </w:rPr>
        <w:t>import { FC, useCallback, useEffect, useRef, useState } from 'react';</w:t>
      </w:r>
    </w:p>
    <w:p w14:paraId="735AE21E" w14:textId="77777777" w:rsidR="00186505" w:rsidRPr="00186505" w:rsidRDefault="00186505" w:rsidP="00186505">
      <w:pPr>
        <w:spacing w:line="240" w:lineRule="auto"/>
        <w:jc w:val="both"/>
        <w:rPr>
          <w:sz w:val="24"/>
          <w:lang w:val="en-US"/>
        </w:rPr>
      </w:pPr>
      <w:r w:rsidRPr="00186505">
        <w:rPr>
          <w:sz w:val="24"/>
          <w:lang w:val="en-US"/>
        </w:rPr>
        <w:t>import moment from 'moment';</w:t>
      </w:r>
    </w:p>
    <w:p w14:paraId="00A18B51" w14:textId="77777777" w:rsidR="00186505" w:rsidRPr="00186505" w:rsidRDefault="00186505" w:rsidP="00186505">
      <w:pPr>
        <w:spacing w:line="240" w:lineRule="auto"/>
        <w:jc w:val="both"/>
        <w:rPr>
          <w:sz w:val="24"/>
          <w:lang w:val="en-US"/>
        </w:rPr>
      </w:pPr>
      <w:r w:rsidRPr="00186505">
        <w:rPr>
          <w:sz w:val="24"/>
          <w:lang w:val="en-US"/>
        </w:rPr>
        <w:t>const calculateDuration = eventTime =&gt; moment.duration(Math.max(eventTime - (moment().valueOf()), 0));</w:t>
      </w:r>
    </w:p>
    <w:p w14:paraId="506A63FD" w14:textId="77777777" w:rsidR="00186505" w:rsidRPr="00186505" w:rsidRDefault="00186505" w:rsidP="00186505">
      <w:pPr>
        <w:spacing w:line="240" w:lineRule="auto"/>
        <w:jc w:val="both"/>
        <w:rPr>
          <w:sz w:val="24"/>
          <w:lang w:val="en-US"/>
        </w:rPr>
      </w:pPr>
    </w:p>
    <w:p w14:paraId="1C8AB848" w14:textId="77777777" w:rsidR="00186505" w:rsidRPr="00186505" w:rsidRDefault="00186505" w:rsidP="00186505">
      <w:pPr>
        <w:spacing w:line="240" w:lineRule="auto"/>
        <w:jc w:val="both"/>
        <w:rPr>
          <w:sz w:val="24"/>
          <w:lang w:val="en-US"/>
        </w:rPr>
      </w:pPr>
      <w:r w:rsidRPr="00186505">
        <w:rPr>
          <w:sz w:val="24"/>
          <w:lang w:val="en-US"/>
        </w:rPr>
        <w:t>const CountDownTimer: FC&lt;{ eventTime: number, interval: number }&gt; = ({ eventTime, interval }) =&gt; {</w:t>
      </w:r>
    </w:p>
    <w:p w14:paraId="10CC5928" w14:textId="77777777" w:rsidR="00186505" w:rsidRPr="00186505" w:rsidRDefault="00186505" w:rsidP="00186505">
      <w:pPr>
        <w:spacing w:line="240" w:lineRule="auto"/>
        <w:jc w:val="both"/>
        <w:rPr>
          <w:sz w:val="24"/>
          <w:lang w:val="en-US"/>
        </w:rPr>
      </w:pPr>
      <w:r w:rsidRPr="00186505">
        <w:rPr>
          <w:sz w:val="24"/>
          <w:lang w:val="en-US"/>
        </w:rPr>
        <w:t xml:space="preserve">  const [duration, setDuration] = useState(calculateDuration(eventTime));</w:t>
      </w:r>
    </w:p>
    <w:p w14:paraId="0A851373" w14:textId="77777777" w:rsidR="00186505" w:rsidRPr="00186505" w:rsidRDefault="00186505" w:rsidP="00186505">
      <w:pPr>
        <w:spacing w:line="240" w:lineRule="auto"/>
        <w:jc w:val="both"/>
        <w:rPr>
          <w:sz w:val="24"/>
          <w:lang w:val="en-US"/>
        </w:rPr>
      </w:pPr>
      <w:r w:rsidRPr="00186505">
        <w:rPr>
          <w:sz w:val="24"/>
          <w:lang w:val="en-US"/>
        </w:rPr>
        <w:t xml:space="preserve">  const timerRef = useRef(0);</w:t>
      </w:r>
    </w:p>
    <w:p w14:paraId="2E47D3EF" w14:textId="77777777" w:rsidR="00186505" w:rsidRPr="00186505" w:rsidRDefault="00186505" w:rsidP="00186505">
      <w:pPr>
        <w:spacing w:line="240" w:lineRule="auto"/>
        <w:jc w:val="both"/>
        <w:rPr>
          <w:sz w:val="24"/>
          <w:lang w:val="en-US"/>
        </w:rPr>
      </w:pPr>
      <w:r w:rsidRPr="00186505">
        <w:rPr>
          <w:sz w:val="24"/>
          <w:lang w:val="en-US"/>
        </w:rPr>
        <w:t xml:space="preserve">  const timerCallback = useCallback(() =&gt; {</w:t>
      </w:r>
    </w:p>
    <w:p w14:paraId="149A314C" w14:textId="77777777" w:rsidR="00186505" w:rsidRPr="00186505" w:rsidRDefault="00186505" w:rsidP="00186505">
      <w:pPr>
        <w:spacing w:line="240" w:lineRule="auto"/>
        <w:jc w:val="both"/>
        <w:rPr>
          <w:sz w:val="24"/>
          <w:lang w:val="en-US"/>
        </w:rPr>
      </w:pPr>
      <w:r w:rsidRPr="00186505">
        <w:rPr>
          <w:sz w:val="24"/>
          <w:lang w:val="en-US"/>
        </w:rPr>
        <w:t xml:space="preserve">    setDuration(calculateDuration(eventTime));</w:t>
      </w:r>
    </w:p>
    <w:p w14:paraId="7A61F04C" w14:textId="77777777" w:rsidR="00186505" w:rsidRPr="00186505" w:rsidRDefault="00186505" w:rsidP="00186505">
      <w:pPr>
        <w:spacing w:line="240" w:lineRule="auto"/>
        <w:jc w:val="both"/>
        <w:rPr>
          <w:sz w:val="24"/>
          <w:lang w:val="en-US"/>
        </w:rPr>
      </w:pPr>
      <w:r w:rsidRPr="00186505">
        <w:rPr>
          <w:sz w:val="24"/>
          <w:lang w:val="en-US"/>
        </w:rPr>
        <w:t xml:space="preserve">  }, [eventTime]);</w:t>
      </w:r>
    </w:p>
    <w:p w14:paraId="1A4C7C96" w14:textId="77777777" w:rsidR="00186505" w:rsidRPr="00186505" w:rsidRDefault="00186505" w:rsidP="00186505">
      <w:pPr>
        <w:spacing w:line="240" w:lineRule="auto"/>
        <w:jc w:val="both"/>
        <w:rPr>
          <w:sz w:val="24"/>
          <w:lang w:val="en-US"/>
        </w:rPr>
      </w:pPr>
    </w:p>
    <w:p w14:paraId="03544C68" w14:textId="77777777" w:rsidR="00186505" w:rsidRPr="00186505" w:rsidRDefault="00186505" w:rsidP="00186505">
      <w:pPr>
        <w:spacing w:line="240" w:lineRule="auto"/>
        <w:jc w:val="both"/>
        <w:rPr>
          <w:sz w:val="24"/>
          <w:lang w:val="en-US"/>
        </w:rPr>
      </w:pPr>
      <w:r w:rsidRPr="00186505">
        <w:rPr>
          <w:sz w:val="24"/>
          <w:lang w:val="en-US"/>
        </w:rPr>
        <w:t xml:space="preserve">  useEffect(() =&gt; {</w:t>
      </w:r>
    </w:p>
    <w:p w14:paraId="5403D0F3" w14:textId="77777777" w:rsidR="00186505" w:rsidRPr="00186505" w:rsidRDefault="00186505" w:rsidP="00186505">
      <w:pPr>
        <w:spacing w:line="240" w:lineRule="auto"/>
        <w:jc w:val="both"/>
        <w:rPr>
          <w:sz w:val="24"/>
          <w:lang w:val="en-US"/>
        </w:rPr>
      </w:pPr>
      <w:r w:rsidRPr="00186505">
        <w:rPr>
          <w:sz w:val="24"/>
          <w:lang w:val="en-US"/>
        </w:rPr>
        <w:t xml:space="preserve">    // eslint-disable-next-line @typescript-eslint/ban-ts-comment</w:t>
      </w:r>
    </w:p>
    <w:p w14:paraId="3173E9B3" w14:textId="77777777" w:rsidR="00186505" w:rsidRPr="00186505" w:rsidRDefault="00186505" w:rsidP="00186505">
      <w:pPr>
        <w:spacing w:line="240" w:lineRule="auto"/>
        <w:jc w:val="both"/>
        <w:rPr>
          <w:sz w:val="24"/>
          <w:lang w:val="en-US"/>
        </w:rPr>
      </w:pPr>
      <w:r w:rsidRPr="00186505">
        <w:rPr>
          <w:sz w:val="24"/>
          <w:lang w:val="en-US"/>
        </w:rPr>
        <w:t xml:space="preserve">    // @ts-ignore</w:t>
      </w:r>
    </w:p>
    <w:p w14:paraId="46D94654" w14:textId="77777777" w:rsidR="00186505" w:rsidRPr="00186505" w:rsidRDefault="00186505" w:rsidP="00186505">
      <w:pPr>
        <w:spacing w:line="240" w:lineRule="auto"/>
        <w:jc w:val="both"/>
        <w:rPr>
          <w:sz w:val="24"/>
          <w:lang w:val="en-US"/>
        </w:rPr>
      </w:pPr>
      <w:r w:rsidRPr="00186505">
        <w:rPr>
          <w:sz w:val="24"/>
          <w:lang w:val="en-US"/>
        </w:rPr>
        <w:t xml:space="preserve">    timerRef.current = setInterval(timerCallback, interval);</w:t>
      </w:r>
    </w:p>
    <w:p w14:paraId="186BD73D" w14:textId="77777777" w:rsidR="00186505" w:rsidRPr="00186505" w:rsidRDefault="00186505" w:rsidP="00186505">
      <w:pPr>
        <w:spacing w:line="240" w:lineRule="auto"/>
        <w:jc w:val="both"/>
        <w:rPr>
          <w:sz w:val="24"/>
          <w:lang w:val="en-US"/>
        </w:rPr>
      </w:pPr>
    </w:p>
    <w:p w14:paraId="7C2D0703" w14:textId="77777777" w:rsidR="00186505" w:rsidRPr="00186505" w:rsidRDefault="00186505" w:rsidP="00186505">
      <w:pPr>
        <w:spacing w:line="240" w:lineRule="auto"/>
        <w:jc w:val="both"/>
        <w:rPr>
          <w:sz w:val="24"/>
          <w:lang w:val="en-US"/>
        </w:rPr>
      </w:pPr>
      <w:r w:rsidRPr="00186505">
        <w:rPr>
          <w:sz w:val="24"/>
          <w:lang w:val="en-US"/>
        </w:rPr>
        <w:t xml:space="preserve">    return () =&gt; {</w:t>
      </w:r>
    </w:p>
    <w:p w14:paraId="667305B5" w14:textId="77777777" w:rsidR="00186505" w:rsidRPr="00186505" w:rsidRDefault="00186505" w:rsidP="00186505">
      <w:pPr>
        <w:spacing w:line="240" w:lineRule="auto"/>
        <w:jc w:val="both"/>
        <w:rPr>
          <w:sz w:val="24"/>
          <w:lang w:val="en-US"/>
        </w:rPr>
      </w:pPr>
      <w:r w:rsidRPr="00186505">
        <w:rPr>
          <w:sz w:val="24"/>
          <w:lang w:val="en-US"/>
        </w:rPr>
        <w:t xml:space="preserve">      clearInterval(timerRef.current);</w:t>
      </w:r>
    </w:p>
    <w:p w14:paraId="65AEE843" w14:textId="77777777" w:rsidR="00186505" w:rsidRPr="00186505" w:rsidRDefault="00186505" w:rsidP="00186505">
      <w:pPr>
        <w:spacing w:line="240" w:lineRule="auto"/>
        <w:jc w:val="both"/>
        <w:rPr>
          <w:sz w:val="24"/>
          <w:lang w:val="en-US"/>
        </w:rPr>
      </w:pPr>
      <w:r w:rsidRPr="00186505">
        <w:rPr>
          <w:sz w:val="24"/>
          <w:lang w:val="en-US"/>
        </w:rPr>
        <w:t xml:space="preserve">    };</w:t>
      </w:r>
    </w:p>
    <w:p w14:paraId="021147AF" w14:textId="77777777" w:rsidR="00186505" w:rsidRPr="00186505" w:rsidRDefault="00186505" w:rsidP="00186505">
      <w:pPr>
        <w:spacing w:line="240" w:lineRule="auto"/>
        <w:jc w:val="both"/>
        <w:rPr>
          <w:sz w:val="24"/>
          <w:lang w:val="en-US"/>
        </w:rPr>
      </w:pPr>
      <w:r w:rsidRPr="00186505">
        <w:rPr>
          <w:sz w:val="24"/>
          <w:lang w:val="en-US"/>
        </w:rPr>
        <w:t xml:space="preserve">  }, [eventTime, interval, timerCallback]);</w:t>
      </w:r>
    </w:p>
    <w:p w14:paraId="6BF7A2EB" w14:textId="77777777" w:rsidR="00186505" w:rsidRPr="00186505" w:rsidRDefault="00186505" w:rsidP="00186505">
      <w:pPr>
        <w:spacing w:line="240" w:lineRule="auto"/>
        <w:jc w:val="both"/>
        <w:rPr>
          <w:sz w:val="24"/>
          <w:lang w:val="en-US"/>
        </w:rPr>
      </w:pPr>
    </w:p>
    <w:p w14:paraId="163200DF" w14:textId="77777777" w:rsidR="00186505" w:rsidRPr="00186505" w:rsidRDefault="00186505" w:rsidP="00186505">
      <w:pPr>
        <w:spacing w:line="240" w:lineRule="auto"/>
        <w:jc w:val="both"/>
        <w:rPr>
          <w:sz w:val="24"/>
          <w:lang w:val="en-US"/>
        </w:rPr>
      </w:pPr>
      <w:r w:rsidRPr="00186505">
        <w:rPr>
          <w:sz w:val="24"/>
          <w:lang w:val="en-US"/>
        </w:rPr>
        <w:t xml:space="preserve">  return (</w:t>
      </w:r>
    </w:p>
    <w:p w14:paraId="175819FF" w14:textId="77777777" w:rsidR="00186505" w:rsidRPr="00186505" w:rsidRDefault="00186505" w:rsidP="00186505">
      <w:pPr>
        <w:spacing w:line="240" w:lineRule="auto"/>
        <w:jc w:val="both"/>
        <w:rPr>
          <w:sz w:val="24"/>
          <w:lang w:val="en-US"/>
        </w:rPr>
      </w:pPr>
      <w:r w:rsidRPr="00186505">
        <w:rPr>
          <w:sz w:val="24"/>
          <w:lang w:val="en-US"/>
        </w:rPr>
        <w:t xml:space="preserve">    &lt;div&gt;</w:t>
      </w:r>
    </w:p>
    <w:p w14:paraId="29E9FAD8" w14:textId="77777777" w:rsidR="00186505" w:rsidRPr="00186505" w:rsidRDefault="00186505" w:rsidP="00186505">
      <w:pPr>
        <w:spacing w:line="240" w:lineRule="auto"/>
        <w:jc w:val="both"/>
        <w:rPr>
          <w:sz w:val="24"/>
          <w:lang w:val="en-US"/>
        </w:rPr>
      </w:pPr>
      <w:r w:rsidRPr="00186505">
        <w:rPr>
          <w:sz w:val="24"/>
          <w:lang w:val="en-US"/>
        </w:rPr>
        <w:t xml:space="preserve">      {!!duration.days() &amp;&amp; `${duration.days()} дн.`} {!!duration.hours() &amp;&amp; `${duration.hours()} ч. `}</w:t>
      </w:r>
    </w:p>
    <w:p w14:paraId="1048F495" w14:textId="77777777" w:rsidR="00186505" w:rsidRPr="00186505" w:rsidRDefault="00186505" w:rsidP="00186505">
      <w:pPr>
        <w:spacing w:line="240" w:lineRule="auto"/>
        <w:jc w:val="both"/>
        <w:rPr>
          <w:sz w:val="24"/>
          <w:lang w:val="en-US"/>
        </w:rPr>
      </w:pPr>
      <w:r w:rsidRPr="00186505">
        <w:rPr>
          <w:sz w:val="24"/>
          <w:lang w:val="en-US"/>
        </w:rPr>
        <w:t xml:space="preserve">      {!!duration.minutes() &amp;&amp; `${duration.minutes()} мин.`} {!!duration.seconds() &amp;&amp; `${duration.seconds()} сек.`}</w:t>
      </w:r>
    </w:p>
    <w:p w14:paraId="59DBAFE0" w14:textId="77777777" w:rsidR="00186505" w:rsidRPr="00186505" w:rsidRDefault="00186505" w:rsidP="00186505">
      <w:pPr>
        <w:spacing w:line="240" w:lineRule="auto"/>
        <w:jc w:val="both"/>
        <w:rPr>
          <w:sz w:val="24"/>
          <w:lang w:val="en-US"/>
        </w:rPr>
      </w:pPr>
      <w:r w:rsidRPr="00186505">
        <w:rPr>
          <w:sz w:val="24"/>
          <w:lang w:val="en-US"/>
        </w:rPr>
        <w:t xml:space="preserve">    &lt;/div&gt;</w:t>
      </w:r>
    </w:p>
    <w:p w14:paraId="5BF7039C" w14:textId="77777777" w:rsidR="00186505" w:rsidRPr="00186505" w:rsidRDefault="00186505" w:rsidP="00186505">
      <w:pPr>
        <w:spacing w:line="240" w:lineRule="auto"/>
        <w:jc w:val="both"/>
        <w:rPr>
          <w:sz w:val="24"/>
          <w:lang w:val="en-US"/>
        </w:rPr>
      </w:pPr>
      <w:r w:rsidRPr="00186505">
        <w:rPr>
          <w:sz w:val="24"/>
          <w:lang w:val="en-US"/>
        </w:rPr>
        <w:t xml:space="preserve">  );</w:t>
      </w:r>
    </w:p>
    <w:p w14:paraId="2E524C58" w14:textId="77777777" w:rsidR="00186505" w:rsidRPr="00186505" w:rsidRDefault="00186505" w:rsidP="00186505">
      <w:pPr>
        <w:spacing w:line="240" w:lineRule="auto"/>
        <w:jc w:val="both"/>
        <w:rPr>
          <w:sz w:val="24"/>
          <w:lang w:val="en-US"/>
        </w:rPr>
      </w:pPr>
      <w:r w:rsidRPr="00186505">
        <w:rPr>
          <w:sz w:val="24"/>
          <w:lang w:val="en-US"/>
        </w:rPr>
        <w:t>};</w:t>
      </w:r>
    </w:p>
    <w:p w14:paraId="26478930" w14:textId="77777777" w:rsidR="00186505" w:rsidRPr="00186505" w:rsidRDefault="00186505" w:rsidP="00186505">
      <w:pPr>
        <w:spacing w:line="240" w:lineRule="auto"/>
        <w:jc w:val="both"/>
        <w:rPr>
          <w:sz w:val="24"/>
          <w:lang w:val="en-US"/>
        </w:rPr>
      </w:pPr>
    </w:p>
    <w:p w14:paraId="292BD245" w14:textId="2166B947" w:rsidR="00186505" w:rsidRDefault="00186505" w:rsidP="00186505">
      <w:pPr>
        <w:spacing w:line="240" w:lineRule="auto"/>
        <w:jc w:val="both"/>
        <w:rPr>
          <w:sz w:val="24"/>
          <w:lang w:val="en-US"/>
        </w:rPr>
      </w:pPr>
      <w:r w:rsidRPr="00186505">
        <w:rPr>
          <w:sz w:val="24"/>
          <w:lang w:val="en-US"/>
        </w:rPr>
        <w:t>export default CountDownTimer;</w:t>
      </w:r>
    </w:p>
    <w:p w14:paraId="0291A022" w14:textId="77777777" w:rsidR="00186505" w:rsidRDefault="00186505" w:rsidP="00186505">
      <w:pPr>
        <w:spacing w:line="240" w:lineRule="auto"/>
        <w:jc w:val="both"/>
        <w:rPr>
          <w:sz w:val="24"/>
          <w:lang w:val="en-US"/>
        </w:rPr>
      </w:pPr>
    </w:p>
    <w:p w14:paraId="27B8FC3D" w14:textId="611EACCA" w:rsidR="00186505" w:rsidRDefault="00186505" w:rsidP="00186505">
      <w:pPr>
        <w:spacing w:line="240" w:lineRule="auto"/>
        <w:jc w:val="both"/>
        <w:rPr>
          <w:b/>
          <w:sz w:val="28"/>
          <w:lang w:val="en-US"/>
        </w:rPr>
      </w:pPr>
      <w:r>
        <w:rPr>
          <w:b/>
          <w:sz w:val="28"/>
          <w:lang w:val="en-US"/>
        </w:rPr>
        <w:t>ProgressBar.tsx</w:t>
      </w:r>
    </w:p>
    <w:p w14:paraId="1B6DE476" w14:textId="77777777" w:rsidR="00186505" w:rsidRPr="00186505" w:rsidRDefault="00186505" w:rsidP="00186505">
      <w:pPr>
        <w:spacing w:line="240" w:lineRule="auto"/>
        <w:jc w:val="both"/>
        <w:rPr>
          <w:sz w:val="24"/>
          <w:lang w:val="en-US"/>
        </w:rPr>
      </w:pPr>
      <w:r w:rsidRPr="00186505">
        <w:rPr>
          <w:sz w:val="24"/>
          <w:lang w:val="en-US"/>
        </w:rPr>
        <w:t>import styled from 'styled-components';</w:t>
      </w:r>
    </w:p>
    <w:p w14:paraId="61E243FA" w14:textId="77777777" w:rsidR="00186505" w:rsidRPr="00186505" w:rsidRDefault="00186505" w:rsidP="00186505">
      <w:pPr>
        <w:spacing w:line="240" w:lineRule="auto"/>
        <w:jc w:val="both"/>
        <w:rPr>
          <w:sz w:val="24"/>
          <w:lang w:val="en-US"/>
        </w:rPr>
      </w:pPr>
      <w:r w:rsidRPr="00186505">
        <w:rPr>
          <w:sz w:val="24"/>
          <w:lang w:val="en-US"/>
        </w:rPr>
        <w:t>import { FC } from 'react';</w:t>
      </w:r>
    </w:p>
    <w:p w14:paraId="4056C81B" w14:textId="77777777" w:rsidR="00186505" w:rsidRPr="00186505" w:rsidRDefault="00186505" w:rsidP="00186505">
      <w:pPr>
        <w:spacing w:line="240" w:lineRule="auto"/>
        <w:jc w:val="both"/>
        <w:rPr>
          <w:sz w:val="24"/>
          <w:lang w:val="en-US"/>
        </w:rPr>
      </w:pPr>
      <w:r w:rsidRPr="00186505">
        <w:rPr>
          <w:sz w:val="24"/>
          <w:lang w:val="en-US"/>
        </w:rPr>
        <w:t>const Container = styled.div`</w:t>
      </w:r>
    </w:p>
    <w:p w14:paraId="5C477811" w14:textId="77777777" w:rsidR="00186505" w:rsidRPr="00186505" w:rsidRDefault="00186505" w:rsidP="00186505">
      <w:pPr>
        <w:spacing w:line="240" w:lineRule="auto"/>
        <w:jc w:val="both"/>
        <w:rPr>
          <w:sz w:val="24"/>
          <w:lang w:val="en-US"/>
        </w:rPr>
      </w:pPr>
      <w:r w:rsidRPr="00186505">
        <w:rPr>
          <w:sz w:val="24"/>
          <w:lang w:val="en-US"/>
        </w:rPr>
        <w:t xml:space="preserve">  height: 20px;</w:t>
      </w:r>
    </w:p>
    <w:p w14:paraId="3CD61039" w14:textId="77777777" w:rsidR="00186505" w:rsidRPr="00186505" w:rsidRDefault="00186505" w:rsidP="00186505">
      <w:pPr>
        <w:spacing w:line="240" w:lineRule="auto"/>
        <w:jc w:val="both"/>
        <w:rPr>
          <w:sz w:val="24"/>
          <w:lang w:val="en-US"/>
        </w:rPr>
      </w:pPr>
      <w:r w:rsidRPr="00186505">
        <w:rPr>
          <w:sz w:val="24"/>
          <w:lang w:val="en-US"/>
        </w:rPr>
        <w:t xml:space="preserve">  width: 100px;</w:t>
      </w:r>
    </w:p>
    <w:p w14:paraId="7B3931B2" w14:textId="77777777" w:rsidR="00186505" w:rsidRPr="00186505" w:rsidRDefault="00186505" w:rsidP="00186505">
      <w:pPr>
        <w:spacing w:line="240" w:lineRule="auto"/>
        <w:jc w:val="both"/>
        <w:rPr>
          <w:sz w:val="24"/>
          <w:lang w:val="en-US"/>
        </w:rPr>
      </w:pPr>
      <w:r w:rsidRPr="00186505">
        <w:rPr>
          <w:sz w:val="24"/>
          <w:lang w:val="en-US"/>
        </w:rPr>
        <w:t xml:space="preserve">  position: relative;</w:t>
      </w:r>
    </w:p>
    <w:p w14:paraId="5C347572" w14:textId="77777777" w:rsidR="00186505" w:rsidRPr="00186505" w:rsidRDefault="00186505" w:rsidP="00186505">
      <w:pPr>
        <w:spacing w:line="240" w:lineRule="auto"/>
        <w:jc w:val="both"/>
        <w:rPr>
          <w:sz w:val="24"/>
          <w:lang w:val="en-US"/>
        </w:rPr>
      </w:pPr>
      <w:r w:rsidRPr="00186505">
        <w:rPr>
          <w:sz w:val="24"/>
          <w:lang w:val="en-US"/>
        </w:rPr>
        <w:t>`;</w:t>
      </w:r>
    </w:p>
    <w:p w14:paraId="638A72F3" w14:textId="77777777" w:rsidR="00186505" w:rsidRPr="00186505" w:rsidRDefault="00186505" w:rsidP="00186505">
      <w:pPr>
        <w:spacing w:line="240" w:lineRule="auto"/>
        <w:jc w:val="both"/>
        <w:rPr>
          <w:sz w:val="24"/>
          <w:lang w:val="en-US"/>
        </w:rPr>
      </w:pPr>
    </w:p>
    <w:p w14:paraId="5168BAA1" w14:textId="77777777" w:rsidR="00186505" w:rsidRPr="00186505" w:rsidRDefault="00186505" w:rsidP="00186505">
      <w:pPr>
        <w:spacing w:line="240" w:lineRule="auto"/>
        <w:jc w:val="both"/>
        <w:rPr>
          <w:sz w:val="24"/>
          <w:lang w:val="en-US"/>
        </w:rPr>
      </w:pPr>
      <w:r w:rsidRPr="00186505">
        <w:rPr>
          <w:sz w:val="24"/>
          <w:lang w:val="en-US"/>
        </w:rPr>
        <w:t>const BaseBox = styled.div`</w:t>
      </w:r>
    </w:p>
    <w:p w14:paraId="39CC90F9" w14:textId="77777777" w:rsidR="00186505" w:rsidRPr="00186505" w:rsidRDefault="00186505" w:rsidP="00186505">
      <w:pPr>
        <w:spacing w:line="240" w:lineRule="auto"/>
        <w:jc w:val="both"/>
        <w:rPr>
          <w:sz w:val="24"/>
          <w:lang w:val="en-US"/>
        </w:rPr>
      </w:pPr>
      <w:r w:rsidRPr="00186505">
        <w:rPr>
          <w:sz w:val="24"/>
          <w:lang w:val="en-US"/>
        </w:rPr>
        <w:t xml:space="preserve">  height: 100%;</w:t>
      </w:r>
    </w:p>
    <w:p w14:paraId="77E27C2B" w14:textId="77777777" w:rsidR="00186505" w:rsidRPr="00186505" w:rsidRDefault="00186505" w:rsidP="00186505">
      <w:pPr>
        <w:spacing w:line="240" w:lineRule="auto"/>
        <w:jc w:val="both"/>
        <w:rPr>
          <w:sz w:val="24"/>
          <w:lang w:val="en-US"/>
        </w:rPr>
      </w:pPr>
      <w:r w:rsidRPr="00186505">
        <w:rPr>
          <w:sz w:val="24"/>
          <w:lang w:val="en-US"/>
        </w:rPr>
        <w:t xml:space="preserve">  position: absolute;</w:t>
      </w:r>
    </w:p>
    <w:p w14:paraId="46C2640C" w14:textId="77777777" w:rsidR="00186505" w:rsidRPr="00186505" w:rsidRDefault="00186505" w:rsidP="00186505">
      <w:pPr>
        <w:spacing w:line="240" w:lineRule="auto"/>
        <w:jc w:val="both"/>
        <w:rPr>
          <w:sz w:val="24"/>
          <w:lang w:val="en-US"/>
        </w:rPr>
      </w:pPr>
      <w:r w:rsidRPr="00186505">
        <w:rPr>
          <w:sz w:val="24"/>
          <w:lang w:val="en-US"/>
        </w:rPr>
        <w:t xml:space="preserve">  left: 0;</w:t>
      </w:r>
    </w:p>
    <w:p w14:paraId="2A8505E4" w14:textId="77777777" w:rsidR="00186505" w:rsidRPr="00186505" w:rsidRDefault="00186505" w:rsidP="00186505">
      <w:pPr>
        <w:spacing w:line="240" w:lineRule="auto"/>
        <w:jc w:val="both"/>
        <w:rPr>
          <w:sz w:val="24"/>
          <w:lang w:val="en-US"/>
        </w:rPr>
      </w:pPr>
      <w:r w:rsidRPr="00186505">
        <w:rPr>
          <w:sz w:val="24"/>
          <w:lang w:val="en-US"/>
        </w:rPr>
        <w:t xml:space="preserve">  top: 0;</w:t>
      </w:r>
    </w:p>
    <w:p w14:paraId="4C3FB406" w14:textId="77777777" w:rsidR="00186505" w:rsidRPr="00186505" w:rsidRDefault="00186505" w:rsidP="00186505">
      <w:pPr>
        <w:spacing w:line="240" w:lineRule="auto"/>
        <w:jc w:val="both"/>
        <w:rPr>
          <w:sz w:val="24"/>
          <w:lang w:val="en-US"/>
        </w:rPr>
      </w:pPr>
      <w:r w:rsidRPr="00186505">
        <w:rPr>
          <w:sz w:val="24"/>
          <w:lang w:val="en-US"/>
        </w:rPr>
        <w:t xml:space="preserve">  border-radius: 3px;</w:t>
      </w:r>
    </w:p>
    <w:p w14:paraId="42EA2CDC" w14:textId="77777777" w:rsidR="00186505" w:rsidRPr="00186505" w:rsidRDefault="00186505" w:rsidP="00186505">
      <w:pPr>
        <w:spacing w:line="240" w:lineRule="auto"/>
        <w:jc w:val="both"/>
        <w:rPr>
          <w:sz w:val="24"/>
          <w:lang w:val="en-US"/>
        </w:rPr>
      </w:pPr>
      <w:r w:rsidRPr="00186505">
        <w:rPr>
          <w:sz w:val="24"/>
          <w:lang w:val="en-US"/>
        </w:rPr>
        <w:t xml:space="preserve">  transition: width 10s ease-in-out;</w:t>
      </w:r>
    </w:p>
    <w:p w14:paraId="2CC7D63B" w14:textId="77777777" w:rsidR="00186505" w:rsidRPr="00186505" w:rsidRDefault="00186505" w:rsidP="00186505">
      <w:pPr>
        <w:spacing w:line="240" w:lineRule="auto"/>
        <w:jc w:val="both"/>
        <w:rPr>
          <w:sz w:val="24"/>
          <w:lang w:val="en-US"/>
        </w:rPr>
      </w:pPr>
      <w:r w:rsidRPr="00186505">
        <w:rPr>
          <w:sz w:val="24"/>
          <w:lang w:val="en-US"/>
        </w:rPr>
        <w:lastRenderedPageBreak/>
        <w:t>`;</w:t>
      </w:r>
    </w:p>
    <w:p w14:paraId="097254E7" w14:textId="77777777" w:rsidR="00186505" w:rsidRPr="00186505" w:rsidRDefault="00186505" w:rsidP="00186505">
      <w:pPr>
        <w:spacing w:line="240" w:lineRule="auto"/>
        <w:jc w:val="both"/>
        <w:rPr>
          <w:sz w:val="24"/>
          <w:lang w:val="en-US"/>
        </w:rPr>
      </w:pPr>
    </w:p>
    <w:p w14:paraId="022FCFA1" w14:textId="77777777" w:rsidR="00186505" w:rsidRPr="00186505" w:rsidRDefault="00186505" w:rsidP="00186505">
      <w:pPr>
        <w:spacing w:line="240" w:lineRule="auto"/>
        <w:jc w:val="both"/>
        <w:rPr>
          <w:sz w:val="24"/>
          <w:lang w:val="en-US"/>
        </w:rPr>
      </w:pPr>
      <w:r w:rsidRPr="00186505">
        <w:rPr>
          <w:sz w:val="24"/>
          <w:lang w:val="en-US"/>
        </w:rPr>
        <w:t>const Background = styled(BaseBox)`</w:t>
      </w:r>
    </w:p>
    <w:p w14:paraId="7F3CFF51" w14:textId="77777777" w:rsidR="00186505" w:rsidRPr="00186505" w:rsidRDefault="00186505" w:rsidP="00186505">
      <w:pPr>
        <w:spacing w:line="240" w:lineRule="auto"/>
        <w:jc w:val="both"/>
        <w:rPr>
          <w:sz w:val="24"/>
          <w:lang w:val="en-US"/>
        </w:rPr>
      </w:pPr>
      <w:r w:rsidRPr="00186505">
        <w:rPr>
          <w:sz w:val="24"/>
          <w:lang w:val="en-US"/>
        </w:rPr>
        <w:t xml:space="preserve">  background: var(--gray);</w:t>
      </w:r>
    </w:p>
    <w:p w14:paraId="621BD098" w14:textId="77777777" w:rsidR="00186505" w:rsidRPr="00186505" w:rsidRDefault="00186505" w:rsidP="00186505">
      <w:pPr>
        <w:spacing w:line="240" w:lineRule="auto"/>
        <w:jc w:val="both"/>
        <w:rPr>
          <w:sz w:val="24"/>
          <w:lang w:val="en-US"/>
        </w:rPr>
      </w:pPr>
      <w:r w:rsidRPr="00186505">
        <w:rPr>
          <w:sz w:val="24"/>
          <w:lang w:val="en-US"/>
        </w:rPr>
        <w:t xml:space="preserve">  width: 100%;</w:t>
      </w:r>
    </w:p>
    <w:p w14:paraId="601E4609" w14:textId="77777777" w:rsidR="00186505" w:rsidRPr="00186505" w:rsidRDefault="00186505" w:rsidP="00186505">
      <w:pPr>
        <w:spacing w:line="240" w:lineRule="auto"/>
        <w:jc w:val="both"/>
        <w:rPr>
          <w:sz w:val="24"/>
          <w:lang w:val="en-US"/>
        </w:rPr>
      </w:pPr>
      <w:r w:rsidRPr="00186505">
        <w:rPr>
          <w:sz w:val="24"/>
          <w:lang w:val="en-US"/>
        </w:rPr>
        <w:t>`;</w:t>
      </w:r>
    </w:p>
    <w:p w14:paraId="0471B9EA" w14:textId="77777777" w:rsidR="00186505" w:rsidRPr="00186505" w:rsidRDefault="00186505" w:rsidP="00186505">
      <w:pPr>
        <w:spacing w:line="240" w:lineRule="auto"/>
        <w:jc w:val="both"/>
        <w:rPr>
          <w:sz w:val="24"/>
          <w:lang w:val="en-US"/>
        </w:rPr>
      </w:pPr>
    </w:p>
    <w:p w14:paraId="19F5F60A" w14:textId="77777777" w:rsidR="00186505" w:rsidRPr="00186505" w:rsidRDefault="00186505" w:rsidP="00186505">
      <w:pPr>
        <w:spacing w:line="240" w:lineRule="auto"/>
        <w:jc w:val="both"/>
        <w:rPr>
          <w:sz w:val="24"/>
          <w:lang w:val="en-US"/>
        </w:rPr>
      </w:pPr>
      <w:r w:rsidRPr="00186505">
        <w:rPr>
          <w:sz w:val="24"/>
          <w:lang w:val="en-US"/>
        </w:rPr>
        <w:t>const Progress = styled(BaseBox)&lt;{ percent: number }&gt;`</w:t>
      </w:r>
    </w:p>
    <w:p w14:paraId="0BECA1AC" w14:textId="77777777" w:rsidR="00186505" w:rsidRPr="00186505" w:rsidRDefault="00186505" w:rsidP="00186505">
      <w:pPr>
        <w:spacing w:line="240" w:lineRule="auto"/>
        <w:jc w:val="both"/>
        <w:rPr>
          <w:sz w:val="24"/>
          <w:lang w:val="en-US"/>
        </w:rPr>
      </w:pPr>
      <w:r w:rsidRPr="00186505">
        <w:rPr>
          <w:sz w:val="24"/>
          <w:lang w:val="en-US"/>
        </w:rPr>
        <w:t xml:space="preserve">  padding: 0 5px;</w:t>
      </w:r>
    </w:p>
    <w:p w14:paraId="1002F444" w14:textId="77777777" w:rsidR="00186505" w:rsidRPr="00186505" w:rsidRDefault="00186505" w:rsidP="00186505">
      <w:pPr>
        <w:spacing w:line="240" w:lineRule="auto"/>
        <w:jc w:val="both"/>
        <w:rPr>
          <w:sz w:val="24"/>
          <w:lang w:val="en-US"/>
        </w:rPr>
      </w:pPr>
      <w:r w:rsidRPr="00186505">
        <w:rPr>
          <w:sz w:val="24"/>
          <w:lang w:val="en-US"/>
        </w:rPr>
        <w:t xml:space="preserve">  background: var(--darkBlue);</w:t>
      </w:r>
    </w:p>
    <w:p w14:paraId="5C6191B1" w14:textId="77777777" w:rsidR="00186505" w:rsidRPr="00186505" w:rsidRDefault="00186505" w:rsidP="00186505">
      <w:pPr>
        <w:spacing w:line="240" w:lineRule="auto"/>
        <w:jc w:val="both"/>
        <w:rPr>
          <w:sz w:val="24"/>
          <w:lang w:val="en-US"/>
        </w:rPr>
      </w:pPr>
      <w:r w:rsidRPr="00186505">
        <w:rPr>
          <w:sz w:val="24"/>
          <w:lang w:val="en-US"/>
        </w:rPr>
        <w:t xml:space="preserve">  width: ${({ percent }) =&gt; percent}%;</w:t>
      </w:r>
    </w:p>
    <w:p w14:paraId="261F2DF6" w14:textId="77777777" w:rsidR="00186505" w:rsidRPr="00186505" w:rsidRDefault="00186505" w:rsidP="00186505">
      <w:pPr>
        <w:spacing w:line="240" w:lineRule="auto"/>
        <w:jc w:val="both"/>
        <w:rPr>
          <w:sz w:val="24"/>
          <w:lang w:val="en-US"/>
        </w:rPr>
      </w:pPr>
      <w:r w:rsidRPr="00186505">
        <w:rPr>
          <w:sz w:val="24"/>
          <w:lang w:val="en-US"/>
        </w:rPr>
        <w:t xml:space="preserve">  color: var(--white);</w:t>
      </w:r>
    </w:p>
    <w:p w14:paraId="1532F71C" w14:textId="77777777" w:rsidR="00186505" w:rsidRPr="00186505" w:rsidRDefault="00186505" w:rsidP="00186505">
      <w:pPr>
        <w:spacing w:line="240" w:lineRule="auto"/>
        <w:jc w:val="both"/>
        <w:rPr>
          <w:sz w:val="24"/>
          <w:lang w:val="en-US"/>
        </w:rPr>
      </w:pPr>
      <w:r w:rsidRPr="00186505">
        <w:rPr>
          <w:sz w:val="24"/>
          <w:lang w:val="en-US"/>
        </w:rPr>
        <w:t xml:space="preserve">  font-size: 16px;</w:t>
      </w:r>
    </w:p>
    <w:p w14:paraId="5F3E9E40" w14:textId="77777777" w:rsidR="00186505" w:rsidRPr="00186505" w:rsidRDefault="00186505" w:rsidP="00186505">
      <w:pPr>
        <w:spacing w:line="240" w:lineRule="auto"/>
        <w:jc w:val="both"/>
        <w:rPr>
          <w:sz w:val="24"/>
          <w:lang w:val="en-US"/>
        </w:rPr>
      </w:pPr>
      <w:r w:rsidRPr="00186505">
        <w:rPr>
          <w:sz w:val="24"/>
          <w:lang w:val="en-US"/>
        </w:rPr>
        <w:t xml:space="preserve">  font-weight: 700;</w:t>
      </w:r>
    </w:p>
    <w:p w14:paraId="0049D61F" w14:textId="77777777" w:rsidR="00186505" w:rsidRPr="00186505" w:rsidRDefault="00186505" w:rsidP="00186505">
      <w:pPr>
        <w:spacing w:line="240" w:lineRule="auto"/>
        <w:jc w:val="both"/>
        <w:rPr>
          <w:sz w:val="24"/>
          <w:lang w:val="en-US"/>
        </w:rPr>
      </w:pPr>
      <w:r w:rsidRPr="00186505">
        <w:rPr>
          <w:sz w:val="24"/>
          <w:lang w:val="en-US"/>
        </w:rPr>
        <w:t>`;</w:t>
      </w:r>
    </w:p>
    <w:p w14:paraId="2BA800B6" w14:textId="77777777" w:rsidR="00186505" w:rsidRPr="00186505" w:rsidRDefault="00186505" w:rsidP="00186505">
      <w:pPr>
        <w:spacing w:line="240" w:lineRule="auto"/>
        <w:jc w:val="both"/>
        <w:rPr>
          <w:sz w:val="24"/>
          <w:lang w:val="en-US"/>
        </w:rPr>
      </w:pPr>
      <w:r w:rsidRPr="00186505">
        <w:rPr>
          <w:sz w:val="24"/>
          <w:lang w:val="en-US"/>
        </w:rPr>
        <w:t>const ProgressBar: FC&lt;{ percent: number }&gt; = ({ percent }) =&gt; {</w:t>
      </w:r>
    </w:p>
    <w:p w14:paraId="6730085A" w14:textId="77777777" w:rsidR="00186505" w:rsidRPr="00186505" w:rsidRDefault="00186505" w:rsidP="00186505">
      <w:pPr>
        <w:spacing w:line="240" w:lineRule="auto"/>
        <w:jc w:val="both"/>
        <w:rPr>
          <w:sz w:val="24"/>
          <w:lang w:val="en-US"/>
        </w:rPr>
      </w:pPr>
      <w:r w:rsidRPr="00186505">
        <w:rPr>
          <w:sz w:val="24"/>
          <w:lang w:val="en-US"/>
        </w:rPr>
        <w:t xml:space="preserve">  return (</w:t>
      </w:r>
    </w:p>
    <w:p w14:paraId="38BD62CD" w14:textId="77777777" w:rsidR="00186505" w:rsidRPr="00186505" w:rsidRDefault="00186505" w:rsidP="00186505">
      <w:pPr>
        <w:spacing w:line="240" w:lineRule="auto"/>
        <w:jc w:val="both"/>
        <w:rPr>
          <w:sz w:val="24"/>
          <w:lang w:val="en-US"/>
        </w:rPr>
      </w:pPr>
      <w:r w:rsidRPr="00186505">
        <w:rPr>
          <w:sz w:val="24"/>
          <w:lang w:val="en-US"/>
        </w:rPr>
        <w:t xml:space="preserve">    &lt;Container&gt;</w:t>
      </w:r>
    </w:p>
    <w:p w14:paraId="548420D9" w14:textId="77777777" w:rsidR="00186505" w:rsidRPr="00186505" w:rsidRDefault="00186505" w:rsidP="00186505">
      <w:pPr>
        <w:spacing w:line="240" w:lineRule="auto"/>
        <w:jc w:val="both"/>
        <w:rPr>
          <w:sz w:val="24"/>
          <w:lang w:val="en-US"/>
        </w:rPr>
      </w:pPr>
      <w:r w:rsidRPr="00186505">
        <w:rPr>
          <w:sz w:val="24"/>
          <w:lang w:val="en-US"/>
        </w:rPr>
        <w:t xml:space="preserve">      &lt;Background /&gt;</w:t>
      </w:r>
    </w:p>
    <w:p w14:paraId="6BECFE85" w14:textId="77777777" w:rsidR="00186505" w:rsidRPr="00186505" w:rsidRDefault="00186505" w:rsidP="00186505">
      <w:pPr>
        <w:spacing w:line="240" w:lineRule="auto"/>
        <w:jc w:val="both"/>
        <w:rPr>
          <w:sz w:val="24"/>
          <w:lang w:val="en-US"/>
        </w:rPr>
      </w:pPr>
      <w:r w:rsidRPr="00186505">
        <w:rPr>
          <w:sz w:val="24"/>
          <w:lang w:val="en-US"/>
        </w:rPr>
        <w:t xml:space="preserve">      &lt;Progress percent={percent}&gt;</w:t>
      </w:r>
    </w:p>
    <w:p w14:paraId="7DED1E69" w14:textId="77777777" w:rsidR="00186505" w:rsidRPr="00186505" w:rsidRDefault="00186505" w:rsidP="00186505">
      <w:pPr>
        <w:spacing w:line="240" w:lineRule="auto"/>
        <w:jc w:val="both"/>
        <w:rPr>
          <w:sz w:val="24"/>
          <w:lang w:val="en-US"/>
        </w:rPr>
      </w:pPr>
      <w:r w:rsidRPr="00186505">
        <w:rPr>
          <w:sz w:val="24"/>
          <w:lang w:val="en-US"/>
        </w:rPr>
        <w:t xml:space="preserve">        {percent}%</w:t>
      </w:r>
    </w:p>
    <w:p w14:paraId="0CB4AA25" w14:textId="77777777" w:rsidR="00186505" w:rsidRPr="00186505" w:rsidRDefault="00186505" w:rsidP="00186505">
      <w:pPr>
        <w:spacing w:line="240" w:lineRule="auto"/>
        <w:jc w:val="both"/>
        <w:rPr>
          <w:sz w:val="24"/>
          <w:lang w:val="en-US"/>
        </w:rPr>
      </w:pPr>
      <w:r w:rsidRPr="00186505">
        <w:rPr>
          <w:sz w:val="24"/>
          <w:lang w:val="en-US"/>
        </w:rPr>
        <w:t xml:space="preserve">      &lt;/Progress&gt;</w:t>
      </w:r>
    </w:p>
    <w:p w14:paraId="09EFF4A2" w14:textId="77777777" w:rsidR="00186505" w:rsidRPr="00186505" w:rsidRDefault="00186505" w:rsidP="00186505">
      <w:pPr>
        <w:spacing w:line="240" w:lineRule="auto"/>
        <w:jc w:val="both"/>
        <w:rPr>
          <w:sz w:val="24"/>
          <w:lang w:val="en-US"/>
        </w:rPr>
      </w:pPr>
      <w:r w:rsidRPr="00186505">
        <w:rPr>
          <w:sz w:val="24"/>
          <w:lang w:val="en-US"/>
        </w:rPr>
        <w:t xml:space="preserve">    &lt;/Container&gt;</w:t>
      </w:r>
    </w:p>
    <w:p w14:paraId="55889E40" w14:textId="77777777" w:rsidR="00186505" w:rsidRPr="00186505" w:rsidRDefault="00186505" w:rsidP="00186505">
      <w:pPr>
        <w:spacing w:line="240" w:lineRule="auto"/>
        <w:jc w:val="both"/>
        <w:rPr>
          <w:sz w:val="24"/>
          <w:lang w:val="en-US"/>
        </w:rPr>
      </w:pPr>
      <w:r w:rsidRPr="00186505">
        <w:rPr>
          <w:sz w:val="24"/>
          <w:lang w:val="en-US"/>
        </w:rPr>
        <w:t xml:space="preserve">  );</w:t>
      </w:r>
    </w:p>
    <w:p w14:paraId="752BEE50" w14:textId="77777777" w:rsidR="00186505" w:rsidRPr="00186505" w:rsidRDefault="00186505" w:rsidP="00186505">
      <w:pPr>
        <w:spacing w:line="240" w:lineRule="auto"/>
        <w:jc w:val="both"/>
        <w:rPr>
          <w:sz w:val="24"/>
          <w:lang w:val="en-US"/>
        </w:rPr>
      </w:pPr>
      <w:r w:rsidRPr="00186505">
        <w:rPr>
          <w:sz w:val="24"/>
          <w:lang w:val="en-US"/>
        </w:rPr>
        <w:t>};</w:t>
      </w:r>
    </w:p>
    <w:p w14:paraId="316276F0" w14:textId="77777777" w:rsidR="00186505" w:rsidRPr="00186505" w:rsidRDefault="00186505" w:rsidP="00186505">
      <w:pPr>
        <w:spacing w:line="240" w:lineRule="auto"/>
        <w:jc w:val="both"/>
        <w:rPr>
          <w:sz w:val="24"/>
          <w:lang w:val="en-US"/>
        </w:rPr>
      </w:pPr>
    </w:p>
    <w:p w14:paraId="23BB3CF8" w14:textId="2979A30A" w:rsidR="00186505" w:rsidRDefault="00186505" w:rsidP="00186505">
      <w:pPr>
        <w:spacing w:line="240" w:lineRule="auto"/>
        <w:jc w:val="both"/>
        <w:rPr>
          <w:sz w:val="24"/>
          <w:lang w:val="en-US"/>
        </w:rPr>
      </w:pPr>
      <w:r w:rsidRPr="00186505">
        <w:rPr>
          <w:sz w:val="24"/>
          <w:lang w:val="en-US"/>
        </w:rPr>
        <w:t>export default ProgressBar;</w:t>
      </w:r>
    </w:p>
    <w:p w14:paraId="59F1695F" w14:textId="77777777" w:rsidR="00186505" w:rsidRDefault="00186505" w:rsidP="00186505">
      <w:pPr>
        <w:spacing w:line="240" w:lineRule="auto"/>
        <w:jc w:val="both"/>
        <w:rPr>
          <w:sz w:val="24"/>
          <w:lang w:val="en-US"/>
        </w:rPr>
      </w:pPr>
    </w:p>
    <w:p w14:paraId="1D645175" w14:textId="279F202D" w:rsidR="00186505" w:rsidRDefault="00186505" w:rsidP="00186505">
      <w:pPr>
        <w:spacing w:line="240" w:lineRule="auto"/>
        <w:jc w:val="both"/>
        <w:rPr>
          <w:b/>
          <w:sz w:val="28"/>
          <w:lang w:val="en-US"/>
        </w:rPr>
      </w:pPr>
      <w:r>
        <w:rPr>
          <w:b/>
          <w:sz w:val="28"/>
          <w:lang w:val="en-US"/>
        </w:rPr>
        <w:t>Event.styled.ts</w:t>
      </w:r>
    </w:p>
    <w:p w14:paraId="09074AF6"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77D383C6" w14:textId="77777777" w:rsidR="008110F6" w:rsidRPr="008110F6" w:rsidRDefault="008110F6" w:rsidP="008110F6">
      <w:pPr>
        <w:spacing w:line="240" w:lineRule="auto"/>
        <w:jc w:val="both"/>
        <w:rPr>
          <w:sz w:val="24"/>
          <w:lang w:val="en-US"/>
        </w:rPr>
      </w:pPr>
      <w:r w:rsidRPr="008110F6">
        <w:rPr>
          <w:sz w:val="24"/>
          <w:lang w:val="en-US"/>
        </w:rPr>
        <w:t>import { EventsStatuses, EventsStatusesColors } from '../../constants/events.constants';</w:t>
      </w:r>
    </w:p>
    <w:p w14:paraId="08733CEB" w14:textId="77777777" w:rsidR="008110F6" w:rsidRPr="008110F6" w:rsidRDefault="008110F6" w:rsidP="008110F6">
      <w:pPr>
        <w:spacing w:line="240" w:lineRule="auto"/>
        <w:jc w:val="both"/>
        <w:rPr>
          <w:sz w:val="24"/>
          <w:lang w:val="en-US"/>
        </w:rPr>
      </w:pPr>
    </w:p>
    <w:p w14:paraId="47F4ABC2" w14:textId="77777777" w:rsidR="008110F6" w:rsidRPr="008110F6" w:rsidRDefault="008110F6" w:rsidP="008110F6">
      <w:pPr>
        <w:spacing w:line="240" w:lineRule="auto"/>
        <w:jc w:val="both"/>
        <w:rPr>
          <w:sz w:val="24"/>
          <w:lang w:val="en-US"/>
        </w:rPr>
      </w:pPr>
      <w:r w:rsidRPr="008110F6">
        <w:rPr>
          <w:sz w:val="24"/>
          <w:lang w:val="en-US"/>
        </w:rPr>
        <w:t>export const EventWrapper = styled.div`</w:t>
      </w:r>
    </w:p>
    <w:p w14:paraId="106E07A6"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68281A6F"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658AF7D4"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1F526240" w14:textId="77777777" w:rsidR="008110F6" w:rsidRPr="008110F6" w:rsidRDefault="008110F6" w:rsidP="008110F6">
      <w:pPr>
        <w:spacing w:line="240" w:lineRule="auto"/>
        <w:jc w:val="both"/>
        <w:rPr>
          <w:sz w:val="24"/>
          <w:lang w:val="en-US"/>
        </w:rPr>
      </w:pPr>
      <w:r w:rsidRPr="008110F6">
        <w:rPr>
          <w:sz w:val="24"/>
          <w:lang w:val="en-US"/>
        </w:rPr>
        <w:t xml:space="preserve">  row-gap: 15px;</w:t>
      </w:r>
    </w:p>
    <w:p w14:paraId="368FE9BF" w14:textId="77777777" w:rsidR="008110F6" w:rsidRPr="008110F6" w:rsidRDefault="008110F6" w:rsidP="008110F6">
      <w:pPr>
        <w:spacing w:line="240" w:lineRule="auto"/>
        <w:jc w:val="both"/>
        <w:rPr>
          <w:sz w:val="24"/>
          <w:lang w:val="en-US"/>
        </w:rPr>
      </w:pPr>
      <w:r w:rsidRPr="008110F6">
        <w:rPr>
          <w:sz w:val="24"/>
          <w:lang w:val="en-US"/>
        </w:rPr>
        <w:t xml:space="preserve">  overflow-y: scroll;</w:t>
      </w:r>
    </w:p>
    <w:p w14:paraId="4A071C94" w14:textId="77777777" w:rsidR="008110F6" w:rsidRPr="008110F6" w:rsidRDefault="008110F6" w:rsidP="008110F6">
      <w:pPr>
        <w:spacing w:line="240" w:lineRule="auto"/>
        <w:jc w:val="both"/>
        <w:rPr>
          <w:sz w:val="24"/>
          <w:lang w:val="en-US"/>
        </w:rPr>
      </w:pPr>
      <w:r w:rsidRPr="008110F6">
        <w:rPr>
          <w:sz w:val="24"/>
          <w:lang w:val="en-US"/>
        </w:rPr>
        <w:t>`;</w:t>
      </w:r>
    </w:p>
    <w:p w14:paraId="0DE02B97" w14:textId="77777777" w:rsidR="008110F6" w:rsidRPr="008110F6" w:rsidRDefault="008110F6" w:rsidP="008110F6">
      <w:pPr>
        <w:spacing w:line="240" w:lineRule="auto"/>
        <w:jc w:val="both"/>
        <w:rPr>
          <w:sz w:val="24"/>
          <w:lang w:val="en-US"/>
        </w:rPr>
      </w:pPr>
    </w:p>
    <w:p w14:paraId="6BF500D1" w14:textId="77777777" w:rsidR="008110F6" w:rsidRPr="008110F6" w:rsidRDefault="008110F6" w:rsidP="008110F6">
      <w:pPr>
        <w:spacing w:line="240" w:lineRule="auto"/>
        <w:jc w:val="both"/>
        <w:rPr>
          <w:sz w:val="24"/>
          <w:lang w:val="en-US"/>
        </w:rPr>
      </w:pPr>
      <w:r w:rsidRPr="008110F6">
        <w:rPr>
          <w:sz w:val="24"/>
          <w:lang w:val="en-US"/>
        </w:rPr>
        <w:t>export const EventHeaderWrapper = styled.div`</w:t>
      </w:r>
    </w:p>
    <w:p w14:paraId="312D3E46"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2FBAD015" w14:textId="77777777" w:rsidR="008110F6" w:rsidRPr="008110F6" w:rsidRDefault="008110F6" w:rsidP="008110F6">
      <w:pPr>
        <w:spacing w:line="240" w:lineRule="auto"/>
        <w:jc w:val="both"/>
        <w:rPr>
          <w:sz w:val="24"/>
          <w:lang w:val="en-US"/>
        </w:rPr>
      </w:pPr>
      <w:r w:rsidRPr="008110F6">
        <w:rPr>
          <w:sz w:val="24"/>
          <w:lang w:val="en-US"/>
        </w:rPr>
        <w:t xml:space="preserve">  height: 40px;</w:t>
      </w:r>
    </w:p>
    <w:p w14:paraId="2CCD8880"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63FA6C4B" w14:textId="77777777" w:rsidR="008110F6" w:rsidRPr="008110F6" w:rsidRDefault="008110F6" w:rsidP="008110F6">
      <w:pPr>
        <w:spacing w:line="240" w:lineRule="auto"/>
        <w:jc w:val="both"/>
        <w:rPr>
          <w:sz w:val="24"/>
          <w:lang w:val="en-US"/>
        </w:rPr>
      </w:pPr>
      <w:r w:rsidRPr="008110F6">
        <w:rPr>
          <w:sz w:val="24"/>
          <w:lang w:val="en-US"/>
        </w:rPr>
        <w:t xml:space="preserve">  padding: 0 10px;</w:t>
      </w:r>
    </w:p>
    <w:p w14:paraId="19195243"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7B75A615" w14:textId="77777777" w:rsidR="008110F6" w:rsidRPr="008110F6" w:rsidRDefault="008110F6" w:rsidP="008110F6">
      <w:pPr>
        <w:spacing w:line="240" w:lineRule="auto"/>
        <w:jc w:val="both"/>
        <w:rPr>
          <w:sz w:val="24"/>
          <w:lang w:val="en-US"/>
        </w:rPr>
      </w:pPr>
      <w:r w:rsidRPr="008110F6">
        <w:rPr>
          <w:sz w:val="24"/>
          <w:lang w:val="en-US"/>
        </w:rPr>
        <w:t xml:space="preserve">  font-size: 20px;</w:t>
      </w:r>
    </w:p>
    <w:p w14:paraId="6B717A59" w14:textId="77777777" w:rsidR="008110F6" w:rsidRPr="008110F6" w:rsidRDefault="008110F6" w:rsidP="008110F6">
      <w:pPr>
        <w:spacing w:line="240" w:lineRule="auto"/>
        <w:jc w:val="both"/>
        <w:rPr>
          <w:sz w:val="24"/>
          <w:lang w:val="en-US"/>
        </w:rPr>
      </w:pPr>
      <w:r w:rsidRPr="008110F6">
        <w:rPr>
          <w:sz w:val="24"/>
          <w:lang w:val="en-US"/>
        </w:rPr>
        <w:t xml:space="preserve">  background-color: var(--lightGray);</w:t>
      </w:r>
    </w:p>
    <w:p w14:paraId="7B6F98F2" w14:textId="77777777" w:rsidR="008110F6" w:rsidRPr="008110F6" w:rsidRDefault="008110F6" w:rsidP="008110F6">
      <w:pPr>
        <w:spacing w:line="240" w:lineRule="auto"/>
        <w:jc w:val="both"/>
        <w:rPr>
          <w:sz w:val="24"/>
          <w:lang w:val="en-US"/>
        </w:rPr>
      </w:pPr>
      <w:r w:rsidRPr="008110F6">
        <w:rPr>
          <w:sz w:val="24"/>
          <w:lang w:val="en-US"/>
        </w:rPr>
        <w:t xml:space="preserve">  color: var(--midGray);</w:t>
      </w:r>
    </w:p>
    <w:p w14:paraId="034B7C6C" w14:textId="77777777" w:rsidR="008110F6" w:rsidRPr="008110F6" w:rsidRDefault="008110F6" w:rsidP="008110F6">
      <w:pPr>
        <w:spacing w:line="240" w:lineRule="auto"/>
        <w:jc w:val="both"/>
        <w:rPr>
          <w:sz w:val="24"/>
          <w:lang w:val="en-US"/>
        </w:rPr>
      </w:pPr>
      <w:r w:rsidRPr="008110F6">
        <w:rPr>
          <w:sz w:val="24"/>
          <w:lang w:val="en-US"/>
        </w:rPr>
        <w:t>`;</w:t>
      </w:r>
    </w:p>
    <w:p w14:paraId="01F0DC22" w14:textId="77777777" w:rsidR="008110F6" w:rsidRPr="008110F6" w:rsidRDefault="008110F6" w:rsidP="008110F6">
      <w:pPr>
        <w:spacing w:line="240" w:lineRule="auto"/>
        <w:jc w:val="both"/>
        <w:rPr>
          <w:sz w:val="24"/>
          <w:lang w:val="en-US"/>
        </w:rPr>
      </w:pPr>
      <w:r w:rsidRPr="008110F6">
        <w:rPr>
          <w:sz w:val="24"/>
          <w:lang w:val="en-US"/>
        </w:rPr>
        <w:t>export const EventsHeaderDivider = styled.div`</w:t>
      </w:r>
    </w:p>
    <w:p w14:paraId="1039ADDE" w14:textId="77777777" w:rsidR="008110F6" w:rsidRPr="008110F6" w:rsidRDefault="008110F6" w:rsidP="008110F6">
      <w:pPr>
        <w:spacing w:line="240" w:lineRule="auto"/>
        <w:jc w:val="both"/>
        <w:rPr>
          <w:sz w:val="24"/>
          <w:lang w:val="en-US"/>
        </w:rPr>
      </w:pPr>
      <w:r w:rsidRPr="008110F6">
        <w:rPr>
          <w:sz w:val="24"/>
          <w:lang w:val="en-US"/>
        </w:rPr>
        <w:t xml:space="preserve">  height: 32px;</w:t>
      </w:r>
    </w:p>
    <w:p w14:paraId="0FCFD9E4" w14:textId="77777777" w:rsidR="008110F6" w:rsidRPr="008110F6" w:rsidRDefault="008110F6" w:rsidP="008110F6">
      <w:pPr>
        <w:spacing w:line="240" w:lineRule="auto"/>
        <w:jc w:val="both"/>
        <w:rPr>
          <w:sz w:val="24"/>
          <w:lang w:val="en-US"/>
        </w:rPr>
      </w:pPr>
      <w:r w:rsidRPr="008110F6">
        <w:rPr>
          <w:sz w:val="24"/>
          <w:lang w:val="en-US"/>
        </w:rPr>
        <w:lastRenderedPageBreak/>
        <w:t xml:space="preserve">  margin: 0 15px;</w:t>
      </w:r>
    </w:p>
    <w:p w14:paraId="33E6AD2E" w14:textId="77777777" w:rsidR="008110F6" w:rsidRPr="008110F6" w:rsidRDefault="008110F6" w:rsidP="008110F6">
      <w:pPr>
        <w:spacing w:line="240" w:lineRule="auto"/>
        <w:jc w:val="both"/>
        <w:rPr>
          <w:sz w:val="24"/>
          <w:lang w:val="en-US"/>
        </w:rPr>
      </w:pPr>
      <w:r w:rsidRPr="008110F6">
        <w:rPr>
          <w:sz w:val="24"/>
          <w:lang w:val="en-US"/>
        </w:rPr>
        <w:t xml:space="preserve">  border: none;</w:t>
      </w:r>
    </w:p>
    <w:p w14:paraId="338E8B95" w14:textId="77777777" w:rsidR="008110F6" w:rsidRPr="008110F6" w:rsidRDefault="008110F6" w:rsidP="008110F6">
      <w:pPr>
        <w:spacing w:line="240" w:lineRule="auto"/>
        <w:jc w:val="both"/>
        <w:rPr>
          <w:sz w:val="24"/>
          <w:lang w:val="en-US"/>
        </w:rPr>
      </w:pPr>
      <w:r w:rsidRPr="008110F6">
        <w:rPr>
          <w:sz w:val="24"/>
          <w:lang w:val="en-US"/>
        </w:rPr>
        <w:t xml:space="preserve">  border-left: 4px var(--darkGray) solid;</w:t>
      </w:r>
    </w:p>
    <w:p w14:paraId="7E8D9A88" w14:textId="77777777" w:rsidR="008110F6" w:rsidRPr="008110F6" w:rsidRDefault="008110F6" w:rsidP="008110F6">
      <w:pPr>
        <w:spacing w:line="240" w:lineRule="auto"/>
        <w:jc w:val="both"/>
        <w:rPr>
          <w:sz w:val="24"/>
          <w:lang w:val="en-US"/>
        </w:rPr>
      </w:pPr>
      <w:r w:rsidRPr="008110F6">
        <w:rPr>
          <w:sz w:val="24"/>
          <w:lang w:val="en-US"/>
        </w:rPr>
        <w:t xml:space="preserve">  transform: rotate(30deg);</w:t>
      </w:r>
    </w:p>
    <w:p w14:paraId="196E5795" w14:textId="77777777" w:rsidR="008110F6" w:rsidRPr="008110F6" w:rsidRDefault="008110F6" w:rsidP="008110F6">
      <w:pPr>
        <w:spacing w:line="240" w:lineRule="auto"/>
        <w:jc w:val="both"/>
        <w:rPr>
          <w:sz w:val="24"/>
          <w:lang w:val="en-US"/>
        </w:rPr>
      </w:pPr>
      <w:r w:rsidRPr="008110F6">
        <w:rPr>
          <w:sz w:val="24"/>
          <w:lang w:val="en-US"/>
        </w:rPr>
        <w:t>`;</w:t>
      </w:r>
    </w:p>
    <w:p w14:paraId="3922B27D" w14:textId="77777777" w:rsidR="008110F6" w:rsidRPr="008110F6" w:rsidRDefault="008110F6" w:rsidP="008110F6">
      <w:pPr>
        <w:spacing w:line="240" w:lineRule="auto"/>
        <w:jc w:val="both"/>
        <w:rPr>
          <w:sz w:val="24"/>
          <w:lang w:val="en-US"/>
        </w:rPr>
      </w:pPr>
      <w:r w:rsidRPr="008110F6">
        <w:rPr>
          <w:sz w:val="24"/>
          <w:lang w:val="en-US"/>
        </w:rPr>
        <w:t>export const EventInfoWrapper = styled.div`</w:t>
      </w:r>
    </w:p>
    <w:p w14:paraId="03264A91"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6F075864" w14:textId="77777777" w:rsidR="008110F6" w:rsidRPr="008110F6" w:rsidRDefault="008110F6" w:rsidP="008110F6">
      <w:pPr>
        <w:spacing w:line="240" w:lineRule="auto"/>
        <w:jc w:val="both"/>
        <w:rPr>
          <w:sz w:val="24"/>
          <w:lang w:val="en-US"/>
        </w:rPr>
      </w:pPr>
      <w:r w:rsidRPr="008110F6">
        <w:rPr>
          <w:sz w:val="24"/>
          <w:lang w:val="en-US"/>
        </w:rPr>
        <w:t xml:space="preserve">  display: grid;</w:t>
      </w:r>
    </w:p>
    <w:p w14:paraId="07D6EB9F" w14:textId="77777777" w:rsidR="008110F6" w:rsidRPr="008110F6" w:rsidRDefault="008110F6" w:rsidP="008110F6">
      <w:pPr>
        <w:spacing w:line="240" w:lineRule="auto"/>
        <w:jc w:val="both"/>
        <w:rPr>
          <w:sz w:val="24"/>
          <w:lang w:val="en-US"/>
        </w:rPr>
      </w:pPr>
      <w:r w:rsidRPr="008110F6">
        <w:rPr>
          <w:sz w:val="24"/>
          <w:lang w:val="en-US"/>
        </w:rPr>
        <w:t xml:space="preserve">  grid-template-columns: 1fr 250px 1fr;</w:t>
      </w:r>
    </w:p>
    <w:p w14:paraId="5B19DD8B" w14:textId="77777777" w:rsidR="008110F6" w:rsidRPr="008110F6" w:rsidRDefault="008110F6" w:rsidP="008110F6">
      <w:pPr>
        <w:spacing w:line="240" w:lineRule="auto"/>
        <w:jc w:val="both"/>
        <w:rPr>
          <w:sz w:val="24"/>
          <w:lang w:val="en-US"/>
        </w:rPr>
      </w:pPr>
      <w:r w:rsidRPr="008110F6">
        <w:rPr>
          <w:sz w:val="24"/>
          <w:lang w:val="en-US"/>
        </w:rPr>
        <w:t xml:space="preserve">  justify-content: center;</w:t>
      </w:r>
    </w:p>
    <w:p w14:paraId="0A5512D6"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7CC06073" w14:textId="77777777" w:rsidR="008110F6" w:rsidRPr="008110F6" w:rsidRDefault="008110F6" w:rsidP="008110F6">
      <w:pPr>
        <w:spacing w:line="240" w:lineRule="auto"/>
        <w:jc w:val="both"/>
        <w:rPr>
          <w:sz w:val="24"/>
          <w:lang w:val="en-US"/>
        </w:rPr>
      </w:pPr>
      <w:r w:rsidRPr="008110F6">
        <w:rPr>
          <w:sz w:val="24"/>
          <w:lang w:val="en-US"/>
        </w:rPr>
        <w:t xml:space="preserve">  font-size: 24px;</w:t>
      </w:r>
    </w:p>
    <w:p w14:paraId="7B410B44" w14:textId="77777777" w:rsidR="008110F6" w:rsidRPr="008110F6" w:rsidRDefault="008110F6" w:rsidP="008110F6">
      <w:pPr>
        <w:spacing w:line="240" w:lineRule="auto"/>
        <w:jc w:val="both"/>
        <w:rPr>
          <w:sz w:val="24"/>
          <w:lang w:val="en-US"/>
        </w:rPr>
      </w:pPr>
      <w:r w:rsidRPr="008110F6">
        <w:rPr>
          <w:sz w:val="24"/>
          <w:lang w:val="en-US"/>
        </w:rPr>
        <w:t>`;</w:t>
      </w:r>
    </w:p>
    <w:p w14:paraId="095A3AB3" w14:textId="77777777" w:rsidR="008110F6" w:rsidRPr="008110F6" w:rsidRDefault="008110F6" w:rsidP="008110F6">
      <w:pPr>
        <w:spacing w:line="240" w:lineRule="auto"/>
        <w:jc w:val="both"/>
        <w:rPr>
          <w:sz w:val="24"/>
          <w:lang w:val="en-US"/>
        </w:rPr>
      </w:pPr>
    </w:p>
    <w:p w14:paraId="658A9667" w14:textId="77777777" w:rsidR="008110F6" w:rsidRPr="008110F6" w:rsidRDefault="008110F6" w:rsidP="008110F6">
      <w:pPr>
        <w:spacing w:line="240" w:lineRule="auto"/>
        <w:jc w:val="both"/>
        <w:rPr>
          <w:sz w:val="24"/>
          <w:lang w:val="en-US"/>
        </w:rPr>
      </w:pPr>
      <w:r w:rsidRPr="008110F6">
        <w:rPr>
          <w:sz w:val="24"/>
          <w:lang w:val="en-US"/>
        </w:rPr>
        <w:t>export const EventTeamInfo = styled.div`</w:t>
      </w:r>
    </w:p>
    <w:p w14:paraId="10B8E229"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1FC8F239"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7B013870"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78DF28AE" w14:textId="77777777" w:rsidR="008110F6" w:rsidRPr="008110F6" w:rsidRDefault="008110F6" w:rsidP="008110F6">
      <w:pPr>
        <w:spacing w:line="240" w:lineRule="auto"/>
        <w:jc w:val="both"/>
        <w:rPr>
          <w:sz w:val="24"/>
          <w:lang w:val="en-US"/>
        </w:rPr>
      </w:pPr>
    </w:p>
    <w:p w14:paraId="24288F21" w14:textId="77777777" w:rsidR="008110F6" w:rsidRPr="008110F6" w:rsidRDefault="008110F6" w:rsidP="008110F6">
      <w:pPr>
        <w:spacing w:line="240" w:lineRule="auto"/>
        <w:jc w:val="both"/>
        <w:rPr>
          <w:sz w:val="24"/>
          <w:lang w:val="en-US"/>
        </w:rPr>
      </w:pPr>
      <w:r w:rsidRPr="008110F6">
        <w:rPr>
          <w:sz w:val="24"/>
          <w:lang w:val="en-US"/>
        </w:rPr>
        <w:t xml:space="preserve">  img {</w:t>
      </w:r>
    </w:p>
    <w:p w14:paraId="43079877" w14:textId="77777777" w:rsidR="008110F6" w:rsidRPr="008110F6" w:rsidRDefault="008110F6" w:rsidP="008110F6">
      <w:pPr>
        <w:spacing w:line="240" w:lineRule="auto"/>
        <w:jc w:val="both"/>
        <w:rPr>
          <w:sz w:val="24"/>
          <w:lang w:val="en-US"/>
        </w:rPr>
      </w:pPr>
      <w:r w:rsidRPr="008110F6">
        <w:rPr>
          <w:sz w:val="24"/>
          <w:lang w:val="en-US"/>
        </w:rPr>
        <w:t xml:space="preserve">    height: 150px;</w:t>
      </w:r>
    </w:p>
    <w:p w14:paraId="1570DEE8" w14:textId="77777777" w:rsidR="008110F6" w:rsidRPr="008110F6" w:rsidRDefault="008110F6" w:rsidP="008110F6">
      <w:pPr>
        <w:spacing w:line="240" w:lineRule="auto"/>
        <w:jc w:val="both"/>
        <w:rPr>
          <w:sz w:val="24"/>
          <w:lang w:val="en-US"/>
        </w:rPr>
      </w:pPr>
      <w:r w:rsidRPr="008110F6">
        <w:rPr>
          <w:sz w:val="24"/>
          <w:lang w:val="en-US"/>
        </w:rPr>
        <w:t xml:space="preserve">    width: 150px;</w:t>
      </w:r>
    </w:p>
    <w:p w14:paraId="26241D4F" w14:textId="77777777" w:rsidR="008110F6" w:rsidRPr="008110F6" w:rsidRDefault="008110F6" w:rsidP="008110F6">
      <w:pPr>
        <w:spacing w:line="240" w:lineRule="auto"/>
        <w:jc w:val="both"/>
        <w:rPr>
          <w:sz w:val="24"/>
          <w:lang w:val="en-US"/>
        </w:rPr>
      </w:pPr>
      <w:r w:rsidRPr="008110F6">
        <w:rPr>
          <w:sz w:val="24"/>
          <w:lang w:val="en-US"/>
        </w:rPr>
        <w:t xml:space="preserve">  }</w:t>
      </w:r>
    </w:p>
    <w:p w14:paraId="52852DEC" w14:textId="77777777" w:rsidR="008110F6" w:rsidRPr="008110F6" w:rsidRDefault="008110F6" w:rsidP="008110F6">
      <w:pPr>
        <w:spacing w:line="240" w:lineRule="auto"/>
        <w:jc w:val="both"/>
        <w:rPr>
          <w:sz w:val="24"/>
          <w:lang w:val="en-US"/>
        </w:rPr>
      </w:pPr>
      <w:r w:rsidRPr="008110F6">
        <w:rPr>
          <w:sz w:val="24"/>
          <w:lang w:val="en-US"/>
        </w:rPr>
        <w:t>`;</w:t>
      </w:r>
    </w:p>
    <w:p w14:paraId="5A3FA8D9" w14:textId="77777777" w:rsidR="008110F6" w:rsidRPr="008110F6" w:rsidRDefault="008110F6" w:rsidP="008110F6">
      <w:pPr>
        <w:spacing w:line="240" w:lineRule="auto"/>
        <w:jc w:val="both"/>
        <w:rPr>
          <w:sz w:val="24"/>
          <w:lang w:val="en-US"/>
        </w:rPr>
      </w:pPr>
    </w:p>
    <w:p w14:paraId="573D7F2C" w14:textId="77777777" w:rsidR="008110F6" w:rsidRPr="008110F6" w:rsidRDefault="008110F6" w:rsidP="008110F6">
      <w:pPr>
        <w:spacing w:line="240" w:lineRule="auto"/>
        <w:jc w:val="both"/>
        <w:rPr>
          <w:sz w:val="24"/>
          <w:lang w:val="en-US"/>
        </w:rPr>
      </w:pPr>
      <w:r w:rsidRPr="008110F6">
        <w:rPr>
          <w:sz w:val="24"/>
          <w:lang w:val="en-US"/>
        </w:rPr>
        <w:t>export const EventScoreInfo = styled.div&lt;{ status: EventsStatuses }&gt;`</w:t>
      </w:r>
    </w:p>
    <w:p w14:paraId="6D449BDD"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7C1C682A"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68D50F43" w14:textId="77777777" w:rsidR="008110F6" w:rsidRPr="008110F6" w:rsidRDefault="008110F6" w:rsidP="008110F6">
      <w:pPr>
        <w:spacing w:line="240" w:lineRule="auto"/>
        <w:jc w:val="both"/>
        <w:rPr>
          <w:sz w:val="24"/>
          <w:lang w:val="en-US"/>
        </w:rPr>
      </w:pPr>
      <w:r w:rsidRPr="008110F6">
        <w:rPr>
          <w:sz w:val="24"/>
          <w:lang w:val="en-US"/>
        </w:rPr>
        <w:t xml:space="preserve">  text-align: center;</w:t>
      </w:r>
    </w:p>
    <w:p w14:paraId="50B76EDB" w14:textId="77777777" w:rsidR="008110F6" w:rsidRPr="008110F6" w:rsidRDefault="008110F6" w:rsidP="008110F6">
      <w:pPr>
        <w:spacing w:line="240" w:lineRule="auto"/>
        <w:jc w:val="both"/>
        <w:rPr>
          <w:sz w:val="24"/>
          <w:lang w:val="en-US"/>
        </w:rPr>
      </w:pPr>
      <w:r w:rsidRPr="008110F6">
        <w:rPr>
          <w:sz w:val="24"/>
          <w:lang w:val="en-US"/>
        </w:rPr>
        <w:t xml:space="preserve">  font-weight: 700;</w:t>
      </w:r>
    </w:p>
    <w:p w14:paraId="2824A885" w14:textId="77777777" w:rsidR="008110F6" w:rsidRPr="008110F6" w:rsidRDefault="008110F6" w:rsidP="008110F6">
      <w:pPr>
        <w:spacing w:line="240" w:lineRule="auto"/>
        <w:jc w:val="both"/>
        <w:rPr>
          <w:sz w:val="24"/>
          <w:lang w:val="en-US"/>
        </w:rPr>
      </w:pPr>
      <w:r w:rsidRPr="008110F6">
        <w:rPr>
          <w:sz w:val="24"/>
          <w:lang w:val="en-US"/>
        </w:rPr>
        <w:t xml:space="preserve">  color: var(--white);</w:t>
      </w:r>
    </w:p>
    <w:p w14:paraId="2161AB71" w14:textId="77777777" w:rsidR="008110F6" w:rsidRPr="008110F6" w:rsidRDefault="008110F6" w:rsidP="008110F6">
      <w:pPr>
        <w:spacing w:line="240" w:lineRule="auto"/>
        <w:jc w:val="both"/>
        <w:rPr>
          <w:sz w:val="24"/>
          <w:lang w:val="en-US"/>
        </w:rPr>
      </w:pPr>
      <w:r w:rsidRPr="008110F6">
        <w:rPr>
          <w:sz w:val="24"/>
          <w:lang w:val="en-US"/>
        </w:rPr>
        <w:t xml:space="preserve">  background-color: rgba(0, 0, 0, 0.4);</w:t>
      </w:r>
    </w:p>
    <w:p w14:paraId="3AFADF93" w14:textId="77777777" w:rsidR="008110F6" w:rsidRPr="008110F6" w:rsidRDefault="008110F6" w:rsidP="008110F6">
      <w:pPr>
        <w:spacing w:line="240" w:lineRule="auto"/>
        <w:jc w:val="both"/>
        <w:rPr>
          <w:sz w:val="24"/>
          <w:lang w:val="en-US"/>
        </w:rPr>
      </w:pPr>
      <w:r w:rsidRPr="008110F6">
        <w:rPr>
          <w:sz w:val="24"/>
          <w:lang w:val="en-US"/>
        </w:rPr>
        <w:t xml:space="preserve">  backdrop-filter: blur(50px);</w:t>
      </w:r>
    </w:p>
    <w:p w14:paraId="455FD5DB" w14:textId="77777777" w:rsidR="008110F6" w:rsidRPr="008110F6" w:rsidRDefault="008110F6" w:rsidP="008110F6">
      <w:pPr>
        <w:spacing w:line="240" w:lineRule="auto"/>
        <w:jc w:val="both"/>
        <w:rPr>
          <w:sz w:val="24"/>
          <w:lang w:val="en-US"/>
        </w:rPr>
      </w:pPr>
    </w:p>
    <w:p w14:paraId="089C0908" w14:textId="77777777" w:rsidR="008110F6" w:rsidRPr="008110F6" w:rsidRDefault="008110F6" w:rsidP="008110F6">
      <w:pPr>
        <w:spacing w:line="240" w:lineRule="auto"/>
        <w:jc w:val="both"/>
        <w:rPr>
          <w:sz w:val="24"/>
          <w:lang w:val="en-US"/>
        </w:rPr>
      </w:pPr>
      <w:r w:rsidRPr="008110F6">
        <w:rPr>
          <w:sz w:val="24"/>
          <w:lang w:val="en-US"/>
        </w:rPr>
        <w:t xml:space="preserve">  span {</w:t>
      </w:r>
    </w:p>
    <w:p w14:paraId="65131C8B" w14:textId="77777777" w:rsidR="008110F6" w:rsidRPr="008110F6" w:rsidRDefault="008110F6" w:rsidP="008110F6">
      <w:pPr>
        <w:spacing w:line="240" w:lineRule="auto"/>
        <w:jc w:val="both"/>
        <w:rPr>
          <w:sz w:val="24"/>
          <w:lang w:val="en-US"/>
        </w:rPr>
      </w:pPr>
      <w:r w:rsidRPr="008110F6">
        <w:rPr>
          <w:sz w:val="24"/>
          <w:lang w:val="en-US"/>
        </w:rPr>
        <w:t xml:space="preserve">    font-size: 18px;</w:t>
      </w:r>
    </w:p>
    <w:p w14:paraId="293AF9E2" w14:textId="77777777" w:rsidR="008110F6" w:rsidRPr="008110F6" w:rsidRDefault="008110F6" w:rsidP="008110F6">
      <w:pPr>
        <w:spacing w:line="240" w:lineRule="auto"/>
        <w:jc w:val="both"/>
        <w:rPr>
          <w:sz w:val="24"/>
          <w:lang w:val="en-US"/>
        </w:rPr>
      </w:pPr>
      <w:r w:rsidRPr="008110F6">
        <w:rPr>
          <w:sz w:val="24"/>
          <w:lang w:val="en-US"/>
        </w:rPr>
        <w:t xml:space="preserve">    font-weight: 400;</w:t>
      </w:r>
    </w:p>
    <w:p w14:paraId="56911077" w14:textId="77777777" w:rsidR="008110F6" w:rsidRPr="008110F6" w:rsidRDefault="008110F6" w:rsidP="008110F6">
      <w:pPr>
        <w:spacing w:line="240" w:lineRule="auto"/>
        <w:jc w:val="both"/>
        <w:rPr>
          <w:sz w:val="24"/>
          <w:lang w:val="en-US"/>
        </w:rPr>
      </w:pPr>
      <w:r w:rsidRPr="008110F6">
        <w:rPr>
          <w:sz w:val="24"/>
          <w:lang w:val="en-US"/>
        </w:rPr>
        <w:t xml:space="preserve">    color: var(--gray)</w:t>
      </w:r>
    </w:p>
    <w:p w14:paraId="16319C5F" w14:textId="77777777" w:rsidR="008110F6" w:rsidRPr="008110F6" w:rsidRDefault="008110F6" w:rsidP="008110F6">
      <w:pPr>
        <w:spacing w:line="240" w:lineRule="auto"/>
        <w:jc w:val="both"/>
        <w:rPr>
          <w:sz w:val="24"/>
          <w:lang w:val="en-US"/>
        </w:rPr>
      </w:pPr>
      <w:r w:rsidRPr="008110F6">
        <w:rPr>
          <w:sz w:val="24"/>
          <w:lang w:val="en-US"/>
        </w:rPr>
        <w:t xml:space="preserve">  }</w:t>
      </w:r>
    </w:p>
    <w:p w14:paraId="084894A6" w14:textId="77777777" w:rsidR="008110F6" w:rsidRPr="008110F6" w:rsidRDefault="008110F6" w:rsidP="008110F6">
      <w:pPr>
        <w:spacing w:line="240" w:lineRule="auto"/>
        <w:jc w:val="both"/>
        <w:rPr>
          <w:sz w:val="24"/>
          <w:lang w:val="en-US"/>
        </w:rPr>
      </w:pPr>
    </w:p>
    <w:p w14:paraId="637B5741" w14:textId="77777777" w:rsidR="008110F6" w:rsidRPr="008110F6" w:rsidRDefault="008110F6" w:rsidP="008110F6">
      <w:pPr>
        <w:spacing w:line="240" w:lineRule="auto"/>
        <w:jc w:val="both"/>
        <w:rPr>
          <w:sz w:val="24"/>
          <w:lang w:val="en-US"/>
        </w:rPr>
      </w:pPr>
      <w:r w:rsidRPr="008110F6">
        <w:rPr>
          <w:sz w:val="24"/>
          <w:lang w:val="en-US"/>
        </w:rPr>
        <w:t xml:space="preserve">  .status {</w:t>
      </w:r>
    </w:p>
    <w:p w14:paraId="0DCF463D" w14:textId="77777777" w:rsidR="008110F6" w:rsidRPr="008110F6" w:rsidRDefault="008110F6" w:rsidP="008110F6">
      <w:pPr>
        <w:spacing w:line="240" w:lineRule="auto"/>
        <w:jc w:val="both"/>
        <w:rPr>
          <w:sz w:val="24"/>
          <w:lang w:val="en-US"/>
        </w:rPr>
      </w:pPr>
      <w:r w:rsidRPr="008110F6">
        <w:rPr>
          <w:sz w:val="24"/>
          <w:lang w:val="en-US"/>
        </w:rPr>
        <w:t xml:space="preserve">    font-size: 20px;</w:t>
      </w:r>
    </w:p>
    <w:p w14:paraId="63C63BAB" w14:textId="77777777" w:rsidR="008110F6" w:rsidRPr="008110F6" w:rsidRDefault="008110F6" w:rsidP="008110F6">
      <w:pPr>
        <w:spacing w:line="240" w:lineRule="auto"/>
        <w:jc w:val="both"/>
        <w:rPr>
          <w:sz w:val="24"/>
          <w:lang w:val="en-US"/>
        </w:rPr>
      </w:pPr>
      <w:r w:rsidRPr="008110F6">
        <w:rPr>
          <w:sz w:val="24"/>
          <w:lang w:val="en-US"/>
        </w:rPr>
        <w:t xml:space="preserve">    font-weight: 600;</w:t>
      </w:r>
    </w:p>
    <w:p w14:paraId="46EC0116" w14:textId="77777777" w:rsidR="008110F6" w:rsidRPr="008110F6" w:rsidRDefault="008110F6" w:rsidP="008110F6">
      <w:pPr>
        <w:spacing w:line="240" w:lineRule="auto"/>
        <w:jc w:val="both"/>
        <w:rPr>
          <w:sz w:val="24"/>
          <w:lang w:val="en-US"/>
        </w:rPr>
      </w:pPr>
      <w:r w:rsidRPr="008110F6">
        <w:rPr>
          <w:sz w:val="24"/>
          <w:lang w:val="en-US"/>
        </w:rPr>
        <w:t xml:space="preserve">    color: ${props =&gt; EventsStatusesColors[props.status]}</w:t>
      </w:r>
    </w:p>
    <w:p w14:paraId="66F28D65" w14:textId="77777777" w:rsidR="008110F6" w:rsidRPr="008110F6" w:rsidRDefault="008110F6" w:rsidP="008110F6">
      <w:pPr>
        <w:spacing w:line="240" w:lineRule="auto"/>
        <w:jc w:val="both"/>
        <w:rPr>
          <w:sz w:val="24"/>
          <w:lang w:val="en-US"/>
        </w:rPr>
      </w:pPr>
      <w:r w:rsidRPr="008110F6">
        <w:rPr>
          <w:sz w:val="24"/>
          <w:lang w:val="en-US"/>
        </w:rPr>
        <w:t xml:space="preserve">  }</w:t>
      </w:r>
    </w:p>
    <w:p w14:paraId="022744D2" w14:textId="77777777" w:rsidR="008110F6" w:rsidRPr="008110F6" w:rsidRDefault="008110F6" w:rsidP="008110F6">
      <w:pPr>
        <w:spacing w:line="240" w:lineRule="auto"/>
        <w:jc w:val="both"/>
        <w:rPr>
          <w:sz w:val="24"/>
          <w:lang w:val="en-US"/>
        </w:rPr>
      </w:pPr>
      <w:r w:rsidRPr="008110F6">
        <w:rPr>
          <w:sz w:val="24"/>
          <w:lang w:val="en-US"/>
        </w:rPr>
        <w:t>`;</w:t>
      </w:r>
    </w:p>
    <w:p w14:paraId="60D4C179" w14:textId="77777777" w:rsidR="008110F6" w:rsidRPr="008110F6" w:rsidRDefault="008110F6" w:rsidP="00186505">
      <w:pPr>
        <w:spacing w:line="240" w:lineRule="auto"/>
        <w:jc w:val="both"/>
        <w:rPr>
          <w:sz w:val="24"/>
          <w:lang w:val="en-US"/>
        </w:rPr>
      </w:pPr>
    </w:p>
    <w:p w14:paraId="06A29E4A" w14:textId="4DC018B9" w:rsidR="00186505" w:rsidRDefault="00186505" w:rsidP="00186505">
      <w:pPr>
        <w:spacing w:line="240" w:lineRule="auto"/>
        <w:jc w:val="both"/>
        <w:rPr>
          <w:b/>
          <w:sz w:val="28"/>
          <w:lang w:val="en-US"/>
        </w:rPr>
      </w:pPr>
      <w:r>
        <w:rPr>
          <w:b/>
          <w:sz w:val="28"/>
          <w:lang w:val="en-US"/>
        </w:rPr>
        <w:t>Event.tsx</w:t>
      </w:r>
    </w:p>
    <w:p w14:paraId="6B80109F" w14:textId="77777777" w:rsidR="008110F6" w:rsidRPr="008110F6" w:rsidRDefault="008110F6" w:rsidP="008110F6">
      <w:pPr>
        <w:spacing w:line="240" w:lineRule="auto"/>
        <w:jc w:val="both"/>
        <w:rPr>
          <w:sz w:val="24"/>
          <w:lang w:val="en-US"/>
        </w:rPr>
      </w:pPr>
      <w:r w:rsidRPr="008110F6">
        <w:rPr>
          <w:sz w:val="24"/>
          <w:lang w:val="en-US"/>
        </w:rPr>
        <w:t>import React, { FC, useMemo } from 'react';</w:t>
      </w:r>
    </w:p>
    <w:p w14:paraId="2B0A9475" w14:textId="77777777" w:rsidR="008110F6" w:rsidRPr="008110F6" w:rsidRDefault="008110F6" w:rsidP="008110F6">
      <w:pPr>
        <w:spacing w:line="240" w:lineRule="auto"/>
        <w:jc w:val="both"/>
        <w:rPr>
          <w:sz w:val="24"/>
          <w:lang w:val="en-US"/>
        </w:rPr>
      </w:pPr>
      <w:r w:rsidRPr="008110F6">
        <w:rPr>
          <w:sz w:val="24"/>
          <w:lang w:val="en-US"/>
        </w:rPr>
        <w:t>import { Box, Modal, Tooltip } from '@mui/material';</w:t>
      </w:r>
    </w:p>
    <w:p w14:paraId="4FEE072C" w14:textId="77777777" w:rsidR="008110F6" w:rsidRPr="008110F6" w:rsidRDefault="008110F6" w:rsidP="008110F6">
      <w:pPr>
        <w:spacing w:line="240" w:lineRule="auto"/>
        <w:jc w:val="both"/>
        <w:rPr>
          <w:sz w:val="24"/>
          <w:lang w:val="en-US"/>
        </w:rPr>
      </w:pPr>
      <w:r w:rsidRPr="008110F6">
        <w:rPr>
          <w:sz w:val="24"/>
          <w:lang w:val="en-US"/>
        </w:rPr>
        <w:t>import { useAppDispatch, useAppSelector } from '../../store';</w:t>
      </w:r>
    </w:p>
    <w:p w14:paraId="79960570" w14:textId="77777777" w:rsidR="008110F6" w:rsidRPr="008110F6" w:rsidRDefault="008110F6" w:rsidP="008110F6">
      <w:pPr>
        <w:spacing w:line="240" w:lineRule="auto"/>
        <w:jc w:val="both"/>
        <w:rPr>
          <w:sz w:val="24"/>
          <w:lang w:val="en-US"/>
        </w:rPr>
      </w:pPr>
      <w:r w:rsidRPr="008110F6">
        <w:rPr>
          <w:sz w:val="24"/>
          <w:lang w:val="en-US"/>
        </w:rPr>
        <w:lastRenderedPageBreak/>
        <w:t>import { eventModalActions, eventModalSelector } from '../../store/eventModal/eventModal.slice';</w:t>
      </w:r>
    </w:p>
    <w:p w14:paraId="0B5B8D75" w14:textId="77777777" w:rsidR="008110F6" w:rsidRPr="008110F6" w:rsidRDefault="008110F6" w:rsidP="008110F6">
      <w:pPr>
        <w:spacing w:line="240" w:lineRule="auto"/>
        <w:jc w:val="both"/>
        <w:rPr>
          <w:sz w:val="24"/>
          <w:lang w:val="en-US"/>
        </w:rPr>
      </w:pPr>
      <w:r w:rsidRPr="008110F6">
        <w:rPr>
          <w:sz w:val="24"/>
          <w:lang w:val="en-US"/>
        </w:rPr>
        <w:t>import { useGetEventDataByIdQuery } from '../../services/api';</w:t>
      </w:r>
    </w:p>
    <w:p w14:paraId="524E670B" w14:textId="77777777" w:rsidR="008110F6" w:rsidRPr="008110F6" w:rsidRDefault="008110F6" w:rsidP="008110F6">
      <w:pPr>
        <w:spacing w:line="240" w:lineRule="auto"/>
        <w:jc w:val="both"/>
        <w:rPr>
          <w:sz w:val="24"/>
          <w:lang w:val="en-US"/>
        </w:rPr>
      </w:pPr>
      <w:r w:rsidRPr="008110F6">
        <w:rPr>
          <w:sz w:val="24"/>
          <w:lang w:val="en-US"/>
        </w:rPr>
        <w:t>import { Spinner } from '../Spinner';</w:t>
      </w:r>
    </w:p>
    <w:p w14:paraId="24D3EAE9" w14:textId="77777777" w:rsidR="008110F6" w:rsidRPr="008110F6" w:rsidRDefault="008110F6" w:rsidP="008110F6">
      <w:pPr>
        <w:spacing w:line="240" w:lineRule="auto"/>
        <w:jc w:val="both"/>
        <w:rPr>
          <w:sz w:val="24"/>
          <w:lang w:val="en-US"/>
        </w:rPr>
      </w:pPr>
      <w:r w:rsidRPr="008110F6">
        <w:rPr>
          <w:sz w:val="24"/>
          <w:lang w:val="en-US"/>
        </w:rPr>
        <w:t>import { getTranslations } from '../../utils/translations';</w:t>
      </w:r>
    </w:p>
    <w:p w14:paraId="70E7C548" w14:textId="77777777" w:rsidR="008110F6" w:rsidRPr="008110F6" w:rsidRDefault="008110F6" w:rsidP="008110F6">
      <w:pPr>
        <w:spacing w:line="240" w:lineRule="auto"/>
        <w:jc w:val="both"/>
        <w:rPr>
          <w:sz w:val="24"/>
          <w:lang w:val="en-US"/>
        </w:rPr>
      </w:pPr>
      <w:r w:rsidRPr="008110F6">
        <w:rPr>
          <w:sz w:val="24"/>
          <w:lang w:val="en-US"/>
        </w:rPr>
        <w:t>import {</w:t>
      </w:r>
    </w:p>
    <w:p w14:paraId="068856CB" w14:textId="77777777" w:rsidR="008110F6" w:rsidRPr="008110F6" w:rsidRDefault="008110F6" w:rsidP="008110F6">
      <w:pPr>
        <w:spacing w:line="240" w:lineRule="auto"/>
        <w:jc w:val="both"/>
        <w:rPr>
          <w:sz w:val="24"/>
          <w:lang w:val="en-US"/>
        </w:rPr>
      </w:pPr>
      <w:r w:rsidRPr="008110F6">
        <w:rPr>
          <w:sz w:val="24"/>
          <w:lang w:val="en-US"/>
        </w:rPr>
        <w:t xml:space="preserve">  EventsStatuses,</w:t>
      </w:r>
    </w:p>
    <w:p w14:paraId="37765222" w14:textId="77777777" w:rsidR="008110F6" w:rsidRPr="008110F6" w:rsidRDefault="008110F6" w:rsidP="008110F6">
      <w:pPr>
        <w:spacing w:line="240" w:lineRule="auto"/>
        <w:jc w:val="both"/>
        <w:rPr>
          <w:sz w:val="24"/>
          <w:lang w:val="en-US"/>
        </w:rPr>
      </w:pPr>
      <w:r w:rsidRPr="008110F6">
        <w:rPr>
          <w:sz w:val="24"/>
          <w:lang w:val="en-US"/>
        </w:rPr>
        <w:t xml:space="preserve">  EventsStatusesMoreTranslations,</w:t>
      </w:r>
    </w:p>
    <w:p w14:paraId="5139B885" w14:textId="77777777" w:rsidR="008110F6" w:rsidRPr="008110F6" w:rsidRDefault="008110F6" w:rsidP="008110F6">
      <w:pPr>
        <w:spacing w:line="240" w:lineRule="auto"/>
        <w:jc w:val="both"/>
        <w:rPr>
          <w:sz w:val="24"/>
          <w:lang w:val="en-US"/>
        </w:rPr>
      </w:pPr>
      <w:r w:rsidRPr="008110F6">
        <w:rPr>
          <w:sz w:val="24"/>
          <w:lang w:val="en-US"/>
        </w:rPr>
        <w:t xml:space="preserve">  EventsStatusesTranslations,</w:t>
      </w:r>
    </w:p>
    <w:p w14:paraId="2E689BD0" w14:textId="77777777" w:rsidR="008110F6" w:rsidRPr="008110F6" w:rsidRDefault="008110F6" w:rsidP="008110F6">
      <w:pPr>
        <w:spacing w:line="240" w:lineRule="auto"/>
        <w:jc w:val="both"/>
        <w:rPr>
          <w:sz w:val="24"/>
          <w:lang w:val="en-US"/>
        </w:rPr>
      </w:pPr>
      <w:r w:rsidRPr="008110F6">
        <w:rPr>
          <w:sz w:val="24"/>
          <w:lang w:val="en-US"/>
        </w:rPr>
        <w:t>} from '../../constants/events.constants';</w:t>
      </w:r>
    </w:p>
    <w:p w14:paraId="7E2E37B3" w14:textId="77777777" w:rsidR="008110F6" w:rsidRPr="008110F6" w:rsidRDefault="008110F6" w:rsidP="008110F6">
      <w:pPr>
        <w:spacing w:line="240" w:lineRule="auto"/>
        <w:jc w:val="both"/>
        <w:rPr>
          <w:sz w:val="24"/>
          <w:lang w:val="en-US"/>
        </w:rPr>
      </w:pPr>
      <w:r w:rsidRPr="008110F6">
        <w:rPr>
          <w:sz w:val="24"/>
          <w:lang w:val="en-US"/>
        </w:rPr>
        <w:t>import { DEFAULT_EVENT_TIME_FORMAT, DEFAULT_TIME_ZONE } from '../../constants/common.constants';</w:t>
      </w:r>
    </w:p>
    <w:p w14:paraId="4E1BD69F" w14:textId="77777777" w:rsidR="008110F6" w:rsidRPr="008110F6" w:rsidRDefault="008110F6" w:rsidP="008110F6">
      <w:pPr>
        <w:spacing w:line="240" w:lineRule="auto"/>
        <w:jc w:val="both"/>
        <w:rPr>
          <w:sz w:val="24"/>
          <w:lang w:val="en-US"/>
        </w:rPr>
      </w:pPr>
      <w:r w:rsidRPr="008110F6">
        <w:rPr>
          <w:sz w:val="24"/>
          <w:lang w:val="en-US"/>
        </w:rPr>
        <w:t>import { formatEventStartDate } from '../../utils/common';</w:t>
      </w:r>
    </w:p>
    <w:p w14:paraId="1D0570B3" w14:textId="77777777" w:rsidR="008110F6" w:rsidRPr="008110F6" w:rsidRDefault="008110F6" w:rsidP="008110F6">
      <w:pPr>
        <w:spacing w:line="240" w:lineRule="auto"/>
        <w:jc w:val="both"/>
        <w:rPr>
          <w:sz w:val="24"/>
          <w:lang w:val="en-US"/>
        </w:rPr>
      </w:pPr>
      <w:r w:rsidRPr="008110F6">
        <w:rPr>
          <w:sz w:val="24"/>
          <w:lang w:val="en-US"/>
        </w:rPr>
        <w:t>import {</w:t>
      </w:r>
    </w:p>
    <w:p w14:paraId="74C13BD2" w14:textId="77777777" w:rsidR="008110F6" w:rsidRPr="008110F6" w:rsidRDefault="008110F6" w:rsidP="008110F6">
      <w:pPr>
        <w:spacing w:line="240" w:lineRule="auto"/>
        <w:jc w:val="both"/>
        <w:rPr>
          <w:sz w:val="24"/>
          <w:lang w:val="en-US"/>
        </w:rPr>
      </w:pPr>
      <w:r w:rsidRPr="008110F6">
        <w:rPr>
          <w:sz w:val="24"/>
          <w:lang w:val="en-US"/>
        </w:rPr>
        <w:t xml:space="preserve">  EventTeamInfo,</w:t>
      </w:r>
    </w:p>
    <w:p w14:paraId="3420DB5B" w14:textId="77777777" w:rsidR="008110F6" w:rsidRPr="008110F6" w:rsidRDefault="008110F6" w:rsidP="008110F6">
      <w:pPr>
        <w:spacing w:line="240" w:lineRule="auto"/>
        <w:jc w:val="both"/>
        <w:rPr>
          <w:sz w:val="24"/>
          <w:lang w:val="en-US"/>
        </w:rPr>
      </w:pPr>
      <w:r w:rsidRPr="008110F6">
        <w:rPr>
          <w:sz w:val="24"/>
          <w:lang w:val="en-US"/>
        </w:rPr>
        <w:t xml:space="preserve">  EventScoreInfo,</w:t>
      </w:r>
    </w:p>
    <w:p w14:paraId="6B8BF378" w14:textId="77777777" w:rsidR="008110F6" w:rsidRPr="008110F6" w:rsidRDefault="008110F6" w:rsidP="008110F6">
      <w:pPr>
        <w:spacing w:line="240" w:lineRule="auto"/>
        <w:jc w:val="both"/>
        <w:rPr>
          <w:sz w:val="24"/>
          <w:lang w:val="en-US"/>
        </w:rPr>
      </w:pPr>
      <w:r w:rsidRPr="008110F6">
        <w:rPr>
          <w:sz w:val="24"/>
          <w:lang w:val="en-US"/>
        </w:rPr>
        <w:t xml:space="preserve">  EventInfoWrapper,</w:t>
      </w:r>
    </w:p>
    <w:p w14:paraId="73083262" w14:textId="77777777" w:rsidR="008110F6" w:rsidRPr="008110F6" w:rsidRDefault="008110F6" w:rsidP="008110F6">
      <w:pPr>
        <w:spacing w:line="240" w:lineRule="auto"/>
        <w:jc w:val="both"/>
        <w:rPr>
          <w:sz w:val="24"/>
          <w:lang w:val="en-US"/>
        </w:rPr>
      </w:pPr>
      <w:r w:rsidRPr="008110F6">
        <w:rPr>
          <w:sz w:val="24"/>
          <w:lang w:val="en-US"/>
        </w:rPr>
        <w:t xml:space="preserve">  EventHeaderWrapper,</w:t>
      </w:r>
    </w:p>
    <w:p w14:paraId="1C81DA1B" w14:textId="77777777" w:rsidR="008110F6" w:rsidRPr="008110F6" w:rsidRDefault="008110F6" w:rsidP="008110F6">
      <w:pPr>
        <w:spacing w:line="240" w:lineRule="auto"/>
        <w:jc w:val="both"/>
        <w:rPr>
          <w:sz w:val="24"/>
          <w:lang w:val="en-US"/>
        </w:rPr>
      </w:pPr>
      <w:r w:rsidRPr="008110F6">
        <w:rPr>
          <w:sz w:val="24"/>
          <w:lang w:val="en-US"/>
        </w:rPr>
        <w:t xml:space="preserve">  EventsHeaderDivider,</w:t>
      </w:r>
    </w:p>
    <w:p w14:paraId="3C990511" w14:textId="77777777" w:rsidR="008110F6" w:rsidRPr="008110F6" w:rsidRDefault="008110F6" w:rsidP="008110F6">
      <w:pPr>
        <w:spacing w:line="240" w:lineRule="auto"/>
        <w:jc w:val="both"/>
        <w:rPr>
          <w:sz w:val="24"/>
          <w:lang w:val="en-US"/>
        </w:rPr>
      </w:pPr>
      <w:r w:rsidRPr="008110F6">
        <w:rPr>
          <w:sz w:val="24"/>
          <w:lang w:val="en-US"/>
        </w:rPr>
        <w:t xml:space="preserve">  EventWrapper,</w:t>
      </w:r>
    </w:p>
    <w:p w14:paraId="55642D0C" w14:textId="77777777" w:rsidR="008110F6" w:rsidRPr="008110F6" w:rsidRDefault="008110F6" w:rsidP="008110F6">
      <w:pPr>
        <w:spacing w:line="240" w:lineRule="auto"/>
        <w:jc w:val="both"/>
        <w:rPr>
          <w:sz w:val="24"/>
          <w:lang w:val="en-US"/>
        </w:rPr>
      </w:pPr>
      <w:r w:rsidRPr="008110F6">
        <w:rPr>
          <w:sz w:val="24"/>
          <w:lang w:val="en-US"/>
        </w:rPr>
        <w:t>} from './Event.styled';</w:t>
      </w:r>
    </w:p>
    <w:p w14:paraId="7F211752" w14:textId="77777777" w:rsidR="008110F6" w:rsidRPr="008110F6" w:rsidRDefault="008110F6" w:rsidP="008110F6">
      <w:pPr>
        <w:spacing w:line="240" w:lineRule="auto"/>
        <w:jc w:val="both"/>
        <w:rPr>
          <w:sz w:val="24"/>
          <w:lang w:val="en-US"/>
        </w:rPr>
      </w:pPr>
      <w:r w:rsidRPr="008110F6">
        <w:rPr>
          <w:sz w:val="24"/>
          <w:lang w:val="en-US"/>
        </w:rPr>
        <w:t>import CountDownTimer from '../common/CountDownTimer';</w:t>
      </w:r>
    </w:p>
    <w:p w14:paraId="3388AF8F" w14:textId="77777777" w:rsidR="008110F6" w:rsidRPr="008110F6" w:rsidRDefault="008110F6" w:rsidP="008110F6">
      <w:pPr>
        <w:spacing w:line="240" w:lineRule="auto"/>
        <w:jc w:val="both"/>
        <w:rPr>
          <w:sz w:val="24"/>
          <w:lang w:val="en-US"/>
        </w:rPr>
      </w:pPr>
      <w:r w:rsidRPr="008110F6">
        <w:rPr>
          <w:sz w:val="24"/>
          <w:lang w:val="en-US"/>
        </w:rPr>
        <w:t>import MatchInfo from '../MatchInfo';</w:t>
      </w:r>
    </w:p>
    <w:p w14:paraId="1DC3C3B6" w14:textId="77777777" w:rsidR="008110F6" w:rsidRPr="008110F6" w:rsidRDefault="008110F6" w:rsidP="008110F6">
      <w:pPr>
        <w:spacing w:line="240" w:lineRule="auto"/>
        <w:jc w:val="both"/>
        <w:rPr>
          <w:sz w:val="24"/>
          <w:lang w:val="en-US"/>
        </w:rPr>
      </w:pPr>
      <w:r w:rsidRPr="008110F6">
        <w:rPr>
          <w:sz w:val="24"/>
          <w:lang w:val="en-US"/>
        </w:rPr>
        <w:t>import StarBorderIcon from '@mui/icons-material/StarBorder';</w:t>
      </w:r>
    </w:p>
    <w:p w14:paraId="7A37F0E2" w14:textId="77777777" w:rsidR="008110F6" w:rsidRPr="008110F6" w:rsidRDefault="008110F6" w:rsidP="008110F6">
      <w:pPr>
        <w:spacing w:line="240" w:lineRule="auto"/>
        <w:jc w:val="both"/>
        <w:rPr>
          <w:sz w:val="24"/>
          <w:lang w:val="en-US"/>
        </w:rPr>
      </w:pPr>
      <w:r w:rsidRPr="008110F6">
        <w:rPr>
          <w:sz w:val="24"/>
          <w:lang w:val="en-US"/>
        </w:rPr>
        <w:t>import { IEvent } from '../../model/events.model';</w:t>
      </w:r>
    </w:p>
    <w:p w14:paraId="4F211127" w14:textId="77777777" w:rsidR="008110F6" w:rsidRPr="008110F6" w:rsidRDefault="008110F6" w:rsidP="008110F6">
      <w:pPr>
        <w:spacing w:line="240" w:lineRule="auto"/>
        <w:jc w:val="both"/>
        <w:rPr>
          <w:sz w:val="24"/>
          <w:lang w:val="en-US"/>
        </w:rPr>
      </w:pPr>
      <w:r w:rsidRPr="008110F6">
        <w:rPr>
          <w:sz w:val="24"/>
          <w:lang w:val="en-US"/>
        </w:rPr>
        <w:t>import { teamModalActions } from '../../store/teamModal/teamModal.slice';</w:t>
      </w:r>
    </w:p>
    <w:p w14:paraId="429BD32B" w14:textId="77777777" w:rsidR="008110F6" w:rsidRPr="008110F6" w:rsidRDefault="008110F6" w:rsidP="008110F6">
      <w:pPr>
        <w:spacing w:line="240" w:lineRule="auto"/>
        <w:jc w:val="both"/>
        <w:rPr>
          <w:sz w:val="24"/>
          <w:lang w:val="en-US"/>
        </w:rPr>
      </w:pPr>
    </w:p>
    <w:p w14:paraId="6F00F5D4" w14:textId="77777777" w:rsidR="008110F6" w:rsidRPr="008110F6" w:rsidRDefault="008110F6" w:rsidP="008110F6">
      <w:pPr>
        <w:spacing w:line="240" w:lineRule="auto"/>
        <w:jc w:val="both"/>
        <w:rPr>
          <w:sz w:val="24"/>
          <w:lang w:val="en-US"/>
        </w:rPr>
      </w:pPr>
      <w:r w:rsidRPr="008110F6">
        <w:rPr>
          <w:sz w:val="24"/>
          <w:lang w:val="en-US"/>
        </w:rPr>
        <w:t>const style = {</w:t>
      </w:r>
    </w:p>
    <w:p w14:paraId="12E3C4B9" w14:textId="77777777" w:rsidR="008110F6" w:rsidRPr="008110F6" w:rsidRDefault="008110F6" w:rsidP="008110F6">
      <w:pPr>
        <w:spacing w:line="240" w:lineRule="auto"/>
        <w:jc w:val="both"/>
        <w:rPr>
          <w:sz w:val="24"/>
          <w:lang w:val="en-US"/>
        </w:rPr>
      </w:pPr>
      <w:r w:rsidRPr="008110F6">
        <w:rPr>
          <w:sz w:val="24"/>
          <w:lang w:val="en-US"/>
        </w:rPr>
        <w:t xml:space="preserve">  position: 'absolute',</w:t>
      </w:r>
    </w:p>
    <w:p w14:paraId="46FEA6AD" w14:textId="77777777" w:rsidR="008110F6" w:rsidRPr="008110F6" w:rsidRDefault="008110F6" w:rsidP="008110F6">
      <w:pPr>
        <w:spacing w:line="240" w:lineRule="auto"/>
        <w:jc w:val="both"/>
        <w:rPr>
          <w:sz w:val="24"/>
          <w:lang w:val="en-US"/>
        </w:rPr>
      </w:pPr>
      <w:r w:rsidRPr="008110F6">
        <w:rPr>
          <w:sz w:val="24"/>
          <w:lang w:val="en-US"/>
        </w:rPr>
        <w:t xml:space="preserve">  top: '50%',</w:t>
      </w:r>
    </w:p>
    <w:p w14:paraId="324D20E7" w14:textId="77777777" w:rsidR="008110F6" w:rsidRPr="008110F6" w:rsidRDefault="008110F6" w:rsidP="008110F6">
      <w:pPr>
        <w:spacing w:line="240" w:lineRule="auto"/>
        <w:jc w:val="both"/>
        <w:rPr>
          <w:sz w:val="24"/>
          <w:lang w:val="en-US"/>
        </w:rPr>
      </w:pPr>
      <w:r w:rsidRPr="008110F6">
        <w:rPr>
          <w:sz w:val="24"/>
          <w:lang w:val="en-US"/>
        </w:rPr>
        <w:t xml:space="preserve">  left: '50%',</w:t>
      </w:r>
    </w:p>
    <w:p w14:paraId="53F40087" w14:textId="77777777" w:rsidR="008110F6" w:rsidRPr="008110F6" w:rsidRDefault="008110F6" w:rsidP="008110F6">
      <w:pPr>
        <w:spacing w:line="240" w:lineRule="auto"/>
        <w:jc w:val="both"/>
        <w:rPr>
          <w:sz w:val="24"/>
          <w:lang w:val="en-US"/>
        </w:rPr>
      </w:pPr>
      <w:r w:rsidRPr="008110F6">
        <w:rPr>
          <w:sz w:val="24"/>
          <w:lang w:val="en-US"/>
        </w:rPr>
        <w:t xml:space="preserve">  transform: 'translate(-50%, -50%)',</w:t>
      </w:r>
    </w:p>
    <w:p w14:paraId="52C5273D" w14:textId="77777777" w:rsidR="008110F6" w:rsidRPr="008110F6" w:rsidRDefault="008110F6" w:rsidP="008110F6">
      <w:pPr>
        <w:spacing w:line="240" w:lineRule="auto"/>
        <w:jc w:val="both"/>
        <w:rPr>
          <w:sz w:val="24"/>
          <w:lang w:val="en-US"/>
        </w:rPr>
      </w:pPr>
      <w:r w:rsidRPr="008110F6">
        <w:rPr>
          <w:sz w:val="24"/>
          <w:lang w:val="en-US"/>
        </w:rPr>
        <w:t xml:space="preserve">  width: 1340,</w:t>
      </w:r>
    </w:p>
    <w:p w14:paraId="707F3416" w14:textId="77777777" w:rsidR="008110F6" w:rsidRPr="008110F6" w:rsidRDefault="008110F6" w:rsidP="008110F6">
      <w:pPr>
        <w:spacing w:line="240" w:lineRule="auto"/>
        <w:jc w:val="both"/>
        <w:rPr>
          <w:sz w:val="24"/>
          <w:lang w:val="en-US"/>
        </w:rPr>
      </w:pPr>
      <w:r w:rsidRPr="008110F6">
        <w:rPr>
          <w:sz w:val="24"/>
          <w:lang w:val="en-US"/>
        </w:rPr>
        <w:t xml:space="preserve">  height: 700,</w:t>
      </w:r>
    </w:p>
    <w:p w14:paraId="5AFE2388" w14:textId="77777777" w:rsidR="008110F6" w:rsidRPr="008110F6" w:rsidRDefault="008110F6" w:rsidP="008110F6">
      <w:pPr>
        <w:spacing w:line="240" w:lineRule="auto"/>
        <w:jc w:val="both"/>
        <w:rPr>
          <w:sz w:val="24"/>
          <w:lang w:val="en-US"/>
        </w:rPr>
      </w:pPr>
      <w:r w:rsidRPr="008110F6">
        <w:rPr>
          <w:sz w:val="24"/>
          <w:lang w:val="en-US"/>
        </w:rPr>
        <w:t xml:space="preserve">  bgcolor: 'background.paper',</w:t>
      </w:r>
    </w:p>
    <w:p w14:paraId="62A5F5D7" w14:textId="77777777" w:rsidR="008110F6" w:rsidRPr="008110F6" w:rsidRDefault="008110F6" w:rsidP="008110F6">
      <w:pPr>
        <w:spacing w:line="240" w:lineRule="auto"/>
        <w:jc w:val="both"/>
        <w:rPr>
          <w:sz w:val="24"/>
          <w:lang w:val="en-US"/>
        </w:rPr>
      </w:pPr>
      <w:r w:rsidRPr="008110F6">
        <w:rPr>
          <w:sz w:val="24"/>
          <w:lang w:val="en-US"/>
        </w:rPr>
        <w:t xml:space="preserve">  border: '2px solid #000',</w:t>
      </w:r>
    </w:p>
    <w:p w14:paraId="13D5265B" w14:textId="77777777" w:rsidR="008110F6" w:rsidRPr="008110F6" w:rsidRDefault="008110F6" w:rsidP="008110F6">
      <w:pPr>
        <w:spacing w:line="240" w:lineRule="auto"/>
        <w:jc w:val="both"/>
        <w:rPr>
          <w:sz w:val="24"/>
          <w:lang w:val="en-US"/>
        </w:rPr>
      </w:pPr>
      <w:r w:rsidRPr="008110F6">
        <w:rPr>
          <w:sz w:val="24"/>
          <w:lang w:val="en-US"/>
        </w:rPr>
        <w:t xml:space="preserve">  boxShadow: 24,</w:t>
      </w:r>
    </w:p>
    <w:p w14:paraId="732D1E16" w14:textId="77777777" w:rsidR="008110F6" w:rsidRPr="008110F6" w:rsidRDefault="008110F6" w:rsidP="008110F6">
      <w:pPr>
        <w:spacing w:line="240" w:lineRule="auto"/>
        <w:jc w:val="both"/>
        <w:rPr>
          <w:sz w:val="24"/>
          <w:lang w:val="en-US"/>
        </w:rPr>
      </w:pPr>
      <w:r w:rsidRPr="008110F6">
        <w:rPr>
          <w:sz w:val="24"/>
          <w:lang w:val="en-US"/>
        </w:rPr>
        <w:t xml:space="preserve">  p: 4,</w:t>
      </w:r>
    </w:p>
    <w:p w14:paraId="24E83891" w14:textId="77777777" w:rsidR="008110F6" w:rsidRPr="008110F6" w:rsidRDefault="008110F6" w:rsidP="008110F6">
      <w:pPr>
        <w:spacing w:line="240" w:lineRule="auto"/>
        <w:jc w:val="both"/>
        <w:rPr>
          <w:sz w:val="24"/>
          <w:lang w:val="en-US"/>
        </w:rPr>
      </w:pPr>
      <w:r w:rsidRPr="008110F6">
        <w:rPr>
          <w:sz w:val="24"/>
          <w:lang w:val="en-US"/>
        </w:rPr>
        <w:t xml:space="preserve">  color: 'text.primary',</w:t>
      </w:r>
    </w:p>
    <w:p w14:paraId="7BCECED7" w14:textId="77777777" w:rsidR="008110F6" w:rsidRPr="008110F6" w:rsidRDefault="008110F6" w:rsidP="008110F6">
      <w:pPr>
        <w:spacing w:line="240" w:lineRule="auto"/>
        <w:jc w:val="both"/>
        <w:rPr>
          <w:sz w:val="24"/>
          <w:lang w:val="en-US"/>
        </w:rPr>
      </w:pPr>
      <w:r w:rsidRPr="008110F6">
        <w:rPr>
          <w:sz w:val="24"/>
          <w:lang w:val="en-US"/>
        </w:rPr>
        <w:t xml:space="preserve">  overflow: 'auto',</w:t>
      </w:r>
    </w:p>
    <w:p w14:paraId="47E208D6" w14:textId="77777777" w:rsidR="008110F6" w:rsidRPr="008110F6" w:rsidRDefault="008110F6" w:rsidP="008110F6">
      <w:pPr>
        <w:spacing w:line="240" w:lineRule="auto"/>
        <w:jc w:val="both"/>
        <w:rPr>
          <w:sz w:val="24"/>
          <w:lang w:val="en-US"/>
        </w:rPr>
      </w:pPr>
      <w:r w:rsidRPr="008110F6">
        <w:rPr>
          <w:sz w:val="24"/>
          <w:lang w:val="en-US"/>
        </w:rPr>
        <w:t>};</w:t>
      </w:r>
    </w:p>
    <w:p w14:paraId="4579E7F6" w14:textId="77777777" w:rsidR="008110F6" w:rsidRPr="008110F6" w:rsidRDefault="008110F6" w:rsidP="008110F6">
      <w:pPr>
        <w:spacing w:line="240" w:lineRule="auto"/>
        <w:jc w:val="both"/>
        <w:rPr>
          <w:sz w:val="24"/>
          <w:lang w:val="en-US"/>
        </w:rPr>
      </w:pPr>
    </w:p>
    <w:p w14:paraId="70C4A99F" w14:textId="77777777" w:rsidR="008110F6" w:rsidRPr="008110F6" w:rsidRDefault="008110F6" w:rsidP="008110F6">
      <w:pPr>
        <w:spacing w:line="240" w:lineRule="auto"/>
        <w:jc w:val="both"/>
        <w:rPr>
          <w:sz w:val="24"/>
          <w:lang w:val="en-US"/>
        </w:rPr>
      </w:pPr>
      <w:r w:rsidRPr="008110F6">
        <w:rPr>
          <w:sz w:val="24"/>
          <w:lang w:val="en-US"/>
        </w:rPr>
        <w:t>const Event: FC = () =&gt; {</w:t>
      </w:r>
    </w:p>
    <w:p w14:paraId="43AC301F" w14:textId="77777777" w:rsidR="008110F6" w:rsidRPr="008110F6" w:rsidRDefault="008110F6" w:rsidP="008110F6">
      <w:pPr>
        <w:spacing w:line="240" w:lineRule="auto"/>
        <w:jc w:val="both"/>
        <w:rPr>
          <w:sz w:val="24"/>
          <w:lang w:val="en-US"/>
        </w:rPr>
      </w:pPr>
      <w:r w:rsidRPr="008110F6">
        <w:rPr>
          <w:sz w:val="24"/>
          <w:lang w:val="en-US"/>
        </w:rPr>
        <w:t xml:space="preserve">  const { eventId, isOpen } = useAppSelector(eventModalSelector);</w:t>
      </w:r>
    </w:p>
    <w:p w14:paraId="3FBEFCBD" w14:textId="77777777" w:rsidR="008110F6" w:rsidRPr="008110F6" w:rsidRDefault="008110F6" w:rsidP="008110F6">
      <w:pPr>
        <w:spacing w:line="240" w:lineRule="auto"/>
        <w:jc w:val="both"/>
        <w:rPr>
          <w:sz w:val="24"/>
          <w:lang w:val="en-US"/>
        </w:rPr>
      </w:pPr>
      <w:r w:rsidRPr="008110F6">
        <w:rPr>
          <w:sz w:val="24"/>
          <w:lang w:val="en-US"/>
        </w:rPr>
        <w:t xml:space="preserve">  const dispatch = useAppDispatch();</w:t>
      </w:r>
    </w:p>
    <w:p w14:paraId="1CF2B295" w14:textId="77777777" w:rsidR="008110F6" w:rsidRPr="008110F6" w:rsidRDefault="008110F6" w:rsidP="008110F6">
      <w:pPr>
        <w:spacing w:line="240" w:lineRule="auto"/>
        <w:jc w:val="both"/>
        <w:rPr>
          <w:sz w:val="24"/>
          <w:lang w:val="en-US"/>
        </w:rPr>
      </w:pPr>
    </w:p>
    <w:p w14:paraId="25B9C264" w14:textId="77777777" w:rsidR="008110F6" w:rsidRPr="008110F6" w:rsidRDefault="008110F6" w:rsidP="008110F6">
      <w:pPr>
        <w:spacing w:line="240" w:lineRule="auto"/>
        <w:jc w:val="both"/>
        <w:rPr>
          <w:sz w:val="24"/>
          <w:lang w:val="en-US"/>
        </w:rPr>
      </w:pPr>
      <w:r w:rsidRPr="008110F6">
        <w:rPr>
          <w:sz w:val="24"/>
          <w:lang w:val="en-US"/>
        </w:rPr>
        <w:t xml:space="preserve">  const handleClose = () =&gt; {</w:t>
      </w:r>
    </w:p>
    <w:p w14:paraId="62633C02" w14:textId="77777777" w:rsidR="008110F6" w:rsidRPr="008110F6" w:rsidRDefault="008110F6" w:rsidP="008110F6">
      <w:pPr>
        <w:spacing w:line="240" w:lineRule="auto"/>
        <w:jc w:val="both"/>
        <w:rPr>
          <w:sz w:val="24"/>
          <w:lang w:val="en-US"/>
        </w:rPr>
      </w:pPr>
      <w:r w:rsidRPr="008110F6">
        <w:rPr>
          <w:sz w:val="24"/>
          <w:lang w:val="en-US"/>
        </w:rPr>
        <w:t xml:space="preserve">    dispatch(eventModalActions.closeEventModal());</w:t>
      </w:r>
    </w:p>
    <w:p w14:paraId="14021616" w14:textId="77777777" w:rsidR="008110F6" w:rsidRPr="008110F6" w:rsidRDefault="008110F6" w:rsidP="008110F6">
      <w:pPr>
        <w:spacing w:line="240" w:lineRule="auto"/>
        <w:jc w:val="both"/>
        <w:rPr>
          <w:sz w:val="24"/>
          <w:lang w:val="en-US"/>
        </w:rPr>
      </w:pPr>
      <w:r w:rsidRPr="008110F6">
        <w:rPr>
          <w:sz w:val="24"/>
          <w:lang w:val="en-US"/>
        </w:rPr>
        <w:t xml:space="preserve">  };</w:t>
      </w:r>
    </w:p>
    <w:p w14:paraId="2F15F90C" w14:textId="77777777" w:rsidR="008110F6" w:rsidRPr="008110F6" w:rsidRDefault="008110F6" w:rsidP="008110F6">
      <w:pPr>
        <w:spacing w:line="240" w:lineRule="auto"/>
        <w:jc w:val="both"/>
        <w:rPr>
          <w:sz w:val="24"/>
          <w:lang w:val="en-US"/>
        </w:rPr>
      </w:pPr>
    </w:p>
    <w:p w14:paraId="79001DE5" w14:textId="77777777" w:rsidR="008110F6" w:rsidRPr="008110F6" w:rsidRDefault="008110F6" w:rsidP="008110F6">
      <w:pPr>
        <w:spacing w:line="240" w:lineRule="auto"/>
        <w:jc w:val="both"/>
        <w:rPr>
          <w:sz w:val="24"/>
          <w:lang w:val="en-US"/>
        </w:rPr>
      </w:pPr>
      <w:r w:rsidRPr="008110F6">
        <w:rPr>
          <w:sz w:val="24"/>
          <w:lang w:val="en-US"/>
        </w:rPr>
        <w:t xml:space="preserve">  const handleOpenTeamModal = (id: number) =&gt; {</w:t>
      </w:r>
    </w:p>
    <w:p w14:paraId="1487C08C" w14:textId="77777777" w:rsidR="008110F6" w:rsidRPr="008110F6" w:rsidRDefault="008110F6" w:rsidP="008110F6">
      <w:pPr>
        <w:spacing w:line="240" w:lineRule="auto"/>
        <w:jc w:val="both"/>
        <w:rPr>
          <w:sz w:val="24"/>
          <w:lang w:val="en-US"/>
        </w:rPr>
      </w:pPr>
      <w:r w:rsidRPr="008110F6">
        <w:rPr>
          <w:sz w:val="24"/>
          <w:lang w:val="en-US"/>
        </w:rPr>
        <w:t xml:space="preserve">    dispatch(teamModalActions.openChallengeModal(id));</w:t>
      </w:r>
    </w:p>
    <w:p w14:paraId="36F27322" w14:textId="77777777" w:rsidR="008110F6" w:rsidRPr="008110F6" w:rsidRDefault="008110F6" w:rsidP="008110F6">
      <w:pPr>
        <w:spacing w:line="240" w:lineRule="auto"/>
        <w:jc w:val="both"/>
        <w:rPr>
          <w:sz w:val="24"/>
          <w:lang w:val="en-US"/>
        </w:rPr>
      </w:pPr>
      <w:r w:rsidRPr="008110F6">
        <w:rPr>
          <w:sz w:val="24"/>
          <w:lang w:val="en-US"/>
        </w:rPr>
        <w:lastRenderedPageBreak/>
        <w:t xml:space="preserve">  };</w:t>
      </w:r>
    </w:p>
    <w:p w14:paraId="0E37A2A4" w14:textId="77777777" w:rsidR="008110F6" w:rsidRPr="008110F6" w:rsidRDefault="008110F6" w:rsidP="008110F6">
      <w:pPr>
        <w:spacing w:line="240" w:lineRule="auto"/>
        <w:jc w:val="both"/>
        <w:rPr>
          <w:sz w:val="24"/>
          <w:lang w:val="en-US"/>
        </w:rPr>
      </w:pPr>
    </w:p>
    <w:p w14:paraId="07672567" w14:textId="77777777" w:rsidR="008110F6" w:rsidRPr="008110F6" w:rsidRDefault="008110F6" w:rsidP="008110F6">
      <w:pPr>
        <w:spacing w:line="240" w:lineRule="auto"/>
        <w:jc w:val="both"/>
        <w:rPr>
          <w:sz w:val="24"/>
          <w:lang w:val="en-US"/>
        </w:rPr>
      </w:pPr>
      <w:r w:rsidRPr="008110F6">
        <w:rPr>
          <w:sz w:val="24"/>
          <w:lang w:val="en-US"/>
        </w:rPr>
        <w:t xml:space="preserve">  const { data, isLoading, isFetching } = useGetEventDataByIdQuery(eventId, { skip: !eventId });</w:t>
      </w:r>
    </w:p>
    <w:p w14:paraId="1B12A042" w14:textId="77777777" w:rsidR="008110F6" w:rsidRPr="008110F6" w:rsidRDefault="008110F6" w:rsidP="008110F6">
      <w:pPr>
        <w:spacing w:line="240" w:lineRule="auto"/>
        <w:jc w:val="both"/>
        <w:rPr>
          <w:sz w:val="24"/>
          <w:lang w:val="en-US"/>
        </w:rPr>
      </w:pPr>
    </w:p>
    <w:p w14:paraId="349AD487" w14:textId="77777777" w:rsidR="008110F6" w:rsidRPr="008110F6" w:rsidRDefault="008110F6" w:rsidP="008110F6">
      <w:pPr>
        <w:spacing w:line="240" w:lineRule="auto"/>
        <w:jc w:val="both"/>
        <w:rPr>
          <w:sz w:val="24"/>
          <w:lang w:val="en-US"/>
        </w:rPr>
      </w:pPr>
      <w:r w:rsidRPr="008110F6">
        <w:rPr>
          <w:sz w:val="24"/>
          <w:lang w:val="en-US"/>
        </w:rPr>
        <w:t xml:space="preserve">  const eventData = useMemo(() =&gt; data?.data, [data]);</w:t>
      </w:r>
    </w:p>
    <w:p w14:paraId="32D7FCA3" w14:textId="77777777" w:rsidR="008110F6" w:rsidRPr="008110F6" w:rsidRDefault="008110F6" w:rsidP="008110F6">
      <w:pPr>
        <w:spacing w:line="240" w:lineRule="auto"/>
        <w:jc w:val="both"/>
        <w:rPr>
          <w:sz w:val="24"/>
          <w:lang w:val="en-US"/>
        </w:rPr>
      </w:pPr>
    </w:p>
    <w:p w14:paraId="2303B888" w14:textId="77777777" w:rsidR="008110F6" w:rsidRPr="008110F6" w:rsidRDefault="008110F6" w:rsidP="008110F6">
      <w:pPr>
        <w:spacing w:line="240" w:lineRule="auto"/>
        <w:jc w:val="both"/>
        <w:rPr>
          <w:sz w:val="24"/>
          <w:lang w:val="en-US"/>
        </w:rPr>
      </w:pPr>
      <w:r w:rsidRPr="008110F6">
        <w:rPr>
          <w:sz w:val="24"/>
          <w:lang w:val="en-US"/>
        </w:rPr>
        <w:t xml:space="preserve">  // eslint-disable-next-line @typescript-eslint/no-unsafe-member-access,@typescript-eslint/no-unsafe-call</w:t>
      </w:r>
    </w:p>
    <w:p w14:paraId="60CAFF8A" w14:textId="77777777" w:rsidR="008110F6" w:rsidRPr="008110F6" w:rsidRDefault="008110F6" w:rsidP="008110F6">
      <w:pPr>
        <w:spacing w:line="240" w:lineRule="auto"/>
        <w:jc w:val="both"/>
        <w:rPr>
          <w:sz w:val="24"/>
          <w:lang w:val="en-US"/>
        </w:rPr>
      </w:pPr>
      <w:r w:rsidRPr="008110F6">
        <w:rPr>
          <w:sz w:val="24"/>
          <w:lang w:val="en-US"/>
        </w:rPr>
        <w:t xml:space="preserve">  let isEventInFavourites = JSON.parse(localStorage.getItem('favouritesEvents') || '[]').some(el =&gt; el.id === eventId);</w:t>
      </w:r>
    </w:p>
    <w:p w14:paraId="66BA2B92" w14:textId="77777777" w:rsidR="008110F6" w:rsidRPr="008110F6" w:rsidRDefault="008110F6" w:rsidP="008110F6">
      <w:pPr>
        <w:spacing w:line="240" w:lineRule="auto"/>
        <w:jc w:val="both"/>
        <w:rPr>
          <w:sz w:val="24"/>
          <w:lang w:val="en-US"/>
        </w:rPr>
      </w:pPr>
    </w:p>
    <w:p w14:paraId="0F266319" w14:textId="77777777" w:rsidR="008110F6" w:rsidRPr="008110F6" w:rsidRDefault="008110F6" w:rsidP="008110F6">
      <w:pPr>
        <w:spacing w:line="240" w:lineRule="auto"/>
        <w:jc w:val="both"/>
        <w:rPr>
          <w:sz w:val="24"/>
          <w:lang w:val="en-US"/>
        </w:rPr>
      </w:pPr>
      <w:r w:rsidRPr="008110F6">
        <w:rPr>
          <w:sz w:val="24"/>
          <w:lang w:val="en-US"/>
        </w:rPr>
        <w:t xml:space="preserve">  const handleAddToFavourites = () =&gt; {</w:t>
      </w:r>
    </w:p>
    <w:p w14:paraId="4EB46E81" w14:textId="77777777" w:rsidR="008110F6" w:rsidRPr="008110F6" w:rsidRDefault="008110F6" w:rsidP="008110F6">
      <w:pPr>
        <w:spacing w:line="240" w:lineRule="auto"/>
        <w:jc w:val="both"/>
        <w:rPr>
          <w:sz w:val="24"/>
          <w:lang w:val="en-US"/>
        </w:rPr>
      </w:pPr>
      <w:r w:rsidRPr="008110F6">
        <w:rPr>
          <w:sz w:val="24"/>
          <w:lang w:val="en-US"/>
        </w:rPr>
        <w:t xml:space="preserve">    if(!eventData) return;</w:t>
      </w:r>
    </w:p>
    <w:p w14:paraId="7B001C15" w14:textId="77777777" w:rsidR="008110F6" w:rsidRPr="008110F6" w:rsidRDefault="008110F6" w:rsidP="008110F6">
      <w:pPr>
        <w:spacing w:line="240" w:lineRule="auto"/>
        <w:jc w:val="both"/>
        <w:rPr>
          <w:sz w:val="24"/>
          <w:lang w:val="en-US"/>
        </w:rPr>
      </w:pPr>
      <w:r w:rsidRPr="008110F6">
        <w:rPr>
          <w:sz w:val="24"/>
          <w:lang w:val="en-US"/>
        </w:rPr>
        <w:t xml:space="preserve">    const currentFavourites: IEvent[] = JSON.parse(localStorage.getItem('favouritesEvents') || '[]');</w:t>
      </w:r>
    </w:p>
    <w:p w14:paraId="4E424DEF" w14:textId="77777777" w:rsidR="008110F6" w:rsidRPr="008110F6" w:rsidRDefault="008110F6" w:rsidP="008110F6">
      <w:pPr>
        <w:spacing w:line="240" w:lineRule="auto"/>
        <w:jc w:val="both"/>
        <w:rPr>
          <w:sz w:val="24"/>
          <w:lang w:val="en-US"/>
        </w:rPr>
      </w:pPr>
      <w:r w:rsidRPr="008110F6">
        <w:rPr>
          <w:sz w:val="24"/>
          <w:lang w:val="en-US"/>
        </w:rPr>
        <w:t xml:space="preserve">    currentFavourites.push(eventData);</w:t>
      </w:r>
    </w:p>
    <w:p w14:paraId="60B4B0D9" w14:textId="77777777" w:rsidR="008110F6" w:rsidRPr="008110F6" w:rsidRDefault="008110F6" w:rsidP="008110F6">
      <w:pPr>
        <w:spacing w:line="240" w:lineRule="auto"/>
        <w:jc w:val="both"/>
        <w:rPr>
          <w:sz w:val="24"/>
          <w:lang w:val="en-US"/>
        </w:rPr>
      </w:pPr>
      <w:r w:rsidRPr="008110F6">
        <w:rPr>
          <w:sz w:val="24"/>
          <w:lang w:val="en-US"/>
        </w:rPr>
        <w:t xml:space="preserve">    localStorage.setItem('favouritesEvents', JSON.stringify(currentFavourites));</w:t>
      </w:r>
    </w:p>
    <w:p w14:paraId="0EF16BAC" w14:textId="77777777" w:rsidR="008110F6" w:rsidRPr="008110F6" w:rsidRDefault="008110F6" w:rsidP="008110F6">
      <w:pPr>
        <w:spacing w:line="240" w:lineRule="auto"/>
        <w:jc w:val="both"/>
        <w:rPr>
          <w:sz w:val="24"/>
          <w:lang w:val="en-US"/>
        </w:rPr>
      </w:pPr>
      <w:r w:rsidRPr="008110F6">
        <w:rPr>
          <w:sz w:val="24"/>
          <w:lang w:val="en-US"/>
        </w:rPr>
        <w:t xml:space="preserve">    // eslint-disable-next-line @typescript-eslint/no-unsafe-member-access,@typescript-eslint/no-unsafe-call</w:t>
      </w:r>
    </w:p>
    <w:p w14:paraId="5EBC5C1B" w14:textId="77777777" w:rsidR="008110F6" w:rsidRPr="008110F6" w:rsidRDefault="008110F6" w:rsidP="008110F6">
      <w:pPr>
        <w:spacing w:line="240" w:lineRule="auto"/>
        <w:jc w:val="both"/>
        <w:rPr>
          <w:sz w:val="24"/>
          <w:lang w:val="en-US"/>
        </w:rPr>
      </w:pPr>
      <w:r w:rsidRPr="008110F6">
        <w:rPr>
          <w:sz w:val="24"/>
          <w:lang w:val="en-US"/>
        </w:rPr>
        <w:t xml:space="preserve">    isEventInFavourites = JSON.parse(localStorage.getItem('favouritesEvents') || '[]').some(el =&gt; el.id === eventId);</w:t>
      </w:r>
    </w:p>
    <w:p w14:paraId="7B26619B" w14:textId="77777777" w:rsidR="008110F6" w:rsidRPr="008110F6" w:rsidRDefault="008110F6" w:rsidP="008110F6">
      <w:pPr>
        <w:spacing w:line="240" w:lineRule="auto"/>
        <w:jc w:val="both"/>
        <w:rPr>
          <w:sz w:val="24"/>
          <w:lang w:val="en-US"/>
        </w:rPr>
      </w:pPr>
      <w:r w:rsidRPr="008110F6">
        <w:rPr>
          <w:sz w:val="24"/>
          <w:lang w:val="en-US"/>
        </w:rPr>
        <w:t xml:space="preserve">  };</w:t>
      </w:r>
    </w:p>
    <w:p w14:paraId="0A7B636F" w14:textId="77777777" w:rsidR="008110F6" w:rsidRPr="008110F6" w:rsidRDefault="008110F6" w:rsidP="008110F6">
      <w:pPr>
        <w:spacing w:line="240" w:lineRule="auto"/>
        <w:jc w:val="both"/>
        <w:rPr>
          <w:sz w:val="24"/>
          <w:lang w:val="en-US"/>
        </w:rPr>
      </w:pPr>
    </w:p>
    <w:p w14:paraId="3AA250FF" w14:textId="77777777" w:rsidR="008110F6" w:rsidRPr="008110F6" w:rsidRDefault="008110F6" w:rsidP="008110F6">
      <w:pPr>
        <w:spacing w:line="240" w:lineRule="auto"/>
        <w:jc w:val="both"/>
        <w:rPr>
          <w:sz w:val="24"/>
          <w:lang w:val="en-US"/>
        </w:rPr>
      </w:pPr>
      <w:r w:rsidRPr="008110F6">
        <w:rPr>
          <w:sz w:val="24"/>
          <w:lang w:val="en-US"/>
        </w:rPr>
        <w:t xml:space="preserve">  const handleDeleteFromFavourites = () =&gt; {</w:t>
      </w:r>
    </w:p>
    <w:p w14:paraId="000A1EE8" w14:textId="77777777" w:rsidR="008110F6" w:rsidRPr="008110F6" w:rsidRDefault="008110F6" w:rsidP="008110F6">
      <w:pPr>
        <w:spacing w:line="240" w:lineRule="auto"/>
        <w:jc w:val="both"/>
        <w:rPr>
          <w:sz w:val="24"/>
          <w:lang w:val="en-US"/>
        </w:rPr>
      </w:pPr>
      <w:r w:rsidRPr="008110F6">
        <w:rPr>
          <w:sz w:val="24"/>
          <w:lang w:val="en-US"/>
        </w:rPr>
        <w:t xml:space="preserve">    if(!eventData) return;</w:t>
      </w:r>
    </w:p>
    <w:p w14:paraId="1F505CB6" w14:textId="77777777" w:rsidR="008110F6" w:rsidRPr="008110F6" w:rsidRDefault="008110F6" w:rsidP="008110F6">
      <w:pPr>
        <w:spacing w:line="240" w:lineRule="auto"/>
        <w:jc w:val="both"/>
        <w:rPr>
          <w:sz w:val="24"/>
          <w:lang w:val="en-US"/>
        </w:rPr>
      </w:pPr>
      <w:r w:rsidRPr="008110F6">
        <w:rPr>
          <w:sz w:val="24"/>
          <w:lang w:val="en-US"/>
        </w:rPr>
        <w:t xml:space="preserve">    const currentFavourites: IEvent[] = JSON.parse(localStorage.getItem('favouritesEvents') || '[]');</w:t>
      </w:r>
    </w:p>
    <w:p w14:paraId="69016EF5" w14:textId="77777777" w:rsidR="008110F6" w:rsidRPr="008110F6" w:rsidRDefault="008110F6" w:rsidP="008110F6">
      <w:pPr>
        <w:spacing w:line="240" w:lineRule="auto"/>
        <w:jc w:val="both"/>
        <w:rPr>
          <w:sz w:val="24"/>
          <w:lang w:val="en-US"/>
        </w:rPr>
      </w:pPr>
      <w:r w:rsidRPr="008110F6">
        <w:rPr>
          <w:sz w:val="24"/>
          <w:lang w:val="en-US"/>
        </w:rPr>
        <w:t xml:space="preserve">    const newFavourites = currentFavourites.filter(el =&gt; el.id !== eventId);</w:t>
      </w:r>
    </w:p>
    <w:p w14:paraId="770AA75C" w14:textId="77777777" w:rsidR="008110F6" w:rsidRPr="008110F6" w:rsidRDefault="008110F6" w:rsidP="008110F6">
      <w:pPr>
        <w:spacing w:line="240" w:lineRule="auto"/>
        <w:jc w:val="both"/>
        <w:rPr>
          <w:sz w:val="24"/>
          <w:lang w:val="en-US"/>
        </w:rPr>
      </w:pPr>
      <w:r w:rsidRPr="008110F6">
        <w:rPr>
          <w:sz w:val="24"/>
          <w:lang w:val="en-US"/>
        </w:rPr>
        <w:t xml:space="preserve">    localStorage.setItem('favouritesEvents', JSON.stringify(newFavourites));</w:t>
      </w:r>
    </w:p>
    <w:p w14:paraId="6EC36603" w14:textId="77777777" w:rsidR="008110F6" w:rsidRPr="008110F6" w:rsidRDefault="008110F6" w:rsidP="008110F6">
      <w:pPr>
        <w:spacing w:line="240" w:lineRule="auto"/>
        <w:jc w:val="both"/>
        <w:rPr>
          <w:sz w:val="24"/>
          <w:lang w:val="en-US"/>
        </w:rPr>
      </w:pPr>
      <w:r w:rsidRPr="008110F6">
        <w:rPr>
          <w:sz w:val="24"/>
          <w:lang w:val="en-US"/>
        </w:rPr>
        <w:t xml:space="preserve">    // eslint-disable-next-line @typescript-eslint/no-unsafe-member-access,@typescript-eslint/no-unsafe-call</w:t>
      </w:r>
    </w:p>
    <w:p w14:paraId="592D6904" w14:textId="77777777" w:rsidR="008110F6" w:rsidRPr="008110F6" w:rsidRDefault="008110F6" w:rsidP="008110F6">
      <w:pPr>
        <w:spacing w:line="240" w:lineRule="auto"/>
        <w:jc w:val="both"/>
        <w:rPr>
          <w:sz w:val="24"/>
          <w:lang w:val="en-US"/>
        </w:rPr>
      </w:pPr>
      <w:r w:rsidRPr="008110F6">
        <w:rPr>
          <w:sz w:val="24"/>
          <w:lang w:val="en-US"/>
        </w:rPr>
        <w:t xml:space="preserve">    isEventInFavourites = JSON.parse(localStorage.getItem('favouritesEvents') || '[]').some(el =&gt; el.id === eventId);</w:t>
      </w:r>
    </w:p>
    <w:p w14:paraId="3E2295E5" w14:textId="77777777" w:rsidR="008110F6" w:rsidRPr="008110F6" w:rsidRDefault="008110F6" w:rsidP="008110F6">
      <w:pPr>
        <w:spacing w:line="240" w:lineRule="auto"/>
        <w:jc w:val="both"/>
        <w:rPr>
          <w:sz w:val="24"/>
          <w:lang w:val="en-US"/>
        </w:rPr>
      </w:pPr>
      <w:r w:rsidRPr="008110F6">
        <w:rPr>
          <w:sz w:val="24"/>
          <w:lang w:val="en-US"/>
        </w:rPr>
        <w:t xml:space="preserve">  };</w:t>
      </w:r>
    </w:p>
    <w:p w14:paraId="4FDD4B0E" w14:textId="77777777" w:rsidR="008110F6" w:rsidRPr="008110F6" w:rsidRDefault="008110F6" w:rsidP="008110F6">
      <w:pPr>
        <w:spacing w:line="240" w:lineRule="auto"/>
        <w:jc w:val="both"/>
        <w:rPr>
          <w:sz w:val="24"/>
          <w:lang w:val="en-US"/>
        </w:rPr>
      </w:pPr>
    </w:p>
    <w:p w14:paraId="77954242"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341BC694" w14:textId="77777777" w:rsidR="008110F6" w:rsidRPr="008110F6" w:rsidRDefault="008110F6" w:rsidP="008110F6">
      <w:pPr>
        <w:spacing w:line="240" w:lineRule="auto"/>
        <w:jc w:val="both"/>
        <w:rPr>
          <w:sz w:val="24"/>
          <w:lang w:val="en-US"/>
        </w:rPr>
      </w:pPr>
      <w:r w:rsidRPr="008110F6">
        <w:rPr>
          <w:sz w:val="24"/>
          <w:lang w:val="en-US"/>
        </w:rPr>
        <w:t xml:space="preserve">    &lt;Modal</w:t>
      </w:r>
    </w:p>
    <w:p w14:paraId="289DE51F" w14:textId="77777777" w:rsidR="008110F6" w:rsidRPr="008110F6" w:rsidRDefault="008110F6" w:rsidP="008110F6">
      <w:pPr>
        <w:spacing w:line="240" w:lineRule="auto"/>
        <w:jc w:val="both"/>
        <w:rPr>
          <w:sz w:val="24"/>
          <w:lang w:val="en-US"/>
        </w:rPr>
      </w:pPr>
      <w:r w:rsidRPr="008110F6">
        <w:rPr>
          <w:sz w:val="24"/>
          <w:lang w:val="en-US"/>
        </w:rPr>
        <w:t xml:space="preserve">      open={isOpen}</w:t>
      </w:r>
    </w:p>
    <w:p w14:paraId="4C6BA96F" w14:textId="77777777" w:rsidR="008110F6" w:rsidRPr="008110F6" w:rsidRDefault="008110F6" w:rsidP="008110F6">
      <w:pPr>
        <w:spacing w:line="240" w:lineRule="auto"/>
        <w:jc w:val="both"/>
        <w:rPr>
          <w:sz w:val="24"/>
          <w:lang w:val="en-US"/>
        </w:rPr>
      </w:pPr>
      <w:r w:rsidRPr="008110F6">
        <w:rPr>
          <w:sz w:val="24"/>
          <w:lang w:val="en-US"/>
        </w:rPr>
        <w:t xml:space="preserve">      onClose={handleClose}</w:t>
      </w:r>
    </w:p>
    <w:p w14:paraId="594FD2A0" w14:textId="77777777" w:rsidR="008110F6" w:rsidRPr="008110F6" w:rsidRDefault="008110F6" w:rsidP="008110F6">
      <w:pPr>
        <w:spacing w:line="240" w:lineRule="auto"/>
        <w:jc w:val="both"/>
        <w:rPr>
          <w:sz w:val="24"/>
          <w:lang w:val="en-US"/>
        </w:rPr>
      </w:pPr>
      <w:r w:rsidRPr="008110F6">
        <w:rPr>
          <w:sz w:val="24"/>
          <w:lang w:val="en-US"/>
        </w:rPr>
        <w:t xml:space="preserve">    &gt;</w:t>
      </w:r>
    </w:p>
    <w:p w14:paraId="66503304" w14:textId="77777777" w:rsidR="008110F6" w:rsidRPr="008110F6" w:rsidRDefault="008110F6" w:rsidP="008110F6">
      <w:pPr>
        <w:spacing w:line="240" w:lineRule="auto"/>
        <w:jc w:val="both"/>
        <w:rPr>
          <w:sz w:val="24"/>
          <w:lang w:val="en-US"/>
        </w:rPr>
      </w:pPr>
      <w:r w:rsidRPr="008110F6">
        <w:rPr>
          <w:sz w:val="24"/>
          <w:lang w:val="en-US"/>
        </w:rPr>
        <w:t xml:space="preserve">      &lt;Box sx={style}&gt;</w:t>
      </w:r>
    </w:p>
    <w:p w14:paraId="2DC21A10" w14:textId="77777777" w:rsidR="008110F6" w:rsidRPr="008110F6" w:rsidRDefault="008110F6" w:rsidP="008110F6">
      <w:pPr>
        <w:spacing w:line="240" w:lineRule="auto"/>
        <w:jc w:val="both"/>
        <w:rPr>
          <w:sz w:val="24"/>
          <w:lang w:val="en-US"/>
        </w:rPr>
      </w:pPr>
      <w:r w:rsidRPr="008110F6">
        <w:rPr>
          <w:sz w:val="24"/>
          <w:lang w:val="en-US"/>
        </w:rPr>
        <w:t xml:space="preserve">        {!isLoading &amp;&amp; !isFetching &amp;&amp; eventData ? (</w:t>
      </w:r>
    </w:p>
    <w:p w14:paraId="0A6EAA16" w14:textId="77777777" w:rsidR="008110F6" w:rsidRPr="008110F6" w:rsidRDefault="008110F6" w:rsidP="008110F6">
      <w:pPr>
        <w:spacing w:line="240" w:lineRule="auto"/>
        <w:jc w:val="both"/>
        <w:rPr>
          <w:sz w:val="24"/>
          <w:lang w:val="en-US"/>
        </w:rPr>
      </w:pPr>
      <w:r w:rsidRPr="008110F6">
        <w:rPr>
          <w:sz w:val="24"/>
          <w:lang w:val="en-US"/>
        </w:rPr>
        <w:t xml:space="preserve">          &lt;EventWrapper&gt;</w:t>
      </w:r>
    </w:p>
    <w:p w14:paraId="527FD267" w14:textId="77777777" w:rsidR="008110F6" w:rsidRPr="008110F6" w:rsidRDefault="008110F6" w:rsidP="008110F6">
      <w:pPr>
        <w:spacing w:line="240" w:lineRule="auto"/>
        <w:jc w:val="both"/>
        <w:rPr>
          <w:sz w:val="24"/>
          <w:lang w:val="en-US"/>
        </w:rPr>
      </w:pPr>
      <w:r w:rsidRPr="008110F6">
        <w:rPr>
          <w:sz w:val="24"/>
          <w:lang w:val="en-US"/>
        </w:rPr>
        <w:t xml:space="preserve">            &lt;EventHeaderWrapper&gt;</w:t>
      </w:r>
    </w:p>
    <w:p w14:paraId="0CB78D0B" w14:textId="77777777" w:rsidR="008110F6" w:rsidRPr="008110F6" w:rsidRDefault="008110F6" w:rsidP="008110F6">
      <w:pPr>
        <w:spacing w:line="240" w:lineRule="auto"/>
        <w:jc w:val="both"/>
        <w:rPr>
          <w:sz w:val="24"/>
          <w:lang w:val="en-US"/>
        </w:rPr>
      </w:pPr>
      <w:r w:rsidRPr="008110F6">
        <w:rPr>
          <w:sz w:val="24"/>
          <w:lang w:val="en-US"/>
        </w:rPr>
        <w:t xml:space="preserve">              &lt;Tooltip</w:t>
      </w:r>
    </w:p>
    <w:p w14:paraId="78AA8761" w14:textId="77777777" w:rsidR="008110F6" w:rsidRPr="008110F6" w:rsidRDefault="008110F6" w:rsidP="008110F6">
      <w:pPr>
        <w:spacing w:line="240" w:lineRule="auto"/>
        <w:jc w:val="both"/>
        <w:rPr>
          <w:sz w:val="24"/>
        </w:rPr>
      </w:pPr>
      <w:r w:rsidRPr="008110F6">
        <w:rPr>
          <w:sz w:val="24"/>
          <w:lang w:val="en-US"/>
        </w:rPr>
        <w:t xml:space="preserve">                title={isEventInFavourites ? </w:t>
      </w:r>
      <w:r w:rsidRPr="008110F6">
        <w:rPr>
          <w:sz w:val="24"/>
        </w:rPr>
        <w:t>'Удалить матч из избранного' : 'Добавить матч в избранное'}</w:t>
      </w:r>
    </w:p>
    <w:p w14:paraId="411890C5" w14:textId="77777777" w:rsidR="008110F6" w:rsidRPr="008110F6" w:rsidRDefault="008110F6" w:rsidP="008110F6">
      <w:pPr>
        <w:spacing w:line="240" w:lineRule="auto"/>
        <w:jc w:val="both"/>
        <w:rPr>
          <w:sz w:val="24"/>
          <w:lang w:val="en-US"/>
        </w:rPr>
      </w:pPr>
      <w:r w:rsidRPr="008110F6">
        <w:rPr>
          <w:sz w:val="24"/>
        </w:rPr>
        <w:t xml:space="preserve">                </w:t>
      </w:r>
      <w:r w:rsidRPr="008110F6">
        <w:rPr>
          <w:sz w:val="24"/>
          <w:lang w:val="en-US"/>
        </w:rPr>
        <w:t>placement="top-end"</w:t>
      </w:r>
    </w:p>
    <w:p w14:paraId="6676AB35" w14:textId="77777777" w:rsidR="008110F6" w:rsidRPr="008110F6" w:rsidRDefault="008110F6" w:rsidP="008110F6">
      <w:pPr>
        <w:spacing w:line="240" w:lineRule="auto"/>
        <w:jc w:val="both"/>
        <w:rPr>
          <w:sz w:val="24"/>
          <w:lang w:val="en-US"/>
        </w:rPr>
      </w:pPr>
      <w:r w:rsidRPr="008110F6">
        <w:rPr>
          <w:sz w:val="24"/>
          <w:lang w:val="en-US"/>
        </w:rPr>
        <w:t xml:space="preserve">                style={{ cursor: 'pointer', color: isEventInFavourites ? 'gold' : 'inherit', fontSize: '32px' }}</w:t>
      </w:r>
    </w:p>
    <w:p w14:paraId="719301B1" w14:textId="77777777" w:rsidR="008110F6" w:rsidRPr="008110F6" w:rsidRDefault="008110F6" w:rsidP="008110F6">
      <w:pPr>
        <w:spacing w:line="240" w:lineRule="auto"/>
        <w:jc w:val="both"/>
        <w:rPr>
          <w:sz w:val="24"/>
          <w:lang w:val="en-US"/>
        </w:rPr>
      </w:pPr>
      <w:r w:rsidRPr="008110F6">
        <w:rPr>
          <w:sz w:val="24"/>
          <w:lang w:val="en-US"/>
        </w:rPr>
        <w:t xml:space="preserve">              &gt;</w:t>
      </w:r>
    </w:p>
    <w:p w14:paraId="2FB4E3A7"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StarBorderIcon onClick={isEventInFavourites ? handleDeleteFromFavourites : handleAddToFavourites}/&gt;</w:t>
      </w:r>
    </w:p>
    <w:p w14:paraId="498E5D5A" w14:textId="77777777" w:rsidR="008110F6" w:rsidRPr="008110F6" w:rsidRDefault="008110F6" w:rsidP="008110F6">
      <w:pPr>
        <w:spacing w:line="240" w:lineRule="auto"/>
        <w:jc w:val="both"/>
        <w:rPr>
          <w:sz w:val="24"/>
          <w:lang w:val="en-US"/>
        </w:rPr>
      </w:pPr>
      <w:r w:rsidRPr="008110F6">
        <w:rPr>
          <w:sz w:val="24"/>
          <w:lang w:val="en-US"/>
        </w:rPr>
        <w:t xml:space="preserve">              &lt;/Tooltip&gt;</w:t>
      </w:r>
    </w:p>
    <w:p w14:paraId="75A01DCF" w14:textId="77777777" w:rsidR="008110F6" w:rsidRPr="008110F6" w:rsidRDefault="008110F6" w:rsidP="008110F6">
      <w:pPr>
        <w:spacing w:line="240" w:lineRule="auto"/>
        <w:jc w:val="both"/>
        <w:rPr>
          <w:sz w:val="24"/>
          <w:lang w:val="en-US"/>
        </w:rPr>
      </w:pPr>
      <w:r w:rsidRPr="008110F6">
        <w:rPr>
          <w:sz w:val="24"/>
          <w:lang w:val="en-US"/>
        </w:rPr>
        <w:t xml:space="preserve">              &lt;EventsHeaderDivider /&gt;</w:t>
      </w:r>
    </w:p>
    <w:p w14:paraId="1AA47F6B" w14:textId="77777777" w:rsidR="008110F6" w:rsidRPr="008110F6" w:rsidRDefault="008110F6" w:rsidP="008110F6">
      <w:pPr>
        <w:spacing w:line="240" w:lineRule="auto"/>
        <w:jc w:val="both"/>
        <w:rPr>
          <w:sz w:val="24"/>
          <w:lang w:val="en-US"/>
        </w:rPr>
      </w:pPr>
      <w:r w:rsidRPr="008110F6">
        <w:rPr>
          <w:sz w:val="24"/>
          <w:lang w:val="en-US"/>
        </w:rPr>
        <w:t xml:space="preserve">              &lt;span className={`flags flags--category flags--md flags--${eventData.section.flag}`} /&gt;</w:t>
      </w:r>
    </w:p>
    <w:p w14:paraId="33B8F108" w14:textId="77777777" w:rsidR="008110F6" w:rsidRPr="008110F6" w:rsidRDefault="008110F6" w:rsidP="008110F6">
      <w:pPr>
        <w:spacing w:line="240" w:lineRule="auto"/>
        <w:jc w:val="both"/>
        <w:rPr>
          <w:sz w:val="24"/>
          <w:lang w:val="en-US"/>
        </w:rPr>
      </w:pPr>
      <w:r w:rsidRPr="008110F6">
        <w:rPr>
          <w:sz w:val="24"/>
          <w:lang w:val="en-US"/>
        </w:rPr>
        <w:t xml:space="preserve">              &lt;EventsHeaderDivider /&gt;</w:t>
      </w:r>
    </w:p>
    <w:p w14:paraId="59038C7B" w14:textId="77777777" w:rsidR="008110F6" w:rsidRPr="008110F6" w:rsidRDefault="008110F6" w:rsidP="008110F6">
      <w:pPr>
        <w:spacing w:line="240" w:lineRule="auto"/>
        <w:jc w:val="both"/>
        <w:rPr>
          <w:sz w:val="24"/>
          <w:lang w:val="en-US"/>
        </w:rPr>
      </w:pPr>
      <w:r w:rsidRPr="008110F6">
        <w:rPr>
          <w:sz w:val="24"/>
          <w:lang w:val="en-US"/>
        </w:rPr>
        <w:t xml:space="preserve">              {eventData.league</w:t>
      </w:r>
    </w:p>
    <w:p w14:paraId="78313CF2" w14:textId="77777777" w:rsidR="008110F6" w:rsidRPr="008110F6" w:rsidRDefault="008110F6" w:rsidP="008110F6">
      <w:pPr>
        <w:spacing w:line="240" w:lineRule="auto"/>
        <w:jc w:val="both"/>
        <w:rPr>
          <w:sz w:val="24"/>
          <w:lang w:val="en-US"/>
        </w:rPr>
      </w:pPr>
      <w:r w:rsidRPr="008110F6">
        <w:rPr>
          <w:sz w:val="24"/>
          <w:lang w:val="en-US"/>
        </w:rPr>
        <w:t xml:space="preserve">                ? (&lt;span&gt;{getTranslations(eventData.league)}&lt;/span&gt;)</w:t>
      </w:r>
    </w:p>
    <w:p w14:paraId="13FC1032" w14:textId="77777777" w:rsidR="008110F6" w:rsidRPr="008110F6" w:rsidRDefault="008110F6" w:rsidP="008110F6">
      <w:pPr>
        <w:spacing w:line="240" w:lineRule="auto"/>
        <w:jc w:val="both"/>
        <w:rPr>
          <w:sz w:val="24"/>
          <w:lang w:val="en-US"/>
        </w:rPr>
      </w:pPr>
      <w:r w:rsidRPr="008110F6">
        <w:rPr>
          <w:sz w:val="24"/>
          <w:lang w:val="en-US"/>
        </w:rPr>
        <w:t xml:space="preserve">                : (&lt;span&gt;{getTranslations(eventData.challenge)}&lt;/span&gt;)</w:t>
      </w:r>
    </w:p>
    <w:p w14:paraId="48060071" w14:textId="77777777" w:rsidR="008110F6" w:rsidRPr="008110F6" w:rsidRDefault="008110F6" w:rsidP="008110F6">
      <w:pPr>
        <w:spacing w:line="240" w:lineRule="auto"/>
        <w:jc w:val="both"/>
        <w:rPr>
          <w:sz w:val="24"/>
          <w:lang w:val="en-US"/>
        </w:rPr>
      </w:pPr>
      <w:r w:rsidRPr="008110F6">
        <w:rPr>
          <w:sz w:val="24"/>
          <w:lang w:val="en-US"/>
        </w:rPr>
        <w:t xml:space="preserve">              }</w:t>
      </w:r>
    </w:p>
    <w:p w14:paraId="294BC452" w14:textId="77777777" w:rsidR="008110F6" w:rsidRPr="008110F6" w:rsidRDefault="008110F6" w:rsidP="008110F6">
      <w:pPr>
        <w:spacing w:line="240" w:lineRule="auto"/>
        <w:jc w:val="both"/>
        <w:rPr>
          <w:sz w:val="24"/>
          <w:lang w:val="en-US"/>
        </w:rPr>
      </w:pPr>
      <w:r w:rsidRPr="008110F6">
        <w:rPr>
          <w:sz w:val="24"/>
          <w:lang w:val="en-US"/>
        </w:rPr>
        <w:t xml:space="preserve">              &lt;EventsHeaderDivider /&gt;</w:t>
      </w:r>
    </w:p>
    <w:p w14:paraId="5AB74C63" w14:textId="77777777" w:rsidR="008110F6" w:rsidRPr="008110F6" w:rsidRDefault="008110F6" w:rsidP="008110F6">
      <w:pPr>
        <w:spacing w:line="240" w:lineRule="auto"/>
        <w:jc w:val="both"/>
        <w:rPr>
          <w:sz w:val="24"/>
          <w:lang w:val="en-US"/>
        </w:rPr>
      </w:pPr>
      <w:r w:rsidRPr="008110F6">
        <w:rPr>
          <w:sz w:val="24"/>
          <w:lang w:val="en-US"/>
        </w:rPr>
        <w:t xml:space="preserve">              &lt;span&gt;{eventData.name}&lt;/span&gt;</w:t>
      </w:r>
    </w:p>
    <w:p w14:paraId="44FA608F" w14:textId="77777777" w:rsidR="008110F6" w:rsidRPr="008110F6" w:rsidRDefault="008110F6" w:rsidP="008110F6">
      <w:pPr>
        <w:spacing w:line="240" w:lineRule="auto"/>
        <w:jc w:val="both"/>
        <w:rPr>
          <w:sz w:val="24"/>
          <w:lang w:val="en-US"/>
        </w:rPr>
      </w:pPr>
      <w:r w:rsidRPr="008110F6">
        <w:rPr>
          <w:sz w:val="24"/>
          <w:lang w:val="en-US"/>
        </w:rPr>
        <w:t xml:space="preserve">              &lt;EventsHeaderDivider /&gt;</w:t>
      </w:r>
    </w:p>
    <w:p w14:paraId="54572BAF" w14:textId="77777777" w:rsidR="008110F6" w:rsidRPr="008110F6" w:rsidRDefault="008110F6" w:rsidP="008110F6">
      <w:pPr>
        <w:spacing w:line="240" w:lineRule="auto"/>
        <w:jc w:val="both"/>
        <w:rPr>
          <w:sz w:val="24"/>
          <w:lang w:val="en-US"/>
        </w:rPr>
      </w:pPr>
      <w:r w:rsidRPr="008110F6">
        <w:rPr>
          <w:sz w:val="24"/>
          <w:lang w:val="en-US"/>
        </w:rPr>
        <w:t xml:space="preserve">              &lt;span&gt;{EventsStatusesTranslations[eventData.status]}&lt;/span&gt;</w:t>
      </w:r>
    </w:p>
    <w:p w14:paraId="2F33BB55" w14:textId="77777777" w:rsidR="008110F6" w:rsidRPr="008110F6" w:rsidRDefault="008110F6" w:rsidP="008110F6">
      <w:pPr>
        <w:spacing w:line="240" w:lineRule="auto"/>
        <w:jc w:val="both"/>
        <w:rPr>
          <w:sz w:val="24"/>
          <w:lang w:val="en-US"/>
        </w:rPr>
      </w:pPr>
      <w:r w:rsidRPr="008110F6">
        <w:rPr>
          <w:sz w:val="24"/>
          <w:lang w:val="en-US"/>
        </w:rPr>
        <w:t xml:space="preserve">              {eventData.result_only &amp;&amp; (</w:t>
      </w:r>
    </w:p>
    <w:p w14:paraId="6EA66ECA"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01F51D18" w14:textId="77777777" w:rsidR="008110F6" w:rsidRPr="008110F6" w:rsidRDefault="008110F6" w:rsidP="008110F6">
      <w:pPr>
        <w:spacing w:line="240" w:lineRule="auto"/>
        <w:jc w:val="both"/>
        <w:rPr>
          <w:sz w:val="24"/>
          <w:lang w:val="en-US"/>
        </w:rPr>
      </w:pPr>
      <w:r w:rsidRPr="008110F6">
        <w:rPr>
          <w:sz w:val="24"/>
          <w:lang w:val="en-US"/>
        </w:rPr>
        <w:t xml:space="preserve">                  &lt;EventsHeaderDivider /&gt;</w:t>
      </w:r>
    </w:p>
    <w:p w14:paraId="3369CFCD" w14:textId="77777777" w:rsidR="008110F6" w:rsidRPr="008110F6" w:rsidRDefault="008110F6" w:rsidP="008110F6">
      <w:pPr>
        <w:spacing w:line="240" w:lineRule="auto"/>
        <w:jc w:val="both"/>
        <w:rPr>
          <w:sz w:val="24"/>
          <w:lang w:val="en-US"/>
        </w:rPr>
      </w:pPr>
      <w:r w:rsidRPr="008110F6">
        <w:rPr>
          <w:sz w:val="24"/>
          <w:lang w:val="en-US"/>
        </w:rPr>
        <w:t xml:space="preserve">                  &lt;span&gt;только результат&lt;/span&gt;</w:t>
      </w:r>
    </w:p>
    <w:p w14:paraId="7D55BA25"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5CD32A01" w14:textId="77777777" w:rsidR="008110F6" w:rsidRPr="008110F6" w:rsidRDefault="008110F6" w:rsidP="008110F6">
      <w:pPr>
        <w:spacing w:line="240" w:lineRule="auto"/>
        <w:jc w:val="both"/>
        <w:rPr>
          <w:sz w:val="24"/>
          <w:lang w:val="en-US"/>
        </w:rPr>
      </w:pPr>
      <w:r w:rsidRPr="008110F6">
        <w:rPr>
          <w:sz w:val="24"/>
          <w:lang w:val="en-US"/>
        </w:rPr>
        <w:t xml:space="preserve">              )}</w:t>
      </w:r>
    </w:p>
    <w:p w14:paraId="2BFF5F47" w14:textId="77777777" w:rsidR="008110F6" w:rsidRPr="008110F6" w:rsidRDefault="008110F6" w:rsidP="008110F6">
      <w:pPr>
        <w:spacing w:line="240" w:lineRule="auto"/>
        <w:jc w:val="both"/>
        <w:rPr>
          <w:sz w:val="24"/>
          <w:lang w:val="en-US"/>
        </w:rPr>
      </w:pPr>
      <w:r w:rsidRPr="008110F6">
        <w:rPr>
          <w:sz w:val="24"/>
          <w:lang w:val="en-US"/>
        </w:rPr>
        <w:t xml:space="preserve">            &lt;/EventHeaderWrapper&gt;</w:t>
      </w:r>
    </w:p>
    <w:p w14:paraId="7EF6E461" w14:textId="77777777" w:rsidR="008110F6" w:rsidRPr="008110F6" w:rsidRDefault="008110F6" w:rsidP="008110F6">
      <w:pPr>
        <w:spacing w:line="240" w:lineRule="auto"/>
        <w:jc w:val="both"/>
        <w:rPr>
          <w:sz w:val="24"/>
          <w:lang w:val="en-US"/>
        </w:rPr>
      </w:pPr>
      <w:r w:rsidRPr="008110F6">
        <w:rPr>
          <w:sz w:val="24"/>
          <w:lang w:val="en-US"/>
        </w:rPr>
        <w:t xml:space="preserve">            &lt;EventInfoWrapper&gt;</w:t>
      </w:r>
    </w:p>
    <w:p w14:paraId="60A46947" w14:textId="77777777" w:rsidR="008110F6" w:rsidRPr="008110F6" w:rsidRDefault="008110F6" w:rsidP="008110F6">
      <w:pPr>
        <w:spacing w:line="240" w:lineRule="auto"/>
        <w:jc w:val="both"/>
        <w:rPr>
          <w:sz w:val="24"/>
          <w:lang w:val="en-US"/>
        </w:rPr>
      </w:pPr>
      <w:r w:rsidRPr="008110F6">
        <w:rPr>
          <w:sz w:val="24"/>
          <w:lang w:val="en-US"/>
        </w:rPr>
        <w:t xml:space="preserve">              &lt;EventTeamInfo onClick={() =&gt; handleOpenTeamModal(eventData.home_team.id)}&gt;</w:t>
      </w:r>
    </w:p>
    <w:p w14:paraId="1E67B55E" w14:textId="77777777" w:rsidR="008110F6" w:rsidRPr="008110F6" w:rsidRDefault="008110F6" w:rsidP="008110F6">
      <w:pPr>
        <w:spacing w:line="240" w:lineRule="auto"/>
        <w:jc w:val="both"/>
        <w:rPr>
          <w:sz w:val="24"/>
          <w:lang w:val="en-US"/>
        </w:rPr>
      </w:pPr>
      <w:r w:rsidRPr="008110F6">
        <w:rPr>
          <w:sz w:val="24"/>
          <w:lang w:val="en-US"/>
        </w:rPr>
        <w:t xml:space="preserve">                {eventData.home_team.has_logo &amp;&amp; (&lt;img src={eventData.home_team.logo} alt='homeTeamLogo' /&gt;)}</w:t>
      </w:r>
    </w:p>
    <w:p w14:paraId="0BA59232" w14:textId="77777777" w:rsidR="008110F6" w:rsidRPr="008110F6" w:rsidRDefault="008110F6" w:rsidP="008110F6">
      <w:pPr>
        <w:spacing w:line="240" w:lineRule="auto"/>
        <w:jc w:val="both"/>
        <w:rPr>
          <w:sz w:val="24"/>
          <w:lang w:val="en-US"/>
        </w:rPr>
      </w:pPr>
      <w:r w:rsidRPr="008110F6">
        <w:rPr>
          <w:sz w:val="24"/>
          <w:lang w:val="en-US"/>
        </w:rPr>
        <w:t xml:space="preserve">                {getTranslations(eventData.home_team)}</w:t>
      </w:r>
    </w:p>
    <w:p w14:paraId="69E640BC" w14:textId="77777777" w:rsidR="008110F6" w:rsidRPr="008110F6" w:rsidRDefault="008110F6" w:rsidP="008110F6">
      <w:pPr>
        <w:spacing w:line="240" w:lineRule="auto"/>
        <w:jc w:val="both"/>
        <w:rPr>
          <w:sz w:val="24"/>
          <w:lang w:val="en-US"/>
        </w:rPr>
      </w:pPr>
      <w:r w:rsidRPr="008110F6">
        <w:rPr>
          <w:sz w:val="24"/>
          <w:lang w:val="en-US"/>
        </w:rPr>
        <w:t xml:space="preserve">              &lt;/EventTeamInfo&gt;</w:t>
      </w:r>
    </w:p>
    <w:p w14:paraId="414E4B75" w14:textId="77777777" w:rsidR="008110F6" w:rsidRPr="008110F6" w:rsidRDefault="008110F6" w:rsidP="008110F6">
      <w:pPr>
        <w:spacing w:line="240" w:lineRule="auto"/>
        <w:jc w:val="both"/>
        <w:rPr>
          <w:sz w:val="24"/>
          <w:lang w:val="en-US"/>
        </w:rPr>
      </w:pPr>
      <w:r w:rsidRPr="008110F6">
        <w:rPr>
          <w:sz w:val="24"/>
          <w:lang w:val="en-US"/>
        </w:rPr>
        <w:t xml:space="preserve">              &lt;EventScoreInfo status={eventData.status}&gt;</w:t>
      </w:r>
    </w:p>
    <w:p w14:paraId="73B19534"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7EB5D396"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208330AF" w14:textId="77777777" w:rsidR="008110F6" w:rsidRPr="008110F6" w:rsidRDefault="008110F6" w:rsidP="008110F6">
      <w:pPr>
        <w:spacing w:line="240" w:lineRule="auto"/>
        <w:jc w:val="both"/>
        <w:rPr>
          <w:sz w:val="24"/>
          <w:lang w:val="en-US"/>
        </w:rPr>
      </w:pPr>
      <w:r w:rsidRPr="008110F6">
        <w:rPr>
          <w:sz w:val="24"/>
          <w:lang w:val="en-US"/>
        </w:rPr>
        <w:t xml:space="preserve">                    {formatEventStartDate(eventData.start_at).tz(DEFAULT_TIME_ZONE).format(DEFAULT_EVENT_TIME_FORMAT)}</w:t>
      </w:r>
    </w:p>
    <w:p w14:paraId="63EF618B"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717E05A2" w14:textId="77777777" w:rsidR="008110F6" w:rsidRPr="008110F6" w:rsidRDefault="008110F6" w:rsidP="008110F6">
      <w:pPr>
        <w:spacing w:line="240" w:lineRule="auto"/>
        <w:jc w:val="both"/>
        <w:rPr>
          <w:sz w:val="24"/>
          <w:lang w:val="en-US"/>
        </w:rPr>
      </w:pPr>
      <w:r w:rsidRPr="008110F6">
        <w:rPr>
          <w:sz w:val="24"/>
          <w:lang w:val="en-US"/>
        </w:rPr>
        <w:t xml:space="preserve">                  {eventData.status === EventsStatuses.NOT_STARTED ? (</w:t>
      </w:r>
    </w:p>
    <w:p w14:paraId="0AAB0686" w14:textId="77777777" w:rsidR="008110F6" w:rsidRPr="008110F6" w:rsidRDefault="008110F6" w:rsidP="008110F6">
      <w:pPr>
        <w:spacing w:line="240" w:lineRule="auto"/>
        <w:jc w:val="both"/>
        <w:rPr>
          <w:sz w:val="24"/>
          <w:lang w:val="en-US"/>
        </w:rPr>
      </w:pPr>
      <w:r w:rsidRPr="008110F6">
        <w:rPr>
          <w:sz w:val="24"/>
          <w:lang w:val="en-US"/>
        </w:rPr>
        <w:t xml:space="preserve">                    &lt;CountDownTimer</w:t>
      </w:r>
    </w:p>
    <w:p w14:paraId="5E260118" w14:textId="77777777" w:rsidR="008110F6" w:rsidRPr="008110F6" w:rsidRDefault="008110F6" w:rsidP="008110F6">
      <w:pPr>
        <w:spacing w:line="240" w:lineRule="auto"/>
        <w:jc w:val="both"/>
        <w:rPr>
          <w:sz w:val="24"/>
          <w:lang w:val="en-US"/>
        </w:rPr>
      </w:pPr>
      <w:r w:rsidRPr="008110F6">
        <w:rPr>
          <w:sz w:val="24"/>
          <w:lang w:val="en-US"/>
        </w:rPr>
        <w:t xml:space="preserve">                      eventTime={formatEventStartDate(eventData.start_at).tz(DEFAULT_TIME_ZONE).valueOf()}</w:t>
      </w:r>
    </w:p>
    <w:p w14:paraId="7304DB52" w14:textId="77777777" w:rsidR="008110F6" w:rsidRPr="008110F6" w:rsidRDefault="008110F6" w:rsidP="008110F6">
      <w:pPr>
        <w:spacing w:line="240" w:lineRule="auto"/>
        <w:jc w:val="both"/>
        <w:rPr>
          <w:sz w:val="24"/>
          <w:lang w:val="en-US"/>
        </w:rPr>
      </w:pPr>
      <w:r w:rsidRPr="008110F6">
        <w:rPr>
          <w:sz w:val="24"/>
          <w:lang w:val="en-US"/>
        </w:rPr>
        <w:t xml:space="preserve">                      interval={1000}</w:t>
      </w:r>
    </w:p>
    <w:p w14:paraId="1C5EBE52" w14:textId="77777777" w:rsidR="008110F6" w:rsidRPr="008110F6" w:rsidRDefault="008110F6" w:rsidP="008110F6">
      <w:pPr>
        <w:spacing w:line="240" w:lineRule="auto"/>
        <w:jc w:val="both"/>
        <w:rPr>
          <w:sz w:val="24"/>
          <w:lang w:val="en-US"/>
        </w:rPr>
      </w:pPr>
      <w:r w:rsidRPr="008110F6">
        <w:rPr>
          <w:sz w:val="24"/>
          <w:lang w:val="en-US"/>
        </w:rPr>
        <w:t xml:space="preserve">                    /&gt;</w:t>
      </w:r>
    </w:p>
    <w:p w14:paraId="79B8080F" w14:textId="77777777" w:rsidR="008110F6" w:rsidRPr="008110F6" w:rsidRDefault="008110F6" w:rsidP="008110F6">
      <w:pPr>
        <w:spacing w:line="240" w:lineRule="auto"/>
        <w:jc w:val="both"/>
        <w:rPr>
          <w:sz w:val="24"/>
          <w:lang w:val="en-US"/>
        </w:rPr>
      </w:pPr>
      <w:r w:rsidRPr="008110F6">
        <w:rPr>
          <w:sz w:val="24"/>
          <w:lang w:val="en-US"/>
        </w:rPr>
        <w:t xml:space="preserve">                  ) : (</w:t>
      </w:r>
    </w:p>
    <w:p w14:paraId="241A111A" w14:textId="77777777" w:rsidR="008110F6" w:rsidRPr="008110F6" w:rsidRDefault="008110F6" w:rsidP="008110F6">
      <w:pPr>
        <w:spacing w:line="240" w:lineRule="auto"/>
        <w:jc w:val="both"/>
        <w:rPr>
          <w:sz w:val="24"/>
          <w:lang w:val="en-US"/>
        </w:rPr>
      </w:pPr>
      <w:r w:rsidRPr="008110F6">
        <w:rPr>
          <w:sz w:val="24"/>
          <w:lang w:val="en-US"/>
        </w:rPr>
        <w:t xml:space="preserve">                    eventData.status !== EventsStatuses.POSTPONED &amp;&amp; eventData.status !== EventsStatuses.CANCELED &amp;&amp; (</w:t>
      </w:r>
    </w:p>
    <w:p w14:paraId="170ECA6B"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2D7838A6" w14:textId="77777777" w:rsidR="008110F6" w:rsidRPr="008110F6" w:rsidRDefault="008110F6" w:rsidP="008110F6">
      <w:pPr>
        <w:spacing w:line="240" w:lineRule="auto"/>
        <w:jc w:val="both"/>
        <w:rPr>
          <w:sz w:val="24"/>
          <w:lang w:val="en-US"/>
        </w:rPr>
      </w:pPr>
      <w:r w:rsidRPr="008110F6">
        <w:rPr>
          <w:sz w:val="24"/>
          <w:lang w:val="en-US"/>
        </w:rPr>
        <w:t xml:space="preserve">                        {eventData.home_score ? eventData.home_score.current : 0}</w:t>
      </w:r>
    </w:p>
    <w:p w14:paraId="7822009B" w14:textId="77777777" w:rsidR="008110F6" w:rsidRPr="008110F6" w:rsidRDefault="008110F6" w:rsidP="008110F6">
      <w:pPr>
        <w:spacing w:line="240" w:lineRule="auto"/>
        <w:jc w:val="both"/>
        <w:rPr>
          <w:sz w:val="24"/>
          <w:lang w:val="en-US"/>
        </w:rPr>
      </w:pPr>
      <w:r w:rsidRPr="008110F6">
        <w:rPr>
          <w:sz w:val="24"/>
          <w:lang w:val="en-US"/>
        </w:rPr>
        <w:t xml:space="preserve">                          -</w:t>
      </w:r>
    </w:p>
    <w:p w14:paraId="4B7E4560" w14:textId="77777777" w:rsidR="008110F6" w:rsidRPr="008110F6" w:rsidRDefault="008110F6" w:rsidP="008110F6">
      <w:pPr>
        <w:spacing w:line="240" w:lineRule="auto"/>
        <w:jc w:val="both"/>
        <w:rPr>
          <w:sz w:val="24"/>
          <w:lang w:val="en-US"/>
        </w:rPr>
      </w:pPr>
      <w:r w:rsidRPr="008110F6">
        <w:rPr>
          <w:sz w:val="24"/>
          <w:lang w:val="en-US"/>
        </w:rPr>
        <w:t xml:space="preserve">                        {eventData.away_score ? eventData.away_score.current : 0}</w:t>
      </w:r>
    </w:p>
    <w:p w14:paraId="46385282"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79C22EDF" w14:textId="77777777" w:rsidR="008110F6" w:rsidRPr="008110F6" w:rsidRDefault="008110F6" w:rsidP="008110F6">
      <w:pPr>
        <w:spacing w:line="240" w:lineRule="auto"/>
        <w:jc w:val="both"/>
        <w:rPr>
          <w:sz w:val="24"/>
          <w:lang w:val="en-US"/>
        </w:rPr>
      </w:pPr>
      <w:r w:rsidRPr="008110F6">
        <w:rPr>
          <w:sz w:val="24"/>
          <w:lang w:val="en-US"/>
        </w:rPr>
        <w:t xml:space="preserve">                    )</w:t>
      </w:r>
    </w:p>
    <w:p w14:paraId="298D2590" w14:textId="77777777" w:rsidR="008110F6" w:rsidRPr="008110F6" w:rsidRDefault="008110F6" w:rsidP="008110F6">
      <w:pPr>
        <w:spacing w:line="240" w:lineRule="auto"/>
        <w:jc w:val="both"/>
        <w:rPr>
          <w:sz w:val="24"/>
          <w:lang w:val="en-US"/>
        </w:rPr>
      </w:pPr>
      <w:r w:rsidRPr="008110F6">
        <w:rPr>
          <w:sz w:val="24"/>
          <w:lang w:val="en-US"/>
        </w:rPr>
        <w:t xml:space="preserve">                  )}</w:t>
      </w:r>
    </w:p>
    <w:p w14:paraId="26E6C53A"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span className='status'&gt;</w:t>
      </w:r>
    </w:p>
    <w:p w14:paraId="7E291995" w14:textId="77777777" w:rsidR="008110F6" w:rsidRPr="008110F6" w:rsidRDefault="008110F6" w:rsidP="008110F6">
      <w:pPr>
        <w:spacing w:line="240" w:lineRule="auto"/>
        <w:jc w:val="both"/>
        <w:rPr>
          <w:sz w:val="24"/>
          <w:lang w:val="en-US"/>
        </w:rPr>
      </w:pPr>
      <w:r w:rsidRPr="008110F6">
        <w:rPr>
          <w:sz w:val="24"/>
          <w:lang w:val="en-US"/>
        </w:rPr>
        <w:t xml:space="preserve">                    {!eventData.status_more</w:t>
      </w:r>
    </w:p>
    <w:p w14:paraId="09C76F54" w14:textId="77777777" w:rsidR="008110F6" w:rsidRPr="008110F6" w:rsidRDefault="008110F6" w:rsidP="008110F6">
      <w:pPr>
        <w:spacing w:line="240" w:lineRule="auto"/>
        <w:jc w:val="both"/>
        <w:rPr>
          <w:sz w:val="24"/>
          <w:lang w:val="en-US"/>
        </w:rPr>
      </w:pPr>
      <w:r w:rsidRPr="008110F6">
        <w:rPr>
          <w:sz w:val="24"/>
          <w:lang w:val="en-US"/>
        </w:rPr>
        <w:t xml:space="preserve">                      ? EventsStatusesTranslations[eventData.status]</w:t>
      </w:r>
    </w:p>
    <w:p w14:paraId="4306A948" w14:textId="77777777" w:rsidR="008110F6" w:rsidRPr="008110F6" w:rsidRDefault="008110F6" w:rsidP="008110F6">
      <w:pPr>
        <w:spacing w:line="240" w:lineRule="auto"/>
        <w:jc w:val="both"/>
        <w:rPr>
          <w:sz w:val="24"/>
          <w:lang w:val="en-US"/>
        </w:rPr>
      </w:pPr>
      <w:r w:rsidRPr="008110F6">
        <w:rPr>
          <w:sz w:val="24"/>
          <w:lang w:val="en-US"/>
        </w:rPr>
        <w:t xml:space="preserve">                      : eventData.status_more in EventsStatusesMoreTranslations</w:t>
      </w:r>
    </w:p>
    <w:p w14:paraId="7198F8BC" w14:textId="77777777" w:rsidR="008110F6" w:rsidRPr="008110F6" w:rsidRDefault="008110F6" w:rsidP="008110F6">
      <w:pPr>
        <w:spacing w:line="240" w:lineRule="auto"/>
        <w:jc w:val="both"/>
        <w:rPr>
          <w:sz w:val="24"/>
          <w:lang w:val="en-US"/>
        </w:rPr>
      </w:pPr>
      <w:r w:rsidRPr="008110F6">
        <w:rPr>
          <w:sz w:val="24"/>
          <w:lang w:val="en-US"/>
        </w:rPr>
        <w:t xml:space="preserve">                        ? EventsStatusesMoreTranslations[eventData.status_more]</w:t>
      </w:r>
    </w:p>
    <w:p w14:paraId="148B2C60" w14:textId="77777777" w:rsidR="008110F6" w:rsidRPr="008110F6" w:rsidRDefault="008110F6" w:rsidP="008110F6">
      <w:pPr>
        <w:spacing w:line="240" w:lineRule="auto"/>
        <w:jc w:val="both"/>
        <w:rPr>
          <w:sz w:val="24"/>
          <w:lang w:val="en-US"/>
        </w:rPr>
      </w:pPr>
      <w:r w:rsidRPr="008110F6">
        <w:rPr>
          <w:sz w:val="24"/>
          <w:lang w:val="en-US"/>
        </w:rPr>
        <w:t xml:space="preserve">                        : !isNaN(parseInt(eventData.status_more, 10)) ? eventData.status_more + '\'' : ''</w:t>
      </w:r>
    </w:p>
    <w:p w14:paraId="3A321DE4" w14:textId="77777777" w:rsidR="008110F6" w:rsidRPr="008110F6" w:rsidRDefault="008110F6" w:rsidP="008110F6">
      <w:pPr>
        <w:spacing w:line="240" w:lineRule="auto"/>
        <w:jc w:val="both"/>
        <w:rPr>
          <w:sz w:val="24"/>
          <w:lang w:val="en-US"/>
        </w:rPr>
      </w:pPr>
      <w:r w:rsidRPr="008110F6">
        <w:rPr>
          <w:sz w:val="24"/>
          <w:lang w:val="en-US"/>
        </w:rPr>
        <w:t xml:space="preserve">                    }</w:t>
      </w:r>
    </w:p>
    <w:p w14:paraId="2FB18474"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48331AB3"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6B942695" w14:textId="77777777" w:rsidR="008110F6" w:rsidRPr="008110F6" w:rsidRDefault="008110F6" w:rsidP="008110F6">
      <w:pPr>
        <w:spacing w:line="240" w:lineRule="auto"/>
        <w:jc w:val="both"/>
        <w:rPr>
          <w:sz w:val="24"/>
          <w:lang w:val="en-US"/>
        </w:rPr>
      </w:pPr>
      <w:r w:rsidRPr="008110F6">
        <w:rPr>
          <w:sz w:val="24"/>
          <w:lang w:val="en-US"/>
        </w:rPr>
        <w:t xml:space="preserve">              &lt;/EventScoreInfo&gt;</w:t>
      </w:r>
    </w:p>
    <w:p w14:paraId="2D990F00" w14:textId="77777777" w:rsidR="008110F6" w:rsidRPr="008110F6" w:rsidRDefault="008110F6" w:rsidP="008110F6">
      <w:pPr>
        <w:spacing w:line="240" w:lineRule="auto"/>
        <w:jc w:val="both"/>
        <w:rPr>
          <w:sz w:val="24"/>
          <w:lang w:val="en-US"/>
        </w:rPr>
      </w:pPr>
      <w:r w:rsidRPr="008110F6">
        <w:rPr>
          <w:sz w:val="24"/>
          <w:lang w:val="en-US"/>
        </w:rPr>
        <w:t xml:space="preserve">              &lt;EventTeamInfo onClick={() =&gt; handleOpenTeamModal(eventData.away_team.id)}&gt;</w:t>
      </w:r>
    </w:p>
    <w:p w14:paraId="63E149FD" w14:textId="77777777" w:rsidR="008110F6" w:rsidRPr="008110F6" w:rsidRDefault="008110F6" w:rsidP="008110F6">
      <w:pPr>
        <w:spacing w:line="240" w:lineRule="auto"/>
        <w:jc w:val="both"/>
        <w:rPr>
          <w:sz w:val="24"/>
          <w:lang w:val="en-US"/>
        </w:rPr>
      </w:pPr>
      <w:r w:rsidRPr="008110F6">
        <w:rPr>
          <w:sz w:val="24"/>
          <w:lang w:val="en-US"/>
        </w:rPr>
        <w:t xml:space="preserve">                {eventData.away_team.has_logo &amp;&amp; (&lt;img src={eventData.away_team.logo} alt='awayTeamLogo' /&gt;)}</w:t>
      </w:r>
    </w:p>
    <w:p w14:paraId="54E06AB1" w14:textId="77777777" w:rsidR="008110F6" w:rsidRPr="008110F6" w:rsidRDefault="008110F6" w:rsidP="008110F6">
      <w:pPr>
        <w:spacing w:line="240" w:lineRule="auto"/>
        <w:jc w:val="both"/>
        <w:rPr>
          <w:sz w:val="24"/>
          <w:lang w:val="en-US"/>
        </w:rPr>
      </w:pPr>
      <w:r w:rsidRPr="008110F6">
        <w:rPr>
          <w:sz w:val="24"/>
          <w:lang w:val="en-US"/>
        </w:rPr>
        <w:t xml:space="preserve">                {getTranslations(eventData.away_team)}</w:t>
      </w:r>
    </w:p>
    <w:p w14:paraId="4069E4D6" w14:textId="77777777" w:rsidR="008110F6" w:rsidRPr="008110F6" w:rsidRDefault="008110F6" w:rsidP="008110F6">
      <w:pPr>
        <w:spacing w:line="240" w:lineRule="auto"/>
        <w:jc w:val="both"/>
        <w:rPr>
          <w:sz w:val="24"/>
          <w:lang w:val="en-US"/>
        </w:rPr>
      </w:pPr>
      <w:r w:rsidRPr="008110F6">
        <w:rPr>
          <w:sz w:val="24"/>
          <w:lang w:val="en-US"/>
        </w:rPr>
        <w:t xml:space="preserve">              &lt;/EventTeamInfo&gt;</w:t>
      </w:r>
    </w:p>
    <w:p w14:paraId="397CCC18" w14:textId="77777777" w:rsidR="008110F6" w:rsidRPr="008110F6" w:rsidRDefault="008110F6" w:rsidP="008110F6">
      <w:pPr>
        <w:spacing w:line="240" w:lineRule="auto"/>
        <w:jc w:val="both"/>
        <w:rPr>
          <w:sz w:val="24"/>
          <w:lang w:val="en-US"/>
        </w:rPr>
      </w:pPr>
      <w:r w:rsidRPr="008110F6">
        <w:rPr>
          <w:sz w:val="24"/>
          <w:lang w:val="en-US"/>
        </w:rPr>
        <w:t xml:space="preserve">            &lt;/EventInfoWrapper&gt;</w:t>
      </w:r>
    </w:p>
    <w:p w14:paraId="03AE9335" w14:textId="77777777" w:rsidR="008110F6" w:rsidRPr="008110F6" w:rsidRDefault="008110F6" w:rsidP="008110F6">
      <w:pPr>
        <w:spacing w:line="240" w:lineRule="auto"/>
        <w:jc w:val="both"/>
        <w:rPr>
          <w:sz w:val="24"/>
          <w:lang w:val="en-US"/>
        </w:rPr>
      </w:pPr>
      <w:r w:rsidRPr="008110F6">
        <w:rPr>
          <w:sz w:val="24"/>
          <w:lang w:val="en-US"/>
        </w:rPr>
        <w:t xml:space="preserve">            {!eventData.result_only</w:t>
      </w:r>
    </w:p>
    <w:p w14:paraId="5B520D9A" w14:textId="77777777" w:rsidR="008110F6" w:rsidRPr="008110F6" w:rsidRDefault="008110F6" w:rsidP="008110F6">
      <w:pPr>
        <w:spacing w:line="240" w:lineRule="auto"/>
        <w:jc w:val="both"/>
        <w:rPr>
          <w:sz w:val="24"/>
          <w:lang w:val="en-US"/>
        </w:rPr>
      </w:pPr>
      <w:r w:rsidRPr="008110F6">
        <w:rPr>
          <w:sz w:val="24"/>
          <w:lang w:val="en-US"/>
        </w:rPr>
        <w:t xml:space="preserve">              &amp;&amp; eventData.status !== EventsStatuses.POSTPONED</w:t>
      </w:r>
    </w:p>
    <w:p w14:paraId="75E0B35F" w14:textId="77777777" w:rsidR="008110F6" w:rsidRPr="008110F6" w:rsidRDefault="008110F6" w:rsidP="008110F6">
      <w:pPr>
        <w:spacing w:line="240" w:lineRule="auto"/>
        <w:jc w:val="both"/>
        <w:rPr>
          <w:sz w:val="24"/>
          <w:lang w:val="en-US"/>
        </w:rPr>
      </w:pPr>
      <w:r w:rsidRPr="008110F6">
        <w:rPr>
          <w:sz w:val="24"/>
          <w:lang w:val="en-US"/>
        </w:rPr>
        <w:t xml:space="preserve">              &amp;&amp; eventData.status !== EventsStatuses.CANCELED</w:t>
      </w:r>
    </w:p>
    <w:p w14:paraId="484E28F7" w14:textId="77777777" w:rsidR="008110F6" w:rsidRPr="008110F6" w:rsidRDefault="008110F6" w:rsidP="008110F6">
      <w:pPr>
        <w:spacing w:line="240" w:lineRule="auto"/>
        <w:jc w:val="both"/>
        <w:rPr>
          <w:sz w:val="24"/>
          <w:lang w:val="en-US"/>
        </w:rPr>
      </w:pPr>
      <w:r w:rsidRPr="008110F6">
        <w:rPr>
          <w:sz w:val="24"/>
          <w:lang w:val="en-US"/>
        </w:rPr>
        <w:t xml:space="preserve">              &amp;&amp; &lt;MatchInfo eventData={eventData} /&gt;</w:t>
      </w:r>
    </w:p>
    <w:p w14:paraId="79866378" w14:textId="77777777" w:rsidR="008110F6" w:rsidRPr="008110F6" w:rsidRDefault="008110F6" w:rsidP="008110F6">
      <w:pPr>
        <w:spacing w:line="240" w:lineRule="auto"/>
        <w:jc w:val="both"/>
        <w:rPr>
          <w:sz w:val="24"/>
          <w:lang w:val="en-US"/>
        </w:rPr>
      </w:pPr>
      <w:r w:rsidRPr="008110F6">
        <w:rPr>
          <w:sz w:val="24"/>
          <w:lang w:val="en-US"/>
        </w:rPr>
        <w:t xml:space="preserve">            }</w:t>
      </w:r>
    </w:p>
    <w:p w14:paraId="33A2E755" w14:textId="77777777" w:rsidR="008110F6" w:rsidRPr="008110F6" w:rsidRDefault="008110F6" w:rsidP="008110F6">
      <w:pPr>
        <w:spacing w:line="240" w:lineRule="auto"/>
        <w:jc w:val="both"/>
        <w:rPr>
          <w:sz w:val="24"/>
          <w:lang w:val="en-US"/>
        </w:rPr>
      </w:pPr>
      <w:r w:rsidRPr="008110F6">
        <w:rPr>
          <w:sz w:val="24"/>
          <w:lang w:val="en-US"/>
        </w:rPr>
        <w:t xml:space="preserve">          &lt;/EventWrapper&gt;</w:t>
      </w:r>
    </w:p>
    <w:p w14:paraId="0B9181B9" w14:textId="77777777" w:rsidR="008110F6" w:rsidRPr="008110F6" w:rsidRDefault="008110F6" w:rsidP="008110F6">
      <w:pPr>
        <w:spacing w:line="240" w:lineRule="auto"/>
        <w:jc w:val="both"/>
        <w:rPr>
          <w:sz w:val="24"/>
          <w:lang w:val="en-US"/>
        </w:rPr>
      </w:pPr>
      <w:r w:rsidRPr="008110F6">
        <w:rPr>
          <w:sz w:val="24"/>
          <w:lang w:val="en-US"/>
        </w:rPr>
        <w:t xml:space="preserve">        ) : (</w:t>
      </w:r>
    </w:p>
    <w:p w14:paraId="682A4183" w14:textId="77777777" w:rsidR="008110F6" w:rsidRPr="008110F6" w:rsidRDefault="008110F6" w:rsidP="008110F6">
      <w:pPr>
        <w:spacing w:line="240" w:lineRule="auto"/>
        <w:jc w:val="both"/>
        <w:rPr>
          <w:sz w:val="24"/>
          <w:lang w:val="en-US"/>
        </w:rPr>
      </w:pPr>
      <w:r w:rsidRPr="008110F6">
        <w:rPr>
          <w:sz w:val="24"/>
          <w:lang w:val="en-US"/>
        </w:rPr>
        <w:t xml:space="preserve">          &lt;Spinner width='50' /&gt;</w:t>
      </w:r>
    </w:p>
    <w:p w14:paraId="38203E58" w14:textId="77777777" w:rsidR="008110F6" w:rsidRPr="008110F6" w:rsidRDefault="008110F6" w:rsidP="008110F6">
      <w:pPr>
        <w:spacing w:line="240" w:lineRule="auto"/>
        <w:jc w:val="both"/>
        <w:rPr>
          <w:sz w:val="24"/>
          <w:lang w:val="en-US"/>
        </w:rPr>
      </w:pPr>
      <w:r w:rsidRPr="008110F6">
        <w:rPr>
          <w:sz w:val="24"/>
          <w:lang w:val="en-US"/>
        </w:rPr>
        <w:t xml:space="preserve">        )}</w:t>
      </w:r>
    </w:p>
    <w:p w14:paraId="48048432" w14:textId="77777777" w:rsidR="008110F6" w:rsidRPr="008110F6" w:rsidRDefault="008110F6" w:rsidP="008110F6">
      <w:pPr>
        <w:spacing w:line="240" w:lineRule="auto"/>
        <w:jc w:val="both"/>
        <w:rPr>
          <w:sz w:val="24"/>
          <w:lang w:val="en-US"/>
        </w:rPr>
      </w:pPr>
      <w:r w:rsidRPr="008110F6">
        <w:rPr>
          <w:sz w:val="24"/>
          <w:lang w:val="en-US"/>
        </w:rPr>
        <w:t xml:space="preserve">      &lt;/Box&gt;</w:t>
      </w:r>
    </w:p>
    <w:p w14:paraId="70503DEA" w14:textId="77777777" w:rsidR="008110F6" w:rsidRPr="008110F6" w:rsidRDefault="008110F6" w:rsidP="008110F6">
      <w:pPr>
        <w:spacing w:line="240" w:lineRule="auto"/>
        <w:jc w:val="both"/>
        <w:rPr>
          <w:sz w:val="24"/>
          <w:lang w:val="en-US"/>
        </w:rPr>
      </w:pPr>
      <w:r w:rsidRPr="008110F6">
        <w:rPr>
          <w:sz w:val="24"/>
          <w:lang w:val="en-US"/>
        </w:rPr>
        <w:t xml:space="preserve">    &lt;/Modal&gt;</w:t>
      </w:r>
    </w:p>
    <w:p w14:paraId="51642C59" w14:textId="77777777" w:rsidR="008110F6" w:rsidRPr="008110F6" w:rsidRDefault="008110F6" w:rsidP="008110F6">
      <w:pPr>
        <w:spacing w:line="240" w:lineRule="auto"/>
        <w:jc w:val="both"/>
        <w:rPr>
          <w:sz w:val="24"/>
          <w:lang w:val="en-US"/>
        </w:rPr>
      </w:pPr>
      <w:r w:rsidRPr="008110F6">
        <w:rPr>
          <w:sz w:val="24"/>
          <w:lang w:val="en-US"/>
        </w:rPr>
        <w:t xml:space="preserve">  );</w:t>
      </w:r>
    </w:p>
    <w:p w14:paraId="0B06335E" w14:textId="77777777" w:rsidR="008110F6" w:rsidRPr="008110F6" w:rsidRDefault="008110F6" w:rsidP="008110F6">
      <w:pPr>
        <w:spacing w:line="240" w:lineRule="auto"/>
        <w:jc w:val="both"/>
        <w:rPr>
          <w:sz w:val="24"/>
          <w:lang w:val="en-US"/>
        </w:rPr>
      </w:pPr>
      <w:r w:rsidRPr="008110F6">
        <w:rPr>
          <w:sz w:val="24"/>
          <w:lang w:val="en-US"/>
        </w:rPr>
        <w:t>};</w:t>
      </w:r>
    </w:p>
    <w:p w14:paraId="07ED593F" w14:textId="77777777" w:rsidR="008110F6" w:rsidRPr="008110F6" w:rsidRDefault="008110F6" w:rsidP="008110F6">
      <w:pPr>
        <w:spacing w:line="240" w:lineRule="auto"/>
        <w:jc w:val="both"/>
        <w:rPr>
          <w:sz w:val="24"/>
          <w:lang w:val="en-US"/>
        </w:rPr>
      </w:pPr>
    </w:p>
    <w:p w14:paraId="3787D9B2" w14:textId="37856CED" w:rsidR="008110F6" w:rsidRDefault="008110F6" w:rsidP="008110F6">
      <w:pPr>
        <w:spacing w:line="240" w:lineRule="auto"/>
        <w:jc w:val="both"/>
        <w:rPr>
          <w:sz w:val="24"/>
          <w:lang w:val="en-US"/>
        </w:rPr>
      </w:pPr>
      <w:r w:rsidRPr="008110F6">
        <w:rPr>
          <w:sz w:val="24"/>
          <w:lang w:val="en-US"/>
        </w:rPr>
        <w:t>export default Event;</w:t>
      </w:r>
    </w:p>
    <w:p w14:paraId="14B08BEE" w14:textId="77777777" w:rsidR="008110F6" w:rsidRPr="008110F6" w:rsidRDefault="008110F6" w:rsidP="008110F6">
      <w:pPr>
        <w:spacing w:line="240" w:lineRule="auto"/>
        <w:jc w:val="both"/>
        <w:rPr>
          <w:sz w:val="24"/>
          <w:lang w:val="en-US"/>
        </w:rPr>
      </w:pPr>
    </w:p>
    <w:p w14:paraId="5D816199" w14:textId="0F8FE9F5" w:rsidR="00186505" w:rsidRDefault="00186505" w:rsidP="00186505">
      <w:pPr>
        <w:spacing w:line="240" w:lineRule="auto"/>
        <w:jc w:val="both"/>
        <w:rPr>
          <w:b/>
          <w:sz w:val="28"/>
          <w:lang w:val="en-US"/>
        </w:rPr>
      </w:pPr>
      <w:r>
        <w:rPr>
          <w:b/>
          <w:sz w:val="28"/>
          <w:lang w:val="en-US"/>
        </w:rPr>
        <w:t>EventItem.tsx</w:t>
      </w:r>
    </w:p>
    <w:p w14:paraId="0889347E" w14:textId="77777777" w:rsidR="008110F6" w:rsidRPr="008110F6" w:rsidRDefault="008110F6" w:rsidP="008110F6">
      <w:pPr>
        <w:spacing w:line="240" w:lineRule="auto"/>
        <w:jc w:val="both"/>
        <w:rPr>
          <w:sz w:val="24"/>
          <w:lang w:val="en-US"/>
        </w:rPr>
      </w:pPr>
      <w:r w:rsidRPr="008110F6">
        <w:rPr>
          <w:sz w:val="24"/>
          <w:lang w:val="en-US"/>
        </w:rPr>
        <w:t>import React, { FC } from 'react';</w:t>
      </w:r>
    </w:p>
    <w:p w14:paraId="12AF78BA" w14:textId="77777777" w:rsidR="008110F6" w:rsidRPr="008110F6" w:rsidRDefault="008110F6" w:rsidP="008110F6">
      <w:pPr>
        <w:spacing w:line="240" w:lineRule="auto"/>
        <w:jc w:val="both"/>
        <w:rPr>
          <w:sz w:val="24"/>
          <w:lang w:val="en-US"/>
        </w:rPr>
      </w:pPr>
      <w:r w:rsidRPr="008110F6">
        <w:rPr>
          <w:sz w:val="24"/>
          <w:lang w:val="en-US"/>
        </w:rPr>
        <w:t>import { IEvent } from '../../model/events.model';</w:t>
      </w:r>
    </w:p>
    <w:p w14:paraId="70B73ED3" w14:textId="77777777" w:rsidR="008110F6" w:rsidRPr="008110F6" w:rsidRDefault="008110F6" w:rsidP="008110F6">
      <w:pPr>
        <w:spacing w:line="240" w:lineRule="auto"/>
        <w:jc w:val="both"/>
        <w:rPr>
          <w:sz w:val="24"/>
          <w:lang w:val="en-US"/>
        </w:rPr>
      </w:pPr>
      <w:r w:rsidRPr="008110F6">
        <w:rPr>
          <w:sz w:val="24"/>
          <w:lang w:val="en-US"/>
        </w:rPr>
        <w:t>import { EventItemWrapper, TeamInfo } from '../EventsList/EventsList.styled';</w:t>
      </w:r>
    </w:p>
    <w:p w14:paraId="40F21AE4" w14:textId="77777777" w:rsidR="008110F6" w:rsidRPr="008110F6" w:rsidRDefault="008110F6" w:rsidP="008110F6">
      <w:pPr>
        <w:spacing w:line="240" w:lineRule="auto"/>
        <w:jc w:val="both"/>
        <w:rPr>
          <w:sz w:val="24"/>
          <w:lang w:val="en-US"/>
        </w:rPr>
      </w:pPr>
      <w:r w:rsidRPr="008110F6">
        <w:rPr>
          <w:sz w:val="24"/>
          <w:lang w:val="en-US"/>
        </w:rPr>
        <w:t>import { getTranslations } from '../../utils/translations';</w:t>
      </w:r>
    </w:p>
    <w:p w14:paraId="22FE6895" w14:textId="77777777" w:rsidR="008110F6" w:rsidRPr="008110F6" w:rsidRDefault="008110F6" w:rsidP="008110F6">
      <w:pPr>
        <w:spacing w:line="240" w:lineRule="auto"/>
        <w:jc w:val="both"/>
        <w:rPr>
          <w:sz w:val="24"/>
          <w:lang w:val="en-US"/>
        </w:rPr>
      </w:pPr>
      <w:r w:rsidRPr="008110F6">
        <w:rPr>
          <w:sz w:val="24"/>
          <w:lang w:val="en-US"/>
        </w:rPr>
        <w:t>import { formatEventStartDate } from '../../utils/common';</w:t>
      </w:r>
    </w:p>
    <w:p w14:paraId="14FEE81C" w14:textId="77777777" w:rsidR="008110F6" w:rsidRPr="008110F6" w:rsidRDefault="008110F6" w:rsidP="008110F6">
      <w:pPr>
        <w:spacing w:line="240" w:lineRule="auto"/>
        <w:jc w:val="both"/>
        <w:rPr>
          <w:sz w:val="24"/>
          <w:lang w:val="en-US"/>
        </w:rPr>
      </w:pPr>
      <w:r w:rsidRPr="008110F6">
        <w:rPr>
          <w:sz w:val="24"/>
          <w:lang w:val="en-US"/>
        </w:rPr>
        <w:t>import { DEFAULT_EVENT_TIME_FORMAT, DEFAULT_TIME_FORMAT, DEFAULT_TIME_ZONE } from '../../constants/common.constants';</w:t>
      </w:r>
    </w:p>
    <w:p w14:paraId="121B34B2" w14:textId="77777777" w:rsidR="008110F6" w:rsidRPr="008110F6" w:rsidRDefault="008110F6" w:rsidP="008110F6">
      <w:pPr>
        <w:spacing w:line="240" w:lineRule="auto"/>
        <w:jc w:val="both"/>
        <w:rPr>
          <w:sz w:val="24"/>
          <w:lang w:val="en-US"/>
        </w:rPr>
      </w:pPr>
      <w:r w:rsidRPr="008110F6">
        <w:rPr>
          <w:sz w:val="24"/>
          <w:lang w:val="en-US"/>
        </w:rPr>
        <w:t>import { EventsStatusesTranslations } from '../../constants/events.constants';</w:t>
      </w:r>
    </w:p>
    <w:p w14:paraId="38C13ED2" w14:textId="77777777" w:rsidR="008110F6" w:rsidRPr="008110F6" w:rsidRDefault="008110F6" w:rsidP="008110F6">
      <w:pPr>
        <w:spacing w:line="240" w:lineRule="auto"/>
        <w:jc w:val="both"/>
        <w:rPr>
          <w:sz w:val="24"/>
          <w:lang w:val="en-US"/>
        </w:rPr>
      </w:pPr>
      <w:r w:rsidRPr="008110F6">
        <w:rPr>
          <w:sz w:val="24"/>
          <w:lang w:val="en-US"/>
        </w:rPr>
        <w:t>import { eventModalActions } from '../../store/eventModal/eventModal.slice';</w:t>
      </w:r>
    </w:p>
    <w:p w14:paraId="6893D3EE" w14:textId="77777777" w:rsidR="008110F6" w:rsidRPr="008110F6" w:rsidRDefault="008110F6" w:rsidP="008110F6">
      <w:pPr>
        <w:spacing w:line="240" w:lineRule="auto"/>
        <w:jc w:val="both"/>
        <w:rPr>
          <w:sz w:val="24"/>
          <w:lang w:val="en-US"/>
        </w:rPr>
      </w:pPr>
      <w:r w:rsidRPr="008110F6">
        <w:rPr>
          <w:sz w:val="24"/>
          <w:lang w:val="en-US"/>
        </w:rPr>
        <w:t>import { useAppDispatch } from '../../store';</w:t>
      </w:r>
    </w:p>
    <w:p w14:paraId="0A3642E8" w14:textId="77777777" w:rsidR="008110F6" w:rsidRPr="008110F6" w:rsidRDefault="008110F6" w:rsidP="008110F6">
      <w:pPr>
        <w:spacing w:line="240" w:lineRule="auto"/>
        <w:jc w:val="both"/>
        <w:rPr>
          <w:sz w:val="24"/>
          <w:lang w:val="en-US"/>
        </w:rPr>
      </w:pPr>
    </w:p>
    <w:p w14:paraId="5EB171E8" w14:textId="77777777" w:rsidR="008110F6" w:rsidRPr="008110F6" w:rsidRDefault="008110F6" w:rsidP="008110F6">
      <w:pPr>
        <w:spacing w:line="240" w:lineRule="auto"/>
        <w:jc w:val="both"/>
        <w:rPr>
          <w:sz w:val="24"/>
          <w:lang w:val="en-US"/>
        </w:rPr>
      </w:pPr>
      <w:r w:rsidRPr="008110F6">
        <w:rPr>
          <w:sz w:val="24"/>
          <w:lang w:val="en-US"/>
        </w:rPr>
        <w:t>const EventItem: FC&lt;{ event: IEvent }&gt; = ({ event }) =&gt; {</w:t>
      </w:r>
    </w:p>
    <w:p w14:paraId="586BB0E3" w14:textId="77777777" w:rsidR="008110F6" w:rsidRPr="008110F6" w:rsidRDefault="008110F6" w:rsidP="008110F6">
      <w:pPr>
        <w:spacing w:line="240" w:lineRule="auto"/>
        <w:jc w:val="both"/>
        <w:rPr>
          <w:sz w:val="24"/>
          <w:lang w:val="en-US"/>
        </w:rPr>
      </w:pPr>
      <w:r w:rsidRPr="008110F6">
        <w:rPr>
          <w:sz w:val="24"/>
          <w:lang w:val="en-US"/>
        </w:rPr>
        <w:t xml:space="preserve">  const dispatch = useAppDispatch();</w:t>
      </w:r>
    </w:p>
    <w:p w14:paraId="366DEBFA" w14:textId="77777777" w:rsidR="008110F6" w:rsidRPr="008110F6" w:rsidRDefault="008110F6" w:rsidP="008110F6">
      <w:pPr>
        <w:spacing w:line="240" w:lineRule="auto"/>
        <w:jc w:val="both"/>
        <w:rPr>
          <w:sz w:val="24"/>
          <w:lang w:val="en-US"/>
        </w:rPr>
      </w:pPr>
    </w:p>
    <w:p w14:paraId="3202A4CC" w14:textId="77777777" w:rsidR="008110F6" w:rsidRPr="008110F6" w:rsidRDefault="008110F6" w:rsidP="008110F6">
      <w:pPr>
        <w:spacing w:line="240" w:lineRule="auto"/>
        <w:jc w:val="both"/>
        <w:rPr>
          <w:sz w:val="24"/>
          <w:lang w:val="en-US"/>
        </w:rPr>
      </w:pPr>
      <w:r w:rsidRPr="008110F6">
        <w:rPr>
          <w:sz w:val="24"/>
          <w:lang w:val="en-US"/>
        </w:rPr>
        <w:t xml:space="preserve">  const handleOpenEventModal = (id: number) =&gt; {</w:t>
      </w:r>
    </w:p>
    <w:p w14:paraId="2A78EAD2" w14:textId="77777777" w:rsidR="008110F6" w:rsidRPr="008110F6" w:rsidRDefault="008110F6" w:rsidP="008110F6">
      <w:pPr>
        <w:spacing w:line="240" w:lineRule="auto"/>
        <w:jc w:val="both"/>
        <w:rPr>
          <w:sz w:val="24"/>
          <w:lang w:val="en-US"/>
        </w:rPr>
      </w:pPr>
      <w:r w:rsidRPr="008110F6">
        <w:rPr>
          <w:sz w:val="24"/>
          <w:lang w:val="en-US"/>
        </w:rPr>
        <w:t xml:space="preserve">    dispatch(eventModalActions.openEventModal(id));</w:t>
      </w:r>
    </w:p>
    <w:p w14:paraId="7BD5436A" w14:textId="77777777" w:rsidR="008110F6" w:rsidRPr="008110F6" w:rsidRDefault="008110F6" w:rsidP="008110F6">
      <w:pPr>
        <w:spacing w:line="240" w:lineRule="auto"/>
        <w:jc w:val="both"/>
        <w:rPr>
          <w:sz w:val="24"/>
          <w:lang w:val="en-US"/>
        </w:rPr>
      </w:pPr>
      <w:r w:rsidRPr="008110F6">
        <w:rPr>
          <w:sz w:val="24"/>
          <w:lang w:val="en-US"/>
        </w:rPr>
        <w:t xml:space="preserve">  };</w:t>
      </w:r>
    </w:p>
    <w:p w14:paraId="3F884480" w14:textId="77777777" w:rsidR="008110F6" w:rsidRPr="008110F6" w:rsidRDefault="008110F6" w:rsidP="008110F6">
      <w:pPr>
        <w:spacing w:line="240" w:lineRule="auto"/>
        <w:jc w:val="both"/>
        <w:rPr>
          <w:sz w:val="24"/>
          <w:lang w:val="en-US"/>
        </w:rPr>
      </w:pPr>
    </w:p>
    <w:p w14:paraId="69B8BA3D"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6ECDAAE5" w14:textId="77777777" w:rsidR="008110F6" w:rsidRPr="008110F6" w:rsidRDefault="008110F6" w:rsidP="008110F6">
      <w:pPr>
        <w:spacing w:line="240" w:lineRule="auto"/>
        <w:jc w:val="both"/>
        <w:rPr>
          <w:sz w:val="24"/>
          <w:lang w:val="en-US"/>
        </w:rPr>
      </w:pPr>
      <w:r w:rsidRPr="008110F6">
        <w:rPr>
          <w:sz w:val="24"/>
          <w:lang w:val="en-US"/>
        </w:rPr>
        <w:t xml:space="preserve">    &lt;EventItemWrapper</w:t>
      </w:r>
    </w:p>
    <w:p w14:paraId="6322133E" w14:textId="77777777" w:rsidR="008110F6" w:rsidRPr="008110F6" w:rsidRDefault="008110F6" w:rsidP="008110F6">
      <w:pPr>
        <w:spacing w:line="240" w:lineRule="auto"/>
        <w:jc w:val="both"/>
        <w:rPr>
          <w:sz w:val="24"/>
          <w:lang w:val="en-US"/>
        </w:rPr>
      </w:pPr>
      <w:r w:rsidRPr="008110F6">
        <w:rPr>
          <w:sz w:val="24"/>
          <w:lang w:val="en-US"/>
        </w:rPr>
        <w:t xml:space="preserve">      key={event.id}</w:t>
      </w:r>
    </w:p>
    <w:p w14:paraId="2D491BB3" w14:textId="77777777" w:rsidR="008110F6" w:rsidRPr="008110F6" w:rsidRDefault="008110F6" w:rsidP="008110F6">
      <w:pPr>
        <w:spacing w:line="240" w:lineRule="auto"/>
        <w:jc w:val="both"/>
        <w:rPr>
          <w:sz w:val="24"/>
          <w:lang w:val="en-US"/>
        </w:rPr>
      </w:pPr>
      <w:r w:rsidRPr="008110F6">
        <w:rPr>
          <w:sz w:val="24"/>
          <w:lang w:val="en-US"/>
        </w:rPr>
        <w:t xml:space="preserve">      status={event.status}</w:t>
      </w:r>
    </w:p>
    <w:p w14:paraId="68B86443" w14:textId="77777777" w:rsidR="008110F6" w:rsidRPr="008110F6" w:rsidRDefault="008110F6" w:rsidP="008110F6">
      <w:pPr>
        <w:spacing w:line="240" w:lineRule="auto"/>
        <w:jc w:val="both"/>
        <w:rPr>
          <w:sz w:val="24"/>
          <w:lang w:val="en-US"/>
        </w:rPr>
      </w:pPr>
      <w:r w:rsidRPr="008110F6">
        <w:rPr>
          <w:sz w:val="24"/>
          <w:lang w:val="en-US"/>
        </w:rPr>
        <w:t xml:space="preserve">      onClick={() =&gt; handleOpenEventModal(event.id)}</w:t>
      </w:r>
    </w:p>
    <w:p w14:paraId="04EB4E10" w14:textId="77777777" w:rsidR="008110F6" w:rsidRPr="008110F6" w:rsidRDefault="008110F6" w:rsidP="008110F6">
      <w:pPr>
        <w:spacing w:line="240" w:lineRule="auto"/>
        <w:jc w:val="both"/>
        <w:rPr>
          <w:sz w:val="24"/>
          <w:lang w:val="en-US"/>
        </w:rPr>
      </w:pPr>
      <w:r w:rsidRPr="008110F6">
        <w:rPr>
          <w:sz w:val="24"/>
          <w:lang w:val="en-US"/>
        </w:rPr>
        <w:t xml:space="preserve">    &gt;</w:t>
      </w:r>
    </w:p>
    <w:p w14:paraId="521E689E" w14:textId="77777777" w:rsidR="008110F6" w:rsidRPr="008110F6" w:rsidRDefault="008110F6" w:rsidP="008110F6">
      <w:pPr>
        <w:spacing w:line="240" w:lineRule="auto"/>
        <w:jc w:val="both"/>
        <w:rPr>
          <w:sz w:val="24"/>
          <w:lang w:val="en-US"/>
        </w:rPr>
      </w:pPr>
      <w:r w:rsidRPr="008110F6">
        <w:rPr>
          <w:sz w:val="24"/>
          <w:lang w:val="en-US"/>
        </w:rPr>
        <w:t xml:space="preserve">      &lt;TeamInfo&gt;</w:t>
      </w:r>
    </w:p>
    <w:p w14:paraId="73A06710" w14:textId="77777777" w:rsidR="008110F6" w:rsidRPr="008110F6" w:rsidRDefault="008110F6" w:rsidP="008110F6">
      <w:pPr>
        <w:spacing w:line="240" w:lineRule="auto"/>
        <w:jc w:val="both"/>
        <w:rPr>
          <w:sz w:val="24"/>
          <w:lang w:val="en-US"/>
        </w:rPr>
      </w:pPr>
      <w:r w:rsidRPr="008110F6">
        <w:rPr>
          <w:sz w:val="24"/>
          <w:lang w:val="en-US"/>
        </w:rPr>
        <w:t xml:space="preserve">        {event.home_team.has_logo &amp;&amp; (&lt;img src={event.home_team.logo} alt='homeTeamLogo' /&gt;)}</w:t>
      </w:r>
    </w:p>
    <w:p w14:paraId="6B9EBFB4" w14:textId="77777777" w:rsidR="008110F6" w:rsidRPr="008110F6" w:rsidRDefault="008110F6" w:rsidP="008110F6">
      <w:pPr>
        <w:spacing w:line="240" w:lineRule="auto"/>
        <w:jc w:val="both"/>
        <w:rPr>
          <w:sz w:val="24"/>
          <w:lang w:val="en-US"/>
        </w:rPr>
      </w:pPr>
      <w:r w:rsidRPr="008110F6">
        <w:rPr>
          <w:sz w:val="24"/>
          <w:lang w:val="en-US"/>
        </w:rPr>
        <w:t xml:space="preserve">        {getTranslations(event.home_team)}</w:t>
      </w:r>
    </w:p>
    <w:p w14:paraId="442D5600" w14:textId="77777777" w:rsidR="008110F6" w:rsidRPr="008110F6" w:rsidRDefault="008110F6" w:rsidP="008110F6">
      <w:pPr>
        <w:spacing w:line="240" w:lineRule="auto"/>
        <w:jc w:val="both"/>
        <w:rPr>
          <w:sz w:val="24"/>
          <w:lang w:val="en-US"/>
        </w:rPr>
      </w:pPr>
      <w:r w:rsidRPr="008110F6">
        <w:rPr>
          <w:sz w:val="24"/>
          <w:lang w:val="en-US"/>
        </w:rPr>
        <w:t xml:space="preserve">      &lt;/TeamInfo&gt;</w:t>
      </w:r>
    </w:p>
    <w:p w14:paraId="1A491059" w14:textId="77777777" w:rsidR="008110F6" w:rsidRPr="008110F6" w:rsidRDefault="008110F6" w:rsidP="008110F6">
      <w:pPr>
        <w:spacing w:line="240" w:lineRule="auto"/>
        <w:jc w:val="both"/>
        <w:rPr>
          <w:sz w:val="24"/>
          <w:lang w:val="en-US"/>
        </w:rPr>
      </w:pPr>
      <w:r w:rsidRPr="008110F6">
        <w:rPr>
          <w:sz w:val="24"/>
          <w:lang w:val="en-US"/>
        </w:rPr>
        <w:t xml:space="preserve">      &lt;div className='score'&gt;</w:t>
      </w:r>
    </w:p>
    <w:p w14:paraId="0004F1B7"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58B9A29D" w14:textId="77777777" w:rsidR="008110F6" w:rsidRPr="008110F6" w:rsidRDefault="008110F6" w:rsidP="008110F6">
      <w:pPr>
        <w:spacing w:line="240" w:lineRule="auto"/>
        <w:jc w:val="both"/>
        <w:rPr>
          <w:sz w:val="24"/>
          <w:lang w:val="en-US"/>
        </w:rPr>
      </w:pPr>
      <w:r w:rsidRPr="008110F6">
        <w:rPr>
          <w:sz w:val="24"/>
          <w:lang w:val="en-US"/>
        </w:rPr>
        <w:t xml:space="preserve">          {formatEventStartDate(event.start_at).tz(DEFAULT_TIME_ZONE).format(DEFAULT_EVENT_TIME_FORMAT)}</w:t>
      </w:r>
    </w:p>
    <w:p w14:paraId="64A05686"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7624332F" w14:textId="77777777" w:rsidR="008110F6" w:rsidRPr="008110F6" w:rsidRDefault="008110F6" w:rsidP="008110F6">
      <w:pPr>
        <w:spacing w:line="240" w:lineRule="auto"/>
        <w:jc w:val="both"/>
        <w:rPr>
          <w:sz w:val="24"/>
          <w:lang w:val="en-US"/>
        </w:rPr>
      </w:pPr>
      <w:r w:rsidRPr="008110F6">
        <w:rPr>
          <w:sz w:val="24"/>
          <w:lang w:val="en-US"/>
        </w:rPr>
        <w:t xml:space="preserve">        {event.home_score ? event.home_score.current : 0} - {event.away_score ? event.away_score.current : 0}</w:t>
      </w:r>
    </w:p>
    <w:p w14:paraId="65CC907A" w14:textId="77777777" w:rsidR="008110F6" w:rsidRPr="008110F6" w:rsidRDefault="008110F6" w:rsidP="008110F6">
      <w:pPr>
        <w:spacing w:line="240" w:lineRule="auto"/>
        <w:jc w:val="both"/>
        <w:rPr>
          <w:sz w:val="24"/>
          <w:lang w:val="en-US"/>
        </w:rPr>
      </w:pPr>
      <w:r w:rsidRPr="008110F6">
        <w:rPr>
          <w:sz w:val="24"/>
          <w:lang w:val="en-US"/>
        </w:rPr>
        <w:t xml:space="preserve">        &lt;span className='status'&gt;</w:t>
      </w:r>
    </w:p>
    <w:p w14:paraId="73CF82A4" w14:textId="77777777" w:rsidR="008110F6" w:rsidRPr="008110F6" w:rsidRDefault="008110F6" w:rsidP="008110F6">
      <w:pPr>
        <w:spacing w:line="240" w:lineRule="auto"/>
        <w:jc w:val="both"/>
        <w:rPr>
          <w:sz w:val="24"/>
          <w:lang w:val="en-US"/>
        </w:rPr>
      </w:pPr>
      <w:r w:rsidRPr="008110F6">
        <w:rPr>
          <w:sz w:val="24"/>
          <w:lang w:val="en-US"/>
        </w:rPr>
        <w:t xml:space="preserve">          {EventsStatusesTranslations[event.status]}</w:t>
      </w:r>
    </w:p>
    <w:p w14:paraId="7AD3C41D"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2917742A"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03D02AD4" w14:textId="77777777" w:rsidR="008110F6" w:rsidRPr="008110F6" w:rsidRDefault="008110F6" w:rsidP="008110F6">
      <w:pPr>
        <w:spacing w:line="240" w:lineRule="auto"/>
        <w:jc w:val="both"/>
        <w:rPr>
          <w:sz w:val="24"/>
          <w:lang w:val="en-US"/>
        </w:rPr>
      </w:pPr>
      <w:r w:rsidRPr="008110F6">
        <w:rPr>
          <w:sz w:val="24"/>
          <w:lang w:val="en-US"/>
        </w:rPr>
        <w:t xml:space="preserve">      &lt;TeamInfo className='awayTeam'&gt;</w:t>
      </w:r>
    </w:p>
    <w:p w14:paraId="6407CA00" w14:textId="77777777" w:rsidR="008110F6" w:rsidRPr="008110F6" w:rsidRDefault="008110F6" w:rsidP="008110F6">
      <w:pPr>
        <w:spacing w:line="240" w:lineRule="auto"/>
        <w:jc w:val="both"/>
        <w:rPr>
          <w:sz w:val="24"/>
          <w:lang w:val="en-US"/>
        </w:rPr>
      </w:pPr>
      <w:r w:rsidRPr="008110F6">
        <w:rPr>
          <w:sz w:val="24"/>
          <w:lang w:val="en-US"/>
        </w:rPr>
        <w:t xml:space="preserve">        {event.away_team.has_logo &amp;&amp; (&lt;img src={event.away_team.logo} alt='awayTeamLogo' /&gt;)}</w:t>
      </w:r>
    </w:p>
    <w:p w14:paraId="19DD4AAD" w14:textId="77777777" w:rsidR="008110F6" w:rsidRPr="008110F6" w:rsidRDefault="008110F6" w:rsidP="008110F6">
      <w:pPr>
        <w:spacing w:line="240" w:lineRule="auto"/>
        <w:jc w:val="both"/>
        <w:rPr>
          <w:sz w:val="24"/>
          <w:lang w:val="en-US"/>
        </w:rPr>
      </w:pPr>
      <w:r w:rsidRPr="008110F6">
        <w:rPr>
          <w:sz w:val="24"/>
          <w:lang w:val="en-US"/>
        </w:rPr>
        <w:t xml:space="preserve">        {getTranslations(event.away_team)}</w:t>
      </w:r>
    </w:p>
    <w:p w14:paraId="59869F2B" w14:textId="77777777" w:rsidR="008110F6" w:rsidRPr="008110F6" w:rsidRDefault="008110F6" w:rsidP="008110F6">
      <w:pPr>
        <w:spacing w:line="240" w:lineRule="auto"/>
        <w:jc w:val="both"/>
        <w:rPr>
          <w:sz w:val="24"/>
          <w:lang w:val="en-US"/>
        </w:rPr>
      </w:pPr>
      <w:r w:rsidRPr="008110F6">
        <w:rPr>
          <w:sz w:val="24"/>
          <w:lang w:val="en-US"/>
        </w:rPr>
        <w:t xml:space="preserve">      &lt;/TeamInfo&gt;</w:t>
      </w:r>
    </w:p>
    <w:p w14:paraId="1C952A09" w14:textId="77777777" w:rsidR="008110F6" w:rsidRPr="008110F6" w:rsidRDefault="008110F6" w:rsidP="008110F6">
      <w:pPr>
        <w:spacing w:line="240" w:lineRule="auto"/>
        <w:jc w:val="both"/>
        <w:rPr>
          <w:sz w:val="24"/>
          <w:lang w:val="en-US"/>
        </w:rPr>
      </w:pPr>
      <w:r w:rsidRPr="008110F6">
        <w:rPr>
          <w:sz w:val="24"/>
          <w:lang w:val="en-US"/>
        </w:rPr>
        <w:t xml:space="preserve">    &lt;/EventItemWrapper&gt;</w:t>
      </w:r>
    </w:p>
    <w:p w14:paraId="217A66F3" w14:textId="77777777" w:rsidR="008110F6" w:rsidRPr="008110F6" w:rsidRDefault="008110F6" w:rsidP="008110F6">
      <w:pPr>
        <w:spacing w:line="240" w:lineRule="auto"/>
        <w:jc w:val="both"/>
        <w:rPr>
          <w:sz w:val="24"/>
          <w:lang w:val="en-US"/>
        </w:rPr>
      </w:pPr>
      <w:r w:rsidRPr="008110F6">
        <w:rPr>
          <w:sz w:val="24"/>
          <w:lang w:val="en-US"/>
        </w:rPr>
        <w:t xml:space="preserve">  );</w:t>
      </w:r>
    </w:p>
    <w:p w14:paraId="6FCC3D49" w14:textId="77777777" w:rsidR="008110F6" w:rsidRPr="008110F6" w:rsidRDefault="008110F6" w:rsidP="008110F6">
      <w:pPr>
        <w:spacing w:line="240" w:lineRule="auto"/>
        <w:jc w:val="both"/>
        <w:rPr>
          <w:sz w:val="24"/>
          <w:lang w:val="en-US"/>
        </w:rPr>
      </w:pPr>
      <w:r w:rsidRPr="008110F6">
        <w:rPr>
          <w:sz w:val="24"/>
          <w:lang w:val="en-US"/>
        </w:rPr>
        <w:t>};</w:t>
      </w:r>
    </w:p>
    <w:p w14:paraId="0957FE87" w14:textId="77777777" w:rsidR="008110F6" w:rsidRPr="008110F6" w:rsidRDefault="008110F6" w:rsidP="008110F6">
      <w:pPr>
        <w:spacing w:line="240" w:lineRule="auto"/>
        <w:jc w:val="both"/>
        <w:rPr>
          <w:sz w:val="24"/>
          <w:lang w:val="en-US"/>
        </w:rPr>
      </w:pPr>
    </w:p>
    <w:p w14:paraId="53F4D60B" w14:textId="0FCC2ED4" w:rsidR="008110F6" w:rsidRPr="008110F6" w:rsidRDefault="008110F6" w:rsidP="008110F6">
      <w:pPr>
        <w:spacing w:line="240" w:lineRule="auto"/>
        <w:jc w:val="both"/>
        <w:rPr>
          <w:sz w:val="24"/>
          <w:lang w:val="en-US"/>
        </w:rPr>
      </w:pPr>
      <w:r w:rsidRPr="008110F6">
        <w:rPr>
          <w:sz w:val="24"/>
          <w:lang w:val="en-US"/>
        </w:rPr>
        <w:t>export default EventItem;</w:t>
      </w:r>
    </w:p>
    <w:p w14:paraId="4EB1A190" w14:textId="72C284A2" w:rsidR="00186505" w:rsidRDefault="00186505" w:rsidP="00186505">
      <w:pPr>
        <w:spacing w:line="240" w:lineRule="auto"/>
        <w:jc w:val="both"/>
        <w:rPr>
          <w:b/>
          <w:sz w:val="28"/>
          <w:lang w:val="en-US"/>
        </w:rPr>
      </w:pPr>
      <w:r>
        <w:rPr>
          <w:b/>
          <w:sz w:val="28"/>
          <w:lang w:val="en-US"/>
        </w:rPr>
        <w:t>EventsList.styled.ts</w:t>
      </w:r>
    </w:p>
    <w:p w14:paraId="23B53575"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79D0800C" w14:textId="77777777" w:rsidR="008110F6" w:rsidRPr="008110F6" w:rsidRDefault="008110F6" w:rsidP="008110F6">
      <w:pPr>
        <w:spacing w:line="240" w:lineRule="auto"/>
        <w:jc w:val="both"/>
        <w:rPr>
          <w:sz w:val="24"/>
          <w:lang w:val="en-US"/>
        </w:rPr>
      </w:pPr>
      <w:r w:rsidRPr="008110F6">
        <w:rPr>
          <w:sz w:val="24"/>
          <w:lang w:val="en-US"/>
        </w:rPr>
        <w:t>import { FlexContainer } from '../common/common.styled';</w:t>
      </w:r>
    </w:p>
    <w:p w14:paraId="4ECD558D" w14:textId="77777777" w:rsidR="008110F6" w:rsidRPr="008110F6" w:rsidRDefault="008110F6" w:rsidP="008110F6">
      <w:pPr>
        <w:spacing w:line="240" w:lineRule="auto"/>
        <w:jc w:val="both"/>
        <w:rPr>
          <w:sz w:val="24"/>
          <w:lang w:val="en-US"/>
        </w:rPr>
      </w:pPr>
      <w:r w:rsidRPr="008110F6">
        <w:rPr>
          <w:sz w:val="24"/>
          <w:lang w:val="en-US"/>
        </w:rPr>
        <w:t>import { EventsStatuses, EventsStatusesColors, EventsViewModes } from '../../constants/events.constants';</w:t>
      </w:r>
    </w:p>
    <w:p w14:paraId="3657F28B" w14:textId="77777777" w:rsidR="008110F6" w:rsidRPr="008110F6" w:rsidRDefault="008110F6" w:rsidP="008110F6">
      <w:pPr>
        <w:spacing w:line="240" w:lineRule="auto"/>
        <w:jc w:val="both"/>
        <w:rPr>
          <w:sz w:val="24"/>
          <w:lang w:val="en-US"/>
        </w:rPr>
      </w:pPr>
    </w:p>
    <w:p w14:paraId="67007CAF" w14:textId="77777777" w:rsidR="008110F6" w:rsidRPr="008110F6" w:rsidRDefault="008110F6" w:rsidP="008110F6">
      <w:pPr>
        <w:spacing w:line="240" w:lineRule="auto"/>
        <w:jc w:val="both"/>
        <w:rPr>
          <w:sz w:val="24"/>
          <w:lang w:val="en-US"/>
        </w:rPr>
      </w:pPr>
      <w:r w:rsidRPr="008110F6">
        <w:rPr>
          <w:sz w:val="24"/>
          <w:lang w:val="en-US"/>
        </w:rPr>
        <w:t>export const EventsHeader = styled(FlexContainer)`</w:t>
      </w:r>
    </w:p>
    <w:p w14:paraId="18BC3CA3" w14:textId="77777777" w:rsidR="008110F6" w:rsidRPr="008110F6" w:rsidRDefault="008110F6" w:rsidP="008110F6">
      <w:pPr>
        <w:spacing w:line="240" w:lineRule="auto"/>
        <w:jc w:val="both"/>
        <w:rPr>
          <w:sz w:val="24"/>
          <w:lang w:val="en-US"/>
        </w:rPr>
      </w:pPr>
      <w:r w:rsidRPr="008110F6">
        <w:rPr>
          <w:sz w:val="24"/>
          <w:lang w:val="en-US"/>
        </w:rPr>
        <w:t xml:space="preserve">  display: grid;</w:t>
      </w:r>
    </w:p>
    <w:p w14:paraId="086F04BF" w14:textId="77777777" w:rsidR="008110F6" w:rsidRPr="008110F6" w:rsidRDefault="008110F6" w:rsidP="008110F6">
      <w:pPr>
        <w:spacing w:line="240" w:lineRule="auto"/>
        <w:jc w:val="both"/>
        <w:rPr>
          <w:sz w:val="24"/>
          <w:lang w:val="en-US"/>
        </w:rPr>
      </w:pPr>
      <w:r w:rsidRPr="008110F6">
        <w:rPr>
          <w:sz w:val="24"/>
          <w:lang w:val="en-US"/>
        </w:rPr>
        <w:t xml:space="preserve">  grid-template-columns: 1fr 200px 1fr;</w:t>
      </w:r>
    </w:p>
    <w:p w14:paraId="2615CA76" w14:textId="77777777" w:rsidR="008110F6" w:rsidRPr="008110F6" w:rsidRDefault="008110F6" w:rsidP="008110F6">
      <w:pPr>
        <w:spacing w:line="240" w:lineRule="auto"/>
        <w:jc w:val="both"/>
        <w:rPr>
          <w:sz w:val="24"/>
          <w:lang w:val="en-US"/>
        </w:rPr>
      </w:pPr>
      <w:r w:rsidRPr="008110F6">
        <w:rPr>
          <w:sz w:val="24"/>
          <w:lang w:val="en-US"/>
        </w:rPr>
        <w:t xml:space="preserve">  justify-content: center;</w:t>
      </w:r>
    </w:p>
    <w:p w14:paraId="2D04D7C0"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2DD5B426" w14:textId="77777777" w:rsidR="008110F6" w:rsidRPr="008110F6" w:rsidRDefault="008110F6" w:rsidP="008110F6">
      <w:pPr>
        <w:spacing w:line="240" w:lineRule="auto"/>
        <w:jc w:val="both"/>
        <w:rPr>
          <w:sz w:val="24"/>
          <w:lang w:val="en-US"/>
        </w:rPr>
      </w:pPr>
      <w:r w:rsidRPr="008110F6">
        <w:rPr>
          <w:sz w:val="24"/>
          <w:lang w:val="en-US"/>
        </w:rPr>
        <w:t xml:space="preserve">  padding: 10px;</w:t>
      </w:r>
    </w:p>
    <w:p w14:paraId="7A6CCFA5" w14:textId="77777777" w:rsidR="008110F6" w:rsidRPr="008110F6" w:rsidRDefault="008110F6" w:rsidP="008110F6">
      <w:pPr>
        <w:spacing w:line="240" w:lineRule="auto"/>
        <w:jc w:val="both"/>
        <w:rPr>
          <w:sz w:val="24"/>
          <w:lang w:val="en-US"/>
        </w:rPr>
      </w:pPr>
      <w:r w:rsidRPr="008110F6">
        <w:rPr>
          <w:sz w:val="24"/>
          <w:lang w:val="en-US"/>
        </w:rPr>
        <w:t xml:space="preserve">  border-bottom: 1px solid var(--lightGray);</w:t>
      </w:r>
    </w:p>
    <w:p w14:paraId="3B66F5D6" w14:textId="77777777" w:rsidR="008110F6" w:rsidRPr="008110F6" w:rsidRDefault="008110F6" w:rsidP="008110F6">
      <w:pPr>
        <w:spacing w:line="240" w:lineRule="auto"/>
        <w:jc w:val="both"/>
        <w:rPr>
          <w:sz w:val="24"/>
          <w:lang w:val="en-US"/>
        </w:rPr>
      </w:pPr>
      <w:r w:rsidRPr="008110F6">
        <w:rPr>
          <w:sz w:val="24"/>
          <w:lang w:val="en-US"/>
        </w:rPr>
        <w:t xml:space="preserve">  position: sticky;</w:t>
      </w:r>
    </w:p>
    <w:p w14:paraId="77F1E72F" w14:textId="77777777" w:rsidR="008110F6" w:rsidRPr="008110F6" w:rsidRDefault="008110F6" w:rsidP="008110F6">
      <w:pPr>
        <w:spacing w:line="240" w:lineRule="auto"/>
        <w:jc w:val="both"/>
        <w:rPr>
          <w:sz w:val="24"/>
          <w:lang w:val="en-US"/>
        </w:rPr>
      </w:pPr>
      <w:r w:rsidRPr="008110F6">
        <w:rPr>
          <w:sz w:val="24"/>
          <w:lang w:val="en-US"/>
        </w:rPr>
        <w:t xml:space="preserve">  top: 0;</w:t>
      </w:r>
    </w:p>
    <w:p w14:paraId="163EEB1D" w14:textId="77777777" w:rsidR="008110F6" w:rsidRPr="008110F6" w:rsidRDefault="008110F6" w:rsidP="008110F6">
      <w:pPr>
        <w:spacing w:line="240" w:lineRule="auto"/>
        <w:jc w:val="both"/>
        <w:rPr>
          <w:sz w:val="24"/>
          <w:lang w:val="en-US"/>
        </w:rPr>
      </w:pPr>
      <w:r w:rsidRPr="008110F6">
        <w:rPr>
          <w:sz w:val="24"/>
          <w:lang w:val="en-US"/>
        </w:rPr>
        <w:t xml:space="preserve">  left: 0;</w:t>
      </w:r>
    </w:p>
    <w:p w14:paraId="06CE86E3" w14:textId="77777777" w:rsidR="008110F6" w:rsidRPr="008110F6" w:rsidRDefault="008110F6" w:rsidP="008110F6">
      <w:pPr>
        <w:spacing w:line="240" w:lineRule="auto"/>
        <w:jc w:val="both"/>
        <w:rPr>
          <w:sz w:val="24"/>
          <w:lang w:val="en-US"/>
        </w:rPr>
      </w:pPr>
      <w:r w:rsidRPr="008110F6">
        <w:rPr>
          <w:sz w:val="24"/>
          <w:lang w:val="en-US"/>
        </w:rPr>
        <w:t xml:space="preserve">  background: rgba(0, 0, 0, 0.4);</w:t>
      </w:r>
    </w:p>
    <w:p w14:paraId="3C1973A7" w14:textId="77777777" w:rsidR="008110F6" w:rsidRPr="008110F6" w:rsidRDefault="008110F6" w:rsidP="008110F6">
      <w:pPr>
        <w:spacing w:line="240" w:lineRule="auto"/>
        <w:jc w:val="both"/>
        <w:rPr>
          <w:sz w:val="24"/>
          <w:lang w:val="en-US"/>
        </w:rPr>
      </w:pPr>
      <w:r w:rsidRPr="008110F6">
        <w:rPr>
          <w:sz w:val="24"/>
          <w:lang w:val="en-US"/>
        </w:rPr>
        <w:t xml:space="preserve">  backdrop-filter: blur(50px);</w:t>
      </w:r>
    </w:p>
    <w:p w14:paraId="3776A88F" w14:textId="77777777" w:rsidR="008110F6" w:rsidRPr="008110F6" w:rsidRDefault="008110F6" w:rsidP="008110F6">
      <w:pPr>
        <w:spacing w:line="240" w:lineRule="auto"/>
        <w:jc w:val="both"/>
        <w:rPr>
          <w:sz w:val="24"/>
          <w:lang w:val="en-US"/>
        </w:rPr>
      </w:pPr>
      <w:r w:rsidRPr="008110F6">
        <w:rPr>
          <w:sz w:val="24"/>
          <w:lang w:val="en-US"/>
        </w:rPr>
        <w:lastRenderedPageBreak/>
        <w:t xml:space="preserve">  height: 80px;</w:t>
      </w:r>
    </w:p>
    <w:p w14:paraId="5E2D3616" w14:textId="77777777" w:rsidR="008110F6" w:rsidRPr="008110F6" w:rsidRDefault="008110F6" w:rsidP="008110F6">
      <w:pPr>
        <w:spacing w:line="240" w:lineRule="auto"/>
        <w:jc w:val="both"/>
        <w:rPr>
          <w:sz w:val="24"/>
          <w:lang w:val="en-US"/>
        </w:rPr>
      </w:pPr>
      <w:r w:rsidRPr="008110F6">
        <w:rPr>
          <w:sz w:val="24"/>
          <w:lang w:val="en-US"/>
        </w:rPr>
        <w:t xml:space="preserve">  div:last-child {</w:t>
      </w:r>
    </w:p>
    <w:p w14:paraId="0780D66B" w14:textId="77777777" w:rsidR="008110F6" w:rsidRPr="008110F6" w:rsidRDefault="008110F6" w:rsidP="008110F6">
      <w:pPr>
        <w:spacing w:line="240" w:lineRule="auto"/>
        <w:jc w:val="both"/>
        <w:rPr>
          <w:sz w:val="24"/>
          <w:lang w:val="en-US"/>
        </w:rPr>
      </w:pPr>
      <w:r w:rsidRPr="008110F6">
        <w:rPr>
          <w:sz w:val="24"/>
          <w:lang w:val="en-US"/>
        </w:rPr>
        <w:t xml:space="preserve">    justify-self: end;</w:t>
      </w:r>
    </w:p>
    <w:p w14:paraId="74AE73FA" w14:textId="77777777" w:rsidR="008110F6" w:rsidRPr="008110F6" w:rsidRDefault="008110F6" w:rsidP="008110F6">
      <w:pPr>
        <w:spacing w:line="240" w:lineRule="auto"/>
        <w:jc w:val="both"/>
        <w:rPr>
          <w:sz w:val="24"/>
          <w:lang w:val="en-US"/>
        </w:rPr>
      </w:pPr>
      <w:r w:rsidRPr="008110F6">
        <w:rPr>
          <w:sz w:val="24"/>
          <w:lang w:val="en-US"/>
        </w:rPr>
        <w:t xml:space="preserve">  }</w:t>
      </w:r>
    </w:p>
    <w:p w14:paraId="63A424FF" w14:textId="77777777" w:rsidR="008110F6" w:rsidRPr="008110F6" w:rsidRDefault="008110F6" w:rsidP="008110F6">
      <w:pPr>
        <w:spacing w:line="240" w:lineRule="auto"/>
        <w:jc w:val="both"/>
        <w:rPr>
          <w:sz w:val="24"/>
          <w:lang w:val="en-US"/>
        </w:rPr>
      </w:pPr>
      <w:r w:rsidRPr="008110F6">
        <w:rPr>
          <w:sz w:val="24"/>
          <w:lang w:val="en-US"/>
        </w:rPr>
        <w:t>`;</w:t>
      </w:r>
    </w:p>
    <w:p w14:paraId="2B2C291F" w14:textId="77777777" w:rsidR="008110F6" w:rsidRPr="008110F6" w:rsidRDefault="008110F6" w:rsidP="008110F6">
      <w:pPr>
        <w:spacing w:line="240" w:lineRule="auto"/>
        <w:jc w:val="both"/>
        <w:rPr>
          <w:sz w:val="24"/>
          <w:lang w:val="en-US"/>
        </w:rPr>
      </w:pPr>
    </w:p>
    <w:p w14:paraId="583265F9" w14:textId="77777777" w:rsidR="008110F6" w:rsidRPr="008110F6" w:rsidRDefault="008110F6" w:rsidP="008110F6">
      <w:pPr>
        <w:spacing w:line="240" w:lineRule="auto"/>
        <w:jc w:val="both"/>
        <w:rPr>
          <w:sz w:val="24"/>
          <w:lang w:val="en-US"/>
        </w:rPr>
      </w:pPr>
    </w:p>
    <w:p w14:paraId="207EE7E3" w14:textId="77777777" w:rsidR="008110F6" w:rsidRPr="008110F6" w:rsidRDefault="008110F6" w:rsidP="008110F6">
      <w:pPr>
        <w:spacing w:line="240" w:lineRule="auto"/>
        <w:jc w:val="both"/>
        <w:rPr>
          <w:sz w:val="24"/>
          <w:lang w:val="en-US"/>
        </w:rPr>
      </w:pPr>
      <w:r w:rsidRPr="008110F6">
        <w:rPr>
          <w:sz w:val="24"/>
          <w:lang w:val="en-US"/>
        </w:rPr>
        <w:t>export const EventsListContainer = styled.div`</w:t>
      </w:r>
    </w:p>
    <w:p w14:paraId="3F92AE8E" w14:textId="77777777" w:rsidR="008110F6" w:rsidRPr="008110F6" w:rsidRDefault="008110F6" w:rsidP="008110F6">
      <w:pPr>
        <w:spacing w:line="240" w:lineRule="auto"/>
        <w:jc w:val="both"/>
        <w:rPr>
          <w:sz w:val="24"/>
          <w:lang w:val="en-US"/>
        </w:rPr>
      </w:pPr>
      <w:r w:rsidRPr="008110F6">
        <w:rPr>
          <w:sz w:val="24"/>
          <w:lang w:val="en-US"/>
        </w:rPr>
        <w:t xml:space="preserve">  height: calc(100% - 80px);</w:t>
      </w:r>
    </w:p>
    <w:p w14:paraId="793F552D" w14:textId="77777777" w:rsidR="008110F6" w:rsidRPr="008110F6" w:rsidRDefault="008110F6" w:rsidP="008110F6">
      <w:pPr>
        <w:spacing w:line="240" w:lineRule="auto"/>
        <w:jc w:val="both"/>
        <w:rPr>
          <w:sz w:val="24"/>
          <w:lang w:val="en-US"/>
        </w:rPr>
      </w:pPr>
      <w:r w:rsidRPr="008110F6">
        <w:rPr>
          <w:sz w:val="24"/>
          <w:lang w:val="en-US"/>
        </w:rPr>
        <w:t xml:space="preserve">  overflow-y: scroll;</w:t>
      </w:r>
    </w:p>
    <w:p w14:paraId="0DB38627" w14:textId="77777777" w:rsidR="008110F6" w:rsidRPr="008110F6" w:rsidRDefault="008110F6" w:rsidP="008110F6">
      <w:pPr>
        <w:spacing w:line="240" w:lineRule="auto"/>
        <w:jc w:val="both"/>
        <w:rPr>
          <w:sz w:val="24"/>
          <w:lang w:val="en-US"/>
        </w:rPr>
      </w:pPr>
      <w:r w:rsidRPr="008110F6">
        <w:rPr>
          <w:sz w:val="24"/>
          <w:lang w:val="en-US"/>
        </w:rPr>
        <w:t xml:space="preserve">  background-color: rgba(0, 0, 0, 0.2);</w:t>
      </w:r>
    </w:p>
    <w:p w14:paraId="3B2E41BD" w14:textId="77777777" w:rsidR="008110F6" w:rsidRPr="008110F6" w:rsidRDefault="008110F6" w:rsidP="008110F6">
      <w:pPr>
        <w:spacing w:line="240" w:lineRule="auto"/>
        <w:jc w:val="both"/>
        <w:rPr>
          <w:sz w:val="24"/>
          <w:lang w:val="en-US"/>
        </w:rPr>
      </w:pPr>
      <w:r w:rsidRPr="008110F6">
        <w:rPr>
          <w:sz w:val="24"/>
          <w:lang w:val="en-US"/>
        </w:rPr>
        <w:t xml:space="preserve">  backdrop-filter: blur(15px);</w:t>
      </w:r>
    </w:p>
    <w:p w14:paraId="789CB2A5"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2E7E4C9E"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3E4E19CC" w14:textId="77777777" w:rsidR="008110F6" w:rsidRPr="008110F6" w:rsidRDefault="008110F6" w:rsidP="008110F6">
      <w:pPr>
        <w:spacing w:line="240" w:lineRule="auto"/>
        <w:jc w:val="both"/>
        <w:rPr>
          <w:sz w:val="24"/>
          <w:lang w:val="en-US"/>
        </w:rPr>
      </w:pPr>
      <w:r w:rsidRPr="008110F6">
        <w:rPr>
          <w:sz w:val="24"/>
          <w:lang w:val="en-US"/>
        </w:rPr>
        <w:t xml:space="preserve">  row-gap: 2px;</w:t>
      </w:r>
    </w:p>
    <w:p w14:paraId="55407D20" w14:textId="77777777" w:rsidR="008110F6" w:rsidRPr="008110F6" w:rsidRDefault="008110F6" w:rsidP="008110F6">
      <w:pPr>
        <w:spacing w:line="240" w:lineRule="auto"/>
        <w:jc w:val="both"/>
        <w:rPr>
          <w:sz w:val="24"/>
          <w:lang w:val="en-US"/>
        </w:rPr>
      </w:pPr>
      <w:r w:rsidRPr="008110F6">
        <w:rPr>
          <w:sz w:val="24"/>
          <w:lang w:val="en-US"/>
        </w:rPr>
        <w:t xml:space="preserve">  h2{</w:t>
      </w:r>
    </w:p>
    <w:p w14:paraId="260D228C" w14:textId="77777777" w:rsidR="008110F6" w:rsidRPr="008110F6" w:rsidRDefault="008110F6" w:rsidP="008110F6">
      <w:pPr>
        <w:spacing w:line="240" w:lineRule="auto"/>
        <w:jc w:val="both"/>
        <w:rPr>
          <w:sz w:val="24"/>
          <w:lang w:val="en-US"/>
        </w:rPr>
      </w:pPr>
      <w:r w:rsidRPr="008110F6">
        <w:rPr>
          <w:sz w:val="24"/>
          <w:lang w:val="en-US"/>
        </w:rPr>
        <w:t xml:space="preserve">    cursor: pointer;</w:t>
      </w:r>
    </w:p>
    <w:p w14:paraId="60F31A3E" w14:textId="77777777" w:rsidR="008110F6" w:rsidRPr="008110F6" w:rsidRDefault="008110F6" w:rsidP="008110F6">
      <w:pPr>
        <w:spacing w:line="240" w:lineRule="auto"/>
        <w:jc w:val="both"/>
        <w:rPr>
          <w:sz w:val="24"/>
          <w:lang w:val="en-US"/>
        </w:rPr>
      </w:pPr>
      <w:r w:rsidRPr="008110F6">
        <w:rPr>
          <w:sz w:val="24"/>
          <w:lang w:val="en-US"/>
        </w:rPr>
        <w:t xml:space="preserve">  }</w:t>
      </w:r>
    </w:p>
    <w:p w14:paraId="69429E01" w14:textId="77777777" w:rsidR="008110F6" w:rsidRPr="008110F6" w:rsidRDefault="008110F6" w:rsidP="008110F6">
      <w:pPr>
        <w:spacing w:line="240" w:lineRule="auto"/>
        <w:jc w:val="both"/>
        <w:rPr>
          <w:sz w:val="24"/>
          <w:lang w:val="en-US"/>
        </w:rPr>
      </w:pPr>
      <w:r w:rsidRPr="008110F6">
        <w:rPr>
          <w:sz w:val="24"/>
          <w:lang w:val="en-US"/>
        </w:rPr>
        <w:t>`;</w:t>
      </w:r>
    </w:p>
    <w:p w14:paraId="3BB47244" w14:textId="77777777" w:rsidR="008110F6" w:rsidRPr="008110F6" w:rsidRDefault="008110F6" w:rsidP="008110F6">
      <w:pPr>
        <w:spacing w:line="240" w:lineRule="auto"/>
        <w:jc w:val="both"/>
        <w:rPr>
          <w:sz w:val="24"/>
          <w:lang w:val="en-US"/>
        </w:rPr>
      </w:pPr>
    </w:p>
    <w:p w14:paraId="149075BE" w14:textId="77777777" w:rsidR="008110F6" w:rsidRPr="008110F6" w:rsidRDefault="008110F6" w:rsidP="008110F6">
      <w:pPr>
        <w:spacing w:line="240" w:lineRule="auto"/>
        <w:jc w:val="both"/>
        <w:rPr>
          <w:sz w:val="24"/>
          <w:lang w:val="en-US"/>
        </w:rPr>
      </w:pPr>
      <w:r w:rsidRPr="008110F6">
        <w:rPr>
          <w:sz w:val="24"/>
          <w:lang w:val="en-US"/>
        </w:rPr>
        <w:t>export const EventsModeButton = styled.div&lt;{ mode: EventsViewModes, active?: boolean }&gt;`</w:t>
      </w:r>
    </w:p>
    <w:p w14:paraId="0501C81A"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30664B43" w14:textId="77777777" w:rsidR="008110F6" w:rsidRPr="008110F6" w:rsidRDefault="008110F6" w:rsidP="008110F6">
      <w:pPr>
        <w:spacing w:line="240" w:lineRule="auto"/>
        <w:jc w:val="both"/>
        <w:rPr>
          <w:sz w:val="24"/>
          <w:lang w:val="en-US"/>
        </w:rPr>
      </w:pPr>
      <w:r w:rsidRPr="008110F6">
        <w:rPr>
          <w:sz w:val="24"/>
          <w:lang w:val="en-US"/>
        </w:rPr>
        <w:t xml:space="preserve">  width: 60px;</w:t>
      </w:r>
    </w:p>
    <w:p w14:paraId="5F621D8F" w14:textId="77777777" w:rsidR="008110F6" w:rsidRPr="008110F6" w:rsidRDefault="008110F6" w:rsidP="008110F6">
      <w:pPr>
        <w:spacing w:line="240" w:lineRule="auto"/>
        <w:jc w:val="both"/>
        <w:rPr>
          <w:sz w:val="24"/>
          <w:lang w:val="en-US"/>
        </w:rPr>
      </w:pPr>
      <w:r w:rsidRPr="008110F6">
        <w:rPr>
          <w:sz w:val="24"/>
          <w:lang w:val="en-US"/>
        </w:rPr>
        <w:t xml:space="preserve">  height: 40px;</w:t>
      </w:r>
    </w:p>
    <w:p w14:paraId="5214D715" w14:textId="77777777" w:rsidR="008110F6" w:rsidRPr="008110F6" w:rsidRDefault="008110F6" w:rsidP="008110F6">
      <w:pPr>
        <w:spacing w:line="240" w:lineRule="auto"/>
        <w:jc w:val="both"/>
        <w:rPr>
          <w:sz w:val="24"/>
          <w:lang w:val="en-US"/>
        </w:rPr>
      </w:pPr>
      <w:r w:rsidRPr="008110F6">
        <w:rPr>
          <w:sz w:val="24"/>
          <w:lang w:val="en-US"/>
        </w:rPr>
        <w:t xml:space="preserve">  border-radius: 5px;</w:t>
      </w:r>
    </w:p>
    <w:p w14:paraId="048C1C32" w14:textId="77777777" w:rsidR="008110F6" w:rsidRPr="008110F6" w:rsidRDefault="008110F6" w:rsidP="008110F6">
      <w:pPr>
        <w:spacing w:line="240" w:lineRule="auto"/>
        <w:jc w:val="both"/>
        <w:rPr>
          <w:sz w:val="24"/>
          <w:lang w:val="en-US"/>
        </w:rPr>
      </w:pPr>
      <w:r w:rsidRPr="008110F6">
        <w:rPr>
          <w:sz w:val="24"/>
          <w:lang w:val="en-US"/>
        </w:rPr>
        <w:t xml:space="preserve">  padding: 5px;</w:t>
      </w:r>
    </w:p>
    <w:p w14:paraId="0E225C4B"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573B7094" w14:textId="77777777" w:rsidR="008110F6" w:rsidRPr="008110F6" w:rsidRDefault="008110F6" w:rsidP="008110F6">
      <w:pPr>
        <w:spacing w:line="240" w:lineRule="auto"/>
        <w:jc w:val="both"/>
        <w:rPr>
          <w:sz w:val="24"/>
          <w:lang w:val="en-US"/>
        </w:rPr>
      </w:pPr>
      <w:r w:rsidRPr="008110F6">
        <w:rPr>
          <w:sz w:val="24"/>
          <w:lang w:val="en-US"/>
        </w:rPr>
        <w:t xml:space="preserve">  justify-content: center;</w:t>
      </w:r>
    </w:p>
    <w:p w14:paraId="1E5AB49C" w14:textId="77777777" w:rsidR="008110F6" w:rsidRPr="008110F6" w:rsidRDefault="008110F6" w:rsidP="008110F6">
      <w:pPr>
        <w:spacing w:line="240" w:lineRule="auto"/>
        <w:jc w:val="both"/>
        <w:rPr>
          <w:sz w:val="24"/>
          <w:lang w:val="en-US"/>
        </w:rPr>
      </w:pPr>
      <w:r w:rsidRPr="008110F6">
        <w:rPr>
          <w:sz w:val="24"/>
          <w:lang w:val="en-US"/>
        </w:rPr>
        <w:t xml:space="preserve">  color: var(--white);</w:t>
      </w:r>
    </w:p>
    <w:p w14:paraId="18CF8C28" w14:textId="77777777" w:rsidR="008110F6" w:rsidRPr="008110F6" w:rsidRDefault="008110F6" w:rsidP="008110F6">
      <w:pPr>
        <w:spacing w:line="240" w:lineRule="auto"/>
        <w:jc w:val="both"/>
        <w:rPr>
          <w:sz w:val="24"/>
          <w:lang w:val="en-US"/>
        </w:rPr>
      </w:pPr>
      <w:r w:rsidRPr="008110F6">
        <w:rPr>
          <w:sz w:val="24"/>
          <w:lang w:val="en-US"/>
        </w:rPr>
        <w:t xml:space="preserve">  font-weight: 700;</w:t>
      </w:r>
    </w:p>
    <w:p w14:paraId="6D4098F2" w14:textId="77777777" w:rsidR="008110F6" w:rsidRPr="008110F6" w:rsidRDefault="008110F6" w:rsidP="008110F6">
      <w:pPr>
        <w:spacing w:line="240" w:lineRule="auto"/>
        <w:jc w:val="both"/>
        <w:rPr>
          <w:sz w:val="24"/>
          <w:lang w:val="en-US"/>
        </w:rPr>
      </w:pPr>
      <w:r w:rsidRPr="008110F6">
        <w:rPr>
          <w:sz w:val="24"/>
          <w:lang w:val="en-US"/>
        </w:rPr>
        <w:t xml:space="preserve">  background-color: ${props =&gt; props.mode === EventsViewModes.ALL ? 'var(--darkBlue)' : 'var(--darkOrange)'};</w:t>
      </w:r>
    </w:p>
    <w:p w14:paraId="62386184" w14:textId="77777777" w:rsidR="008110F6" w:rsidRPr="008110F6" w:rsidRDefault="008110F6" w:rsidP="008110F6">
      <w:pPr>
        <w:spacing w:line="240" w:lineRule="auto"/>
        <w:jc w:val="both"/>
        <w:rPr>
          <w:sz w:val="24"/>
          <w:lang w:val="en-US"/>
        </w:rPr>
      </w:pPr>
      <w:r w:rsidRPr="008110F6">
        <w:rPr>
          <w:sz w:val="24"/>
          <w:lang w:val="en-US"/>
        </w:rPr>
        <w:t xml:space="preserve">  cursor: pointer;</w:t>
      </w:r>
    </w:p>
    <w:p w14:paraId="2801EA7C" w14:textId="77777777" w:rsidR="008110F6" w:rsidRPr="008110F6" w:rsidRDefault="008110F6" w:rsidP="008110F6">
      <w:pPr>
        <w:spacing w:line="240" w:lineRule="auto"/>
        <w:jc w:val="both"/>
        <w:rPr>
          <w:sz w:val="24"/>
          <w:lang w:val="en-US"/>
        </w:rPr>
      </w:pPr>
      <w:r w:rsidRPr="008110F6">
        <w:rPr>
          <w:sz w:val="24"/>
          <w:lang w:val="en-US"/>
        </w:rPr>
        <w:t xml:space="preserve">  border-bottom: ${props =&gt; props.active ? '1px solid var(--white)' : 'none'};</w:t>
      </w:r>
    </w:p>
    <w:p w14:paraId="6C8D4F3E" w14:textId="77777777" w:rsidR="008110F6" w:rsidRPr="008110F6" w:rsidRDefault="008110F6" w:rsidP="008110F6">
      <w:pPr>
        <w:spacing w:line="240" w:lineRule="auto"/>
        <w:jc w:val="both"/>
        <w:rPr>
          <w:sz w:val="24"/>
          <w:lang w:val="en-US"/>
        </w:rPr>
      </w:pPr>
      <w:r w:rsidRPr="008110F6">
        <w:rPr>
          <w:sz w:val="24"/>
          <w:lang w:val="en-US"/>
        </w:rPr>
        <w:t xml:space="preserve">  margin-right: 10px;</w:t>
      </w:r>
    </w:p>
    <w:p w14:paraId="0425E035" w14:textId="77777777" w:rsidR="008110F6" w:rsidRPr="008110F6" w:rsidRDefault="008110F6" w:rsidP="008110F6">
      <w:pPr>
        <w:spacing w:line="240" w:lineRule="auto"/>
        <w:jc w:val="both"/>
        <w:rPr>
          <w:sz w:val="24"/>
          <w:lang w:val="en-US"/>
        </w:rPr>
      </w:pPr>
      <w:r w:rsidRPr="008110F6">
        <w:rPr>
          <w:sz w:val="24"/>
          <w:lang w:val="en-US"/>
        </w:rPr>
        <w:t xml:space="preserve">  transition: all 0.5s ease;</w:t>
      </w:r>
    </w:p>
    <w:p w14:paraId="3C170D46" w14:textId="77777777" w:rsidR="008110F6" w:rsidRPr="008110F6" w:rsidRDefault="008110F6" w:rsidP="008110F6">
      <w:pPr>
        <w:spacing w:line="240" w:lineRule="auto"/>
        <w:jc w:val="both"/>
        <w:rPr>
          <w:sz w:val="24"/>
          <w:lang w:val="en-US"/>
        </w:rPr>
      </w:pPr>
      <w:r w:rsidRPr="008110F6">
        <w:rPr>
          <w:sz w:val="24"/>
          <w:lang w:val="en-US"/>
        </w:rPr>
        <w:t>`;</w:t>
      </w:r>
    </w:p>
    <w:p w14:paraId="5B64FCDC" w14:textId="77777777" w:rsidR="008110F6" w:rsidRPr="008110F6" w:rsidRDefault="008110F6" w:rsidP="008110F6">
      <w:pPr>
        <w:spacing w:line="240" w:lineRule="auto"/>
        <w:jc w:val="both"/>
        <w:rPr>
          <w:sz w:val="24"/>
          <w:lang w:val="en-US"/>
        </w:rPr>
      </w:pPr>
      <w:r w:rsidRPr="008110F6">
        <w:rPr>
          <w:sz w:val="24"/>
          <w:lang w:val="en-US"/>
        </w:rPr>
        <w:t>export const EventItemWrapper = styled.div&lt;{ status: EventsStatuses }&gt;`</w:t>
      </w:r>
    </w:p>
    <w:p w14:paraId="4C457A3C" w14:textId="77777777" w:rsidR="008110F6" w:rsidRPr="008110F6" w:rsidRDefault="008110F6" w:rsidP="008110F6">
      <w:pPr>
        <w:spacing w:line="240" w:lineRule="auto"/>
        <w:jc w:val="both"/>
        <w:rPr>
          <w:sz w:val="24"/>
          <w:lang w:val="en-US"/>
        </w:rPr>
      </w:pPr>
      <w:r w:rsidRPr="008110F6">
        <w:rPr>
          <w:sz w:val="24"/>
          <w:lang w:val="en-US"/>
        </w:rPr>
        <w:t xml:space="preserve">  display: grid;</w:t>
      </w:r>
    </w:p>
    <w:p w14:paraId="206F225F"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6286506E" w14:textId="77777777" w:rsidR="008110F6" w:rsidRPr="008110F6" w:rsidRDefault="008110F6" w:rsidP="008110F6">
      <w:pPr>
        <w:spacing w:line="240" w:lineRule="auto"/>
        <w:jc w:val="both"/>
        <w:rPr>
          <w:sz w:val="24"/>
          <w:lang w:val="en-US"/>
        </w:rPr>
      </w:pPr>
      <w:r w:rsidRPr="008110F6">
        <w:rPr>
          <w:sz w:val="24"/>
          <w:lang w:val="en-US"/>
        </w:rPr>
        <w:t xml:space="preserve">  grid-template-columns: 1fr 150px 1fr;</w:t>
      </w:r>
    </w:p>
    <w:p w14:paraId="55C87575" w14:textId="77777777" w:rsidR="008110F6" w:rsidRPr="008110F6" w:rsidRDefault="008110F6" w:rsidP="008110F6">
      <w:pPr>
        <w:spacing w:line="240" w:lineRule="auto"/>
        <w:jc w:val="both"/>
        <w:rPr>
          <w:sz w:val="24"/>
          <w:lang w:val="en-US"/>
        </w:rPr>
      </w:pPr>
      <w:r w:rsidRPr="008110F6">
        <w:rPr>
          <w:sz w:val="24"/>
          <w:lang w:val="en-US"/>
        </w:rPr>
        <w:t xml:space="preserve">  justify-content: center;</w:t>
      </w:r>
    </w:p>
    <w:p w14:paraId="064F001F"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1FC446FB" w14:textId="77777777" w:rsidR="008110F6" w:rsidRPr="008110F6" w:rsidRDefault="008110F6" w:rsidP="008110F6">
      <w:pPr>
        <w:spacing w:line="240" w:lineRule="auto"/>
        <w:jc w:val="both"/>
        <w:rPr>
          <w:sz w:val="24"/>
          <w:lang w:val="en-US"/>
        </w:rPr>
      </w:pPr>
      <w:r w:rsidRPr="008110F6">
        <w:rPr>
          <w:sz w:val="24"/>
          <w:lang w:val="en-US"/>
        </w:rPr>
        <w:t xml:space="preserve">  padding: 0 5px;</w:t>
      </w:r>
    </w:p>
    <w:p w14:paraId="47E3DAFB" w14:textId="77777777" w:rsidR="008110F6" w:rsidRPr="008110F6" w:rsidRDefault="008110F6" w:rsidP="008110F6">
      <w:pPr>
        <w:spacing w:line="240" w:lineRule="auto"/>
        <w:jc w:val="both"/>
        <w:rPr>
          <w:sz w:val="24"/>
          <w:lang w:val="en-US"/>
        </w:rPr>
      </w:pPr>
      <w:r w:rsidRPr="008110F6">
        <w:rPr>
          <w:sz w:val="24"/>
          <w:lang w:val="en-US"/>
        </w:rPr>
        <w:t xml:space="preserve">  font-size: 24px;</w:t>
      </w:r>
    </w:p>
    <w:p w14:paraId="0B54BA2F" w14:textId="77777777" w:rsidR="008110F6" w:rsidRPr="008110F6" w:rsidRDefault="008110F6" w:rsidP="008110F6">
      <w:pPr>
        <w:spacing w:line="240" w:lineRule="auto"/>
        <w:jc w:val="both"/>
        <w:rPr>
          <w:sz w:val="24"/>
          <w:lang w:val="en-US"/>
        </w:rPr>
      </w:pPr>
    </w:p>
    <w:p w14:paraId="4C775F3C" w14:textId="77777777" w:rsidR="008110F6" w:rsidRPr="008110F6" w:rsidRDefault="008110F6" w:rsidP="008110F6">
      <w:pPr>
        <w:spacing w:line="240" w:lineRule="auto"/>
        <w:jc w:val="both"/>
        <w:rPr>
          <w:sz w:val="24"/>
          <w:lang w:val="en-US"/>
        </w:rPr>
      </w:pPr>
      <w:r w:rsidRPr="008110F6">
        <w:rPr>
          <w:sz w:val="24"/>
          <w:lang w:val="en-US"/>
        </w:rPr>
        <w:t xml:space="preserve">  .score {</w:t>
      </w:r>
    </w:p>
    <w:p w14:paraId="1A8D698D"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3E16F727"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12145E19" w14:textId="77777777" w:rsidR="008110F6" w:rsidRPr="008110F6" w:rsidRDefault="008110F6" w:rsidP="008110F6">
      <w:pPr>
        <w:spacing w:line="240" w:lineRule="auto"/>
        <w:jc w:val="both"/>
        <w:rPr>
          <w:sz w:val="24"/>
          <w:lang w:val="en-US"/>
        </w:rPr>
      </w:pPr>
      <w:r w:rsidRPr="008110F6">
        <w:rPr>
          <w:sz w:val="24"/>
          <w:lang w:val="en-US"/>
        </w:rPr>
        <w:t xml:space="preserve">    text-align: center;</w:t>
      </w:r>
    </w:p>
    <w:p w14:paraId="326AB123" w14:textId="77777777" w:rsidR="008110F6" w:rsidRPr="008110F6" w:rsidRDefault="008110F6" w:rsidP="008110F6">
      <w:pPr>
        <w:spacing w:line="240" w:lineRule="auto"/>
        <w:jc w:val="both"/>
        <w:rPr>
          <w:sz w:val="24"/>
          <w:lang w:val="en-US"/>
        </w:rPr>
      </w:pPr>
      <w:r w:rsidRPr="008110F6">
        <w:rPr>
          <w:sz w:val="24"/>
          <w:lang w:val="en-US"/>
        </w:rPr>
        <w:t xml:space="preserve">    font-weight: 700;</w:t>
      </w:r>
    </w:p>
    <w:p w14:paraId="421A4D34" w14:textId="77777777" w:rsidR="008110F6" w:rsidRPr="008110F6" w:rsidRDefault="008110F6" w:rsidP="008110F6">
      <w:pPr>
        <w:spacing w:line="240" w:lineRule="auto"/>
        <w:jc w:val="both"/>
        <w:rPr>
          <w:sz w:val="24"/>
          <w:lang w:val="en-US"/>
        </w:rPr>
      </w:pPr>
      <w:r w:rsidRPr="008110F6">
        <w:rPr>
          <w:sz w:val="24"/>
          <w:lang w:val="en-US"/>
        </w:rPr>
        <w:lastRenderedPageBreak/>
        <w:t xml:space="preserve">    color: var(--white);</w:t>
      </w:r>
    </w:p>
    <w:p w14:paraId="0610944B" w14:textId="77777777" w:rsidR="008110F6" w:rsidRPr="008110F6" w:rsidRDefault="008110F6" w:rsidP="008110F6">
      <w:pPr>
        <w:spacing w:line="240" w:lineRule="auto"/>
        <w:jc w:val="both"/>
        <w:rPr>
          <w:sz w:val="24"/>
          <w:lang w:val="en-US"/>
        </w:rPr>
      </w:pPr>
      <w:r w:rsidRPr="008110F6">
        <w:rPr>
          <w:sz w:val="24"/>
          <w:lang w:val="en-US"/>
        </w:rPr>
        <w:t xml:space="preserve">    line-height: 20px;</w:t>
      </w:r>
    </w:p>
    <w:p w14:paraId="4515B0E7" w14:textId="77777777" w:rsidR="008110F6" w:rsidRPr="008110F6" w:rsidRDefault="008110F6" w:rsidP="008110F6">
      <w:pPr>
        <w:spacing w:line="240" w:lineRule="auto"/>
        <w:jc w:val="both"/>
        <w:rPr>
          <w:sz w:val="24"/>
          <w:lang w:val="en-US"/>
        </w:rPr>
      </w:pPr>
      <w:r w:rsidRPr="008110F6">
        <w:rPr>
          <w:sz w:val="24"/>
          <w:lang w:val="en-US"/>
        </w:rPr>
        <w:t xml:space="preserve">    background-color: rgba(0,0,0,0.4);</w:t>
      </w:r>
    </w:p>
    <w:p w14:paraId="6C305579" w14:textId="77777777" w:rsidR="008110F6" w:rsidRPr="008110F6" w:rsidRDefault="008110F6" w:rsidP="008110F6">
      <w:pPr>
        <w:spacing w:line="240" w:lineRule="auto"/>
        <w:jc w:val="both"/>
        <w:rPr>
          <w:sz w:val="24"/>
          <w:lang w:val="en-US"/>
        </w:rPr>
      </w:pPr>
      <w:r w:rsidRPr="008110F6">
        <w:rPr>
          <w:sz w:val="24"/>
          <w:lang w:val="en-US"/>
        </w:rPr>
        <w:t xml:space="preserve">    backdrop-filter: blur(50px);</w:t>
      </w:r>
    </w:p>
    <w:p w14:paraId="154BEEB5" w14:textId="77777777" w:rsidR="008110F6" w:rsidRPr="008110F6" w:rsidRDefault="008110F6" w:rsidP="008110F6">
      <w:pPr>
        <w:spacing w:line="240" w:lineRule="auto"/>
        <w:jc w:val="both"/>
        <w:rPr>
          <w:sz w:val="24"/>
          <w:lang w:val="en-US"/>
        </w:rPr>
      </w:pPr>
      <w:r w:rsidRPr="008110F6">
        <w:rPr>
          <w:sz w:val="24"/>
          <w:lang w:val="en-US"/>
        </w:rPr>
        <w:t xml:space="preserve">    span {</w:t>
      </w:r>
    </w:p>
    <w:p w14:paraId="1D115106" w14:textId="77777777" w:rsidR="008110F6" w:rsidRPr="008110F6" w:rsidRDefault="008110F6" w:rsidP="008110F6">
      <w:pPr>
        <w:spacing w:line="240" w:lineRule="auto"/>
        <w:jc w:val="both"/>
        <w:rPr>
          <w:sz w:val="24"/>
          <w:lang w:val="en-US"/>
        </w:rPr>
      </w:pPr>
      <w:r w:rsidRPr="008110F6">
        <w:rPr>
          <w:sz w:val="24"/>
          <w:lang w:val="en-US"/>
        </w:rPr>
        <w:t xml:space="preserve">      font-size: 12px;</w:t>
      </w:r>
    </w:p>
    <w:p w14:paraId="3C5E20A8" w14:textId="77777777" w:rsidR="008110F6" w:rsidRPr="008110F6" w:rsidRDefault="008110F6" w:rsidP="008110F6">
      <w:pPr>
        <w:spacing w:line="240" w:lineRule="auto"/>
        <w:jc w:val="both"/>
        <w:rPr>
          <w:sz w:val="24"/>
          <w:lang w:val="en-US"/>
        </w:rPr>
      </w:pPr>
      <w:r w:rsidRPr="008110F6">
        <w:rPr>
          <w:sz w:val="24"/>
          <w:lang w:val="en-US"/>
        </w:rPr>
        <w:t xml:space="preserve">      font-weight: 400;</w:t>
      </w:r>
    </w:p>
    <w:p w14:paraId="02179FD5" w14:textId="77777777" w:rsidR="008110F6" w:rsidRPr="008110F6" w:rsidRDefault="008110F6" w:rsidP="008110F6">
      <w:pPr>
        <w:spacing w:line="240" w:lineRule="auto"/>
        <w:jc w:val="both"/>
        <w:rPr>
          <w:sz w:val="24"/>
          <w:lang w:val="en-US"/>
        </w:rPr>
      </w:pPr>
      <w:r w:rsidRPr="008110F6">
        <w:rPr>
          <w:sz w:val="24"/>
          <w:lang w:val="en-US"/>
        </w:rPr>
        <w:t xml:space="preserve">      color: var(--gray)</w:t>
      </w:r>
    </w:p>
    <w:p w14:paraId="5F5B56D7" w14:textId="77777777" w:rsidR="008110F6" w:rsidRPr="008110F6" w:rsidRDefault="008110F6" w:rsidP="008110F6">
      <w:pPr>
        <w:spacing w:line="240" w:lineRule="auto"/>
        <w:jc w:val="both"/>
        <w:rPr>
          <w:sz w:val="24"/>
          <w:lang w:val="en-US"/>
        </w:rPr>
      </w:pPr>
      <w:r w:rsidRPr="008110F6">
        <w:rPr>
          <w:sz w:val="24"/>
          <w:lang w:val="en-US"/>
        </w:rPr>
        <w:t xml:space="preserve">    }</w:t>
      </w:r>
    </w:p>
    <w:p w14:paraId="4E1F533E" w14:textId="77777777" w:rsidR="008110F6" w:rsidRPr="008110F6" w:rsidRDefault="008110F6" w:rsidP="008110F6">
      <w:pPr>
        <w:spacing w:line="240" w:lineRule="auto"/>
        <w:jc w:val="both"/>
        <w:rPr>
          <w:sz w:val="24"/>
          <w:lang w:val="en-US"/>
        </w:rPr>
      </w:pPr>
    </w:p>
    <w:p w14:paraId="22C959E7" w14:textId="77777777" w:rsidR="008110F6" w:rsidRPr="008110F6" w:rsidRDefault="008110F6" w:rsidP="008110F6">
      <w:pPr>
        <w:spacing w:line="240" w:lineRule="auto"/>
        <w:jc w:val="both"/>
        <w:rPr>
          <w:sz w:val="24"/>
          <w:lang w:val="en-US"/>
        </w:rPr>
      </w:pPr>
      <w:r w:rsidRPr="008110F6">
        <w:rPr>
          <w:sz w:val="24"/>
          <w:lang w:val="en-US"/>
        </w:rPr>
        <w:t xml:space="preserve">    .status {</w:t>
      </w:r>
    </w:p>
    <w:p w14:paraId="218AA75F" w14:textId="77777777" w:rsidR="008110F6" w:rsidRPr="008110F6" w:rsidRDefault="008110F6" w:rsidP="008110F6">
      <w:pPr>
        <w:spacing w:line="240" w:lineRule="auto"/>
        <w:jc w:val="both"/>
        <w:rPr>
          <w:sz w:val="24"/>
          <w:lang w:val="en-US"/>
        </w:rPr>
      </w:pPr>
      <w:r w:rsidRPr="008110F6">
        <w:rPr>
          <w:sz w:val="24"/>
          <w:lang w:val="en-US"/>
        </w:rPr>
        <w:t xml:space="preserve">      font-size: 14px;</w:t>
      </w:r>
    </w:p>
    <w:p w14:paraId="5F43A0AE" w14:textId="77777777" w:rsidR="008110F6" w:rsidRPr="008110F6" w:rsidRDefault="008110F6" w:rsidP="008110F6">
      <w:pPr>
        <w:spacing w:line="240" w:lineRule="auto"/>
        <w:jc w:val="both"/>
        <w:rPr>
          <w:sz w:val="24"/>
          <w:lang w:val="en-US"/>
        </w:rPr>
      </w:pPr>
      <w:r w:rsidRPr="008110F6">
        <w:rPr>
          <w:sz w:val="24"/>
          <w:lang w:val="en-US"/>
        </w:rPr>
        <w:t xml:space="preserve">      font-weight: 600;</w:t>
      </w:r>
    </w:p>
    <w:p w14:paraId="407823C1" w14:textId="77777777" w:rsidR="008110F6" w:rsidRPr="008110F6" w:rsidRDefault="008110F6" w:rsidP="008110F6">
      <w:pPr>
        <w:spacing w:line="240" w:lineRule="auto"/>
        <w:jc w:val="both"/>
        <w:rPr>
          <w:sz w:val="24"/>
          <w:lang w:val="en-US"/>
        </w:rPr>
      </w:pPr>
      <w:r w:rsidRPr="008110F6">
        <w:rPr>
          <w:sz w:val="24"/>
          <w:lang w:val="en-US"/>
        </w:rPr>
        <w:t xml:space="preserve">      color: ${props =&gt; EventsStatusesColors[props.status]}</w:t>
      </w:r>
    </w:p>
    <w:p w14:paraId="5C007635" w14:textId="77777777" w:rsidR="008110F6" w:rsidRPr="008110F6" w:rsidRDefault="008110F6" w:rsidP="008110F6">
      <w:pPr>
        <w:spacing w:line="240" w:lineRule="auto"/>
        <w:jc w:val="both"/>
        <w:rPr>
          <w:sz w:val="24"/>
          <w:lang w:val="en-US"/>
        </w:rPr>
      </w:pPr>
      <w:r w:rsidRPr="008110F6">
        <w:rPr>
          <w:sz w:val="24"/>
          <w:lang w:val="en-US"/>
        </w:rPr>
        <w:t xml:space="preserve">    }</w:t>
      </w:r>
    </w:p>
    <w:p w14:paraId="18C3B9F4" w14:textId="77777777" w:rsidR="008110F6" w:rsidRPr="008110F6" w:rsidRDefault="008110F6" w:rsidP="008110F6">
      <w:pPr>
        <w:spacing w:line="240" w:lineRule="auto"/>
        <w:jc w:val="both"/>
        <w:rPr>
          <w:sz w:val="24"/>
          <w:lang w:val="en-US"/>
        </w:rPr>
      </w:pPr>
      <w:r w:rsidRPr="008110F6">
        <w:rPr>
          <w:sz w:val="24"/>
          <w:lang w:val="en-US"/>
        </w:rPr>
        <w:t xml:space="preserve">  }</w:t>
      </w:r>
    </w:p>
    <w:p w14:paraId="27C1924B" w14:textId="77777777" w:rsidR="008110F6" w:rsidRPr="008110F6" w:rsidRDefault="008110F6" w:rsidP="008110F6">
      <w:pPr>
        <w:spacing w:line="240" w:lineRule="auto"/>
        <w:jc w:val="both"/>
        <w:rPr>
          <w:sz w:val="24"/>
          <w:lang w:val="en-US"/>
        </w:rPr>
      </w:pPr>
    </w:p>
    <w:p w14:paraId="48161A1E" w14:textId="77777777" w:rsidR="008110F6" w:rsidRPr="008110F6" w:rsidRDefault="008110F6" w:rsidP="008110F6">
      <w:pPr>
        <w:spacing w:line="240" w:lineRule="auto"/>
        <w:jc w:val="both"/>
        <w:rPr>
          <w:sz w:val="24"/>
          <w:lang w:val="en-US"/>
        </w:rPr>
      </w:pPr>
      <w:r w:rsidRPr="008110F6">
        <w:rPr>
          <w:sz w:val="24"/>
          <w:lang w:val="en-US"/>
        </w:rPr>
        <w:t xml:space="preserve">  .awayTeam {</w:t>
      </w:r>
    </w:p>
    <w:p w14:paraId="12F4C6B2" w14:textId="77777777" w:rsidR="008110F6" w:rsidRPr="008110F6" w:rsidRDefault="008110F6" w:rsidP="008110F6">
      <w:pPr>
        <w:spacing w:line="240" w:lineRule="auto"/>
        <w:jc w:val="both"/>
        <w:rPr>
          <w:sz w:val="24"/>
          <w:lang w:val="en-US"/>
        </w:rPr>
      </w:pPr>
      <w:r w:rsidRPr="008110F6">
        <w:rPr>
          <w:sz w:val="24"/>
          <w:lang w:val="en-US"/>
        </w:rPr>
        <w:t xml:space="preserve">    justify-self: end;</w:t>
      </w:r>
    </w:p>
    <w:p w14:paraId="53774D51" w14:textId="77777777" w:rsidR="008110F6" w:rsidRPr="008110F6" w:rsidRDefault="008110F6" w:rsidP="008110F6">
      <w:pPr>
        <w:spacing w:line="240" w:lineRule="auto"/>
        <w:jc w:val="both"/>
        <w:rPr>
          <w:sz w:val="24"/>
          <w:lang w:val="en-US"/>
        </w:rPr>
      </w:pPr>
      <w:r w:rsidRPr="008110F6">
        <w:rPr>
          <w:sz w:val="24"/>
          <w:lang w:val="en-US"/>
        </w:rPr>
        <w:t xml:space="preserve">    text-align: end;</w:t>
      </w:r>
    </w:p>
    <w:p w14:paraId="22DDEE2D" w14:textId="77777777" w:rsidR="008110F6" w:rsidRPr="008110F6" w:rsidRDefault="008110F6" w:rsidP="008110F6">
      <w:pPr>
        <w:spacing w:line="240" w:lineRule="auto"/>
        <w:jc w:val="both"/>
        <w:rPr>
          <w:sz w:val="24"/>
          <w:lang w:val="en-US"/>
        </w:rPr>
      </w:pPr>
      <w:r w:rsidRPr="008110F6">
        <w:rPr>
          <w:sz w:val="24"/>
          <w:lang w:val="en-US"/>
        </w:rPr>
        <w:t xml:space="preserve">  }</w:t>
      </w:r>
    </w:p>
    <w:p w14:paraId="3706EE58" w14:textId="77777777" w:rsidR="008110F6" w:rsidRPr="008110F6" w:rsidRDefault="008110F6" w:rsidP="008110F6">
      <w:pPr>
        <w:spacing w:line="240" w:lineRule="auto"/>
        <w:jc w:val="both"/>
        <w:rPr>
          <w:sz w:val="24"/>
          <w:lang w:val="en-US"/>
        </w:rPr>
      </w:pPr>
    </w:p>
    <w:p w14:paraId="1FF27013" w14:textId="77777777" w:rsidR="008110F6" w:rsidRPr="008110F6" w:rsidRDefault="008110F6" w:rsidP="008110F6">
      <w:pPr>
        <w:spacing w:line="240" w:lineRule="auto"/>
        <w:jc w:val="both"/>
        <w:rPr>
          <w:sz w:val="24"/>
          <w:lang w:val="en-US"/>
        </w:rPr>
      </w:pPr>
      <w:r w:rsidRPr="008110F6">
        <w:rPr>
          <w:sz w:val="24"/>
          <w:lang w:val="en-US"/>
        </w:rPr>
        <w:t xml:space="preserve">  &amp;:not(:last-child) {</w:t>
      </w:r>
    </w:p>
    <w:p w14:paraId="32C25508" w14:textId="77777777" w:rsidR="008110F6" w:rsidRPr="008110F6" w:rsidRDefault="008110F6" w:rsidP="008110F6">
      <w:pPr>
        <w:spacing w:line="240" w:lineRule="auto"/>
        <w:jc w:val="both"/>
        <w:rPr>
          <w:sz w:val="24"/>
          <w:lang w:val="en-US"/>
        </w:rPr>
      </w:pPr>
      <w:r w:rsidRPr="008110F6">
        <w:rPr>
          <w:sz w:val="24"/>
          <w:lang w:val="en-US"/>
        </w:rPr>
        <w:t xml:space="preserve">    border-bottom: 1px solid var(--gray);</w:t>
      </w:r>
    </w:p>
    <w:p w14:paraId="6444DC5C" w14:textId="77777777" w:rsidR="008110F6" w:rsidRPr="008110F6" w:rsidRDefault="008110F6" w:rsidP="008110F6">
      <w:pPr>
        <w:spacing w:line="240" w:lineRule="auto"/>
        <w:jc w:val="both"/>
        <w:rPr>
          <w:sz w:val="24"/>
          <w:lang w:val="en-US"/>
        </w:rPr>
      </w:pPr>
      <w:r w:rsidRPr="008110F6">
        <w:rPr>
          <w:sz w:val="24"/>
          <w:lang w:val="en-US"/>
        </w:rPr>
        <w:t xml:space="preserve">  }</w:t>
      </w:r>
    </w:p>
    <w:p w14:paraId="40C6A810" w14:textId="77777777" w:rsidR="008110F6" w:rsidRPr="008110F6" w:rsidRDefault="008110F6" w:rsidP="008110F6">
      <w:pPr>
        <w:spacing w:line="240" w:lineRule="auto"/>
        <w:jc w:val="both"/>
        <w:rPr>
          <w:sz w:val="24"/>
          <w:lang w:val="en-US"/>
        </w:rPr>
      </w:pPr>
    </w:p>
    <w:p w14:paraId="202A4435" w14:textId="77777777" w:rsidR="008110F6" w:rsidRPr="008110F6" w:rsidRDefault="008110F6" w:rsidP="008110F6">
      <w:pPr>
        <w:spacing w:line="240" w:lineRule="auto"/>
        <w:jc w:val="both"/>
        <w:rPr>
          <w:sz w:val="24"/>
          <w:lang w:val="en-US"/>
        </w:rPr>
      </w:pPr>
      <w:r w:rsidRPr="008110F6">
        <w:rPr>
          <w:sz w:val="24"/>
          <w:lang w:val="en-US"/>
        </w:rPr>
        <w:t xml:space="preserve">  transition: all 0.3s ease;</w:t>
      </w:r>
    </w:p>
    <w:p w14:paraId="1087694B" w14:textId="77777777" w:rsidR="008110F6" w:rsidRPr="008110F6" w:rsidRDefault="008110F6" w:rsidP="008110F6">
      <w:pPr>
        <w:spacing w:line="240" w:lineRule="auto"/>
        <w:jc w:val="both"/>
        <w:rPr>
          <w:sz w:val="24"/>
          <w:lang w:val="en-US"/>
        </w:rPr>
      </w:pPr>
    </w:p>
    <w:p w14:paraId="35DF1306" w14:textId="77777777" w:rsidR="008110F6" w:rsidRPr="008110F6" w:rsidRDefault="008110F6" w:rsidP="008110F6">
      <w:pPr>
        <w:spacing w:line="240" w:lineRule="auto"/>
        <w:jc w:val="both"/>
        <w:rPr>
          <w:sz w:val="24"/>
          <w:lang w:val="en-US"/>
        </w:rPr>
      </w:pPr>
      <w:r w:rsidRPr="008110F6">
        <w:rPr>
          <w:sz w:val="24"/>
          <w:lang w:val="en-US"/>
        </w:rPr>
        <w:t xml:space="preserve">  &amp;:hover {</w:t>
      </w:r>
    </w:p>
    <w:p w14:paraId="49E9B089" w14:textId="77777777" w:rsidR="008110F6" w:rsidRPr="008110F6" w:rsidRDefault="008110F6" w:rsidP="008110F6">
      <w:pPr>
        <w:spacing w:line="240" w:lineRule="auto"/>
        <w:jc w:val="both"/>
        <w:rPr>
          <w:sz w:val="24"/>
          <w:lang w:val="en-US"/>
        </w:rPr>
      </w:pPr>
      <w:r w:rsidRPr="008110F6">
        <w:rPr>
          <w:sz w:val="24"/>
          <w:lang w:val="en-US"/>
        </w:rPr>
        <w:t xml:space="preserve">    background-color: var(--darkBlueTP);</w:t>
      </w:r>
    </w:p>
    <w:p w14:paraId="25264C11" w14:textId="77777777" w:rsidR="008110F6" w:rsidRPr="008110F6" w:rsidRDefault="008110F6" w:rsidP="008110F6">
      <w:pPr>
        <w:spacing w:line="240" w:lineRule="auto"/>
        <w:jc w:val="both"/>
        <w:rPr>
          <w:sz w:val="24"/>
          <w:lang w:val="en-US"/>
        </w:rPr>
      </w:pPr>
      <w:r w:rsidRPr="008110F6">
        <w:rPr>
          <w:sz w:val="24"/>
          <w:lang w:val="en-US"/>
        </w:rPr>
        <w:t xml:space="preserve">    cursor: pointer;</w:t>
      </w:r>
    </w:p>
    <w:p w14:paraId="4940E8EA" w14:textId="77777777" w:rsidR="008110F6" w:rsidRPr="008110F6" w:rsidRDefault="008110F6" w:rsidP="008110F6">
      <w:pPr>
        <w:spacing w:line="240" w:lineRule="auto"/>
        <w:jc w:val="both"/>
        <w:rPr>
          <w:sz w:val="24"/>
          <w:lang w:val="en-US"/>
        </w:rPr>
      </w:pPr>
      <w:r w:rsidRPr="008110F6">
        <w:rPr>
          <w:sz w:val="24"/>
          <w:lang w:val="en-US"/>
        </w:rPr>
        <w:t xml:space="preserve">  }</w:t>
      </w:r>
    </w:p>
    <w:p w14:paraId="5A343073" w14:textId="77777777" w:rsidR="008110F6" w:rsidRPr="008110F6" w:rsidRDefault="008110F6" w:rsidP="008110F6">
      <w:pPr>
        <w:spacing w:line="240" w:lineRule="auto"/>
        <w:jc w:val="both"/>
        <w:rPr>
          <w:sz w:val="24"/>
          <w:lang w:val="en-US"/>
        </w:rPr>
      </w:pPr>
      <w:r w:rsidRPr="008110F6">
        <w:rPr>
          <w:sz w:val="24"/>
          <w:lang w:val="en-US"/>
        </w:rPr>
        <w:t>`;</w:t>
      </w:r>
    </w:p>
    <w:p w14:paraId="1F3384A5" w14:textId="77777777" w:rsidR="008110F6" w:rsidRPr="008110F6" w:rsidRDefault="008110F6" w:rsidP="008110F6">
      <w:pPr>
        <w:spacing w:line="240" w:lineRule="auto"/>
        <w:jc w:val="both"/>
        <w:rPr>
          <w:sz w:val="24"/>
          <w:lang w:val="en-US"/>
        </w:rPr>
      </w:pPr>
    </w:p>
    <w:p w14:paraId="167471C1" w14:textId="77777777" w:rsidR="008110F6" w:rsidRPr="008110F6" w:rsidRDefault="008110F6" w:rsidP="008110F6">
      <w:pPr>
        <w:spacing w:line="240" w:lineRule="auto"/>
        <w:jc w:val="both"/>
        <w:rPr>
          <w:sz w:val="24"/>
          <w:lang w:val="en-US"/>
        </w:rPr>
      </w:pPr>
      <w:r w:rsidRPr="008110F6">
        <w:rPr>
          <w:sz w:val="24"/>
          <w:lang w:val="en-US"/>
        </w:rPr>
        <w:t>export const TeamInfo = styled.div`</w:t>
      </w:r>
    </w:p>
    <w:p w14:paraId="0C3CBB5A"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10EC350E"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50BC06E4" w14:textId="77777777" w:rsidR="008110F6" w:rsidRPr="008110F6" w:rsidRDefault="008110F6" w:rsidP="008110F6">
      <w:pPr>
        <w:spacing w:line="240" w:lineRule="auto"/>
        <w:jc w:val="both"/>
        <w:rPr>
          <w:sz w:val="24"/>
          <w:lang w:val="en-US"/>
        </w:rPr>
      </w:pPr>
    </w:p>
    <w:p w14:paraId="58614A7E" w14:textId="77777777" w:rsidR="008110F6" w:rsidRPr="008110F6" w:rsidRDefault="008110F6" w:rsidP="008110F6">
      <w:pPr>
        <w:spacing w:line="240" w:lineRule="auto"/>
        <w:jc w:val="both"/>
        <w:rPr>
          <w:sz w:val="24"/>
          <w:lang w:val="en-US"/>
        </w:rPr>
      </w:pPr>
      <w:r w:rsidRPr="008110F6">
        <w:rPr>
          <w:sz w:val="24"/>
          <w:lang w:val="en-US"/>
        </w:rPr>
        <w:t xml:space="preserve">  img {</w:t>
      </w:r>
    </w:p>
    <w:p w14:paraId="2773B2AB" w14:textId="77777777" w:rsidR="008110F6" w:rsidRPr="008110F6" w:rsidRDefault="008110F6" w:rsidP="008110F6">
      <w:pPr>
        <w:spacing w:line="240" w:lineRule="auto"/>
        <w:jc w:val="both"/>
        <w:rPr>
          <w:sz w:val="24"/>
          <w:lang w:val="en-US"/>
        </w:rPr>
      </w:pPr>
      <w:r w:rsidRPr="008110F6">
        <w:rPr>
          <w:sz w:val="24"/>
          <w:lang w:val="en-US"/>
        </w:rPr>
        <w:t xml:space="preserve">    width: 30px;</w:t>
      </w:r>
    </w:p>
    <w:p w14:paraId="1C9A1D5E" w14:textId="77777777" w:rsidR="008110F6" w:rsidRPr="008110F6" w:rsidRDefault="008110F6" w:rsidP="008110F6">
      <w:pPr>
        <w:spacing w:line="240" w:lineRule="auto"/>
        <w:jc w:val="both"/>
        <w:rPr>
          <w:sz w:val="24"/>
          <w:lang w:val="en-US"/>
        </w:rPr>
      </w:pPr>
      <w:r w:rsidRPr="008110F6">
        <w:rPr>
          <w:sz w:val="24"/>
          <w:lang w:val="en-US"/>
        </w:rPr>
        <w:t xml:space="preserve">    height: 30px;</w:t>
      </w:r>
    </w:p>
    <w:p w14:paraId="5F65716B" w14:textId="77777777" w:rsidR="008110F6" w:rsidRPr="008110F6" w:rsidRDefault="008110F6" w:rsidP="008110F6">
      <w:pPr>
        <w:spacing w:line="240" w:lineRule="auto"/>
        <w:jc w:val="both"/>
        <w:rPr>
          <w:sz w:val="24"/>
          <w:lang w:val="en-US"/>
        </w:rPr>
      </w:pPr>
      <w:r w:rsidRPr="008110F6">
        <w:rPr>
          <w:sz w:val="24"/>
          <w:lang w:val="en-US"/>
        </w:rPr>
        <w:t xml:space="preserve">    margin-right: 10px;</w:t>
      </w:r>
    </w:p>
    <w:p w14:paraId="51BD00A5" w14:textId="77777777" w:rsidR="008110F6" w:rsidRPr="008110F6" w:rsidRDefault="008110F6" w:rsidP="008110F6">
      <w:pPr>
        <w:spacing w:line="240" w:lineRule="auto"/>
        <w:jc w:val="both"/>
        <w:rPr>
          <w:sz w:val="24"/>
          <w:lang w:val="en-US"/>
        </w:rPr>
      </w:pPr>
      <w:r w:rsidRPr="008110F6">
        <w:rPr>
          <w:sz w:val="24"/>
          <w:lang w:val="en-US"/>
        </w:rPr>
        <w:t xml:space="preserve">  }</w:t>
      </w:r>
    </w:p>
    <w:p w14:paraId="5ACE8D8F" w14:textId="77777777" w:rsidR="008110F6" w:rsidRPr="008110F6" w:rsidRDefault="008110F6" w:rsidP="008110F6">
      <w:pPr>
        <w:spacing w:line="240" w:lineRule="auto"/>
        <w:jc w:val="both"/>
        <w:rPr>
          <w:sz w:val="24"/>
          <w:lang w:val="en-US"/>
        </w:rPr>
      </w:pPr>
    </w:p>
    <w:p w14:paraId="41199C10" w14:textId="77777777" w:rsidR="008110F6" w:rsidRPr="008110F6" w:rsidRDefault="008110F6" w:rsidP="008110F6">
      <w:pPr>
        <w:spacing w:line="240" w:lineRule="auto"/>
        <w:jc w:val="both"/>
        <w:rPr>
          <w:sz w:val="24"/>
          <w:lang w:val="en-US"/>
        </w:rPr>
      </w:pPr>
      <w:r w:rsidRPr="008110F6">
        <w:rPr>
          <w:sz w:val="24"/>
          <w:lang w:val="en-US"/>
        </w:rPr>
        <w:t xml:space="preserve">  color: var(--white);</w:t>
      </w:r>
    </w:p>
    <w:p w14:paraId="0E84E7FC" w14:textId="77777777" w:rsidR="008110F6" w:rsidRPr="008110F6" w:rsidRDefault="008110F6" w:rsidP="008110F6">
      <w:pPr>
        <w:spacing w:line="240" w:lineRule="auto"/>
        <w:jc w:val="both"/>
        <w:rPr>
          <w:sz w:val="24"/>
          <w:lang w:val="en-US"/>
        </w:rPr>
      </w:pPr>
    </w:p>
    <w:p w14:paraId="272D2DD2" w14:textId="1BC45DAE" w:rsidR="008110F6" w:rsidRPr="008110F6" w:rsidRDefault="008110F6" w:rsidP="008110F6">
      <w:pPr>
        <w:spacing w:line="240" w:lineRule="auto"/>
        <w:jc w:val="both"/>
        <w:rPr>
          <w:sz w:val="24"/>
          <w:lang w:val="en-US"/>
        </w:rPr>
      </w:pPr>
      <w:r w:rsidRPr="008110F6">
        <w:rPr>
          <w:sz w:val="24"/>
          <w:lang w:val="en-US"/>
        </w:rPr>
        <w:t>`;</w:t>
      </w:r>
    </w:p>
    <w:p w14:paraId="2B671D9C" w14:textId="2267F432" w:rsidR="00186505" w:rsidRDefault="00186505" w:rsidP="00186505">
      <w:pPr>
        <w:spacing w:line="240" w:lineRule="auto"/>
        <w:jc w:val="both"/>
        <w:rPr>
          <w:b/>
          <w:sz w:val="28"/>
          <w:lang w:val="en-US"/>
        </w:rPr>
      </w:pPr>
      <w:r>
        <w:rPr>
          <w:b/>
          <w:sz w:val="28"/>
          <w:lang w:val="en-US"/>
        </w:rPr>
        <w:t>EventsList.tsx</w:t>
      </w:r>
    </w:p>
    <w:p w14:paraId="190320B2" w14:textId="77777777" w:rsidR="008110F6" w:rsidRPr="008110F6" w:rsidRDefault="008110F6" w:rsidP="008110F6">
      <w:pPr>
        <w:spacing w:line="240" w:lineRule="auto"/>
        <w:jc w:val="both"/>
        <w:rPr>
          <w:sz w:val="24"/>
          <w:lang w:val="en-US"/>
        </w:rPr>
      </w:pPr>
      <w:r w:rsidRPr="008110F6">
        <w:rPr>
          <w:sz w:val="24"/>
          <w:lang w:val="en-US"/>
        </w:rPr>
        <w:t>import React, { ChangeEvent, FC, useEffect, useMemo, useState } from 'react';</w:t>
      </w:r>
    </w:p>
    <w:p w14:paraId="280A02A7" w14:textId="77777777" w:rsidR="008110F6" w:rsidRPr="008110F6" w:rsidRDefault="008110F6" w:rsidP="008110F6">
      <w:pPr>
        <w:spacing w:line="240" w:lineRule="auto"/>
        <w:jc w:val="both"/>
        <w:rPr>
          <w:sz w:val="24"/>
          <w:lang w:val="en-US"/>
        </w:rPr>
      </w:pPr>
      <w:r w:rsidRPr="008110F6">
        <w:rPr>
          <w:sz w:val="24"/>
          <w:lang w:val="en-US"/>
        </w:rPr>
        <w:t>import { EventsHeader, EventsListContainer, EventsModeButton } from './EventsList.styled';</w:t>
      </w:r>
    </w:p>
    <w:p w14:paraId="2314826B" w14:textId="77777777" w:rsidR="008110F6" w:rsidRPr="008110F6" w:rsidRDefault="008110F6" w:rsidP="008110F6">
      <w:pPr>
        <w:spacing w:line="240" w:lineRule="auto"/>
        <w:jc w:val="both"/>
        <w:rPr>
          <w:sz w:val="24"/>
          <w:lang w:val="en-US"/>
        </w:rPr>
      </w:pPr>
      <w:r w:rsidRPr="008110F6">
        <w:rPr>
          <w:sz w:val="24"/>
          <w:lang w:val="en-US"/>
        </w:rPr>
        <w:t>import { FlexContainer } from '../common/common.styled';</w:t>
      </w:r>
    </w:p>
    <w:p w14:paraId="64DC187A" w14:textId="77777777" w:rsidR="008110F6" w:rsidRPr="008110F6" w:rsidRDefault="008110F6" w:rsidP="008110F6">
      <w:pPr>
        <w:spacing w:line="240" w:lineRule="auto"/>
        <w:jc w:val="both"/>
        <w:rPr>
          <w:sz w:val="24"/>
          <w:lang w:val="en-US"/>
        </w:rPr>
      </w:pPr>
      <w:r w:rsidRPr="008110F6">
        <w:rPr>
          <w:sz w:val="24"/>
          <w:lang w:val="en-US"/>
        </w:rPr>
        <w:lastRenderedPageBreak/>
        <w:t>import {</w:t>
      </w:r>
    </w:p>
    <w:p w14:paraId="6AA3DB18" w14:textId="77777777" w:rsidR="008110F6" w:rsidRPr="008110F6" w:rsidRDefault="008110F6" w:rsidP="008110F6">
      <w:pPr>
        <w:spacing w:line="240" w:lineRule="auto"/>
        <w:jc w:val="both"/>
        <w:rPr>
          <w:sz w:val="24"/>
          <w:lang w:val="en-US"/>
        </w:rPr>
      </w:pPr>
      <w:r w:rsidRPr="008110F6">
        <w:rPr>
          <w:sz w:val="24"/>
          <w:lang w:val="en-US"/>
        </w:rPr>
        <w:t xml:space="preserve">  EventsViewModes,</w:t>
      </w:r>
    </w:p>
    <w:p w14:paraId="2B1916EA" w14:textId="77777777" w:rsidR="008110F6" w:rsidRPr="008110F6" w:rsidRDefault="008110F6" w:rsidP="008110F6">
      <w:pPr>
        <w:spacing w:line="240" w:lineRule="auto"/>
        <w:jc w:val="both"/>
        <w:rPr>
          <w:sz w:val="24"/>
          <w:lang w:val="en-US"/>
        </w:rPr>
      </w:pPr>
      <w:r w:rsidRPr="008110F6">
        <w:rPr>
          <w:sz w:val="24"/>
          <w:lang w:val="en-US"/>
        </w:rPr>
        <w:t xml:space="preserve">  EventsViewModesTitle,</w:t>
      </w:r>
    </w:p>
    <w:p w14:paraId="7C90D7C3" w14:textId="77777777" w:rsidR="008110F6" w:rsidRPr="008110F6" w:rsidRDefault="008110F6" w:rsidP="008110F6">
      <w:pPr>
        <w:spacing w:line="240" w:lineRule="auto"/>
        <w:jc w:val="both"/>
        <w:rPr>
          <w:sz w:val="24"/>
          <w:lang w:val="en-US"/>
        </w:rPr>
      </w:pPr>
      <w:r w:rsidRPr="008110F6">
        <w:rPr>
          <w:sz w:val="24"/>
          <w:lang w:val="en-US"/>
        </w:rPr>
        <w:t>} from '../../constants/events.constants';</w:t>
      </w:r>
    </w:p>
    <w:p w14:paraId="5BB23BFD" w14:textId="77777777" w:rsidR="008110F6" w:rsidRPr="008110F6" w:rsidRDefault="008110F6" w:rsidP="008110F6">
      <w:pPr>
        <w:spacing w:line="240" w:lineRule="auto"/>
        <w:jc w:val="both"/>
        <w:rPr>
          <w:sz w:val="24"/>
          <w:lang w:val="en-US"/>
        </w:rPr>
      </w:pPr>
      <w:r w:rsidRPr="008110F6">
        <w:rPr>
          <w:sz w:val="24"/>
          <w:lang w:val="en-US"/>
        </w:rPr>
        <w:t>import { InputAdornment, TextField } from '@mui/material';</w:t>
      </w:r>
    </w:p>
    <w:p w14:paraId="5FB44554" w14:textId="77777777" w:rsidR="008110F6" w:rsidRPr="008110F6" w:rsidRDefault="008110F6" w:rsidP="008110F6">
      <w:pPr>
        <w:spacing w:line="240" w:lineRule="auto"/>
        <w:jc w:val="both"/>
        <w:rPr>
          <w:sz w:val="24"/>
          <w:lang w:val="en-US"/>
        </w:rPr>
      </w:pPr>
      <w:r w:rsidRPr="008110F6">
        <w:rPr>
          <w:sz w:val="24"/>
          <w:lang w:val="en-US"/>
        </w:rPr>
        <w:t>import { Search } from '@mui/icons-material';</w:t>
      </w:r>
    </w:p>
    <w:p w14:paraId="21D4A15A" w14:textId="77777777" w:rsidR="008110F6" w:rsidRPr="008110F6" w:rsidRDefault="008110F6" w:rsidP="008110F6">
      <w:pPr>
        <w:spacing w:line="240" w:lineRule="auto"/>
        <w:jc w:val="both"/>
        <w:rPr>
          <w:sz w:val="24"/>
          <w:lang w:val="en-US"/>
        </w:rPr>
      </w:pPr>
      <w:r w:rsidRPr="008110F6">
        <w:rPr>
          <w:sz w:val="24"/>
          <w:lang w:val="en-US"/>
        </w:rPr>
        <w:t>import { LocalizationProvider } from '@mui/x-date-pickers/LocalizationProvider';</w:t>
      </w:r>
    </w:p>
    <w:p w14:paraId="753EBA81" w14:textId="77777777" w:rsidR="008110F6" w:rsidRPr="008110F6" w:rsidRDefault="008110F6" w:rsidP="008110F6">
      <w:pPr>
        <w:spacing w:line="240" w:lineRule="auto"/>
        <w:jc w:val="both"/>
        <w:rPr>
          <w:sz w:val="24"/>
          <w:lang w:val="en-US"/>
        </w:rPr>
      </w:pPr>
      <w:r w:rsidRPr="008110F6">
        <w:rPr>
          <w:sz w:val="24"/>
          <w:lang w:val="en-US"/>
        </w:rPr>
        <w:t>import { AdapterMoment } from '@mui/x-date-pickers/AdapterMoment';</w:t>
      </w:r>
    </w:p>
    <w:p w14:paraId="0285EBA4" w14:textId="77777777" w:rsidR="008110F6" w:rsidRPr="008110F6" w:rsidRDefault="008110F6" w:rsidP="008110F6">
      <w:pPr>
        <w:spacing w:line="240" w:lineRule="auto"/>
        <w:jc w:val="both"/>
        <w:rPr>
          <w:sz w:val="24"/>
          <w:lang w:val="en-US"/>
        </w:rPr>
      </w:pPr>
      <w:r w:rsidRPr="008110F6">
        <w:rPr>
          <w:sz w:val="24"/>
          <w:lang w:val="en-US"/>
        </w:rPr>
        <w:t>import { DatePicker } from '@mui/x-date-pickers';</w:t>
      </w:r>
    </w:p>
    <w:p w14:paraId="66ADA0F5" w14:textId="77777777" w:rsidR="008110F6" w:rsidRPr="008110F6" w:rsidRDefault="008110F6" w:rsidP="008110F6">
      <w:pPr>
        <w:spacing w:line="240" w:lineRule="auto"/>
        <w:jc w:val="both"/>
        <w:rPr>
          <w:sz w:val="24"/>
          <w:lang w:val="en-US"/>
        </w:rPr>
      </w:pPr>
      <w:r w:rsidRPr="008110F6">
        <w:rPr>
          <w:sz w:val="24"/>
          <w:lang w:val="en-US"/>
        </w:rPr>
        <w:t>import { getTranslations } from '../../utils/translations';</w:t>
      </w:r>
    </w:p>
    <w:p w14:paraId="2E04C18E" w14:textId="77777777" w:rsidR="008110F6" w:rsidRPr="008110F6" w:rsidRDefault="008110F6" w:rsidP="008110F6">
      <w:pPr>
        <w:spacing w:line="240" w:lineRule="auto"/>
        <w:jc w:val="both"/>
        <w:rPr>
          <w:sz w:val="24"/>
          <w:lang w:val="en-US"/>
        </w:rPr>
      </w:pPr>
      <w:r w:rsidRPr="008110F6">
        <w:rPr>
          <w:sz w:val="24"/>
          <w:lang w:val="en-US"/>
        </w:rPr>
        <w:t>import { groupBy } from '../../utils/common';</w:t>
      </w:r>
    </w:p>
    <w:p w14:paraId="07823A4F" w14:textId="77777777" w:rsidR="008110F6" w:rsidRPr="008110F6" w:rsidRDefault="008110F6" w:rsidP="008110F6">
      <w:pPr>
        <w:spacing w:line="240" w:lineRule="auto"/>
        <w:jc w:val="both"/>
        <w:rPr>
          <w:sz w:val="24"/>
          <w:lang w:val="en-US"/>
        </w:rPr>
      </w:pPr>
      <w:r w:rsidRPr="008110F6">
        <w:rPr>
          <w:sz w:val="24"/>
          <w:lang w:val="en-US"/>
        </w:rPr>
        <w:t>import { Spinner } from '../Spinner';</w:t>
      </w:r>
    </w:p>
    <w:p w14:paraId="2A039462" w14:textId="77777777" w:rsidR="008110F6" w:rsidRPr="008110F6" w:rsidRDefault="008110F6" w:rsidP="008110F6">
      <w:pPr>
        <w:spacing w:line="240" w:lineRule="auto"/>
        <w:jc w:val="both"/>
        <w:rPr>
          <w:sz w:val="24"/>
          <w:lang w:val="en-US"/>
        </w:rPr>
      </w:pPr>
      <w:r w:rsidRPr="008110F6">
        <w:rPr>
          <w:sz w:val="24"/>
          <w:lang w:val="en-US"/>
        </w:rPr>
        <w:t>import moment from 'moment-timezone';</w:t>
      </w:r>
    </w:p>
    <w:p w14:paraId="66604978" w14:textId="77777777" w:rsidR="008110F6" w:rsidRPr="008110F6" w:rsidRDefault="008110F6" w:rsidP="008110F6">
      <w:pPr>
        <w:spacing w:line="240" w:lineRule="auto"/>
        <w:jc w:val="both"/>
        <w:rPr>
          <w:sz w:val="24"/>
          <w:lang w:val="en-US"/>
        </w:rPr>
      </w:pPr>
      <w:r w:rsidRPr="008110F6">
        <w:rPr>
          <w:sz w:val="24"/>
          <w:lang w:val="en-US"/>
        </w:rPr>
        <w:t>import { useDebounce } from '../../hooks/useDebounce';</w:t>
      </w:r>
    </w:p>
    <w:p w14:paraId="16EF6094" w14:textId="77777777" w:rsidR="008110F6" w:rsidRPr="008110F6" w:rsidRDefault="008110F6" w:rsidP="008110F6">
      <w:pPr>
        <w:spacing w:line="240" w:lineRule="auto"/>
        <w:jc w:val="both"/>
        <w:rPr>
          <w:sz w:val="24"/>
          <w:lang w:val="en-US"/>
        </w:rPr>
      </w:pPr>
      <w:r w:rsidRPr="008110F6">
        <w:rPr>
          <w:sz w:val="24"/>
          <w:lang w:val="en-US"/>
        </w:rPr>
        <w:t>import { DEFAULT_DEBOUNCE } from '../../constants/api.constants';</w:t>
      </w:r>
    </w:p>
    <w:p w14:paraId="7858DB63" w14:textId="77777777" w:rsidR="008110F6" w:rsidRPr="008110F6" w:rsidRDefault="008110F6" w:rsidP="008110F6">
      <w:pPr>
        <w:spacing w:line="240" w:lineRule="auto"/>
        <w:jc w:val="both"/>
        <w:rPr>
          <w:sz w:val="24"/>
          <w:lang w:val="en-US"/>
        </w:rPr>
      </w:pPr>
      <w:r w:rsidRPr="008110F6">
        <w:rPr>
          <w:sz w:val="24"/>
          <w:lang w:val="en-US"/>
        </w:rPr>
        <w:t>import { useAppDispatch, useAppSelector } from '../../store';</w:t>
      </w:r>
    </w:p>
    <w:p w14:paraId="03E56C11" w14:textId="77777777" w:rsidR="008110F6" w:rsidRPr="008110F6" w:rsidRDefault="008110F6" w:rsidP="008110F6">
      <w:pPr>
        <w:spacing w:line="240" w:lineRule="auto"/>
        <w:jc w:val="both"/>
        <w:rPr>
          <w:sz w:val="24"/>
          <w:lang w:val="en-US"/>
        </w:rPr>
      </w:pPr>
      <w:r w:rsidRPr="008110F6">
        <w:rPr>
          <w:sz w:val="24"/>
          <w:lang w:val="en-US"/>
        </w:rPr>
        <w:t>import { useGetEventsBySportIdQuery } from '../../services/api';</w:t>
      </w:r>
    </w:p>
    <w:p w14:paraId="136F6879" w14:textId="77777777" w:rsidR="008110F6" w:rsidRPr="008110F6" w:rsidRDefault="008110F6" w:rsidP="008110F6">
      <w:pPr>
        <w:spacing w:line="240" w:lineRule="auto"/>
        <w:jc w:val="both"/>
        <w:rPr>
          <w:sz w:val="24"/>
          <w:lang w:val="en-US"/>
        </w:rPr>
      </w:pPr>
      <w:r w:rsidRPr="008110F6">
        <w:rPr>
          <w:sz w:val="24"/>
          <w:lang w:val="en-US"/>
        </w:rPr>
        <w:t>import { setSearchValue } from '../../store/events/events.slice';</w:t>
      </w:r>
    </w:p>
    <w:p w14:paraId="3407A873" w14:textId="77777777" w:rsidR="008110F6" w:rsidRPr="008110F6" w:rsidRDefault="008110F6" w:rsidP="008110F6">
      <w:pPr>
        <w:spacing w:line="240" w:lineRule="auto"/>
        <w:jc w:val="both"/>
        <w:rPr>
          <w:sz w:val="24"/>
          <w:lang w:val="en-US"/>
        </w:rPr>
      </w:pPr>
      <w:r w:rsidRPr="008110F6">
        <w:rPr>
          <w:sz w:val="24"/>
          <w:lang w:val="en-US"/>
        </w:rPr>
        <w:t>import EventItem from '../EventItem';</w:t>
      </w:r>
    </w:p>
    <w:p w14:paraId="24D609FD" w14:textId="77777777" w:rsidR="008110F6" w:rsidRPr="008110F6" w:rsidRDefault="008110F6" w:rsidP="008110F6">
      <w:pPr>
        <w:spacing w:line="240" w:lineRule="auto"/>
        <w:jc w:val="both"/>
        <w:rPr>
          <w:sz w:val="24"/>
          <w:lang w:val="en-US"/>
        </w:rPr>
      </w:pPr>
      <w:r w:rsidRPr="008110F6">
        <w:rPr>
          <w:sz w:val="24"/>
          <w:lang w:val="en-US"/>
        </w:rPr>
        <w:t>import { challengeModalActions } from '../../store/challengeModal/challengeModal.slice';</w:t>
      </w:r>
    </w:p>
    <w:p w14:paraId="4249E9F4" w14:textId="77777777" w:rsidR="008110F6" w:rsidRPr="008110F6" w:rsidRDefault="008110F6" w:rsidP="008110F6">
      <w:pPr>
        <w:spacing w:line="240" w:lineRule="auto"/>
        <w:jc w:val="both"/>
        <w:rPr>
          <w:sz w:val="24"/>
          <w:lang w:val="en-US"/>
        </w:rPr>
      </w:pPr>
    </w:p>
    <w:p w14:paraId="28A11494" w14:textId="77777777" w:rsidR="008110F6" w:rsidRPr="008110F6" w:rsidRDefault="008110F6" w:rsidP="008110F6">
      <w:pPr>
        <w:spacing w:line="240" w:lineRule="auto"/>
        <w:jc w:val="both"/>
        <w:rPr>
          <w:sz w:val="24"/>
          <w:lang w:val="en-US"/>
        </w:rPr>
      </w:pPr>
      <w:r w:rsidRPr="008110F6">
        <w:rPr>
          <w:sz w:val="24"/>
          <w:lang w:val="en-US"/>
        </w:rPr>
        <w:t>const EventsList:FC&lt;{ sportId: number }&gt; = ({ sportId }) =&gt; {</w:t>
      </w:r>
    </w:p>
    <w:p w14:paraId="469F2A90" w14:textId="77777777" w:rsidR="008110F6" w:rsidRPr="008110F6" w:rsidRDefault="008110F6" w:rsidP="008110F6">
      <w:pPr>
        <w:spacing w:line="240" w:lineRule="auto"/>
        <w:jc w:val="both"/>
        <w:rPr>
          <w:sz w:val="24"/>
          <w:lang w:val="en-US"/>
        </w:rPr>
      </w:pPr>
      <w:r w:rsidRPr="008110F6">
        <w:rPr>
          <w:sz w:val="24"/>
          <w:lang w:val="en-US"/>
        </w:rPr>
        <w:t xml:space="preserve">  const [date, setDate] = useState(moment());</w:t>
      </w:r>
    </w:p>
    <w:p w14:paraId="6330A403" w14:textId="77777777" w:rsidR="008110F6" w:rsidRPr="008110F6" w:rsidRDefault="008110F6" w:rsidP="008110F6">
      <w:pPr>
        <w:spacing w:line="240" w:lineRule="auto"/>
        <w:jc w:val="both"/>
        <w:rPr>
          <w:sz w:val="24"/>
          <w:lang w:val="en-US"/>
        </w:rPr>
      </w:pPr>
      <w:r w:rsidRPr="008110F6">
        <w:rPr>
          <w:sz w:val="24"/>
          <w:lang w:val="en-US"/>
        </w:rPr>
        <w:t xml:space="preserve">  const [isInit, setIsInit] = useState(false);</w:t>
      </w:r>
    </w:p>
    <w:p w14:paraId="5C10EECA" w14:textId="77777777" w:rsidR="008110F6" w:rsidRPr="008110F6" w:rsidRDefault="008110F6" w:rsidP="008110F6">
      <w:pPr>
        <w:spacing w:line="240" w:lineRule="auto"/>
        <w:jc w:val="both"/>
        <w:rPr>
          <w:sz w:val="24"/>
          <w:lang w:val="en-US"/>
        </w:rPr>
      </w:pPr>
      <w:r w:rsidRPr="008110F6">
        <w:rPr>
          <w:sz w:val="24"/>
          <w:lang w:val="en-US"/>
        </w:rPr>
        <w:t xml:space="preserve">  const [eventsViewMode, setEventsViewMode] = useState&lt;EventsViewModes&gt;(EventsViewModes.ALL);</w:t>
      </w:r>
    </w:p>
    <w:p w14:paraId="10A5A436" w14:textId="77777777" w:rsidR="008110F6" w:rsidRPr="008110F6" w:rsidRDefault="008110F6" w:rsidP="008110F6">
      <w:pPr>
        <w:spacing w:line="240" w:lineRule="auto"/>
        <w:jc w:val="both"/>
        <w:rPr>
          <w:sz w:val="24"/>
          <w:lang w:val="en-US"/>
        </w:rPr>
      </w:pPr>
      <w:r w:rsidRPr="008110F6">
        <w:rPr>
          <w:sz w:val="24"/>
          <w:lang w:val="en-US"/>
        </w:rPr>
        <w:t xml:space="preserve">  const debouncedDate = useDebounce(date, DEFAULT_DEBOUNCE);</w:t>
      </w:r>
    </w:p>
    <w:p w14:paraId="3D996384" w14:textId="77777777" w:rsidR="008110F6" w:rsidRPr="008110F6" w:rsidRDefault="008110F6" w:rsidP="008110F6">
      <w:pPr>
        <w:spacing w:line="240" w:lineRule="auto"/>
        <w:jc w:val="both"/>
        <w:rPr>
          <w:sz w:val="24"/>
          <w:lang w:val="en-US"/>
        </w:rPr>
      </w:pPr>
    </w:p>
    <w:p w14:paraId="408B85C3" w14:textId="77777777" w:rsidR="008110F6" w:rsidRPr="008110F6" w:rsidRDefault="008110F6" w:rsidP="008110F6">
      <w:pPr>
        <w:spacing w:line="240" w:lineRule="auto"/>
        <w:jc w:val="both"/>
        <w:rPr>
          <w:sz w:val="24"/>
          <w:lang w:val="en-US"/>
        </w:rPr>
      </w:pPr>
      <w:r w:rsidRPr="008110F6">
        <w:rPr>
          <w:sz w:val="24"/>
          <w:lang w:val="en-US"/>
        </w:rPr>
        <w:t xml:space="preserve">  const { searchValue, selectedSectionId } = useAppSelector(state =&gt; state.events);</w:t>
      </w:r>
    </w:p>
    <w:p w14:paraId="43975644" w14:textId="77777777" w:rsidR="008110F6" w:rsidRPr="008110F6" w:rsidRDefault="008110F6" w:rsidP="008110F6">
      <w:pPr>
        <w:spacing w:line="240" w:lineRule="auto"/>
        <w:jc w:val="both"/>
        <w:rPr>
          <w:sz w:val="24"/>
          <w:lang w:val="en-US"/>
        </w:rPr>
      </w:pPr>
      <w:r w:rsidRPr="008110F6">
        <w:rPr>
          <w:sz w:val="24"/>
          <w:lang w:val="en-US"/>
        </w:rPr>
        <w:t xml:space="preserve">  const dispatch = useAppDispatch();</w:t>
      </w:r>
    </w:p>
    <w:p w14:paraId="1FD55309" w14:textId="77777777" w:rsidR="008110F6" w:rsidRPr="008110F6" w:rsidRDefault="008110F6" w:rsidP="008110F6">
      <w:pPr>
        <w:spacing w:line="240" w:lineRule="auto"/>
        <w:jc w:val="both"/>
        <w:rPr>
          <w:sz w:val="24"/>
          <w:lang w:val="en-US"/>
        </w:rPr>
      </w:pPr>
    </w:p>
    <w:p w14:paraId="55DF3C10" w14:textId="77777777" w:rsidR="008110F6" w:rsidRPr="008110F6" w:rsidRDefault="008110F6" w:rsidP="008110F6">
      <w:pPr>
        <w:spacing w:line="240" w:lineRule="auto"/>
        <w:jc w:val="both"/>
        <w:rPr>
          <w:sz w:val="24"/>
          <w:lang w:val="en-US"/>
        </w:rPr>
      </w:pPr>
      <w:r w:rsidRPr="008110F6">
        <w:rPr>
          <w:sz w:val="24"/>
          <w:lang w:val="en-US"/>
        </w:rPr>
        <w:t xml:space="preserve">  useEffect(() =&gt; {</w:t>
      </w:r>
    </w:p>
    <w:p w14:paraId="701009B3" w14:textId="77777777" w:rsidR="008110F6" w:rsidRPr="008110F6" w:rsidRDefault="008110F6" w:rsidP="008110F6">
      <w:pPr>
        <w:spacing w:line="240" w:lineRule="auto"/>
        <w:jc w:val="both"/>
        <w:rPr>
          <w:sz w:val="24"/>
          <w:lang w:val="en-US"/>
        </w:rPr>
      </w:pPr>
      <w:r w:rsidRPr="008110F6">
        <w:rPr>
          <w:sz w:val="24"/>
          <w:lang w:val="en-US"/>
        </w:rPr>
        <w:t xml:space="preserve">    setIsInit(true);</w:t>
      </w:r>
    </w:p>
    <w:p w14:paraId="32511AB4" w14:textId="77777777" w:rsidR="008110F6" w:rsidRPr="008110F6" w:rsidRDefault="008110F6" w:rsidP="008110F6">
      <w:pPr>
        <w:spacing w:line="240" w:lineRule="auto"/>
        <w:jc w:val="both"/>
        <w:rPr>
          <w:sz w:val="24"/>
          <w:lang w:val="en-US"/>
        </w:rPr>
      </w:pPr>
      <w:r w:rsidRPr="008110F6">
        <w:rPr>
          <w:sz w:val="24"/>
          <w:lang w:val="en-US"/>
        </w:rPr>
        <w:t xml:space="preserve">  }, []);</w:t>
      </w:r>
    </w:p>
    <w:p w14:paraId="6C7A3CD6" w14:textId="77777777" w:rsidR="008110F6" w:rsidRPr="008110F6" w:rsidRDefault="008110F6" w:rsidP="008110F6">
      <w:pPr>
        <w:spacing w:line="240" w:lineRule="auto"/>
        <w:jc w:val="both"/>
        <w:rPr>
          <w:sz w:val="24"/>
          <w:lang w:val="en-US"/>
        </w:rPr>
      </w:pPr>
    </w:p>
    <w:p w14:paraId="287CC897" w14:textId="77777777" w:rsidR="008110F6" w:rsidRPr="008110F6" w:rsidRDefault="008110F6" w:rsidP="008110F6">
      <w:pPr>
        <w:spacing w:line="240" w:lineRule="auto"/>
        <w:jc w:val="both"/>
        <w:rPr>
          <w:sz w:val="24"/>
          <w:lang w:val="en-US"/>
        </w:rPr>
      </w:pPr>
    </w:p>
    <w:p w14:paraId="56282398" w14:textId="77777777" w:rsidR="008110F6" w:rsidRPr="008110F6" w:rsidRDefault="008110F6" w:rsidP="008110F6">
      <w:pPr>
        <w:spacing w:line="240" w:lineRule="auto"/>
        <w:jc w:val="both"/>
        <w:rPr>
          <w:sz w:val="24"/>
          <w:lang w:val="en-US"/>
        </w:rPr>
      </w:pPr>
      <w:r w:rsidRPr="008110F6">
        <w:rPr>
          <w:sz w:val="24"/>
          <w:lang w:val="en-US"/>
        </w:rPr>
        <w:t xml:space="preserve">  const { data: eventsData, isLoading: isEventsLoading, isFetching: isEventsFetching } = useGetEventsBySportIdQuery({</w:t>
      </w:r>
    </w:p>
    <w:p w14:paraId="5CEA56C8" w14:textId="77777777" w:rsidR="008110F6" w:rsidRPr="008110F6" w:rsidRDefault="008110F6" w:rsidP="008110F6">
      <w:pPr>
        <w:spacing w:line="240" w:lineRule="auto"/>
        <w:jc w:val="both"/>
        <w:rPr>
          <w:sz w:val="24"/>
          <w:lang w:val="en-US"/>
        </w:rPr>
      </w:pPr>
      <w:r w:rsidRPr="008110F6">
        <w:rPr>
          <w:sz w:val="24"/>
          <w:lang w:val="en-US"/>
        </w:rPr>
        <w:t xml:space="preserve">    id: sportId,</w:t>
      </w:r>
    </w:p>
    <w:p w14:paraId="25102B52" w14:textId="77777777" w:rsidR="008110F6" w:rsidRPr="008110F6" w:rsidRDefault="008110F6" w:rsidP="008110F6">
      <w:pPr>
        <w:spacing w:line="240" w:lineRule="auto"/>
        <w:jc w:val="both"/>
        <w:rPr>
          <w:sz w:val="24"/>
          <w:lang w:val="en-US"/>
        </w:rPr>
      </w:pPr>
      <w:r w:rsidRPr="008110F6">
        <w:rPr>
          <w:sz w:val="24"/>
          <w:lang w:val="en-US"/>
        </w:rPr>
        <w:t xml:space="preserve">    mode: eventsViewMode,</w:t>
      </w:r>
    </w:p>
    <w:p w14:paraId="785ABB82" w14:textId="77777777" w:rsidR="008110F6" w:rsidRPr="008110F6" w:rsidRDefault="008110F6" w:rsidP="008110F6">
      <w:pPr>
        <w:spacing w:line="240" w:lineRule="auto"/>
        <w:jc w:val="both"/>
        <w:rPr>
          <w:sz w:val="24"/>
          <w:lang w:val="en-US"/>
        </w:rPr>
      </w:pPr>
      <w:r w:rsidRPr="008110F6">
        <w:rPr>
          <w:sz w:val="24"/>
          <w:lang w:val="en-US"/>
        </w:rPr>
        <w:t xml:space="preserve">    date: moment(isInit ? debouncedDate : date).format('YYYY-MM-DD'),</w:t>
      </w:r>
    </w:p>
    <w:p w14:paraId="4BD85872" w14:textId="77777777" w:rsidR="008110F6" w:rsidRPr="008110F6" w:rsidRDefault="008110F6" w:rsidP="008110F6">
      <w:pPr>
        <w:spacing w:line="240" w:lineRule="auto"/>
        <w:jc w:val="both"/>
        <w:rPr>
          <w:sz w:val="24"/>
        </w:rPr>
      </w:pPr>
      <w:r w:rsidRPr="008110F6">
        <w:rPr>
          <w:sz w:val="24"/>
          <w:lang w:val="en-US"/>
        </w:rPr>
        <w:t xml:space="preserve">  </w:t>
      </w:r>
      <w:r w:rsidRPr="008110F6">
        <w:rPr>
          <w:sz w:val="24"/>
        </w:rPr>
        <w:t>}, {</w:t>
      </w:r>
    </w:p>
    <w:p w14:paraId="45C5EEBF" w14:textId="77777777" w:rsidR="008110F6" w:rsidRPr="008110F6" w:rsidRDefault="008110F6" w:rsidP="008110F6">
      <w:pPr>
        <w:spacing w:line="240" w:lineRule="auto"/>
        <w:jc w:val="both"/>
        <w:rPr>
          <w:sz w:val="24"/>
        </w:rPr>
      </w:pPr>
      <w:r w:rsidRPr="008110F6">
        <w:rPr>
          <w:sz w:val="24"/>
        </w:rPr>
        <w:t xml:space="preserve">    // скрыто дабы не тратить кол-во запросов доступных</w:t>
      </w:r>
    </w:p>
    <w:p w14:paraId="5564ED5A" w14:textId="77777777" w:rsidR="008110F6" w:rsidRPr="008110F6" w:rsidRDefault="008110F6" w:rsidP="008110F6">
      <w:pPr>
        <w:spacing w:line="240" w:lineRule="auto"/>
        <w:jc w:val="both"/>
        <w:rPr>
          <w:sz w:val="24"/>
          <w:lang w:val="en-US"/>
        </w:rPr>
      </w:pPr>
      <w:r w:rsidRPr="008110F6">
        <w:rPr>
          <w:sz w:val="24"/>
        </w:rPr>
        <w:t xml:space="preserve">    </w:t>
      </w:r>
      <w:r w:rsidRPr="008110F6">
        <w:rPr>
          <w:sz w:val="24"/>
          <w:lang w:val="en-US"/>
        </w:rPr>
        <w:t>// ...(eventsViewMode === EventsViewModes.LIVE &amp;&amp; { pollingInterval: DEFAULT_LIVE_POLLING_INTERVAL })</w:t>
      </w:r>
    </w:p>
    <w:p w14:paraId="1BF278FA" w14:textId="77777777" w:rsidR="008110F6" w:rsidRPr="008110F6" w:rsidRDefault="008110F6" w:rsidP="008110F6">
      <w:pPr>
        <w:spacing w:line="240" w:lineRule="auto"/>
        <w:jc w:val="both"/>
        <w:rPr>
          <w:sz w:val="24"/>
          <w:lang w:val="en-US"/>
        </w:rPr>
      </w:pPr>
      <w:r w:rsidRPr="008110F6">
        <w:rPr>
          <w:sz w:val="24"/>
          <w:lang w:val="en-US"/>
        </w:rPr>
        <w:t xml:space="preserve">  });</w:t>
      </w:r>
    </w:p>
    <w:p w14:paraId="4017DC26" w14:textId="77777777" w:rsidR="008110F6" w:rsidRPr="008110F6" w:rsidRDefault="008110F6" w:rsidP="008110F6">
      <w:pPr>
        <w:spacing w:line="240" w:lineRule="auto"/>
        <w:jc w:val="both"/>
        <w:rPr>
          <w:sz w:val="24"/>
          <w:lang w:val="en-US"/>
        </w:rPr>
      </w:pPr>
    </w:p>
    <w:p w14:paraId="6E6562A9" w14:textId="77777777" w:rsidR="008110F6" w:rsidRPr="008110F6" w:rsidRDefault="008110F6" w:rsidP="008110F6">
      <w:pPr>
        <w:spacing w:line="240" w:lineRule="auto"/>
        <w:jc w:val="both"/>
        <w:rPr>
          <w:sz w:val="24"/>
          <w:lang w:val="en-US"/>
        </w:rPr>
      </w:pPr>
      <w:r w:rsidRPr="008110F6">
        <w:rPr>
          <w:sz w:val="24"/>
          <w:lang w:val="en-US"/>
        </w:rPr>
        <w:t xml:space="preserve">  const events = useMemo(() =&gt; eventsData &amp;&amp; [...eventsData.data]</w:t>
      </w:r>
    </w:p>
    <w:p w14:paraId="4286EAD3" w14:textId="77777777" w:rsidR="008110F6" w:rsidRPr="008110F6" w:rsidRDefault="008110F6" w:rsidP="008110F6">
      <w:pPr>
        <w:spacing w:line="240" w:lineRule="auto"/>
        <w:jc w:val="both"/>
        <w:rPr>
          <w:sz w:val="24"/>
          <w:lang w:val="en-US"/>
        </w:rPr>
      </w:pPr>
      <w:r w:rsidRPr="008110F6">
        <w:rPr>
          <w:sz w:val="24"/>
          <w:lang w:val="en-US"/>
        </w:rPr>
        <w:t xml:space="preserve">    .filter(event =&gt; event.home_team.name.toLowerCase().includes(searchValue.toLowerCase())</w:t>
      </w:r>
    </w:p>
    <w:p w14:paraId="4CEB7D30" w14:textId="77777777" w:rsidR="008110F6" w:rsidRPr="008110F6" w:rsidRDefault="008110F6" w:rsidP="008110F6">
      <w:pPr>
        <w:spacing w:line="240" w:lineRule="auto"/>
        <w:jc w:val="both"/>
        <w:rPr>
          <w:sz w:val="24"/>
          <w:lang w:val="en-US"/>
        </w:rPr>
      </w:pPr>
      <w:r w:rsidRPr="008110F6">
        <w:rPr>
          <w:sz w:val="24"/>
          <w:lang w:val="en-US"/>
        </w:rPr>
        <w:t xml:space="preserve">      || getTranslations(event.home_team).toLowerCase().includes(searchValue.toLowerCase())</w:t>
      </w:r>
    </w:p>
    <w:p w14:paraId="012E80CB" w14:textId="77777777" w:rsidR="008110F6" w:rsidRPr="008110F6" w:rsidRDefault="008110F6" w:rsidP="008110F6">
      <w:pPr>
        <w:spacing w:line="240" w:lineRule="auto"/>
        <w:jc w:val="both"/>
        <w:rPr>
          <w:sz w:val="24"/>
          <w:lang w:val="en-US"/>
        </w:rPr>
      </w:pPr>
      <w:r w:rsidRPr="008110F6">
        <w:rPr>
          <w:sz w:val="24"/>
          <w:lang w:val="en-US"/>
        </w:rPr>
        <w:lastRenderedPageBreak/>
        <w:t xml:space="preserve">      || getTranslations(event.away_team).toLowerCase().includes(searchValue.toLowerCase())</w:t>
      </w:r>
    </w:p>
    <w:p w14:paraId="700FA3DD" w14:textId="77777777" w:rsidR="008110F6" w:rsidRPr="008110F6" w:rsidRDefault="008110F6" w:rsidP="008110F6">
      <w:pPr>
        <w:spacing w:line="240" w:lineRule="auto"/>
        <w:jc w:val="both"/>
        <w:rPr>
          <w:sz w:val="24"/>
          <w:lang w:val="en-US"/>
        </w:rPr>
      </w:pPr>
      <w:r w:rsidRPr="008110F6">
        <w:rPr>
          <w:sz w:val="24"/>
          <w:lang w:val="en-US"/>
        </w:rPr>
        <w:t xml:space="preserve">      || getTranslations(event.away_team).toLowerCase().includes(searchValue.toLowerCase()))</w:t>
      </w:r>
    </w:p>
    <w:p w14:paraId="230E575D" w14:textId="77777777" w:rsidR="008110F6" w:rsidRPr="008110F6" w:rsidRDefault="008110F6" w:rsidP="008110F6">
      <w:pPr>
        <w:spacing w:line="240" w:lineRule="auto"/>
        <w:jc w:val="both"/>
        <w:rPr>
          <w:sz w:val="24"/>
          <w:lang w:val="en-US"/>
        </w:rPr>
      </w:pPr>
      <w:r w:rsidRPr="008110F6">
        <w:rPr>
          <w:sz w:val="24"/>
          <w:lang w:val="en-US"/>
        </w:rPr>
        <w:t xml:space="preserve">    .sort((a, b) =&gt; moment(a.start_at, 'YYYY-MM-DD HH:mm:ss')</w:t>
      </w:r>
    </w:p>
    <w:p w14:paraId="783A5662" w14:textId="77777777" w:rsidR="008110F6" w:rsidRPr="008110F6" w:rsidRDefault="008110F6" w:rsidP="008110F6">
      <w:pPr>
        <w:spacing w:line="240" w:lineRule="auto"/>
        <w:jc w:val="both"/>
        <w:rPr>
          <w:sz w:val="24"/>
          <w:lang w:val="en-US"/>
        </w:rPr>
      </w:pPr>
      <w:r w:rsidRPr="008110F6">
        <w:rPr>
          <w:sz w:val="24"/>
          <w:lang w:val="en-US"/>
        </w:rPr>
        <w:t xml:space="preserve">      // eslint-disable-next-line @typescript-eslint/no-magic-numbers</w:t>
      </w:r>
    </w:p>
    <w:p w14:paraId="7110F85E" w14:textId="77777777" w:rsidR="008110F6" w:rsidRPr="008110F6" w:rsidRDefault="008110F6" w:rsidP="008110F6">
      <w:pPr>
        <w:spacing w:line="240" w:lineRule="auto"/>
        <w:jc w:val="both"/>
        <w:rPr>
          <w:sz w:val="24"/>
          <w:lang w:val="en-US"/>
        </w:rPr>
      </w:pPr>
      <w:r w:rsidRPr="008110F6">
        <w:rPr>
          <w:sz w:val="24"/>
          <w:lang w:val="en-US"/>
        </w:rPr>
        <w:t xml:space="preserve">      .isBefore(moment(b.start_at, 'YYYY-MM-DD HH:mm:ss')) ? -1 : 1)</w:t>
      </w:r>
    </w:p>
    <w:p w14:paraId="33151746" w14:textId="77777777" w:rsidR="008110F6" w:rsidRPr="008110F6" w:rsidRDefault="008110F6" w:rsidP="008110F6">
      <w:pPr>
        <w:spacing w:line="240" w:lineRule="auto"/>
        <w:jc w:val="both"/>
        <w:rPr>
          <w:sz w:val="24"/>
          <w:lang w:val="en-US"/>
        </w:rPr>
      </w:pPr>
      <w:r w:rsidRPr="008110F6">
        <w:rPr>
          <w:sz w:val="24"/>
          <w:lang w:val="en-US"/>
        </w:rPr>
        <w:t xml:space="preserve">    .filter(event =&gt; event.section.id === selectedSectionId || !selectedSectionId) || [],</w:t>
      </w:r>
    </w:p>
    <w:p w14:paraId="4B2AAC46" w14:textId="77777777" w:rsidR="008110F6" w:rsidRPr="008110F6" w:rsidRDefault="008110F6" w:rsidP="008110F6">
      <w:pPr>
        <w:spacing w:line="240" w:lineRule="auto"/>
        <w:jc w:val="both"/>
        <w:rPr>
          <w:sz w:val="24"/>
          <w:lang w:val="en-US"/>
        </w:rPr>
      </w:pPr>
      <w:r w:rsidRPr="008110F6">
        <w:rPr>
          <w:sz w:val="24"/>
          <w:lang w:val="en-US"/>
        </w:rPr>
        <w:t xml:space="preserve">  [eventsData, searchValue, selectedSectionId]);</w:t>
      </w:r>
    </w:p>
    <w:p w14:paraId="3F1FDD16" w14:textId="77777777" w:rsidR="008110F6" w:rsidRPr="008110F6" w:rsidRDefault="008110F6" w:rsidP="008110F6">
      <w:pPr>
        <w:spacing w:line="240" w:lineRule="auto"/>
        <w:jc w:val="both"/>
        <w:rPr>
          <w:sz w:val="24"/>
          <w:lang w:val="en-US"/>
        </w:rPr>
      </w:pPr>
    </w:p>
    <w:p w14:paraId="44715ECC" w14:textId="77777777" w:rsidR="008110F6" w:rsidRPr="008110F6" w:rsidRDefault="008110F6" w:rsidP="008110F6">
      <w:pPr>
        <w:spacing w:line="240" w:lineRule="auto"/>
        <w:jc w:val="both"/>
        <w:rPr>
          <w:sz w:val="24"/>
          <w:lang w:val="en-US"/>
        </w:rPr>
      </w:pPr>
      <w:r w:rsidRPr="008110F6">
        <w:rPr>
          <w:sz w:val="24"/>
          <w:lang w:val="en-US"/>
        </w:rPr>
        <w:t xml:space="preserve">  const handleChangeSearchValue = (event: ChangeEvent&lt;HTMLTextAreaElement | HTMLInputElement&gt;) =&gt; {</w:t>
      </w:r>
    </w:p>
    <w:p w14:paraId="4C4E8EBA" w14:textId="77777777" w:rsidR="008110F6" w:rsidRPr="008110F6" w:rsidRDefault="008110F6" w:rsidP="008110F6">
      <w:pPr>
        <w:spacing w:line="240" w:lineRule="auto"/>
        <w:jc w:val="both"/>
        <w:rPr>
          <w:sz w:val="24"/>
          <w:lang w:val="en-US"/>
        </w:rPr>
      </w:pPr>
      <w:r w:rsidRPr="008110F6">
        <w:rPr>
          <w:sz w:val="24"/>
          <w:lang w:val="en-US"/>
        </w:rPr>
        <w:t xml:space="preserve">    dispatch(setSearchValue(event.target.value));</w:t>
      </w:r>
    </w:p>
    <w:p w14:paraId="7CC64E82" w14:textId="77777777" w:rsidR="008110F6" w:rsidRPr="008110F6" w:rsidRDefault="008110F6" w:rsidP="008110F6">
      <w:pPr>
        <w:spacing w:line="240" w:lineRule="auto"/>
        <w:jc w:val="both"/>
        <w:rPr>
          <w:sz w:val="24"/>
          <w:lang w:val="en-US"/>
        </w:rPr>
      </w:pPr>
      <w:r w:rsidRPr="008110F6">
        <w:rPr>
          <w:sz w:val="24"/>
          <w:lang w:val="en-US"/>
        </w:rPr>
        <w:t xml:space="preserve">  };</w:t>
      </w:r>
    </w:p>
    <w:p w14:paraId="5EBEC25E" w14:textId="77777777" w:rsidR="008110F6" w:rsidRPr="008110F6" w:rsidRDefault="008110F6" w:rsidP="008110F6">
      <w:pPr>
        <w:spacing w:line="240" w:lineRule="auto"/>
        <w:jc w:val="both"/>
        <w:rPr>
          <w:sz w:val="24"/>
          <w:lang w:val="en-US"/>
        </w:rPr>
      </w:pPr>
    </w:p>
    <w:p w14:paraId="573374C7" w14:textId="77777777" w:rsidR="008110F6" w:rsidRPr="008110F6" w:rsidRDefault="008110F6" w:rsidP="008110F6">
      <w:pPr>
        <w:spacing w:line="240" w:lineRule="auto"/>
        <w:jc w:val="both"/>
        <w:rPr>
          <w:sz w:val="24"/>
          <w:lang w:val="en-US"/>
        </w:rPr>
      </w:pPr>
      <w:r w:rsidRPr="008110F6">
        <w:rPr>
          <w:sz w:val="24"/>
          <w:lang w:val="en-US"/>
        </w:rPr>
        <w:t xml:space="preserve">  // eslint-disable-next-line @typescript-eslint/ban-ts-comment</w:t>
      </w:r>
    </w:p>
    <w:p w14:paraId="6C13CDF5" w14:textId="77777777" w:rsidR="008110F6" w:rsidRPr="008110F6" w:rsidRDefault="008110F6" w:rsidP="008110F6">
      <w:pPr>
        <w:spacing w:line="240" w:lineRule="auto"/>
        <w:jc w:val="both"/>
        <w:rPr>
          <w:sz w:val="24"/>
          <w:lang w:val="en-US"/>
        </w:rPr>
      </w:pPr>
      <w:r w:rsidRPr="008110F6">
        <w:rPr>
          <w:sz w:val="24"/>
          <w:lang w:val="en-US"/>
        </w:rPr>
        <w:t xml:space="preserve">  // @ts-ignore</w:t>
      </w:r>
    </w:p>
    <w:p w14:paraId="4ED11DC6" w14:textId="77777777" w:rsidR="008110F6" w:rsidRPr="008110F6" w:rsidRDefault="008110F6" w:rsidP="008110F6">
      <w:pPr>
        <w:spacing w:line="240" w:lineRule="auto"/>
        <w:jc w:val="both"/>
        <w:rPr>
          <w:sz w:val="24"/>
          <w:lang w:val="en-US"/>
        </w:rPr>
      </w:pPr>
      <w:r w:rsidRPr="008110F6">
        <w:rPr>
          <w:sz w:val="24"/>
          <w:lang w:val="en-US"/>
        </w:rPr>
        <w:t xml:space="preserve">  const groupedByChallenge = Object.values(groupBy(</w:t>
      </w:r>
    </w:p>
    <w:p w14:paraId="477012D1" w14:textId="77777777" w:rsidR="008110F6" w:rsidRPr="008110F6" w:rsidRDefault="008110F6" w:rsidP="008110F6">
      <w:pPr>
        <w:spacing w:line="240" w:lineRule="auto"/>
        <w:jc w:val="both"/>
        <w:rPr>
          <w:sz w:val="24"/>
          <w:lang w:val="en-US"/>
        </w:rPr>
      </w:pPr>
      <w:r w:rsidRPr="008110F6">
        <w:rPr>
          <w:sz w:val="24"/>
          <w:lang w:val="en-US"/>
        </w:rPr>
        <w:t xml:space="preserve">    events,</w:t>
      </w:r>
    </w:p>
    <w:p w14:paraId="318EA641" w14:textId="77777777" w:rsidR="008110F6" w:rsidRPr="008110F6" w:rsidRDefault="008110F6" w:rsidP="008110F6">
      <w:pPr>
        <w:spacing w:line="240" w:lineRule="auto"/>
        <w:jc w:val="both"/>
        <w:rPr>
          <w:sz w:val="24"/>
          <w:lang w:val="en-US"/>
        </w:rPr>
      </w:pPr>
      <w:r w:rsidRPr="008110F6">
        <w:rPr>
          <w:sz w:val="24"/>
          <w:lang w:val="en-US"/>
        </w:rPr>
        <w:t xml:space="preserve">    event =&gt; event?.league?.slug || event.challenge.slug || event.section.slug)</w:t>
      </w:r>
    </w:p>
    <w:p w14:paraId="488CECA5" w14:textId="77777777" w:rsidR="008110F6" w:rsidRPr="008110F6" w:rsidRDefault="008110F6" w:rsidP="008110F6">
      <w:pPr>
        <w:spacing w:line="240" w:lineRule="auto"/>
        <w:jc w:val="both"/>
        <w:rPr>
          <w:sz w:val="24"/>
          <w:lang w:val="en-US"/>
        </w:rPr>
      </w:pPr>
      <w:r w:rsidRPr="008110F6">
        <w:rPr>
          <w:sz w:val="24"/>
          <w:lang w:val="en-US"/>
        </w:rPr>
        <w:t xml:space="preserve">  ).sort((a, b) =&gt; b[0].section.priority - a[0].section.priority);</w:t>
      </w:r>
    </w:p>
    <w:p w14:paraId="615F5865" w14:textId="77777777" w:rsidR="008110F6" w:rsidRPr="008110F6" w:rsidRDefault="008110F6" w:rsidP="008110F6">
      <w:pPr>
        <w:spacing w:line="240" w:lineRule="auto"/>
        <w:jc w:val="both"/>
        <w:rPr>
          <w:sz w:val="24"/>
          <w:lang w:val="en-US"/>
        </w:rPr>
      </w:pPr>
    </w:p>
    <w:p w14:paraId="21CF0E75" w14:textId="77777777" w:rsidR="008110F6" w:rsidRPr="008110F6" w:rsidRDefault="008110F6" w:rsidP="008110F6">
      <w:pPr>
        <w:spacing w:line="240" w:lineRule="auto"/>
        <w:jc w:val="both"/>
        <w:rPr>
          <w:sz w:val="24"/>
          <w:lang w:val="en-US"/>
        </w:rPr>
      </w:pPr>
      <w:r w:rsidRPr="008110F6">
        <w:rPr>
          <w:sz w:val="24"/>
          <w:lang w:val="en-US"/>
        </w:rPr>
        <w:t xml:space="preserve">  const handleOpenChallengeModal = (id: number) =&gt; {</w:t>
      </w:r>
    </w:p>
    <w:p w14:paraId="1F6A6A55" w14:textId="77777777" w:rsidR="008110F6" w:rsidRPr="008110F6" w:rsidRDefault="008110F6" w:rsidP="008110F6">
      <w:pPr>
        <w:spacing w:line="240" w:lineRule="auto"/>
        <w:jc w:val="both"/>
        <w:rPr>
          <w:sz w:val="24"/>
          <w:lang w:val="en-US"/>
        </w:rPr>
      </w:pPr>
      <w:r w:rsidRPr="008110F6">
        <w:rPr>
          <w:sz w:val="24"/>
          <w:lang w:val="en-US"/>
        </w:rPr>
        <w:t xml:space="preserve">    dispatch(challengeModalActions.openChallengeModal(id));</w:t>
      </w:r>
    </w:p>
    <w:p w14:paraId="507E11D3" w14:textId="77777777" w:rsidR="008110F6" w:rsidRPr="008110F6" w:rsidRDefault="008110F6" w:rsidP="008110F6">
      <w:pPr>
        <w:spacing w:line="240" w:lineRule="auto"/>
        <w:jc w:val="both"/>
        <w:rPr>
          <w:sz w:val="24"/>
          <w:lang w:val="en-US"/>
        </w:rPr>
      </w:pPr>
      <w:r w:rsidRPr="008110F6">
        <w:rPr>
          <w:sz w:val="24"/>
          <w:lang w:val="en-US"/>
        </w:rPr>
        <w:t xml:space="preserve">  };</w:t>
      </w:r>
    </w:p>
    <w:p w14:paraId="0F7EA86B" w14:textId="77777777" w:rsidR="008110F6" w:rsidRPr="008110F6" w:rsidRDefault="008110F6" w:rsidP="008110F6">
      <w:pPr>
        <w:spacing w:line="240" w:lineRule="auto"/>
        <w:jc w:val="both"/>
        <w:rPr>
          <w:sz w:val="24"/>
          <w:lang w:val="en-US"/>
        </w:rPr>
      </w:pPr>
    </w:p>
    <w:p w14:paraId="090FBF68"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3C2EA48A"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646B1EF8" w14:textId="77777777" w:rsidR="008110F6" w:rsidRPr="008110F6" w:rsidRDefault="008110F6" w:rsidP="008110F6">
      <w:pPr>
        <w:spacing w:line="240" w:lineRule="auto"/>
        <w:jc w:val="both"/>
        <w:rPr>
          <w:sz w:val="24"/>
          <w:lang w:val="en-US"/>
        </w:rPr>
      </w:pPr>
      <w:r w:rsidRPr="008110F6">
        <w:rPr>
          <w:sz w:val="24"/>
          <w:lang w:val="en-US"/>
        </w:rPr>
        <w:t xml:space="preserve">      &lt;EventsHeader&gt;</w:t>
      </w:r>
    </w:p>
    <w:p w14:paraId="7C8FEBF4"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385BE401" w14:textId="77777777" w:rsidR="008110F6" w:rsidRPr="008110F6" w:rsidRDefault="008110F6" w:rsidP="008110F6">
      <w:pPr>
        <w:spacing w:line="240" w:lineRule="auto"/>
        <w:jc w:val="both"/>
        <w:rPr>
          <w:sz w:val="24"/>
          <w:lang w:val="en-US"/>
        </w:rPr>
      </w:pPr>
      <w:r w:rsidRPr="008110F6">
        <w:rPr>
          <w:sz w:val="24"/>
          <w:lang w:val="en-US"/>
        </w:rPr>
        <w:t xml:space="preserve">          &lt;EventsModeButton</w:t>
      </w:r>
    </w:p>
    <w:p w14:paraId="3846D7A6" w14:textId="77777777" w:rsidR="008110F6" w:rsidRPr="008110F6" w:rsidRDefault="008110F6" w:rsidP="008110F6">
      <w:pPr>
        <w:spacing w:line="240" w:lineRule="auto"/>
        <w:jc w:val="both"/>
        <w:rPr>
          <w:sz w:val="24"/>
          <w:lang w:val="en-US"/>
        </w:rPr>
      </w:pPr>
      <w:r w:rsidRPr="008110F6">
        <w:rPr>
          <w:sz w:val="24"/>
          <w:lang w:val="en-US"/>
        </w:rPr>
        <w:t xml:space="preserve">            active={eventsViewMode === EventsViewModes.ALL}</w:t>
      </w:r>
    </w:p>
    <w:p w14:paraId="10CBDA9E" w14:textId="77777777" w:rsidR="008110F6" w:rsidRPr="008110F6" w:rsidRDefault="008110F6" w:rsidP="008110F6">
      <w:pPr>
        <w:spacing w:line="240" w:lineRule="auto"/>
        <w:jc w:val="both"/>
        <w:rPr>
          <w:sz w:val="24"/>
          <w:lang w:val="en-US"/>
        </w:rPr>
      </w:pPr>
      <w:r w:rsidRPr="008110F6">
        <w:rPr>
          <w:sz w:val="24"/>
          <w:lang w:val="en-US"/>
        </w:rPr>
        <w:t xml:space="preserve">            onClick={() =&gt; setEventsViewMode(EventsViewModes.ALL)}</w:t>
      </w:r>
    </w:p>
    <w:p w14:paraId="778E94AB" w14:textId="77777777" w:rsidR="008110F6" w:rsidRPr="008110F6" w:rsidRDefault="008110F6" w:rsidP="008110F6">
      <w:pPr>
        <w:spacing w:line="240" w:lineRule="auto"/>
        <w:jc w:val="both"/>
        <w:rPr>
          <w:sz w:val="24"/>
          <w:lang w:val="en-US"/>
        </w:rPr>
      </w:pPr>
      <w:r w:rsidRPr="008110F6">
        <w:rPr>
          <w:sz w:val="24"/>
          <w:lang w:val="en-US"/>
        </w:rPr>
        <w:t xml:space="preserve">            mode={EventsViewModes.ALL}</w:t>
      </w:r>
    </w:p>
    <w:p w14:paraId="33EA69F2" w14:textId="77777777" w:rsidR="008110F6" w:rsidRPr="008110F6" w:rsidRDefault="008110F6" w:rsidP="008110F6">
      <w:pPr>
        <w:spacing w:line="240" w:lineRule="auto"/>
        <w:jc w:val="both"/>
        <w:rPr>
          <w:sz w:val="24"/>
          <w:lang w:val="en-US"/>
        </w:rPr>
      </w:pPr>
      <w:r w:rsidRPr="008110F6">
        <w:rPr>
          <w:sz w:val="24"/>
          <w:lang w:val="en-US"/>
        </w:rPr>
        <w:t xml:space="preserve">          &gt;</w:t>
      </w:r>
    </w:p>
    <w:p w14:paraId="42EF2C46" w14:textId="77777777" w:rsidR="008110F6" w:rsidRPr="008110F6" w:rsidRDefault="008110F6" w:rsidP="008110F6">
      <w:pPr>
        <w:spacing w:line="240" w:lineRule="auto"/>
        <w:jc w:val="both"/>
        <w:rPr>
          <w:sz w:val="24"/>
          <w:lang w:val="en-US"/>
        </w:rPr>
      </w:pPr>
      <w:r w:rsidRPr="008110F6">
        <w:rPr>
          <w:sz w:val="24"/>
          <w:lang w:val="en-US"/>
        </w:rPr>
        <w:t xml:space="preserve">            {EventsViewModesTitle[EventsViewModes.ALL]}</w:t>
      </w:r>
    </w:p>
    <w:p w14:paraId="6C825E95" w14:textId="77777777" w:rsidR="008110F6" w:rsidRPr="008110F6" w:rsidRDefault="008110F6" w:rsidP="008110F6">
      <w:pPr>
        <w:spacing w:line="240" w:lineRule="auto"/>
        <w:jc w:val="both"/>
        <w:rPr>
          <w:sz w:val="24"/>
          <w:lang w:val="en-US"/>
        </w:rPr>
      </w:pPr>
      <w:r w:rsidRPr="008110F6">
        <w:rPr>
          <w:sz w:val="24"/>
          <w:lang w:val="en-US"/>
        </w:rPr>
        <w:t xml:space="preserve">          &lt;/EventsModeButton&gt;</w:t>
      </w:r>
    </w:p>
    <w:p w14:paraId="60735C35" w14:textId="77777777" w:rsidR="008110F6" w:rsidRPr="008110F6" w:rsidRDefault="008110F6" w:rsidP="008110F6">
      <w:pPr>
        <w:spacing w:line="240" w:lineRule="auto"/>
        <w:jc w:val="both"/>
        <w:rPr>
          <w:sz w:val="24"/>
          <w:lang w:val="en-US"/>
        </w:rPr>
      </w:pPr>
      <w:r w:rsidRPr="008110F6">
        <w:rPr>
          <w:sz w:val="24"/>
          <w:lang w:val="en-US"/>
        </w:rPr>
        <w:t xml:space="preserve">          &lt;EventsModeButton</w:t>
      </w:r>
    </w:p>
    <w:p w14:paraId="44A5549D" w14:textId="77777777" w:rsidR="008110F6" w:rsidRPr="008110F6" w:rsidRDefault="008110F6" w:rsidP="008110F6">
      <w:pPr>
        <w:spacing w:line="240" w:lineRule="auto"/>
        <w:jc w:val="both"/>
        <w:rPr>
          <w:sz w:val="24"/>
          <w:lang w:val="en-US"/>
        </w:rPr>
      </w:pPr>
      <w:r w:rsidRPr="008110F6">
        <w:rPr>
          <w:sz w:val="24"/>
          <w:lang w:val="en-US"/>
        </w:rPr>
        <w:t xml:space="preserve">            active={eventsViewMode === EventsViewModes.LIVE}</w:t>
      </w:r>
    </w:p>
    <w:p w14:paraId="15ABF270" w14:textId="77777777" w:rsidR="008110F6" w:rsidRPr="008110F6" w:rsidRDefault="008110F6" w:rsidP="008110F6">
      <w:pPr>
        <w:spacing w:line="240" w:lineRule="auto"/>
        <w:jc w:val="both"/>
        <w:rPr>
          <w:sz w:val="24"/>
          <w:lang w:val="en-US"/>
        </w:rPr>
      </w:pPr>
      <w:r w:rsidRPr="008110F6">
        <w:rPr>
          <w:sz w:val="24"/>
          <w:lang w:val="en-US"/>
        </w:rPr>
        <w:t xml:space="preserve">            onClick={() =&gt; setEventsViewMode(EventsViewModes.LIVE)}</w:t>
      </w:r>
    </w:p>
    <w:p w14:paraId="00807FA5" w14:textId="77777777" w:rsidR="008110F6" w:rsidRPr="008110F6" w:rsidRDefault="008110F6" w:rsidP="008110F6">
      <w:pPr>
        <w:spacing w:line="240" w:lineRule="auto"/>
        <w:jc w:val="both"/>
        <w:rPr>
          <w:sz w:val="24"/>
          <w:lang w:val="en-US"/>
        </w:rPr>
      </w:pPr>
      <w:r w:rsidRPr="008110F6">
        <w:rPr>
          <w:sz w:val="24"/>
          <w:lang w:val="en-US"/>
        </w:rPr>
        <w:t xml:space="preserve">            mode={EventsViewModes.LIVE}</w:t>
      </w:r>
    </w:p>
    <w:p w14:paraId="5CAD7EF5" w14:textId="77777777" w:rsidR="008110F6" w:rsidRPr="008110F6" w:rsidRDefault="008110F6" w:rsidP="008110F6">
      <w:pPr>
        <w:spacing w:line="240" w:lineRule="auto"/>
        <w:jc w:val="both"/>
        <w:rPr>
          <w:sz w:val="24"/>
          <w:lang w:val="en-US"/>
        </w:rPr>
      </w:pPr>
      <w:r w:rsidRPr="008110F6">
        <w:rPr>
          <w:sz w:val="24"/>
          <w:lang w:val="en-US"/>
        </w:rPr>
        <w:t xml:space="preserve">          &gt;</w:t>
      </w:r>
    </w:p>
    <w:p w14:paraId="06EC68AE" w14:textId="77777777" w:rsidR="008110F6" w:rsidRPr="008110F6" w:rsidRDefault="008110F6" w:rsidP="008110F6">
      <w:pPr>
        <w:spacing w:line="240" w:lineRule="auto"/>
        <w:jc w:val="both"/>
        <w:rPr>
          <w:sz w:val="24"/>
          <w:lang w:val="en-US"/>
        </w:rPr>
      </w:pPr>
      <w:r w:rsidRPr="008110F6">
        <w:rPr>
          <w:sz w:val="24"/>
          <w:lang w:val="en-US"/>
        </w:rPr>
        <w:t xml:space="preserve">            {EventsViewModesTitle[EventsViewModes.LIVE]}</w:t>
      </w:r>
    </w:p>
    <w:p w14:paraId="36789AD3" w14:textId="77777777" w:rsidR="008110F6" w:rsidRPr="008110F6" w:rsidRDefault="008110F6" w:rsidP="008110F6">
      <w:pPr>
        <w:spacing w:line="240" w:lineRule="auto"/>
        <w:jc w:val="both"/>
        <w:rPr>
          <w:sz w:val="24"/>
          <w:lang w:val="en-US"/>
        </w:rPr>
      </w:pPr>
      <w:r w:rsidRPr="008110F6">
        <w:rPr>
          <w:sz w:val="24"/>
          <w:lang w:val="en-US"/>
        </w:rPr>
        <w:t xml:space="preserve">          &lt;/EventsModeButton&gt;</w:t>
      </w:r>
    </w:p>
    <w:p w14:paraId="4BD872A8"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49B38759" w14:textId="77777777" w:rsidR="008110F6" w:rsidRPr="008110F6" w:rsidRDefault="008110F6" w:rsidP="008110F6">
      <w:pPr>
        <w:spacing w:line="240" w:lineRule="auto"/>
        <w:jc w:val="both"/>
        <w:rPr>
          <w:sz w:val="24"/>
          <w:lang w:val="en-US"/>
        </w:rPr>
      </w:pPr>
      <w:r w:rsidRPr="008110F6">
        <w:rPr>
          <w:sz w:val="24"/>
          <w:lang w:val="en-US"/>
        </w:rPr>
        <w:t xml:space="preserve">        &lt;TextField</w:t>
      </w:r>
    </w:p>
    <w:p w14:paraId="075C45E4" w14:textId="77777777" w:rsidR="008110F6" w:rsidRPr="008110F6" w:rsidRDefault="008110F6" w:rsidP="008110F6">
      <w:pPr>
        <w:spacing w:line="240" w:lineRule="auto"/>
        <w:jc w:val="both"/>
        <w:rPr>
          <w:sz w:val="24"/>
          <w:lang w:val="en-US"/>
        </w:rPr>
      </w:pPr>
      <w:r w:rsidRPr="008110F6">
        <w:rPr>
          <w:sz w:val="24"/>
          <w:lang w:val="en-US"/>
        </w:rPr>
        <w:t xml:space="preserve">          value={searchValue}</w:t>
      </w:r>
    </w:p>
    <w:p w14:paraId="79F1E629" w14:textId="77777777" w:rsidR="008110F6" w:rsidRPr="008110F6" w:rsidRDefault="008110F6" w:rsidP="008110F6">
      <w:pPr>
        <w:spacing w:line="240" w:lineRule="auto"/>
        <w:jc w:val="both"/>
        <w:rPr>
          <w:sz w:val="24"/>
          <w:lang w:val="en-US"/>
        </w:rPr>
      </w:pPr>
      <w:r w:rsidRPr="008110F6">
        <w:rPr>
          <w:sz w:val="24"/>
          <w:lang w:val="en-US"/>
        </w:rPr>
        <w:t xml:space="preserve">          onChange={handleChangeSearchValue}</w:t>
      </w:r>
    </w:p>
    <w:p w14:paraId="5017A4C9" w14:textId="77777777" w:rsidR="008110F6" w:rsidRPr="008110F6" w:rsidRDefault="008110F6" w:rsidP="008110F6">
      <w:pPr>
        <w:spacing w:line="240" w:lineRule="auto"/>
        <w:jc w:val="both"/>
        <w:rPr>
          <w:sz w:val="24"/>
          <w:lang w:val="en-US"/>
        </w:rPr>
      </w:pPr>
      <w:r w:rsidRPr="008110F6">
        <w:rPr>
          <w:sz w:val="24"/>
          <w:lang w:val="en-US"/>
        </w:rPr>
        <w:t xml:space="preserve">          variant='standard'</w:t>
      </w:r>
    </w:p>
    <w:p w14:paraId="36199075" w14:textId="77777777" w:rsidR="008110F6" w:rsidRPr="008110F6" w:rsidRDefault="008110F6" w:rsidP="008110F6">
      <w:pPr>
        <w:spacing w:line="240" w:lineRule="auto"/>
        <w:jc w:val="both"/>
        <w:rPr>
          <w:sz w:val="24"/>
          <w:lang w:val="en-US"/>
        </w:rPr>
      </w:pPr>
      <w:r w:rsidRPr="008110F6">
        <w:rPr>
          <w:sz w:val="24"/>
          <w:lang w:val="en-US"/>
        </w:rPr>
        <w:t xml:space="preserve">          placeholder='Название команды'</w:t>
      </w:r>
    </w:p>
    <w:p w14:paraId="0DC79F64" w14:textId="77777777" w:rsidR="008110F6" w:rsidRPr="008110F6" w:rsidRDefault="008110F6" w:rsidP="008110F6">
      <w:pPr>
        <w:spacing w:line="240" w:lineRule="auto"/>
        <w:jc w:val="both"/>
        <w:rPr>
          <w:sz w:val="24"/>
          <w:lang w:val="en-US"/>
        </w:rPr>
      </w:pPr>
      <w:r w:rsidRPr="008110F6">
        <w:rPr>
          <w:sz w:val="24"/>
          <w:lang w:val="en-US"/>
        </w:rPr>
        <w:t xml:space="preserve">          InputProps={{</w:t>
      </w:r>
    </w:p>
    <w:p w14:paraId="3E3A6C5C" w14:textId="77777777" w:rsidR="008110F6" w:rsidRPr="008110F6" w:rsidRDefault="008110F6" w:rsidP="008110F6">
      <w:pPr>
        <w:spacing w:line="240" w:lineRule="auto"/>
        <w:jc w:val="both"/>
        <w:rPr>
          <w:sz w:val="24"/>
          <w:lang w:val="en-US"/>
        </w:rPr>
      </w:pPr>
      <w:r w:rsidRPr="008110F6">
        <w:rPr>
          <w:sz w:val="24"/>
          <w:lang w:val="en-US"/>
        </w:rPr>
        <w:t xml:space="preserve">            startAdornment: (</w:t>
      </w:r>
    </w:p>
    <w:p w14:paraId="625BE5A1"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InputAdornment position='start'&gt;</w:t>
      </w:r>
    </w:p>
    <w:p w14:paraId="7A853404" w14:textId="77777777" w:rsidR="008110F6" w:rsidRPr="008110F6" w:rsidRDefault="008110F6" w:rsidP="008110F6">
      <w:pPr>
        <w:spacing w:line="240" w:lineRule="auto"/>
        <w:jc w:val="both"/>
        <w:rPr>
          <w:sz w:val="24"/>
          <w:lang w:val="en-US"/>
        </w:rPr>
      </w:pPr>
      <w:r w:rsidRPr="008110F6">
        <w:rPr>
          <w:sz w:val="24"/>
          <w:lang w:val="en-US"/>
        </w:rPr>
        <w:t xml:space="preserve">                &lt;Search /&gt;</w:t>
      </w:r>
    </w:p>
    <w:p w14:paraId="6329782F" w14:textId="77777777" w:rsidR="008110F6" w:rsidRPr="008110F6" w:rsidRDefault="008110F6" w:rsidP="008110F6">
      <w:pPr>
        <w:spacing w:line="240" w:lineRule="auto"/>
        <w:jc w:val="both"/>
        <w:rPr>
          <w:sz w:val="24"/>
          <w:lang w:val="en-US"/>
        </w:rPr>
      </w:pPr>
      <w:r w:rsidRPr="008110F6">
        <w:rPr>
          <w:sz w:val="24"/>
          <w:lang w:val="en-US"/>
        </w:rPr>
        <w:t xml:space="preserve">              &lt;/InputAdornment&gt;</w:t>
      </w:r>
    </w:p>
    <w:p w14:paraId="48F4914B" w14:textId="77777777" w:rsidR="008110F6" w:rsidRPr="008110F6" w:rsidRDefault="008110F6" w:rsidP="008110F6">
      <w:pPr>
        <w:spacing w:line="240" w:lineRule="auto"/>
        <w:jc w:val="both"/>
        <w:rPr>
          <w:sz w:val="24"/>
          <w:lang w:val="en-US"/>
        </w:rPr>
      </w:pPr>
      <w:r w:rsidRPr="008110F6">
        <w:rPr>
          <w:sz w:val="24"/>
          <w:lang w:val="en-US"/>
        </w:rPr>
        <w:t xml:space="preserve">            ),</w:t>
      </w:r>
    </w:p>
    <w:p w14:paraId="6976CB80" w14:textId="77777777" w:rsidR="008110F6" w:rsidRPr="008110F6" w:rsidRDefault="008110F6" w:rsidP="008110F6">
      <w:pPr>
        <w:spacing w:line="240" w:lineRule="auto"/>
        <w:jc w:val="both"/>
        <w:rPr>
          <w:sz w:val="24"/>
          <w:lang w:val="en-US"/>
        </w:rPr>
      </w:pPr>
      <w:r w:rsidRPr="008110F6">
        <w:rPr>
          <w:sz w:val="24"/>
          <w:lang w:val="en-US"/>
        </w:rPr>
        <w:t xml:space="preserve">          }}</w:t>
      </w:r>
    </w:p>
    <w:p w14:paraId="0D69E4DD" w14:textId="77777777" w:rsidR="008110F6" w:rsidRPr="008110F6" w:rsidRDefault="008110F6" w:rsidP="008110F6">
      <w:pPr>
        <w:spacing w:line="240" w:lineRule="auto"/>
        <w:jc w:val="both"/>
        <w:rPr>
          <w:sz w:val="24"/>
          <w:lang w:val="en-US"/>
        </w:rPr>
      </w:pPr>
      <w:r w:rsidRPr="008110F6">
        <w:rPr>
          <w:sz w:val="24"/>
          <w:lang w:val="en-US"/>
        </w:rPr>
        <w:t xml:space="preserve">        /&gt;</w:t>
      </w:r>
    </w:p>
    <w:p w14:paraId="327DB353" w14:textId="77777777" w:rsidR="008110F6" w:rsidRPr="008110F6" w:rsidRDefault="008110F6" w:rsidP="008110F6">
      <w:pPr>
        <w:spacing w:line="240" w:lineRule="auto"/>
        <w:jc w:val="both"/>
        <w:rPr>
          <w:sz w:val="24"/>
          <w:lang w:val="en-US"/>
        </w:rPr>
      </w:pPr>
      <w:r w:rsidRPr="008110F6">
        <w:rPr>
          <w:sz w:val="24"/>
          <w:lang w:val="en-US"/>
        </w:rPr>
        <w:t xml:space="preserve">        {eventsViewMode === EventsViewModes.ALL &amp;&amp; (</w:t>
      </w:r>
    </w:p>
    <w:p w14:paraId="1B55441B" w14:textId="77777777" w:rsidR="008110F6" w:rsidRPr="008110F6" w:rsidRDefault="008110F6" w:rsidP="008110F6">
      <w:pPr>
        <w:spacing w:line="240" w:lineRule="auto"/>
        <w:jc w:val="both"/>
        <w:rPr>
          <w:sz w:val="24"/>
          <w:lang w:val="en-US"/>
        </w:rPr>
      </w:pPr>
      <w:r w:rsidRPr="008110F6">
        <w:rPr>
          <w:sz w:val="24"/>
          <w:lang w:val="en-US"/>
        </w:rPr>
        <w:t xml:space="preserve">          &lt;LocalizationProvider dateAdapter={AdapterMoment} locale={'ru'}&gt;</w:t>
      </w:r>
    </w:p>
    <w:p w14:paraId="31228831" w14:textId="77777777" w:rsidR="008110F6" w:rsidRPr="008110F6" w:rsidRDefault="008110F6" w:rsidP="008110F6">
      <w:pPr>
        <w:spacing w:line="240" w:lineRule="auto"/>
        <w:jc w:val="both"/>
        <w:rPr>
          <w:sz w:val="24"/>
          <w:lang w:val="en-US"/>
        </w:rPr>
      </w:pPr>
      <w:r w:rsidRPr="008110F6">
        <w:rPr>
          <w:sz w:val="24"/>
          <w:lang w:val="en-US"/>
        </w:rPr>
        <w:t xml:space="preserve">            &lt;DatePicker</w:t>
      </w:r>
    </w:p>
    <w:p w14:paraId="14CF851D" w14:textId="77777777" w:rsidR="008110F6" w:rsidRPr="008110F6" w:rsidRDefault="008110F6" w:rsidP="008110F6">
      <w:pPr>
        <w:spacing w:line="240" w:lineRule="auto"/>
        <w:jc w:val="both"/>
        <w:rPr>
          <w:sz w:val="24"/>
          <w:lang w:val="en-US"/>
        </w:rPr>
      </w:pPr>
      <w:r w:rsidRPr="008110F6">
        <w:rPr>
          <w:sz w:val="24"/>
          <w:lang w:val="en-US"/>
        </w:rPr>
        <w:t xml:space="preserve">              value={date}</w:t>
      </w:r>
    </w:p>
    <w:p w14:paraId="78325DAF" w14:textId="77777777" w:rsidR="008110F6" w:rsidRPr="008110F6" w:rsidRDefault="008110F6" w:rsidP="008110F6">
      <w:pPr>
        <w:spacing w:line="240" w:lineRule="auto"/>
        <w:jc w:val="both"/>
        <w:rPr>
          <w:sz w:val="24"/>
          <w:lang w:val="en-US"/>
        </w:rPr>
      </w:pPr>
      <w:r w:rsidRPr="008110F6">
        <w:rPr>
          <w:sz w:val="24"/>
          <w:lang w:val="en-US"/>
        </w:rPr>
        <w:t xml:space="preserve">              onChange={(date) =&gt; {</w:t>
      </w:r>
    </w:p>
    <w:p w14:paraId="3F40EC99" w14:textId="77777777" w:rsidR="008110F6" w:rsidRPr="008110F6" w:rsidRDefault="008110F6" w:rsidP="008110F6">
      <w:pPr>
        <w:spacing w:line="240" w:lineRule="auto"/>
        <w:jc w:val="both"/>
        <w:rPr>
          <w:sz w:val="24"/>
          <w:lang w:val="en-US"/>
        </w:rPr>
      </w:pPr>
      <w:r w:rsidRPr="008110F6">
        <w:rPr>
          <w:sz w:val="24"/>
          <w:lang w:val="en-US"/>
        </w:rPr>
        <w:t xml:space="preserve">                date &amp;&amp; setDate(date);</w:t>
      </w:r>
    </w:p>
    <w:p w14:paraId="38C18452" w14:textId="77777777" w:rsidR="008110F6" w:rsidRPr="008110F6" w:rsidRDefault="008110F6" w:rsidP="008110F6">
      <w:pPr>
        <w:spacing w:line="240" w:lineRule="auto"/>
        <w:jc w:val="both"/>
        <w:rPr>
          <w:sz w:val="24"/>
          <w:lang w:val="en-US"/>
        </w:rPr>
      </w:pPr>
      <w:r w:rsidRPr="008110F6">
        <w:rPr>
          <w:sz w:val="24"/>
          <w:lang w:val="en-US"/>
        </w:rPr>
        <w:t xml:space="preserve">              }}</w:t>
      </w:r>
    </w:p>
    <w:p w14:paraId="72FE165A" w14:textId="77777777" w:rsidR="008110F6" w:rsidRPr="008110F6" w:rsidRDefault="008110F6" w:rsidP="008110F6">
      <w:pPr>
        <w:spacing w:line="240" w:lineRule="auto"/>
        <w:jc w:val="both"/>
        <w:rPr>
          <w:sz w:val="24"/>
          <w:lang w:val="en-US"/>
        </w:rPr>
      </w:pPr>
      <w:r w:rsidRPr="008110F6">
        <w:rPr>
          <w:sz w:val="24"/>
          <w:lang w:val="en-US"/>
        </w:rPr>
        <w:t xml:space="preserve">              renderInput={(params) =&gt;</w:t>
      </w:r>
    </w:p>
    <w:p w14:paraId="18AC6F5D" w14:textId="77777777" w:rsidR="008110F6" w:rsidRPr="008110F6" w:rsidRDefault="008110F6" w:rsidP="008110F6">
      <w:pPr>
        <w:spacing w:line="240" w:lineRule="auto"/>
        <w:jc w:val="both"/>
        <w:rPr>
          <w:sz w:val="24"/>
          <w:lang w:val="en-US"/>
        </w:rPr>
      </w:pPr>
      <w:r w:rsidRPr="008110F6">
        <w:rPr>
          <w:sz w:val="24"/>
          <w:lang w:val="en-US"/>
        </w:rPr>
        <w:t xml:space="preserve">                &lt;TextField</w:t>
      </w:r>
    </w:p>
    <w:p w14:paraId="2A38EF38" w14:textId="77777777" w:rsidR="008110F6" w:rsidRPr="008110F6" w:rsidRDefault="008110F6" w:rsidP="008110F6">
      <w:pPr>
        <w:spacing w:line="240" w:lineRule="auto"/>
        <w:jc w:val="both"/>
        <w:rPr>
          <w:sz w:val="24"/>
          <w:lang w:val="en-US"/>
        </w:rPr>
      </w:pPr>
      <w:r w:rsidRPr="008110F6">
        <w:rPr>
          <w:sz w:val="24"/>
          <w:lang w:val="en-US"/>
        </w:rPr>
        <w:t xml:space="preserve">                  {...params}</w:t>
      </w:r>
    </w:p>
    <w:p w14:paraId="653E062B" w14:textId="77777777" w:rsidR="008110F6" w:rsidRPr="008110F6" w:rsidRDefault="008110F6" w:rsidP="008110F6">
      <w:pPr>
        <w:spacing w:line="240" w:lineRule="auto"/>
        <w:jc w:val="both"/>
        <w:rPr>
          <w:sz w:val="24"/>
          <w:lang w:val="en-US"/>
        </w:rPr>
      </w:pPr>
      <w:r w:rsidRPr="008110F6">
        <w:rPr>
          <w:sz w:val="24"/>
          <w:lang w:val="en-US"/>
        </w:rPr>
        <w:t xml:space="preserve">                  classes={{ root: 'datePickerInput' }}</w:t>
      </w:r>
    </w:p>
    <w:p w14:paraId="177F7CC2" w14:textId="77777777" w:rsidR="008110F6" w:rsidRPr="008110F6" w:rsidRDefault="008110F6" w:rsidP="008110F6">
      <w:pPr>
        <w:spacing w:line="240" w:lineRule="auto"/>
        <w:jc w:val="both"/>
        <w:rPr>
          <w:sz w:val="24"/>
          <w:lang w:val="en-US"/>
        </w:rPr>
      </w:pPr>
      <w:r w:rsidRPr="008110F6">
        <w:rPr>
          <w:sz w:val="24"/>
          <w:lang w:val="en-US"/>
        </w:rPr>
        <w:t xml:space="preserve">                /&gt;}</w:t>
      </w:r>
    </w:p>
    <w:p w14:paraId="10E1EFDA" w14:textId="77777777" w:rsidR="008110F6" w:rsidRPr="008110F6" w:rsidRDefault="008110F6" w:rsidP="008110F6">
      <w:pPr>
        <w:spacing w:line="240" w:lineRule="auto"/>
        <w:jc w:val="both"/>
        <w:rPr>
          <w:sz w:val="24"/>
          <w:lang w:val="en-US"/>
        </w:rPr>
      </w:pPr>
      <w:r w:rsidRPr="008110F6">
        <w:rPr>
          <w:sz w:val="24"/>
          <w:lang w:val="en-US"/>
        </w:rPr>
        <w:t xml:space="preserve">            /&gt;</w:t>
      </w:r>
    </w:p>
    <w:p w14:paraId="46BB3BB6" w14:textId="77777777" w:rsidR="008110F6" w:rsidRPr="008110F6" w:rsidRDefault="008110F6" w:rsidP="008110F6">
      <w:pPr>
        <w:spacing w:line="240" w:lineRule="auto"/>
        <w:jc w:val="both"/>
        <w:rPr>
          <w:sz w:val="24"/>
          <w:lang w:val="en-US"/>
        </w:rPr>
      </w:pPr>
      <w:r w:rsidRPr="008110F6">
        <w:rPr>
          <w:sz w:val="24"/>
          <w:lang w:val="en-US"/>
        </w:rPr>
        <w:t xml:space="preserve">          &lt;/LocalizationProvider&gt;</w:t>
      </w:r>
    </w:p>
    <w:p w14:paraId="17EE93D4" w14:textId="77777777" w:rsidR="008110F6" w:rsidRPr="008110F6" w:rsidRDefault="008110F6" w:rsidP="008110F6">
      <w:pPr>
        <w:spacing w:line="240" w:lineRule="auto"/>
        <w:jc w:val="both"/>
        <w:rPr>
          <w:sz w:val="24"/>
          <w:lang w:val="en-US"/>
        </w:rPr>
      </w:pPr>
      <w:r w:rsidRPr="008110F6">
        <w:rPr>
          <w:sz w:val="24"/>
          <w:lang w:val="en-US"/>
        </w:rPr>
        <w:t xml:space="preserve">        )}</w:t>
      </w:r>
    </w:p>
    <w:p w14:paraId="36A9F645" w14:textId="77777777" w:rsidR="008110F6" w:rsidRPr="008110F6" w:rsidRDefault="008110F6" w:rsidP="008110F6">
      <w:pPr>
        <w:spacing w:line="240" w:lineRule="auto"/>
        <w:jc w:val="both"/>
        <w:rPr>
          <w:sz w:val="24"/>
          <w:lang w:val="en-US"/>
        </w:rPr>
      </w:pPr>
      <w:r w:rsidRPr="008110F6">
        <w:rPr>
          <w:sz w:val="24"/>
          <w:lang w:val="en-US"/>
        </w:rPr>
        <w:t xml:space="preserve">      &lt;/EventsHeader&gt;</w:t>
      </w:r>
    </w:p>
    <w:p w14:paraId="31598F22" w14:textId="77777777" w:rsidR="008110F6" w:rsidRPr="008110F6" w:rsidRDefault="008110F6" w:rsidP="008110F6">
      <w:pPr>
        <w:spacing w:line="240" w:lineRule="auto"/>
        <w:jc w:val="both"/>
        <w:rPr>
          <w:sz w:val="24"/>
          <w:lang w:val="en-US"/>
        </w:rPr>
      </w:pPr>
      <w:r w:rsidRPr="008110F6">
        <w:rPr>
          <w:sz w:val="24"/>
          <w:lang w:val="en-US"/>
        </w:rPr>
        <w:t xml:space="preserve">      &lt;EventsListContainer&gt;</w:t>
      </w:r>
    </w:p>
    <w:p w14:paraId="53D4CB90" w14:textId="77777777" w:rsidR="008110F6" w:rsidRPr="008110F6" w:rsidRDefault="008110F6" w:rsidP="008110F6">
      <w:pPr>
        <w:spacing w:line="240" w:lineRule="auto"/>
        <w:jc w:val="both"/>
        <w:rPr>
          <w:sz w:val="24"/>
          <w:lang w:val="en-US"/>
        </w:rPr>
      </w:pPr>
      <w:r w:rsidRPr="008110F6">
        <w:rPr>
          <w:sz w:val="24"/>
          <w:lang w:val="en-US"/>
        </w:rPr>
        <w:t xml:space="preserve">        {!isEventsLoading &amp;&amp; !isEventsFetching ? (groupedByChallenge.map(group =&gt; (</w:t>
      </w:r>
    </w:p>
    <w:p w14:paraId="259246B4"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77AF36BD" w14:textId="77777777" w:rsidR="008110F6" w:rsidRPr="008110F6" w:rsidRDefault="008110F6" w:rsidP="008110F6">
      <w:pPr>
        <w:spacing w:line="240" w:lineRule="auto"/>
        <w:jc w:val="both"/>
        <w:rPr>
          <w:sz w:val="24"/>
          <w:lang w:val="en-US"/>
        </w:rPr>
      </w:pPr>
      <w:r w:rsidRPr="008110F6">
        <w:rPr>
          <w:sz w:val="24"/>
          <w:lang w:val="en-US"/>
        </w:rPr>
        <w:t xml:space="preserve">            &lt;h2</w:t>
      </w:r>
    </w:p>
    <w:p w14:paraId="17D3D837" w14:textId="77777777" w:rsidR="008110F6" w:rsidRPr="008110F6" w:rsidRDefault="008110F6" w:rsidP="008110F6">
      <w:pPr>
        <w:spacing w:line="240" w:lineRule="auto"/>
        <w:jc w:val="both"/>
        <w:rPr>
          <w:sz w:val="24"/>
          <w:lang w:val="en-US"/>
        </w:rPr>
      </w:pPr>
      <w:r w:rsidRPr="008110F6">
        <w:rPr>
          <w:sz w:val="24"/>
          <w:lang w:val="en-US"/>
        </w:rPr>
        <w:t xml:space="preserve">              onClick={() =&gt; handleOpenChallengeModal(group[0].league_id)}</w:t>
      </w:r>
    </w:p>
    <w:p w14:paraId="351A6AA8" w14:textId="77777777" w:rsidR="008110F6" w:rsidRPr="008110F6" w:rsidRDefault="008110F6" w:rsidP="008110F6">
      <w:pPr>
        <w:spacing w:line="240" w:lineRule="auto"/>
        <w:jc w:val="both"/>
        <w:rPr>
          <w:sz w:val="24"/>
          <w:lang w:val="en-US"/>
        </w:rPr>
      </w:pPr>
      <w:r w:rsidRPr="008110F6">
        <w:rPr>
          <w:sz w:val="24"/>
          <w:lang w:val="en-US"/>
        </w:rPr>
        <w:t xml:space="preserve">              style={{ width: '100%', backgroundColor: 'var(--midGray)', color: 'var(--lightGray'}}</w:t>
      </w:r>
    </w:p>
    <w:p w14:paraId="517A7D1B" w14:textId="77777777" w:rsidR="008110F6" w:rsidRPr="008110F6" w:rsidRDefault="008110F6" w:rsidP="008110F6">
      <w:pPr>
        <w:spacing w:line="240" w:lineRule="auto"/>
        <w:jc w:val="both"/>
        <w:rPr>
          <w:sz w:val="24"/>
          <w:lang w:val="en-US"/>
        </w:rPr>
      </w:pPr>
      <w:r w:rsidRPr="008110F6">
        <w:rPr>
          <w:sz w:val="24"/>
          <w:lang w:val="en-US"/>
        </w:rPr>
        <w:t xml:space="preserve">            &gt;</w:t>
      </w:r>
    </w:p>
    <w:p w14:paraId="631E58FC" w14:textId="77777777" w:rsidR="008110F6" w:rsidRPr="008110F6" w:rsidRDefault="008110F6" w:rsidP="008110F6">
      <w:pPr>
        <w:spacing w:line="240" w:lineRule="auto"/>
        <w:jc w:val="both"/>
        <w:rPr>
          <w:sz w:val="24"/>
          <w:lang w:val="en-US"/>
        </w:rPr>
      </w:pPr>
      <w:r w:rsidRPr="008110F6">
        <w:rPr>
          <w:sz w:val="24"/>
          <w:lang w:val="en-US"/>
        </w:rPr>
        <w:t xml:space="preserve">              {getTranslations(group[0]?.league || group[0]?.challenge)}</w:t>
      </w:r>
    </w:p>
    <w:p w14:paraId="1E48B622" w14:textId="77777777" w:rsidR="008110F6" w:rsidRPr="008110F6" w:rsidRDefault="008110F6" w:rsidP="008110F6">
      <w:pPr>
        <w:spacing w:line="240" w:lineRule="auto"/>
        <w:jc w:val="both"/>
        <w:rPr>
          <w:sz w:val="24"/>
          <w:lang w:val="en-US"/>
        </w:rPr>
      </w:pPr>
      <w:r w:rsidRPr="008110F6">
        <w:rPr>
          <w:sz w:val="24"/>
          <w:lang w:val="en-US"/>
        </w:rPr>
        <w:t xml:space="preserve">            &lt;/h2&gt;</w:t>
      </w:r>
    </w:p>
    <w:p w14:paraId="667FF01F" w14:textId="77777777" w:rsidR="008110F6" w:rsidRPr="008110F6" w:rsidRDefault="008110F6" w:rsidP="008110F6">
      <w:pPr>
        <w:spacing w:line="240" w:lineRule="auto"/>
        <w:jc w:val="both"/>
        <w:rPr>
          <w:sz w:val="24"/>
          <w:lang w:val="en-US"/>
        </w:rPr>
      </w:pPr>
      <w:r w:rsidRPr="008110F6">
        <w:rPr>
          <w:sz w:val="24"/>
          <w:lang w:val="en-US"/>
        </w:rPr>
        <w:t xml:space="preserve">            {group.map (el =&gt; &lt;EventItem event={el} key={el.id}/&gt;)}</w:t>
      </w:r>
    </w:p>
    <w:p w14:paraId="552BB0D3"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082B6725" w14:textId="77777777" w:rsidR="008110F6" w:rsidRPr="008110F6" w:rsidRDefault="008110F6" w:rsidP="008110F6">
      <w:pPr>
        <w:spacing w:line="240" w:lineRule="auto"/>
        <w:jc w:val="both"/>
        <w:rPr>
          <w:sz w:val="24"/>
          <w:lang w:val="en-US"/>
        </w:rPr>
      </w:pPr>
      <w:r w:rsidRPr="008110F6">
        <w:rPr>
          <w:sz w:val="24"/>
          <w:lang w:val="en-US"/>
        </w:rPr>
        <w:t xml:space="preserve">        ))) : (</w:t>
      </w:r>
    </w:p>
    <w:p w14:paraId="0420BDC7" w14:textId="77777777" w:rsidR="008110F6" w:rsidRPr="008110F6" w:rsidRDefault="008110F6" w:rsidP="008110F6">
      <w:pPr>
        <w:spacing w:line="240" w:lineRule="auto"/>
        <w:jc w:val="both"/>
        <w:rPr>
          <w:sz w:val="24"/>
          <w:lang w:val="en-US"/>
        </w:rPr>
      </w:pPr>
      <w:r w:rsidRPr="008110F6">
        <w:rPr>
          <w:sz w:val="24"/>
          <w:lang w:val="en-US"/>
        </w:rPr>
        <w:t xml:space="preserve">          &lt;Spinner width='50' /&gt;</w:t>
      </w:r>
    </w:p>
    <w:p w14:paraId="771D2BC5" w14:textId="77777777" w:rsidR="008110F6" w:rsidRPr="008110F6" w:rsidRDefault="008110F6" w:rsidP="008110F6">
      <w:pPr>
        <w:spacing w:line="240" w:lineRule="auto"/>
        <w:jc w:val="both"/>
        <w:rPr>
          <w:sz w:val="24"/>
          <w:lang w:val="en-US"/>
        </w:rPr>
      </w:pPr>
      <w:r w:rsidRPr="008110F6">
        <w:rPr>
          <w:sz w:val="24"/>
          <w:lang w:val="en-US"/>
        </w:rPr>
        <w:t xml:space="preserve">        )}</w:t>
      </w:r>
    </w:p>
    <w:p w14:paraId="3525126A" w14:textId="77777777" w:rsidR="008110F6" w:rsidRPr="008110F6" w:rsidRDefault="008110F6" w:rsidP="008110F6">
      <w:pPr>
        <w:spacing w:line="240" w:lineRule="auto"/>
        <w:jc w:val="both"/>
        <w:rPr>
          <w:sz w:val="24"/>
          <w:lang w:val="en-US"/>
        </w:rPr>
      </w:pPr>
      <w:r w:rsidRPr="008110F6">
        <w:rPr>
          <w:sz w:val="24"/>
          <w:lang w:val="en-US"/>
        </w:rPr>
        <w:t xml:space="preserve">      &lt;/EventsListContainer&gt;</w:t>
      </w:r>
    </w:p>
    <w:p w14:paraId="6A402B12"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3AC14514" w14:textId="77777777" w:rsidR="008110F6" w:rsidRPr="008110F6" w:rsidRDefault="008110F6" w:rsidP="008110F6">
      <w:pPr>
        <w:spacing w:line="240" w:lineRule="auto"/>
        <w:jc w:val="both"/>
        <w:rPr>
          <w:sz w:val="24"/>
          <w:lang w:val="en-US"/>
        </w:rPr>
      </w:pPr>
      <w:r w:rsidRPr="008110F6">
        <w:rPr>
          <w:sz w:val="24"/>
          <w:lang w:val="en-US"/>
        </w:rPr>
        <w:t xml:space="preserve">  );</w:t>
      </w:r>
    </w:p>
    <w:p w14:paraId="2383ED8E" w14:textId="77777777" w:rsidR="008110F6" w:rsidRPr="008110F6" w:rsidRDefault="008110F6" w:rsidP="008110F6">
      <w:pPr>
        <w:spacing w:line="240" w:lineRule="auto"/>
        <w:jc w:val="both"/>
        <w:rPr>
          <w:sz w:val="24"/>
          <w:lang w:val="en-US"/>
        </w:rPr>
      </w:pPr>
      <w:r w:rsidRPr="008110F6">
        <w:rPr>
          <w:sz w:val="24"/>
          <w:lang w:val="en-US"/>
        </w:rPr>
        <w:t>};</w:t>
      </w:r>
    </w:p>
    <w:p w14:paraId="173D1989" w14:textId="77777777" w:rsidR="008110F6" w:rsidRPr="008110F6" w:rsidRDefault="008110F6" w:rsidP="008110F6">
      <w:pPr>
        <w:spacing w:line="240" w:lineRule="auto"/>
        <w:jc w:val="both"/>
        <w:rPr>
          <w:sz w:val="24"/>
          <w:lang w:val="en-US"/>
        </w:rPr>
      </w:pPr>
    </w:p>
    <w:p w14:paraId="090FF3FD" w14:textId="1E09520C" w:rsidR="008110F6" w:rsidRDefault="008110F6" w:rsidP="008110F6">
      <w:pPr>
        <w:spacing w:line="240" w:lineRule="auto"/>
        <w:jc w:val="both"/>
        <w:rPr>
          <w:sz w:val="24"/>
          <w:lang w:val="en-US"/>
        </w:rPr>
      </w:pPr>
      <w:r w:rsidRPr="008110F6">
        <w:rPr>
          <w:sz w:val="24"/>
          <w:lang w:val="en-US"/>
        </w:rPr>
        <w:t>export default EventsList;</w:t>
      </w:r>
    </w:p>
    <w:p w14:paraId="669D4F74" w14:textId="77777777" w:rsidR="008110F6" w:rsidRPr="008110F6" w:rsidRDefault="008110F6" w:rsidP="008110F6">
      <w:pPr>
        <w:spacing w:line="240" w:lineRule="auto"/>
        <w:jc w:val="both"/>
        <w:rPr>
          <w:sz w:val="24"/>
          <w:lang w:val="en-US"/>
        </w:rPr>
      </w:pPr>
    </w:p>
    <w:p w14:paraId="2ACC2785" w14:textId="1ECF189B" w:rsidR="00186505" w:rsidRDefault="00186505" w:rsidP="00186505">
      <w:pPr>
        <w:spacing w:line="240" w:lineRule="auto"/>
        <w:jc w:val="both"/>
        <w:rPr>
          <w:b/>
          <w:sz w:val="28"/>
          <w:lang w:val="en-US"/>
        </w:rPr>
      </w:pPr>
      <w:r>
        <w:rPr>
          <w:b/>
          <w:sz w:val="28"/>
          <w:lang w:val="en-US"/>
        </w:rPr>
        <w:t>H2HEvents.styled.ts</w:t>
      </w:r>
    </w:p>
    <w:p w14:paraId="654E60EA"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0AE8CE72" w14:textId="77777777" w:rsidR="008110F6" w:rsidRPr="008110F6" w:rsidRDefault="008110F6" w:rsidP="008110F6">
      <w:pPr>
        <w:spacing w:line="240" w:lineRule="auto"/>
        <w:jc w:val="both"/>
        <w:rPr>
          <w:sz w:val="24"/>
          <w:lang w:val="en-US"/>
        </w:rPr>
      </w:pPr>
      <w:r w:rsidRPr="008110F6">
        <w:rPr>
          <w:sz w:val="24"/>
          <w:lang w:val="en-US"/>
        </w:rPr>
        <w:t>import { EventItemWrapper, TeamInfo } from '../EventsList/EventsList.styled';</w:t>
      </w:r>
    </w:p>
    <w:p w14:paraId="2044B24C" w14:textId="77777777" w:rsidR="008110F6" w:rsidRPr="008110F6" w:rsidRDefault="008110F6" w:rsidP="008110F6">
      <w:pPr>
        <w:spacing w:line="240" w:lineRule="auto"/>
        <w:jc w:val="both"/>
        <w:rPr>
          <w:sz w:val="24"/>
          <w:lang w:val="en-US"/>
        </w:rPr>
      </w:pPr>
    </w:p>
    <w:p w14:paraId="0678E102" w14:textId="77777777" w:rsidR="008110F6" w:rsidRPr="008110F6" w:rsidRDefault="008110F6" w:rsidP="008110F6">
      <w:pPr>
        <w:spacing w:line="240" w:lineRule="auto"/>
        <w:jc w:val="both"/>
        <w:rPr>
          <w:sz w:val="24"/>
          <w:lang w:val="en-US"/>
        </w:rPr>
      </w:pPr>
      <w:r w:rsidRPr="008110F6">
        <w:rPr>
          <w:sz w:val="24"/>
          <w:lang w:val="en-US"/>
        </w:rPr>
        <w:t>export const H2HEventsWrapper = styled.div`</w:t>
      </w:r>
    </w:p>
    <w:p w14:paraId="665CC392"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0FC79A93" w14:textId="77777777" w:rsidR="008110F6" w:rsidRPr="008110F6" w:rsidRDefault="008110F6" w:rsidP="008110F6">
      <w:pPr>
        <w:spacing w:line="240" w:lineRule="auto"/>
        <w:jc w:val="both"/>
        <w:rPr>
          <w:sz w:val="24"/>
          <w:lang w:val="en-US"/>
        </w:rPr>
      </w:pPr>
      <w:r w:rsidRPr="008110F6">
        <w:rPr>
          <w:sz w:val="24"/>
          <w:lang w:val="en-US"/>
        </w:rPr>
        <w:t xml:space="preserve">  padding: 5px 10px;</w:t>
      </w:r>
    </w:p>
    <w:p w14:paraId="7781A768" w14:textId="77777777" w:rsidR="008110F6" w:rsidRPr="008110F6" w:rsidRDefault="008110F6" w:rsidP="008110F6">
      <w:pPr>
        <w:spacing w:line="240" w:lineRule="auto"/>
        <w:jc w:val="both"/>
        <w:rPr>
          <w:sz w:val="24"/>
          <w:lang w:val="en-US"/>
        </w:rPr>
      </w:pPr>
      <w:r w:rsidRPr="008110F6">
        <w:rPr>
          <w:sz w:val="24"/>
          <w:lang w:val="en-US"/>
        </w:rPr>
        <w:t xml:space="preserve">  border-radius: 15px;</w:t>
      </w:r>
    </w:p>
    <w:p w14:paraId="44002EDA" w14:textId="77777777" w:rsidR="008110F6" w:rsidRPr="008110F6" w:rsidRDefault="008110F6" w:rsidP="008110F6">
      <w:pPr>
        <w:spacing w:line="240" w:lineRule="auto"/>
        <w:jc w:val="both"/>
        <w:rPr>
          <w:sz w:val="24"/>
          <w:lang w:val="en-US"/>
        </w:rPr>
      </w:pPr>
      <w:r w:rsidRPr="008110F6">
        <w:rPr>
          <w:sz w:val="24"/>
          <w:lang w:val="en-US"/>
        </w:rPr>
        <w:lastRenderedPageBreak/>
        <w:t xml:space="preserve">  font-size: 20px;</w:t>
      </w:r>
    </w:p>
    <w:p w14:paraId="56123497" w14:textId="77777777" w:rsidR="008110F6" w:rsidRPr="008110F6" w:rsidRDefault="008110F6" w:rsidP="008110F6">
      <w:pPr>
        <w:spacing w:line="240" w:lineRule="auto"/>
        <w:jc w:val="both"/>
        <w:rPr>
          <w:sz w:val="24"/>
          <w:lang w:val="en-US"/>
        </w:rPr>
      </w:pPr>
      <w:r w:rsidRPr="008110F6">
        <w:rPr>
          <w:sz w:val="24"/>
          <w:lang w:val="en-US"/>
        </w:rPr>
        <w:t xml:space="preserve">  background-color: var(--midGrayTP);</w:t>
      </w:r>
    </w:p>
    <w:p w14:paraId="13786511" w14:textId="77777777" w:rsidR="008110F6" w:rsidRPr="008110F6" w:rsidRDefault="008110F6" w:rsidP="008110F6">
      <w:pPr>
        <w:spacing w:line="240" w:lineRule="auto"/>
        <w:jc w:val="both"/>
        <w:rPr>
          <w:sz w:val="24"/>
          <w:lang w:val="en-US"/>
        </w:rPr>
      </w:pPr>
      <w:r w:rsidRPr="008110F6">
        <w:rPr>
          <w:sz w:val="24"/>
          <w:lang w:val="en-US"/>
        </w:rPr>
        <w:t xml:space="preserve">  color: var(--midGray);</w:t>
      </w:r>
    </w:p>
    <w:p w14:paraId="0CC9F959"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3B6F7957"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3E8EC650"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065ABE63" w14:textId="77777777" w:rsidR="008110F6" w:rsidRPr="008110F6" w:rsidRDefault="008110F6" w:rsidP="008110F6">
      <w:pPr>
        <w:spacing w:line="240" w:lineRule="auto"/>
        <w:jc w:val="both"/>
        <w:rPr>
          <w:sz w:val="24"/>
          <w:lang w:val="en-US"/>
        </w:rPr>
      </w:pPr>
    </w:p>
    <w:p w14:paraId="62468ED7" w14:textId="77777777" w:rsidR="008110F6" w:rsidRPr="008110F6" w:rsidRDefault="008110F6" w:rsidP="008110F6">
      <w:pPr>
        <w:spacing w:line="240" w:lineRule="auto"/>
        <w:jc w:val="both"/>
        <w:rPr>
          <w:sz w:val="24"/>
          <w:lang w:val="en-US"/>
        </w:rPr>
      </w:pPr>
      <w:r w:rsidRPr="008110F6">
        <w:rPr>
          <w:sz w:val="24"/>
          <w:lang w:val="en-US"/>
        </w:rPr>
        <w:t xml:space="preserve">  h2 {</w:t>
      </w:r>
    </w:p>
    <w:p w14:paraId="47E2B4C2" w14:textId="77777777" w:rsidR="008110F6" w:rsidRPr="008110F6" w:rsidRDefault="008110F6" w:rsidP="008110F6">
      <w:pPr>
        <w:spacing w:line="240" w:lineRule="auto"/>
        <w:jc w:val="both"/>
        <w:rPr>
          <w:sz w:val="24"/>
          <w:lang w:val="en-US"/>
        </w:rPr>
      </w:pPr>
      <w:r w:rsidRPr="008110F6">
        <w:rPr>
          <w:sz w:val="24"/>
          <w:lang w:val="en-US"/>
        </w:rPr>
        <w:t xml:space="preserve">    text-align: center;</w:t>
      </w:r>
    </w:p>
    <w:p w14:paraId="5F3D4A78" w14:textId="77777777" w:rsidR="008110F6" w:rsidRPr="008110F6" w:rsidRDefault="008110F6" w:rsidP="008110F6">
      <w:pPr>
        <w:spacing w:line="240" w:lineRule="auto"/>
        <w:jc w:val="both"/>
        <w:rPr>
          <w:sz w:val="24"/>
          <w:lang w:val="en-US"/>
        </w:rPr>
      </w:pPr>
      <w:r w:rsidRPr="008110F6">
        <w:rPr>
          <w:sz w:val="24"/>
          <w:lang w:val="en-US"/>
        </w:rPr>
        <w:t xml:space="preserve">    font-size: inherit;</w:t>
      </w:r>
    </w:p>
    <w:p w14:paraId="4D5ECF2F" w14:textId="77777777" w:rsidR="008110F6" w:rsidRPr="008110F6" w:rsidRDefault="008110F6" w:rsidP="008110F6">
      <w:pPr>
        <w:spacing w:line="240" w:lineRule="auto"/>
        <w:jc w:val="both"/>
        <w:rPr>
          <w:sz w:val="24"/>
          <w:lang w:val="en-US"/>
        </w:rPr>
      </w:pPr>
      <w:r w:rsidRPr="008110F6">
        <w:rPr>
          <w:sz w:val="24"/>
          <w:lang w:val="en-US"/>
        </w:rPr>
        <w:t xml:space="preserve">    border-bottom: 1px solid var(--midGray);</w:t>
      </w:r>
    </w:p>
    <w:p w14:paraId="493F2600" w14:textId="77777777" w:rsidR="008110F6" w:rsidRPr="008110F6" w:rsidRDefault="008110F6" w:rsidP="008110F6">
      <w:pPr>
        <w:spacing w:line="240" w:lineRule="auto"/>
        <w:jc w:val="both"/>
        <w:rPr>
          <w:sz w:val="24"/>
          <w:lang w:val="en-US"/>
        </w:rPr>
      </w:pPr>
      <w:r w:rsidRPr="008110F6">
        <w:rPr>
          <w:sz w:val="24"/>
          <w:lang w:val="en-US"/>
        </w:rPr>
        <w:t xml:space="preserve">    margin: 5px 0;</w:t>
      </w:r>
    </w:p>
    <w:p w14:paraId="16A1A55F" w14:textId="77777777" w:rsidR="008110F6" w:rsidRPr="008110F6" w:rsidRDefault="008110F6" w:rsidP="008110F6">
      <w:pPr>
        <w:spacing w:line="240" w:lineRule="auto"/>
        <w:jc w:val="both"/>
        <w:rPr>
          <w:sz w:val="24"/>
          <w:lang w:val="en-US"/>
        </w:rPr>
      </w:pPr>
      <w:r w:rsidRPr="008110F6">
        <w:rPr>
          <w:sz w:val="24"/>
          <w:lang w:val="en-US"/>
        </w:rPr>
        <w:t xml:space="preserve">  }</w:t>
      </w:r>
    </w:p>
    <w:p w14:paraId="5251D90B" w14:textId="77777777" w:rsidR="008110F6" w:rsidRPr="008110F6" w:rsidRDefault="008110F6" w:rsidP="008110F6">
      <w:pPr>
        <w:spacing w:line="240" w:lineRule="auto"/>
        <w:jc w:val="both"/>
        <w:rPr>
          <w:sz w:val="24"/>
          <w:lang w:val="en-US"/>
        </w:rPr>
      </w:pPr>
      <w:r w:rsidRPr="008110F6">
        <w:rPr>
          <w:sz w:val="24"/>
          <w:lang w:val="en-US"/>
        </w:rPr>
        <w:t>`;</w:t>
      </w:r>
    </w:p>
    <w:p w14:paraId="2900694B" w14:textId="77777777" w:rsidR="008110F6" w:rsidRPr="008110F6" w:rsidRDefault="008110F6" w:rsidP="008110F6">
      <w:pPr>
        <w:spacing w:line="240" w:lineRule="auto"/>
        <w:jc w:val="both"/>
        <w:rPr>
          <w:sz w:val="24"/>
          <w:lang w:val="en-US"/>
        </w:rPr>
      </w:pPr>
    </w:p>
    <w:p w14:paraId="0FD4241D" w14:textId="77777777" w:rsidR="008110F6" w:rsidRPr="008110F6" w:rsidRDefault="008110F6" w:rsidP="008110F6">
      <w:pPr>
        <w:spacing w:line="240" w:lineRule="auto"/>
        <w:jc w:val="both"/>
        <w:rPr>
          <w:sz w:val="24"/>
          <w:lang w:val="en-US"/>
        </w:rPr>
      </w:pPr>
      <w:r w:rsidRPr="008110F6">
        <w:rPr>
          <w:sz w:val="24"/>
          <w:lang w:val="en-US"/>
        </w:rPr>
        <w:t>export const H2HEventItem = styled(EventItemWrapper)`</w:t>
      </w:r>
    </w:p>
    <w:p w14:paraId="587A130C" w14:textId="77777777" w:rsidR="008110F6" w:rsidRPr="008110F6" w:rsidRDefault="008110F6" w:rsidP="008110F6">
      <w:pPr>
        <w:spacing w:line="240" w:lineRule="auto"/>
        <w:jc w:val="both"/>
        <w:rPr>
          <w:sz w:val="24"/>
          <w:lang w:val="en-US"/>
        </w:rPr>
      </w:pPr>
      <w:r w:rsidRPr="008110F6">
        <w:rPr>
          <w:sz w:val="24"/>
          <w:lang w:val="en-US"/>
        </w:rPr>
        <w:t xml:space="preserve">  &amp;:not(:last-child) {</w:t>
      </w:r>
    </w:p>
    <w:p w14:paraId="5E399B22" w14:textId="77777777" w:rsidR="008110F6" w:rsidRPr="008110F6" w:rsidRDefault="008110F6" w:rsidP="008110F6">
      <w:pPr>
        <w:spacing w:line="240" w:lineRule="auto"/>
        <w:jc w:val="both"/>
        <w:rPr>
          <w:sz w:val="24"/>
          <w:lang w:val="en-US"/>
        </w:rPr>
      </w:pPr>
      <w:r w:rsidRPr="008110F6">
        <w:rPr>
          <w:sz w:val="24"/>
          <w:lang w:val="en-US"/>
        </w:rPr>
        <w:t xml:space="preserve">    border-bottom: 1px solid var(--midGray);</w:t>
      </w:r>
    </w:p>
    <w:p w14:paraId="63015725" w14:textId="77777777" w:rsidR="008110F6" w:rsidRPr="008110F6" w:rsidRDefault="008110F6" w:rsidP="008110F6">
      <w:pPr>
        <w:spacing w:line="240" w:lineRule="auto"/>
        <w:jc w:val="both"/>
        <w:rPr>
          <w:sz w:val="24"/>
          <w:lang w:val="en-US"/>
        </w:rPr>
      </w:pPr>
      <w:r w:rsidRPr="008110F6">
        <w:rPr>
          <w:sz w:val="24"/>
          <w:lang w:val="en-US"/>
        </w:rPr>
        <w:t xml:space="preserve">  }</w:t>
      </w:r>
    </w:p>
    <w:p w14:paraId="45790095" w14:textId="77777777" w:rsidR="008110F6" w:rsidRPr="008110F6" w:rsidRDefault="008110F6" w:rsidP="008110F6">
      <w:pPr>
        <w:spacing w:line="240" w:lineRule="auto"/>
        <w:jc w:val="both"/>
        <w:rPr>
          <w:sz w:val="24"/>
          <w:lang w:val="en-US"/>
        </w:rPr>
      </w:pPr>
      <w:r w:rsidRPr="008110F6">
        <w:rPr>
          <w:sz w:val="24"/>
          <w:lang w:val="en-US"/>
        </w:rPr>
        <w:t>`;</w:t>
      </w:r>
    </w:p>
    <w:p w14:paraId="4E181B4F" w14:textId="77777777" w:rsidR="008110F6" w:rsidRPr="008110F6" w:rsidRDefault="008110F6" w:rsidP="008110F6">
      <w:pPr>
        <w:spacing w:line="240" w:lineRule="auto"/>
        <w:jc w:val="both"/>
        <w:rPr>
          <w:sz w:val="24"/>
          <w:lang w:val="en-US"/>
        </w:rPr>
      </w:pPr>
    </w:p>
    <w:p w14:paraId="0DDC94F9" w14:textId="77777777" w:rsidR="008110F6" w:rsidRPr="008110F6" w:rsidRDefault="008110F6" w:rsidP="008110F6">
      <w:pPr>
        <w:spacing w:line="240" w:lineRule="auto"/>
        <w:jc w:val="both"/>
        <w:rPr>
          <w:sz w:val="24"/>
          <w:lang w:val="en-US"/>
        </w:rPr>
      </w:pPr>
      <w:r w:rsidRPr="008110F6">
        <w:rPr>
          <w:sz w:val="24"/>
          <w:lang w:val="en-US"/>
        </w:rPr>
        <w:t>export const H2HTeamInfo = styled(TeamInfo)`</w:t>
      </w:r>
    </w:p>
    <w:p w14:paraId="624BBDD1" w14:textId="77777777" w:rsidR="008110F6" w:rsidRPr="008110F6" w:rsidRDefault="008110F6" w:rsidP="008110F6">
      <w:pPr>
        <w:spacing w:line="240" w:lineRule="auto"/>
        <w:jc w:val="both"/>
        <w:rPr>
          <w:sz w:val="24"/>
          <w:lang w:val="en-US"/>
        </w:rPr>
      </w:pPr>
      <w:r w:rsidRPr="008110F6">
        <w:rPr>
          <w:sz w:val="24"/>
          <w:lang w:val="en-US"/>
        </w:rPr>
        <w:t xml:space="preserve">  color: var(--midGray);</w:t>
      </w:r>
    </w:p>
    <w:p w14:paraId="3BFDFEB7" w14:textId="0EBDDEF5" w:rsidR="008110F6" w:rsidRPr="008110F6" w:rsidRDefault="008110F6" w:rsidP="008110F6">
      <w:pPr>
        <w:spacing w:line="240" w:lineRule="auto"/>
        <w:jc w:val="both"/>
        <w:rPr>
          <w:sz w:val="24"/>
          <w:lang w:val="en-US"/>
        </w:rPr>
      </w:pPr>
      <w:r w:rsidRPr="008110F6">
        <w:rPr>
          <w:sz w:val="24"/>
          <w:lang w:val="en-US"/>
        </w:rPr>
        <w:t>`;</w:t>
      </w:r>
    </w:p>
    <w:p w14:paraId="09EFA8DC" w14:textId="5EAD4F35" w:rsidR="00186505" w:rsidRDefault="00186505" w:rsidP="00186505">
      <w:pPr>
        <w:spacing w:line="240" w:lineRule="auto"/>
        <w:jc w:val="both"/>
        <w:rPr>
          <w:b/>
          <w:sz w:val="28"/>
          <w:lang w:val="en-US"/>
        </w:rPr>
      </w:pPr>
      <w:r>
        <w:rPr>
          <w:b/>
          <w:sz w:val="28"/>
          <w:lang w:val="en-US"/>
        </w:rPr>
        <w:t>H2HEvents.tsx</w:t>
      </w:r>
    </w:p>
    <w:p w14:paraId="59B11087" w14:textId="77777777" w:rsidR="008110F6" w:rsidRPr="008110F6" w:rsidRDefault="008110F6" w:rsidP="008110F6">
      <w:pPr>
        <w:spacing w:line="240" w:lineRule="auto"/>
        <w:jc w:val="both"/>
        <w:rPr>
          <w:sz w:val="24"/>
          <w:lang w:val="en-US"/>
        </w:rPr>
      </w:pPr>
      <w:r w:rsidRPr="008110F6">
        <w:rPr>
          <w:sz w:val="24"/>
          <w:lang w:val="en-US"/>
        </w:rPr>
        <w:t>import React, { FC } from 'react';</w:t>
      </w:r>
    </w:p>
    <w:p w14:paraId="78D3EB53" w14:textId="77777777" w:rsidR="008110F6" w:rsidRPr="008110F6" w:rsidRDefault="008110F6" w:rsidP="008110F6">
      <w:pPr>
        <w:spacing w:line="240" w:lineRule="auto"/>
        <w:jc w:val="both"/>
        <w:rPr>
          <w:sz w:val="24"/>
          <w:lang w:val="en-US"/>
        </w:rPr>
      </w:pPr>
      <w:r w:rsidRPr="008110F6">
        <w:rPr>
          <w:sz w:val="24"/>
          <w:lang w:val="en-US"/>
        </w:rPr>
        <w:t>import { H2HEventItem, H2HEventsWrapper, H2HTeamInfo } from './H2HEvents.styled';</w:t>
      </w:r>
    </w:p>
    <w:p w14:paraId="74F7B8A6" w14:textId="77777777" w:rsidR="008110F6" w:rsidRPr="008110F6" w:rsidRDefault="008110F6" w:rsidP="008110F6">
      <w:pPr>
        <w:spacing w:line="240" w:lineRule="auto"/>
        <w:jc w:val="both"/>
        <w:rPr>
          <w:sz w:val="24"/>
          <w:lang w:val="en-US"/>
        </w:rPr>
      </w:pPr>
      <w:r w:rsidRPr="008110F6">
        <w:rPr>
          <w:sz w:val="24"/>
          <w:lang w:val="en-US"/>
        </w:rPr>
        <w:t>import { getTranslations } from '../../utils/translations';</w:t>
      </w:r>
    </w:p>
    <w:p w14:paraId="5E73AEEA" w14:textId="77777777" w:rsidR="008110F6" w:rsidRPr="008110F6" w:rsidRDefault="008110F6" w:rsidP="008110F6">
      <w:pPr>
        <w:spacing w:line="240" w:lineRule="auto"/>
        <w:jc w:val="both"/>
        <w:rPr>
          <w:sz w:val="24"/>
          <w:lang w:val="en-US"/>
        </w:rPr>
      </w:pPr>
      <w:r w:rsidRPr="008110F6">
        <w:rPr>
          <w:sz w:val="24"/>
          <w:lang w:val="en-US"/>
        </w:rPr>
        <w:t>import { formatEventStartDate } from '../../utils/common';</w:t>
      </w:r>
    </w:p>
    <w:p w14:paraId="170A3588" w14:textId="77777777" w:rsidR="008110F6" w:rsidRPr="008110F6" w:rsidRDefault="008110F6" w:rsidP="008110F6">
      <w:pPr>
        <w:spacing w:line="240" w:lineRule="auto"/>
        <w:jc w:val="both"/>
        <w:rPr>
          <w:sz w:val="24"/>
          <w:lang w:val="en-US"/>
        </w:rPr>
      </w:pPr>
      <w:r w:rsidRPr="008110F6">
        <w:rPr>
          <w:sz w:val="24"/>
          <w:lang w:val="en-US"/>
        </w:rPr>
        <w:t>import { DEFAULT_EVENT_TIME_FORMAT, DEFAULT_TIME_ZONE } from '../../constants/common.constants';</w:t>
      </w:r>
    </w:p>
    <w:p w14:paraId="7DB452CE" w14:textId="77777777" w:rsidR="008110F6" w:rsidRPr="008110F6" w:rsidRDefault="008110F6" w:rsidP="008110F6">
      <w:pPr>
        <w:spacing w:line="240" w:lineRule="auto"/>
        <w:jc w:val="both"/>
        <w:rPr>
          <w:sz w:val="24"/>
          <w:lang w:val="en-US"/>
        </w:rPr>
      </w:pPr>
      <w:r w:rsidRPr="008110F6">
        <w:rPr>
          <w:sz w:val="24"/>
          <w:lang w:val="en-US"/>
        </w:rPr>
        <w:t>import { EventsStatusesTranslations, EventTypes } from '../../constants/events.constants';</w:t>
      </w:r>
    </w:p>
    <w:p w14:paraId="09D9B614" w14:textId="77777777" w:rsidR="008110F6" w:rsidRPr="008110F6" w:rsidRDefault="008110F6" w:rsidP="008110F6">
      <w:pPr>
        <w:spacing w:line="240" w:lineRule="auto"/>
        <w:jc w:val="both"/>
        <w:rPr>
          <w:sz w:val="24"/>
          <w:lang w:val="en-US"/>
        </w:rPr>
      </w:pPr>
      <w:r w:rsidRPr="008110F6">
        <w:rPr>
          <w:sz w:val="24"/>
          <w:lang w:val="en-US"/>
        </w:rPr>
        <w:t>import { eventModalActions } from '../../store/eventModal/eventModal.slice';</w:t>
      </w:r>
    </w:p>
    <w:p w14:paraId="002ADFE2" w14:textId="77777777" w:rsidR="008110F6" w:rsidRPr="008110F6" w:rsidRDefault="008110F6" w:rsidP="008110F6">
      <w:pPr>
        <w:spacing w:line="240" w:lineRule="auto"/>
        <w:jc w:val="both"/>
        <w:rPr>
          <w:sz w:val="24"/>
          <w:lang w:val="en-US"/>
        </w:rPr>
      </w:pPr>
      <w:r w:rsidRPr="008110F6">
        <w:rPr>
          <w:sz w:val="24"/>
          <w:lang w:val="en-US"/>
        </w:rPr>
        <w:t>import { useAppDispatch } from '../../store';</w:t>
      </w:r>
    </w:p>
    <w:p w14:paraId="07DB8093" w14:textId="77777777" w:rsidR="008110F6" w:rsidRPr="008110F6" w:rsidRDefault="008110F6" w:rsidP="008110F6">
      <w:pPr>
        <w:spacing w:line="240" w:lineRule="auto"/>
        <w:jc w:val="both"/>
        <w:rPr>
          <w:sz w:val="24"/>
          <w:lang w:val="en-US"/>
        </w:rPr>
      </w:pPr>
      <w:r w:rsidRPr="008110F6">
        <w:rPr>
          <w:sz w:val="24"/>
          <w:lang w:val="en-US"/>
        </w:rPr>
        <w:t>import { IEvent } from '../../model/events.model';</w:t>
      </w:r>
    </w:p>
    <w:p w14:paraId="0AE045F9" w14:textId="77777777" w:rsidR="008110F6" w:rsidRPr="008110F6" w:rsidRDefault="008110F6" w:rsidP="008110F6">
      <w:pPr>
        <w:spacing w:line="240" w:lineRule="auto"/>
        <w:jc w:val="both"/>
        <w:rPr>
          <w:sz w:val="24"/>
          <w:lang w:val="en-US"/>
        </w:rPr>
      </w:pPr>
    </w:p>
    <w:p w14:paraId="58E916A5" w14:textId="77777777" w:rsidR="008110F6" w:rsidRPr="008110F6" w:rsidRDefault="008110F6" w:rsidP="008110F6">
      <w:pPr>
        <w:spacing w:line="240" w:lineRule="auto"/>
        <w:jc w:val="both"/>
        <w:rPr>
          <w:sz w:val="24"/>
          <w:lang w:val="en-US"/>
        </w:rPr>
      </w:pPr>
      <w:r w:rsidRPr="008110F6">
        <w:rPr>
          <w:sz w:val="24"/>
          <w:lang w:val="en-US"/>
        </w:rPr>
        <w:t>const H2HEvents: FC&lt;{ events: IEvent[], eventData: IEvent }&gt; = ({ events, eventData }) =&gt; {</w:t>
      </w:r>
    </w:p>
    <w:p w14:paraId="0116A78B" w14:textId="77777777" w:rsidR="008110F6" w:rsidRPr="008110F6" w:rsidRDefault="008110F6" w:rsidP="008110F6">
      <w:pPr>
        <w:spacing w:line="240" w:lineRule="auto"/>
        <w:jc w:val="both"/>
        <w:rPr>
          <w:sz w:val="24"/>
          <w:lang w:val="en-US"/>
        </w:rPr>
      </w:pPr>
    </w:p>
    <w:p w14:paraId="5D2625C8" w14:textId="77777777" w:rsidR="008110F6" w:rsidRPr="008110F6" w:rsidRDefault="008110F6" w:rsidP="008110F6">
      <w:pPr>
        <w:spacing w:line="240" w:lineRule="auto"/>
        <w:jc w:val="both"/>
        <w:rPr>
          <w:sz w:val="24"/>
          <w:lang w:val="en-US"/>
        </w:rPr>
      </w:pPr>
      <w:r w:rsidRPr="008110F6">
        <w:rPr>
          <w:sz w:val="24"/>
          <w:lang w:val="en-US"/>
        </w:rPr>
        <w:t xml:space="preserve">  const dispatch = useAppDispatch();</w:t>
      </w:r>
    </w:p>
    <w:p w14:paraId="1B8462E5" w14:textId="77777777" w:rsidR="008110F6" w:rsidRPr="008110F6" w:rsidRDefault="008110F6" w:rsidP="008110F6">
      <w:pPr>
        <w:spacing w:line="240" w:lineRule="auto"/>
        <w:jc w:val="both"/>
        <w:rPr>
          <w:sz w:val="24"/>
          <w:lang w:val="en-US"/>
        </w:rPr>
      </w:pPr>
    </w:p>
    <w:p w14:paraId="40D2A616" w14:textId="77777777" w:rsidR="008110F6" w:rsidRPr="008110F6" w:rsidRDefault="008110F6" w:rsidP="008110F6">
      <w:pPr>
        <w:spacing w:line="240" w:lineRule="auto"/>
        <w:jc w:val="both"/>
        <w:rPr>
          <w:sz w:val="24"/>
          <w:lang w:val="en-US"/>
        </w:rPr>
      </w:pPr>
      <w:r w:rsidRPr="008110F6">
        <w:rPr>
          <w:sz w:val="24"/>
          <w:lang w:val="en-US"/>
        </w:rPr>
        <w:t xml:space="preserve">  const handleOpenEventModal = (id: number) =&gt; {</w:t>
      </w:r>
    </w:p>
    <w:p w14:paraId="6C3A6AFD" w14:textId="77777777" w:rsidR="008110F6" w:rsidRPr="008110F6" w:rsidRDefault="008110F6" w:rsidP="008110F6">
      <w:pPr>
        <w:spacing w:line="240" w:lineRule="auto"/>
        <w:jc w:val="both"/>
        <w:rPr>
          <w:sz w:val="24"/>
          <w:lang w:val="en-US"/>
        </w:rPr>
      </w:pPr>
      <w:r w:rsidRPr="008110F6">
        <w:rPr>
          <w:sz w:val="24"/>
          <w:lang w:val="en-US"/>
        </w:rPr>
        <w:t xml:space="preserve">    dispatch(eventModalActions.openEventModal(id));</w:t>
      </w:r>
    </w:p>
    <w:p w14:paraId="18275350" w14:textId="77777777" w:rsidR="008110F6" w:rsidRPr="008110F6" w:rsidRDefault="008110F6" w:rsidP="008110F6">
      <w:pPr>
        <w:spacing w:line="240" w:lineRule="auto"/>
        <w:jc w:val="both"/>
        <w:rPr>
          <w:sz w:val="24"/>
          <w:lang w:val="en-US"/>
        </w:rPr>
      </w:pPr>
      <w:r w:rsidRPr="008110F6">
        <w:rPr>
          <w:sz w:val="24"/>
          <w:lang w:val="en-US"/>
        </w:rPr>
        <w:t xml:space="preserve">  };</w:t>
      </w:r>
    </w:p>
    <w:p w14:paraId="37B3F104" w14:textId="77777777" w:rsidR="008110F6" w:rsidRPr="008110F6" w:rsidRDefault="008110F6" w:rsidP="008110F6">
      <w:pPr>
        <w:spacing w:line="240" w:lineRule="auto"/>
        <w:jc w:val="both"/>
        <w:rPr>
          <w:sz w:val="24"/>
          <w:lang w:val="en-US"/>
        </w:rPr>
      </w:pPr>
    </w:p>
    <w:p w14:paraId="0D31EED6"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4FA44D0D" w14:textId="77777777" w:rsidR="008110F6" w:rsidRPr="008110F6" w:rsidRDefault="008110F6" w:rsidP="008110F6">
      <w:pPr>
        <w:spacing w:line="240" w:lineRule="auto"/>
        <w:jc w:val="both"/>
        <w:rPr>
          <w:sz w:val="24"/>
          <w:lang w:val="en-US"/>
        </w:rPr>
      </w:pPr>
      <w:r w:rsidRPr="008110F6">
        <w:rPr>
          <w:sz w:val="24"/>
          <w:lang w:val="en-US"/>
        </w:rPr>
        <w:t xml:space="preserve">    &lt;H2HEventsWrapper&gt;</w:t>
      </w:r>
    </w:p>
    <w:p w14:paraId="6D2CC63C" w14:textId="77777777" w:rsidR="008110F6" w:rsidRPr="008110F6" w:rsidRDefault="008110F6" w:rsidP="008110F6">
      <w:pPr>
        <w:spacing w:line="240" w:lineRule="auto"/>
        <w:jc w:val="both"/>
        <w:rPr>
          <w:sz w:val="24"/>
          <w:lang w:val="en-US"/>
        </w:rPr>
      </w:pPr>
      <w:r w:rsidRPr="008110F6">
        <w:rPr>
          <w:sz w:val="24"/>
          <w:lang w:val="en-US"/>
        </w:rPr>
        <w:t xml:space="preserve">      &lt;h2&gt;Другие встречи {eventData.sport.slug === EventTypes.TENNIS ? 'игроков' : 'команд'}&lt;/h2&gt;</w:t>
      </w:r>
    </w:p>
    <w:p w14:paraId="69BDD5D1" w14:textId="77777777" w:rsidR="008110F6" w:rsidRPr="008110F6" w:rsidRDefault="008110F6" w:rsidP="008110F6">
      <w:pPr>
        <w:spacing w:line="240" w:lineRule="auto"/>
        <w:jc w:val="both"/>
        <w:rPr>
          <w:sz w:val="24"/>
          <w:lang w:val="en-US"/>
        </w:rPr>
      </w:pPr>
      <w:r w:rsidRPr="008110F6">
        <w:rPr>
          <w:sz w:val="24"/>
          <w:lang w:val="en-US"/>
        </w:rPr>
        <w:t xml:space="preserve">      {events.map(el =&gt; (</w:t>
      </w:r>
    </w:p>
    <w:p w14:paraId="32C0B407" w14:textId="77777777" w:rsidR="008110F6" w:rsidRPr="008110F6" w:rsidRDefault="008110F6" w:rsidP="008110F6">
      <w:pPr>
        <w:spacing w:line="240" w:lineRule="auto"/>
        <w:jc w:val="both"/>
        <w:rPr>
          <w:sz w:val="24"/>
          <w:lang w:val="en-US"/>
        </w:rPr>
      </w:pPr>
      <w:r w:rsidRPr="008110F6">
        <w:rPr>
          <w:sz w:val="24"/>
          <w:lang w:val="en-US"/>
        </w:rPr>
        <w:t xml:space="preserve">        &lt;H2HEventItem</w:t>
      </w:r>
    </w:p>
    <w:p w14:paraId="25C7491C" w14:textId="77777777" w:rsidR="008110F6" w:rsidRPr="008110F6" w:rsidRDefault="008110F6" w:rsidP="008110F6">
      <w:pPr>
        <w:spacing w:line="240" w:lineRule="auto"/>
        <w:jc w:val="both"/>
        <w:rPr>
          <w:sz w:val="24"/>
          <w:lang w:val="en-US"/>
        </w:rPr>
      </w:pPr>
      <w:r w:rsidRPr="008110F6">
        <w:rPr>
          <w:sz w:val="24"/>
          <w:lang w:val="en-US"/>
        </w:rPr>
        <w:t xml:space="preserve">          key={el.id}</w:t>
      </w:r>
    </w:p>
    <w:p w14:paraId="694C8578" w14:textId="77777777" w:rsidR="008110F6" w:rsidRPr="008110F6" w:rsidRDefault="008110F6" w:rsidP="008110F6">
      <w:pPr>
        <w:spacing w:line="240" w:lineRule="auto"/>
        <w:jc w:val="both"/>
        <w:rPr>
          <w:sz w:val="24"/>
          <w:lang w:val="en-US"/>
        </w:rPr>
      </w:pPr>
      <w:r w:rsidRPr="008110F6">
        <w:rPr>
          <w:sz w:val="24"/>
          <w:lang w:val="en-US"/>
        </w:rPr>
        <w:lastRenderedPageBreak/>
        <w:t xml:space="preserve">          status={el.status}</w:t>
      </w:r>
    </w:p>
    <w:p w14:paraId="37A945AE" w14:textId="77777777" w:rsidR="008110F6" w:rsidRPr="008110F6" w:rsidRDefault="008110F6" w:rsidP="008110F6">
      <w:pPr>
        <w:spacing w:line="240" w:lineRule="auto"/>
        <w:jc w:val="both"/>
        <w:rPr>
          <w:sz w:val="24"/>
          <w:lang w:val="en-US"/>
        </w:rPr>
      </w:pPr>
      <w:r w:rsidRPr="008110F6">
        <w:rPr>
          <w:sz w:val="24"/>
          <w:lang w:val="en-US"/>
        </w:rPr>
        <w:t xml:space="preserve">          onClick={() =&gt; handleOpenEventModal(el.id)}</w:t>
      </w:r>
    </w:p>
    <w:p w14:paraId="73E2EC10" w14:textId="77777777" w:rsidR="008110F6" w:rsidRPr="008110F6" w:rsidRDefault="008110F6" w:rsidP="008110F6">
      <w:pPr>
        <w:spacing w:line="240" w:lineRule="auto"/>
        <w:jc w:val="both"/>
        <w:rPr>
          <w:sz w:val="24"/>
          <w:lang w:val="en-US"/>
        </w:rPr>
      </w:pPr>
      <w:r w:rsidRPr="008110F6">
        <w:rPr>
          <w:sz w:val="24"/>
          <w:lang w:val="en-US"/>
        </w:rPr>
        <w:t xml:space="preserve">        &gt;</w:t>
      </w:r>
    </w:p>
    <w:p w14:paraId="6387296E" w14:textId="77777777" w:rsidR="008110F6" w:rsidRPr="008110F6" w:rsidRDefault="008110F6" w:rsidP="008110F6">
      <w:pPr>
        <w:spacing w:line="240" w:lineRule="auto"/>
        <w:jc w:val="both"/>
        <w:rPr>
          <w:sz w:val="24"/>
          <w:lang w:val="en-US"/>
        </w:rPr>
      </w:pPr>
      <w:r w:rsidRPr="008110F6">
        <w:rPr>
          <w:sz w:val="24"/>
          <w:lang w:val="en-US"/>
        </w:rPr>
        <w:t xml:space="preserve">          &lt;H2HTeamInfo&gt;</w:t>
      </w:r>
    </w:p>
    <w:p w14:paraId="534D5879" w14:textId="77777777" w:rsidR="008110F6" w:rsidRPr="008110F6" w:rsidRDefault="008110F6" w:rsidP="008110F6">
      <w:pPr>
        <w:spacing w:line="240" w:lineRule="auto"/>
        <w:jc w:val="both"/>
        <w:rPr>
          <w:sz w:val="24"/>
          <w:lang w:val="en-US"/>
        </w:rPr>
      </w:pPr>
      <w:r w:rsidRPr="008110F6">
        <w:rPr>
          <w:sz w:val="24"/>
          <w:lang w:val="en-US"/>
        </w:rPr>
        <w:t xml:space="preserve">            {el.home_team.has_logo &amp;&amp; (&lt;img src={el.home_team.logo} alt='homeTeamLogo' /&gt;)}</w:t>
      </w:r>
    </w:p>
    <w:p w14:paraId="5947E8EE" w14:textId="77777777" w:rsidR="008110F6" w:rsidRPr="008110F6" w:rsidRDefault="008110F6" w:rsidP="008110F6">
      <w:pPr>
        <w:spacing w:line="240" w:lineRule="auto"/>
        <w:jc w:val="both"/>
        <w:rPr>
          <w:sz w:val="24"/>
          <w:lang w:val="en-US"/>
        </w:rPr>
      </w:pPr>
      <w:r w:rsidRPr="008110F6">
        <w:rPr>
          <w:sz w:val="24"/>
          <w:lang w:val="en-US"/>
        </w:rPr>
        <w:t xml:space="preserve">            {getTranslations(el.home_team)}</w:t>
      </w:r>
    </w:p>
    <w:p w14:paraId="36BFDD89" w14:textId="77777777" w:rsidR="008110F6" w:rsidRPr="008110F6" w:rsidRDefault="008110F6" w:rsidP="008110F6">
      <w:pPr>
        <w:spacing w:line="240" w:lineRule="auto"/>
        <w:jc w:val="both"/>
        <w:rPr>
          <w:sz w:val="24"/>
          <w:lang w:val="en-US"/>
        </w:rPr>
      </w:pPr>
      <w:r w:rsidRPr="008110F6">
        <w:rPr>
          <w:sz w:val="24"/>
          <w:lang w:val="en-US"/>
        </w:rPr>
        <w:t xml:space="preserve">          &lt;/H2HTeamInfo&gt;</w:t>
      </w:r>
    </w:p>
    <w:p w14:paraId="79A299E5" w14:textId="77777777" w:rsidR="008110F6" w:rsidRPr="008110F6" w:rsidRDefault="008110F6" w:rsidP="008110F6">
      <w:pPr>
        <w:spacing w:line="240" w:lineRule="auto"/>
        <w:jc w:val="both"/>
        <w:rPr>
          <w:sz w:val="24"/>
          <w:lang w:val="en-US"/>
        </w:rPr>
      </w:pPr>
      <w:r w:rsidRPr="008110F6">
        <w:rPr>
          <w:sz w:val="24"/>
          <w:lang w:val="en-US"/>
        </w:rPr>
        <w:t xml:space="preserve">          &lt;div className='score'&gt;</w:t>
      </w:r>
    </w:p>
    <w:p w14:paraId="6DF6F12E"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358F6FD1" w14:textId="77777777" w:rsidR="008110F6" w:rsidRPr="008110F6" w:rsidRDefault="008110F6" w:rsidP="008110F6">
      <w:pPr>
        <w:spacing w:line="240" w:lineRule="auto"/>
        <w:jc w:val="both"/>
        <w:rPr>
          <w:sz w:val="24"/>
          <w:lang w:val="en-US"/>
        </w:rPr>
      </w:pPr>
      <w:r w:rsidRPr="008110F6">
        <w:rPr>
          <w:sz w:val="24"/>
          <w:lang w:val="en-US"/>
        </w:rPr>
        <w:t xml:space="preserve">              {formatEventStartDate(el.start_at).tz(DEFAULT_TIME_ZONE).format(DEFAULT_EVENT_TIME_FORMAT)}</w:t>
      </w:r>
    </w:p>
    <w:p w14:paraId="5AC17360"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4A740A88" w14:textId="77777777" w:rsidR="008110F6" w:rsidRPr="008110F6" w:rsidRDefault="008110F6" w:rsidP="008110F6">
      <w:pPr>
        <w:spacing w:line="240" w:lineRule="auto"/>
        <w:jc w:val="both"/>
        <w:rPr>
          <w:sz w:val="24"/>
          <w:lang w:val="en-US"/>
        </w:rPr>
      </w:pPr>
      <w:r w:rsidRPr="008110F6">
        <w:rPr>
          <w:sz w:val="24"/>
          <w:lang w:val="en-US"/>
        </w:rPr>
        <w:t xml:space="preserve">            {el.home_score ? el.home_score.current : 0} - {el.away_score ? el.away_score.current : 0}</w:t>
      </w:r>
    </w:p>
    <w:p w14:paraId="60C4E962" w14:textId="77777777" w:rsidR="008110F6" w:rsidRPr="008110F6" w:rsidRDefault="008110F6" w:rsidP="008110F6">
      <w:pPr>
        <w:spacing w:line="240" w:lineRule="auto"/>
        <w:jc w:val="both"/>
        <w:rPr>
          <w:sz w:val="24"/>
          <w:lang w:val="en-US"/>
        </w:rPr>
      </w:pPr>
      <w:r w:rsidRPr="008110F6">
        <w:rPr>
          <w:sz w:val="24"/>
          <w:lang w:val="en-US"/>
        </w:rPr>
        <w:t xml:space="preserve">            &lt;span className='status'&gt;</w:t>
      </w:r>
    </w:p>
    <w:p w14:paraId="7D3A369B" w14:textId="77777777" w:rsidR="008110F6" w:rsidRPr="008110F6" w:rsidRDefault="008110F6" w:rsidP="008110F6">
      <w:pPr>
        <w:spacing w:line="240" w:lineRule="auto"/>
        <w:jc w:val="both"/>
        <w:rPr>
          <w:sz w:val="24"/>
          <w:lang w:val="en-US"/>
        </w:rPr>
      </w:pPr>
      <w:r w:rsidRPr="008110F6">
        <w:rPr>
          <w:sz w:val="24"/>
          <w:lang w:val="en-US"/>
        </w:rPr>
        <w:t xml:space="preserve">              {EventsStatusesTranslations[el.status]}</w:t>
      </w:r>
    </w:p>
    <w:p w14:paraId="3D4DC8A0"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6C1686C0"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373C71C8" w14:textId="77777777" w:rsidR="008110F6" w:rsidRPr="008110F6" w:rsidRDefault="008110F6" w:rsidP="008110F6">
      <w:pPr>
        <w:spacing w:line="240" w:lineRule="auto"/>
        <w:jc w:val="both"/>
        <w:rPr>
          <w:sz w:val="24"/>
          <w:lang w:val="en-US"/>
        </w:rPr>
      </w:pPr>
      <w:r w:rsidRPr="008110F6">
        <w:rPr>
          <w:sz w:val="24"/>
          <w:lang w:val="en-US"/>
        </w:rPr>
        <w:t xml:space="preserve">          &lt;H2HTeamInfo className='awayTeam'&gt;</w:t>
      </w:r>
    </w:p>
    <w:p w14:paraId="24E5CD37" w14:textId="77777777" w:rsidR="008110F6" w:rsidRPr="008110F6" w:rsidRDefault="008110F6" w:rsidP="008110F6">
      <w:pPr>
        <w:spacing w:line="240" w:lineRule="auto"/>
        <w:jc w:val="both"/>
        <w:rPr>
          <w:sz w:val="24"/>
          <w:lang w:val="en-US"/>
        </w:rPr>
      </w:pPr>
      <w:r w:rsidRPr="008110F6">
        <w:rPr>
          <w:sz w:val="24"/>
          <w:lang w:val="en-US"/>
        </w:rPr>
        <w:t xml:space="preserve">            {el.away_team.has_logo &amp;&amp; (&lt;img src={el.away_team.logo} alt='awayTeamLogo' /&gt;)}</w:t>
      </w:r>
    </w:p>
    <w:p w14:paraId="1EFE7C5E" w14:textId="77777777" w:rsidR="008110F6" w:rsidRPr="008110F6" w:rsidRDefault="008110F6" w:rsidP="008110F6">
      <w:pPr>
        <w:spacing w:line="240" w:lineRule="auto"/>
        <w:jc w:val="both"/>
        <w:rPr>
          <w:sz w:val="24"/>
          <w:lang w:val="en-US"/>
        </w:rPr>
      </w:pPr>
      <w:r w:rsidRPr="008110F6">
        <w:rPr>
          <w:sz w:val="24"/>
          <w:lang w:val="en-US"/>
        </w:rPr>
        <w:t xml:space="preserve">            {getTranslations(el.away_team)}</w:t>
      </w:r>
    </w:p>
    <w:p w14:paraId="23F5DD45" w14:textId="77777777" w:rsidR="008110F6" w:rsidRPr="008110F6" w:rsidRDefault="008110F6" w:rsidP="008110F6">
      <w:pPr>
        <w:spacing w:line="240" w:lineRule="auto"/>
        <w:jc w:val="both"/>
        <w:rPr>
          <w:sz w:val="24"/>
          <w:lang w:val="en-US"/>
        </w:rPr>
      </w:pPr>
      <w:r w:rsidRPr="008110F6">
        <w:rPr>
          <w:sz w:val="24"/>
          <w:lang w:val="en-US"/>
        </w:rPr>
        <w:t xml:space="preserve">          &lt;/H2HTeamInfo&gt;</w:t>
      </w:r>
    </w:p>
    <w:p w14:paraId="2A365F9B" w14:textId="77777777" w:rsidR="008110F6" w:rsidRPr="008110F6" w:rsidRDefault="008110F6" w:rsidP="008110F6">
      <w:pPr>
        <w:spacing w:line="240" w:lineRule="auto"/>
        <w:jc w:val="both"/>
        <w:rPr>
          <w:sz w:val="24"/>
          <w:lang w:val="en-US"/>
        </w:rPr>
      </w:pPr>
      <w:r w:rsidRPr="008110F6">
        <w:rPr>
          <w:sz w:val="24"/>
          <w:lang w:val="en-US"/>
        </w:rPr>
        <w:t xml:space="preserve">        &lt;/H2HEventItem&gt;</w:t>
      </w:r>
    </w:p>
    <w:p w14:paraId="02FE985A" w14:textId="77777777" w:rsidR="008110F6" w:rsidRPr="008110F6" w:rsidRDefault="008110F6" w:rsidP="008110F6">
      <w:pPr>
        <w:spacing w:line="240" w:lineRule="auto"/>
        <w:jc w:val="both"/>
        <w:rPr>
          <w:sz w:val="24"/>
          <w:lang w:val="en-US"/>
        </w:rPr>
      </w:pPr>
      <w:r w:rsidRPr="008110F6">
        <w:rPr>
          <w:sz w:val="24"/>
          <w:lang w:val="en-US"/>
        </w:rPr>
        <w:t xml:space="preserve">      ))}</w:t>
      </w:r>
    </w:p>
    <w:p w14:paraId="7C275C67" w14:textId="77777777" w:rsidR="008110F6" w:rsidRPr="008110F6" w:rsidRDefault="008110F6" w:rsidP="008110F6">
      <w:pPr>
        <w:spacing w:line="240" w:lineRule="auto"/>
        <w:jc w:val="both"/>
        <w:rPr>
          <w:sz w:val="24"/>
          <w:lang w:val="en-US"/>
        </w:rPr>
      </w:pPr>
      <w:r w:rsidRPr="008110F6">
        <w:rPr>
          <w:sz w:val="24"/>
          <w:lang w:val="en-US"/>
        </w:rPr>
        <w:t xml:space="preserve">    &lt;/H2HEventsWrapper&gt;</w:t>
      </w:r>
    </w:p>
    <w:p w14:paraId="0D10E5F7" w14:textId="77777777" w:rsidR="008110F6" w:rsidRPr="008110F6" w:rsidRDefault="008110F6" w:rsidP="008110F6">
      <w:pPr>
        <w:spacing w:line="240" w:lineRule="auto"/>
        <w:jc w:val="both"/>
        <w:rPr>
          <w:sz w:val="24"/>
          <w:lang w:val="en-US"/>
        </w:rPr>
      </w:pPr>
      <w:r w:rsidRPr="008110F6">
        <w:rPr>
          <w:sz w:val="24"/>
          <w:lang w:val="en-US"/>
        </w:rPr>
        <w:t xml:space="preserve">  );</w:t>
      </w:r>
    </w:p>
    <w:p w14:paraId="5C52F997" w14:textId="77777777" w:rsidR="008110F6" w:rsidRPr="008110F6" w:rsidRDefault="008110F6" w:rsidP="008110F6">
      <w:pPr>
        <w:spacing w:line="240" w:lineRule="auto"/>
        <w:jc w:val="both"/>
        <w:rPr>
          <w:sz w:val="24"/>
          <w:lang w:val="en-US"/>
        </w:rPr>
      </w:pPr>
      <w:r w:rsidRPr="008110F6">
        <w:rPr>
          <w:sz w:val="24"/>
          <w:lang w:val="en-US"/>
        </w:rPr>
        <w:t>};</w:t>
      </w:r>
    </w:p>
    <w:p w14:paraId="763DECEB" w14:textId="77777777" w:rsidR="008110F6" w:rsidRPr="008110F6" w:rsidRDefault="008110F6" w:rsidP="008110F6">
      <w:pPr>
        <w:spacing w:line="240" w:lineRule="auto"/>
        <w:jc w:val="both"/>
        <w:rPr>
          <w:sz w:val="24"/>
          <w:lang w:val="en-US"/>
        </w:rPr>
      </w:pPr>
    </w:p>
    <w:p w14:paraId="251F234A" w14:textId="40B6F61F" w:rsidR="008110F6" w:rsidRPr="008110F6" w:rsidRDefault="008110F6" w:rsidP="008110F6">
      <w:pPr>
        <w:spacing w:line="240" w:lineRule="auto"/>
        <w:jc w:val="both"/>
        <w:rPr>
          <w:sz w:val="24"/>
          <w:lang w:val="en-US"/>
        </w:rPr>
      </w:pPr>
      <w:r w:rsidRPr="008110F6">
        <w:rPr>
          <w:sz w:val="24"/>
          <w:lang w:val="en-US"/>
        </w:rPr>
        <w:t>export default H2HEvents;</w:t>
      </w:r>
    </w:p>
    <w:p w14:paraId="39C47FBE" w14:textId="2CB75BFD" w:rsidR="00186505" w:rsidRDefault="00186505" w:rsidP="00186505">
      <w:pPr>
        <w:spacing w:line="240" w:lineRule="auto"/>
        <w:jc w:val="both"/>
        <w:rPr>
          <w:b/>
          <w:sz w:val="28"/>
          <w:lang w:val="en-US"/>
        </w:rPr>
      </w:pPr>
      <w:r>
        <w:rPr>
          <w:b/>
          <w:sz w:val="28"/>
          <w:lang w:val="en-US"/>
        </w:rPr>
        <w:t>Header.styled.ts</w:t>
      </w:r>
    </w:p>
    <w:p w14:paraId="2EC79642"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39DC2736" w14:textId="77777777" w:rsidR="008110F6" w:rsidRPr="008110F6" w:rsidRDefault="008110F6" w:rsidP="008110F6">
      <w:pPr>
        <w:spacing w:line="240" w:lineRule="auto"/>
        <w:jc w:val="both"/>
        <w:rPr>
          <w:sz w:val="24"/>
          <w:lang w:val="en-US"/>
        </w:rPr>
      </w:pPr>
    </w:p>
    <w:p w14:paraId="4DD91629" w14:textId="77777777" w:rsidR="008110F6" w:rsidRPr="008110F6" w:rsidRDefault="008110F6" w:rsidP="008110F6">
      <w:pPr>
        <w:spacing w:line="240" w:lineRule="auto"/>
        <w:jc w:val="both"/>
        <w:rPr>
          <w:sz w:val="24"/>
          <w:lang w:val="en-US"/>
        </w:rPr>
      </w:pPr>
      <w:r w:rsidRPr="008110F6">
        <w:rPr>
          <w:sz w:val="24"/>
          <w:lang w:val="en-US"/>
        </w:rPr>
        <w:t>export const HeaderWrapper = styled.div`</w:t>
      </w:r>
    </w:p>
    <w:p w14:paraId="1C34110B" w14:textId="77777777" w:rsidR="008110F6" w:rsidRPr="008110F6" w:rsidRDefault="008110F6" w:rsidP="008110F6">
      <w:pPr>
        <w:spacing w:line="240" w:lineRule="auto"/>
        <w:jc w:val="both"/>
        <w:rPr>
          <w:sz w:val="24"/>
          <w:lang w:val="en-US"/>
        </w:rPr>
      </w:pPr>
      <w:r w:rsidRPr="008110F6">
        <w:rPr>
          <w:sz w:val="24"/>
          <w:lang w:val="en-US"/>
        </w:rPr>
        <w:t xml:space="preserve">  border-bottom: 1px #999999 solid;</w:t>
      </w:r>
    </w:p>
    <w:p w14:paraId="147E86ED" w14:textId="77777777" w:rsidR="008110F6" w:rsidRPr="008110F6" w:rsidRDefault="008110F6" w:rsidP="008110F6">
      <w:pPr>
        <w:spacing w:line="240" w:lineRule="auto"/>
        <w:jc w:val="both"/>
        <w:rPr>
          <w:sz w:val="24"/>
          <w:lang w:val="en-US"/>
        </w:rPr>
      </w:pPr>
      <w:r w:rsidRPr="008110F6">
        <w:rPr>
          <w:sz w:val="24"/>
          <w:lang w:val="en-US"/>
        </w:rPr>
        <w:t xml:space="preserve">  box-shadow: 0 1px 10px #444;</w:t>
      </w:r>
    </w:p>
    <w:p w14:paraId="550AE0DA" w14:textId="77777777" w:rsidR="008110F6" w:rsidRPr="008110F6" w:rsidRDefault="008110F6" w:rsidP="008110F6">
      <w:pPr>
        <w:spacing w:line="240" w:lineRule="auto"/>
        <w:jc w:val="both"/>
        <w:rPr>
          <w:sz w:val="24"/>
          <w:lang w:val="en-US"/>
        </w:rPr>
      </w:pPr>
      <w:r w:rsidRPr="008110F6">
        <w:rPr>
          <w:sz w:val="24"/>
          <w:lang w:val="en-US"/>
        </w:rPr>
        <w:t>`;</w:t>
      </w:r>
    </w:p>
    <w:p w14:paraId="1D60F239" w14:textId="77777777" w:rsidR="008110F6" w:rsidRPr="008110F6" w:rsidRDefault="008110F6" w:rsidP="008110F6">
      <w:pPr>
        <w:spacing w:line="240" w:lineRule="auto"/>
        <w:jc w:val="both"/>
        <w:rPr>
          <w:sz w:val="24"/>
          <w:lang w:val="en-US"/>
        </w:rPr>
      </w:pPr>
      <w:r w:rsidRPr="008110F6">
        <w:rPr>
          <w:sz w:val="24"/>
          <w:lang w:val="en-US"/>
        </w:rPr>
        <w:t>export const HeaderContent = styled.div`</w:t>
      </w:r>
    </w:p>
    <w:p w14:paraId="2B39452E" w14:textId="77777777" w:rsidR="008110F6" w:rsidRPr="008110F6" w:rsidRDefault="008110F6" w:rsidP="008110F6">
      <w:pPr>
        <w:spacing w:line="240" w:lineRule="auto"/>
        <w:jc w:val="both"/>
        <w:rPr>
          <w:sz w:val="24"/>
          <w:lang w:val="en-US"/>
        </w:rPr>
      </w:pPr>
      <w:r w:rsidRPr="008110F6">
        <w:rPr>
          <w:sz w:val="24"/>
          <w:lang w:val="en-US"/>
        </w:rPr>
        <w:t xml:space="preserve">  margin: 0 auto;</w:t>
      </w:r>
    </w:p>
    <w:p w14:paraId="4F1FD2B2" w14:textId="77777777" w:rsidR="008110F6" w:rsidRPr="008110F6" w:rsidRDefault="008110F6" w:rsidP="008110F6">
      <w:pPr>
        <w:spacing w:line="240" w:lineRule="auto"/>
        <w:jc w:val="both"/>
        <w:rPr>
          <w:sz w:val="24"/>
          <w:lang w:val="en-US"/>
        </w:rPr>
      </w:pPr>
      <w:r w:rsidRPr="008110F6">
        <w:rPr>
          <w:sz w:val="24"/>
          <w:lang w:val="en-US"/>
        </w:rPr>
        <w:t xml:space="preserve">  max-width: var(--containerWidth);</w:t>
      </w:r>
    </w:p>
    <w:p w14:paraId="12E2E077" w14:textId="77777777" w:rsidR="008110F6" w:rsidRPr="008110F6" w:rsidRDefault="008110F6" w:rsidP="008110F6">
      <w:pPr>
        <w:spacing w:line="240" w:lineRule="auto"/>
        <w:jc w:val="both"/>
        <w:rPr>
          <w:sz w:val="24"/>
          <w:lang w:val="en-US"/>
        </w:rPr>
      </w:pPr>
      <w:r w:rsidRPr="008110F6">
        <w:rPr>
          <w:sz w:val="24"/>
          <w:lang w:val="en-US"/>
        </w:rPr>
        <w:t xml:space="preserve">  height: 60px;</w:t>
      </w:r>
    </w:p>
    <w:p w14:paraId="24C9FAFE"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73AE99DE" w14:textId="77777777" w:rsidR="008110F6" w:rsidRPr="008110F6" w:rsidRDefault="008110F6" w:rsidP="008110F6">
      <w:pPr>
        <w:spacing w:line="240" w:lineRule="auto"/>
        <w:jc w:val="both"/>
        <w:rPr>
          <w:sz w:val="24"/>
          <w:lang w:val="en-US"/>
        </w:rPr>
      </w:pPr>
      <w:r w:rsidRPr="008110F6">
        <w:rPr>
          <w:sz w:val="24"/>
          <w:lang w:val="en-US"/>
        </w:rPr>
        <w:t>`;</w:t>
      </w:r>
    </w:p>
    <w:p w14:paraId="0C51D150" w14:textId="77777777" w:rsidR="008110F6" w:rsidRPr="008110F6" w:rsidRDefault="008110F6" w:rsidP="008110F6">
      <w:pPr>
        <w:spacing w:line="240" w:lineRule="auto"/>
        <w:jc w:val="both"/>
        <w:rPr>
          <w:sz w:val="24"/>
          <w:lang w:val="en-US"/>
        </w:rPr>
      </w:pPr>
      <w:r w:rsidRPr="008110F6">
        <w:rPr>
          <w:sz w:val="24"/>
          <w:lang w:val="en-US"/>
        </w:rPr>
        <w:t>export const Logo = styled.img`</w:t>
      </w:r>
    </w:p>
    <w:p w14:paraId="39D7A0B0" w14:textId="77777777" w:rsidR="008110F6" w:rsidRPr="008110F6" w:rsidRDefault="008110F6" w:rsidP="008110F6">
      <w:pPr>
        <w:spacing w:line="240" w:lineRule="auto"/>
        <w:jc w:val="both"/>
        <w:rPr>
          <w:sz w:val="24"/>
          <w:lang w:val="en-US"/>
        </w:rPr>
      </w:pPr>
      <w:r w:rsidRPr="008110F6">
        <w:rPr>
          <w:sz w:val="24"/>
          <w:lang w:val="en-US"/>
        </w:rPr>
        <w:t xml:space="preserve">  max-height: 100%;</w:t>
      </w:r>
    </w:p>
    <w:p w14:paraId="460CDBC1" w14:textId="203C4360" w:rsidR="008110F6" w:rsidRPr="008110F6" w:rsidRDefault="008110F6" w:rsidP="008110F6">
      <w:pPr>
        <w:spacing w:line="240" w:lineRule="auto"/>
        <w:jc w:val="both"/>
        <w:rPr>
          <w:sz w:val="24"/>
          <w:lang w:val="en-US"/>
        </w:rPr>
      </w:pPr>
      <w:r w:rsidRPr="008110F6">
        <w:rPr>
          <w:sz w:val="24"/>
          <w:lang w:val="en-US"/>
        </w:rPr>
        <w:t>`;</w:t>
      </w:r>
    </w:p>
    <w:p w14:paraId="29F8112B" w14:textId="77D9B8DA" w:rsidR="00186505" w:rsidRDefault="00186505" w:rsidP="00186505">
      <w:pPr>
        <w:spacing w:line="240" w:lineRule="auto"/>
        <w:jc w:val="both"/>
        <w:rPr>
          <w:b/>
          <w:sz w:val="28"/>
          <w:lang w:val="en-US"/>
        </w:rPr>
      </w:pPr>
      <w:r>
        <w:rPr>
          <w:b/>
          <w:sz w:val="28"/>
          <w:lang w:val="en-US"/>
        </w:rPr>
        <w:t>Header.tsx</w:t>
      </w:r>
    </w:p>
    <w:p w14:paraId="2DB32B0D" w14:textId="77777777" w:rsidR="008110F6" w:rsidRPr="008110F6" w:rsidRDefault="008110F6" w:rsidP="008110F6">
      <w:pPr>
        <w:spacing w:line="240" w:lineRule="auto"/>
        <w:jc w:val="both"/>
        <w:rPr>
          <w:sz w:val="24"/>
          <w:lang w:val="en-US"/>
        </w:rPr>
      </w:pPr>
      <w:r w:rsidRPr="008110F6">
        <w:rPr>
          <w:sz w:val="24"/>
          <w:lang w:val="en-US"/>
        </w:rPr>
        <w:t>import React from 'react';</w:t>
      </w:r>
    </w:p>
    <w:p w14:paraId="4D874EB7" w14:textId="77777777" w:rsidR="008110F6" w:rsidRPr="008110F6" w:rsidRDefault="008110F6" w:rsidP="008110F6">
      <w:pPr>
        <w:spacing w:line="240" w:lineRule="auto"/>
        <w:jc w:val="both"/>
        <w:rPr>
          <w:sz w:val="24"/>
          <w:lang w:val="en-US"/>
        </w:rPr>
      </w:pPr>
      <w:r w:rsidRPr="008110F6">
        <w:rPr>
          <w:sz w:val="24"/>
          <w:lang w:val="en-US"/>
        </w:rPr>
        <w:t>import {HeaderContent, HeaderWrapper, Logo} from './Header.styled';</w:t>
      </w:r>
    </w:p>
    <w:p w14:paraId="5AE396C6" w14:textId="77777777" w:rsidR="008110F6" w:rsidRPr="008110F6" w:rsidRDefault="008110F6" w:rsidP="008110F6">
      <w:pPr>
        <w:spacing w:line="240" w:lineRule="auto"/>
        <w:jc w:val="both"/>
        <w:rPr>
          <w:sz w:val="24"/>
          <w:lang w:val="en-US"/>
        </w:rPr>
      </w:pPr>
      <w:r w:rsidRPr="008110F6">
        <w:rPr>
          <w:sz w:val="24"/>
          <w:lang w:val="en-US"/>
        </w:rPr>
        <w:t>import logo from '../../assets/header/logo.svg';</w:t>
      </w:r>
    </w:p>
    <w:p w14:paraId="681C1107" w14:textId="77777777" w:rsidR="008110F6" w:rsidRPr="008110F6" w:rsidRDefault="008110F6" w:rsidP="008110F6">
      <w:pPr>
        <w:spacing w:line="240" w:lineRule="auto"/>
        <w:jc w:val="both"/>
        <w:rPr>
          <w:sz w:val="24"/>
          <w:lang w:val="en-US"/>
        </w:rPr>
      </w:pPr>
      <w:r w:rsidRPr="008110F6">
        <w:rPr>
          <w:sz w:val="24"/>
          <w:lang w:val="en-US"/>
        </w:rPr>
        <w:lastRenderedPageBreak/>
        <w:t>import NavBar from '../NavBar';</w:t>
      </w:r>
    </w:p>
    <w:p w14:paraId="17C6375A" w14:textId="77777777" w:rsidR="008110F6" w:rsidRPr="008110F6" w:rsidRDefault="008110F6" w:rsidP="008110F6">
      <w:pPr>
        <w:spacing w:line="240" w:lineRule="auto"/>
        <w:jc w:val="both"/>
        <w:rPr>
          <w:sz w:val="24"/>
          <w:lang w:val="en-US"/>
        </w:rPr>
      </w:pPr>
      <w:r w:rsidRPr="008110F6">
        <w:rPr>
          <w:sz w:val="24"/>
          <w:lang w:val="en-US"/>
        </w:rPr>
        <w:t>import SportsSoccerIcon from '@mui/icons-material/SportsSoccer';</w:t>
      </w:r>
    </w:p>
    <w:p w14:paraId="2A462A33" w14:textId="77777777" w:rsidR="008110F6" w:rsidRPr="008110F6" w:rsidRDefault="008110F6" w:rsidP="008110F6">
      <w:pPr>
        <w:spacing w:line="240" w:lineRule="auto"/>
        <w:jc w:val="both"/>
        <w:rPr>
          <w:sz w:val="24"/>
          <w:lang w:val="en-US"/>
        </w:rPr>
      </w:pPr>
      <w:r w:rsidRPr="008110F6">
        <w:rPr>
          <w:sz w:val="24"/>
          <w:lang w:val="en-US"/>
        </w:rPr>
        <w:t>import StarBorderIcon from '@mui/icons-material/StarBorder';</w:t>
      </w:r>
    </w:p>
    <w:p w14:paraId="60CDAA56" w14:textId="77777777" w:rsidR="008110F6" w:rsidRPr="008110F6" w:rsidRDefault="008110F6" w:rsidP="008110F6">
      <w:pPr>
        <w:spacing w:line="240" w:lineRule="auto"/>
        <w:jc w:val="both"/>
        <w:rPr>
          <w:sz w:val="24"/>
          <w:lang w:val="en-US"/>
        </w:rPr>
      </w:pPr>
      <w:r w:rsidRPr="008110F6">
        <w:rPr>
          <w:sz w:val="24"/>
          <w:lang w:val="en-US"/>
        </w:rPr>
        <w:t>import NewspaperIcon from '@mui/icons-material/Newspaper';</w:t>
      </w:r>
    </w:p>
    <w:p w14:paraId="4D0C8DD7" w14:textId="77777777" w:rsidR="008110F6" w:rsidRPr="008110F6" w:rsidRDefault="008110F6" w:rsidP="008110F6">
      <w:pPr>
        <w:spacing w:line="240" w:lineRule="auto"/>
        <w:jc w:val="both"/>
        <w:rPr>
          <w:sz w:val="24"/>
          <w:lang w:val="en-US"/>
        </w:rPr>
      </w:pPr>
    </w:p>
    <w:p w14:paraId="75AA60D2" w14:textId="77777777" w:rsidR="008110F6" w:rsidRPr="008110F6" w:rsidRDefault="008110F6" w:rsidP="008110F6">
      <w:pPr>
        <w:spacing w:line="240" w:lineRule="auto"/>
        <w:jc w:val="both"/>
        <w:rPr>
          <w:sz w:val="24"/>
          <w:lang w:val="en-US"/>
        </w:rPr>
      </w:pPr>
      <w:r w:rsidRPr="008110F6">
        <w:rPr>
          <w:sz w:val="24"/>
          <w:lang w:val="en-US"/>
        </w:rPr>
        <w:t>const Header = (): JSX.Element =&gt; {</w:t>
      </w:r>
    </w:p>
    <w:p w14:paraId="245151D3"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5EBCD71B" w14:textId="77777777" w:rsidR="008110F6" w:rsidRPr="008110F6" w:rsidRDefault="008110F6" w:rsidP="008110F6">
      <w:pPr>
        <w:spacing w:line="240" w:lineRule="auto"/>
        <w:jc w:val="both"/>
        <w:rPr>
          <w:sz w:val="24"/>
          <w:lang w:val="en-US"/>
        </w:rPr>
      </w:pPr>
      <w:r w:rsidRPr="008110F6">
        <w:rPr>
          <w:sz w:val="24"/>
          <w:lang w:val="en-US"/>
        </w:rPr>
        <w:t xml:space="preserve">    &lt;HeaderWrapper&gt;</w:t>
      </w:r>
    </w:p>
    <w:p w14:paraId="0D94FD47" w14:textId="77777777" w:rsidR="008110F6" w:rsidRPr="008110F6" w:rsidRDefault="008110F6" w:rsidP="008110F6">
      <w:pPr>
        <w:spacing w:line="240" w:lineRule="auto"/>
        <w:jc w:val="both"/>
        <w:rPr>
          <w:sz w:val="24"/>
          <w:lang w:val="en-US"/>
        </w:rPr>
      </w:pPr>
      <w:r w:rsidRPr="008110F6">
        <w:rPr>
          <w:sz w:val="24"/>
          <w:lang w:val="en-US"/>
        </w:rPr>
        <w:t xml:space="preserve">      &lt;HeaderContent&gt;</w:t>
      </w:r>
    </w:p>
    <w:p w14:paraId="27C557CC" w14:textId="77777777" w:rsidR="008110F6" w:rsidRPr="008110F6" w:rsidRDefault="008110F6" w:rsidP="008110F6">
      <w:pPr>
        <w:spacing w:line="240" w:lineRule="auto"/>
        <w:jc w:val="both"/>
        <w:rPr>
          <w:sz w:val="24"/>
          <w:lang w:val="en-US"/>
        </w:rPr>
      </w:pPr>
      <w:r w:rsidRPr="008110F6">
        <w:rPr>
          <w:sz w:val="24"/>
          <w:lang w:val="en-US"/>
        </w:rPr>
        <w:t xml:space="preserve">        &lt;Logo src={logo} alt="logo"/&gt;</w:t>
      </w:r>
    </w:p>
    <w:p w14:paraId="58C60021" w14:textId="77777777" w:rsidR="008110F6" w:rsidRPr="008110F6" w:rsidRDefault="008110F6" w:rsidP="008110F6">
      <w:pPr>
        <w:spacing w:line="240" w:lineRule="auto"/>
        <w:jc w:val="both"/>
        <w:rPr>
          <w:sz w:val="24"/>
          <w:lang w:val="en-US"/>
        </w:rPr>
      </w:pPr>
      <w:r w:rsidRPr="008110F6">
        <w:rPr>
          <w:sz w:val="24"/>
          <w:lang w:val="en-US"/>
        </w:rPr>
        <w:t xml:space="preserve">        &lt;NavBar linkObjects={[</w:t>
      </w:r>
    </w:p>
    <w:p w14:paraId="3EFFD5B8" w14:textId="77777777" w:rsidR="008110F6" w:rsidRPr="008110F6" w:rsidRDefault="008110F6" w:rsidP="008110F6">
      <w:pPr>
        <w:spacing w:line="240" w:lineRule="auto"/>
        <w:jc w:val="both"/>
        <w:rPr>
          <w:sz w:val="24"/>
          <w:lang w:val="en-US"/>
        </w:rPr>
      </w:pPr>
      <w:r w:rsidRPr="008110F6">
        <w:rPr>
          <w:sz w:val="24"/>
          <w:lang w:val="en-US"/>
        </w:rPr>
        <w:t xml:space="preserve">          {</w:t>
      </w:r>
    </w:p>
    <w:p w14:paraId="77B6C49D" w14:textId="77777777" w:rsidR="008110F6" w:rsidRPr="008110F6" w:rsidRDefault="008110F6" w:rsidP="008110F6">
      <w:pPr>
        <w:spacing w:line="240" w:lineRule="auto"/>
        <w:jc w:val="both"/>
        <w:rPr>
          <w:sz w:val="24"/>
          <w:lang w:val="en-US"/>
        </w:rPr>
      </w:pPr>
      <w:r w:rsidRPr="008110F6">
        <w:rPr>
          <w:sz w:val="24"/>
          <w:lang w:val="en-US"/>
        </w:rPr>
        <w:t xml:space="preserve">            link: '/events',</w:t>
      </w:r>
    </w:p>
    <w:p w14:paraId="39A1B3E5" w14:textId="77777777" w:rsidR="008110F6" w:rsidRPr="008110F6" w:rsidRDefault="008110F6" w:rsidP="008110F6">
      <w:pPr>
        <w:spacing w:line="240" w:lineRule="auto"/>
        <w:jc w:val="both"/>
        <w:rPr>
          <w:sz w:val="24"/>
          <w:lang w:val="en-US"/>
        </w:rPr>
      </w:pPr>
      <w:r w:rsidRPr="008110F6">
        <w:rPr>
          <w:sz w:val="24"/>
          <w:lang w:val="en-US"/>
        </w:rPr>
        <w:t xml:space="preserve">            label: 'События',</w:t>
      </w:r>
    </w:p>
    <w:p w14:paraId="0B7F3196" w14:textId="77777777" w:rsidR="008110F6" w:rsidRPr="008110F6" w:rsidRDefault="008110F6" w:rsidP="008110F6">
      <w:pPr>
        <w:spacing w:line="240" w:lineRule="auto"/>
        <w:jc w:val="both"/>
        <w:rPr>
          <w:sz w:val="24"/>
          <w:lang w:val="en-US"/>
        </w:rPr>
      </w:pPr>
      <w:r w:rsidRPr="008110F6">
        <w:rPr>
          <w:sz w:val="24"/>
          <w:lang w:val="en-US"/>
        </w:rPr>
        <w:t xml:space="preserve">            icon: &lt;SportsSoccerIcon/&gt;,</w:t>
      </w:r>
    </w:p>
    <w:p w14:paraId="299DEF5B" w14:textId="77777777" w:rsidR="008110F6" w:rsidRPr="008110F6" w:rsidRDefault="008110F6" w:rsidP="008110F6">
      <w:pPr>
        <w:spacing w:line="240" w:lineRule="auto"/>
        <w:jc w:val="both"/>
        <w:rPr>
          <w:sz w:val="24"/>
          <w:lang w:val="en-US"/>
        </w:rPr>
      </w:pPr>
      <w:r w:rsidRPr="008110F6">
        <w:rPr>
          <w:sz w:val="24"/>
          <w:lang w:val="en-US"/>
        </w:rPr>
        <w:t xml:space="preserve">          },</w:t>
      </w:r>
    </w:p>
    <w:p w14:paraId="2AF441D0" w14:textId="77777777" w:rsidR="008110F6" w:rsidRPr="008110F6" w:rsidRDefault="008110F6" w:rsidP="008110F6">
      <w:pPr>
        <w:spacing w:line="240" w:lineRule="auto"/>
        <w:jc w:val="both"/>
        <w:rPr>
          <w:sz w:val="24"/>
          <w:lang w:val="en-US"/>
        </w:rPr>
      </w:pPr>
      <w:r w:rsidRPr="008110F6">
        <w:rPr>
          <w:sz w:val="24"/>
          <w:lang w:val="en-US"/>
        </w:rPr>
        <w:t xml:space="preserve">          {</w:t>
      </w:r>
    </w:p>
    <w:p w14:paraId="778D9489" w14:textId="77777777" w:rsidR="008110F6" w:rsidRPr="008110F6" w:rsidRDefault="008110F6" w:rsidP="008110F6">
      <w:pPr>
        <w:spacing w:line="240" w:lineRule="auto"/>
        <w:jc w:val="both"/>
        <w:rPr>
          <w:sz w:val="24"/>
          <w:lang w:val="en-US"/>
        </w:rPr>
      </w:pPr>
      <w:r w:rsidRPr="008110F6">
        <w:rPr>
          <w:sz w:val="24"/>
          <w:lang w:val="en-US"/>
        </w:rPr>
        <w:t xml:space="preserve">            link: '/favourites',</w:t>
      </w:r>
    </w:p>
    <w:p w14:paraId="0D885305" w14:textId="77777777" w:rsidR="008110F6" w:rsidRPr="008110F6" w:rsidRDefault="008110F6" w:rsidP="008110F6">
      <w:pPr>
        <w:spacing w:line="240" w:lineRule="auto"/>
        <w:jc w:val="both"/>
        <w:rPr>
          <w:sz w:val="24"/>
          <w:lang w:val="en-US"/>
        </w:rPr>
      </w:pPr>
      <w:r w:rsidRPr="008110F6">
        <w:rPr>
          <w:sz w:val="24"/>
          <w:lang w:val="en-US"/>
        </w:rPr>
        <w:t xml:space="preserve">            label: 'Избранное',</w:t>
      </w:r>
    </w:p>
    <w:p w14:paraId="41E5950C" w14:textId="77777777" w:rsidR="008110F6" w:rsidRPr="008110F6" w:rsidRDefault="008110F6" w:rsidP="008110F6">
      <w:pPr>
        <w:spacing w:line="240" w:lineRule="auto"/>
        <w:jc w:val="both"/>
        <w:rPr>
          <w:sz w:val="24"/>
          <w:lang w:val="en-US"/>
        </w:rPr>
      </w:pPr>
      <w:r w:rsidRPr="008110F6">
        <w:rPr>
          <w:sz w:val="24"/>
          <w:lang w:val="en-US"/>
        </w:rPr>
        <w:t xml:space="preserve">            icon: &lt;StarBorderIcon/&gt;,</w:t>
      </w:r>
    </w:p>
    <w:p w14:paraId="1F93C9F9" w14:textId="77777777" w:rsidR="008110F6" w:rsidRPr="008110F6" w:rsidRDefault="008110F6" w:rsidP="008110F6">
      <w:pPr>
        <w:spacing w:line="240" w:lineRule="auto"/>
        <w:jc w:val="both"/>
        <w:rPr>
          <w:sz w:val="24"/>
          <w:lang w:val="en-US"/>
        </w:rPr>
      </w:pPr>
      <w:r w:rsidRPr="008110F6">
        <w:rPr>
          <w:sz w:val="24"/>
          <w:lang w:val="en-US"/>
        </w:rPr>
        <w:t xml:space="preserve">          },</w:t>
      </w:r>
    </w:p>
    <w:p w14:paraId="03B81C6B" w14:textId="77777777" w:rsidR="008110F6" w:rsidRPr="008110F6" w:rsidRDefault="008110F6" w:rsidP="008110F6">
      <w:pPr>
        <w:spacing w:line="240" w:lineRule="auto"/>
        <w:jc w:val="both"/>
        <w:rPr>
          <w:sz w:val="24"/>
          <w:lang w:val="en-US"/>
        </w:rPr>
      </w:pPr>
      <w:r w:rsidRPr="008110F6">
        <w:rPr>
          <w:sz w:val="24"/>
          <w:lang w:val="en-US"/>
        </w:rPr>
        <w:t xml:space="preserve">          {</w:t>
      </w:r>
    </w:p>
    <w:p w14:paraId="4926E8DF" w14:textId="77777777" w:rsidR="008110F6" w:rsidRPr="008110F6" w:rsidRDefault="008110F6" w:rsidP="008110F6">
      <w:pPr>
        <w:spacing w:line="240" w:lineRule="auto"/>
        <w:jc w:val="both"/>
        <w:rPr>
          <w:sz w:val="24"/>
          <w:lang w:val="en-US"/>
        </w:rPr>
      </w:pPr>
      <w:r w:rsidRPr="008110F6">
        <w:rPr>
          <w:sz w:val="24"/>
          <w:lang w:val="en-US"/>
        </w:rPr>
        <w:t xml:space="preserve">            link: '/news',</w:t>
      </w:r>
    </w:p>
    <w:p w14:paraId="74C08F18" w14:textId="77777777" w:rsidR="008110F6" w:rsidRPr="008110F6" w:rsidRDefault="008110F6" w:rsidP="008110F6">
      <w:pPr>
        <w:spacing w:line="240" w:lineRule="auto"/>
        <w:jc w:val="both"/>
        <w:rPr>
          <w:sz w:val="24"/>
          <w:lang w:val="en-US"/>
        </w:rPr>
      </w:pPr>
      <w:r w:rsidRPr="008110F6">
        <w:rPr>
          <w:sz w:val="24"/>
          <w:lang w:val="en-US"/>
        </w:rPr>
        <w:t xml:space="preserve">            label: 'Новости',</w:t>
      </w:r>
    </w:p>
    <w:p w14:paraId="1A3E94FD" w14:textId="77777777" w:rsidR="008110F6" w:rsidRPr="008110F6" w:rsidRDefault="008110F6" w:rsidP="008110F6">
      <w:pPr>
        <w:spacing w:line="240" w:lineRule="auto"/>
        <w:jc w:val="both"/>
        <w:rPr>
          <w:sz w:val="24"/>
          <w:lang w:val="en-US"/>
        </w:rPr>
      </w:pPr>
      <w:r w:rsidRPr="008110F6">
        <w:rPr>
          <w:sz w:val="24"/>
          <w:lang w:val="en-US"/>
        </w:rPr>
        <w:t xml:space="preserve">            icon: &lt;NewspaperIcon/&gt;,</w:t>
      </w:r>
    </w:p>
    <w:p w14:paraId="6DE67EC1" w14:textId="77777777" w:rsidR="008110F6" w:rsidRPr="008110F6" w:rsidRDefault="008110F6" w:rsidP="008110F6">
      <w:pPr>
        <w:spacing w:line="240" w:lineRule="auto"/>
        <w:jc w:val="both"/>
        <w:rPr>
          <w:sz w:val="24"/>
          <w:lang w:val="en-US"/>
        </w:rPr>
      </w:pPr>
      <w:r w:rsidRPr="008110F6">
        <w:rPr>
          <w:sz w:val="24"/>
          <w:lang w:val="en-US"/>
        </w:rPr>
        <w:t xml:space="preserve">          },</w:t>
      </w:r>
    </w:p>
    <w:p w14:paraId="3E99B1F1" w14:textId="77777777" w:rsidR="008110F6" w:rsidRPr="008110F6" w:rsidRDefault="008110F6" w:rsidP="008110F6">
      <w:pPr>
        <w:spacing w:line="240" w:lineRule="auto"/>
        <w:jc w:val="both"/>
        <w:rPr>
          <w:sz w:val="24"/>
          <w:lang w:val="en-US"/>
        </w:rPr>
      </w:pPr>
      <w:r w:rsidRPr="008110F6">
        <w:rPr>
          <w:sz w:val="24"/>
          <w:lang w:val="en-US"/>
        </w:rPr>
        <w:t xml:space="preserve">        ]}/&gt;</w:t>
      </w:r>
    </w:p>
    <w:p w14:paraId="294C3FE5" w14:textId="77777777" w:rsidR="008110F6" w:rsidRPr="008110F6" w:rsidRDefault="008110F6" w:rsidP="008110F6">
      <w:pPr>
        <w:spacing w:line="240" w:lineRule="auto"/>
        <w:jc w:val="both"/>
        <w:rPr>
          <w:sz w:val="24"/>
          <w:lang w:val="en-US"/>
        </w:rPr>
      </w:pPr>
      <w:r w:rsidRPr="008110F6">
        <w:rPr>
          <w:sz w:val="24"/>
          <w:lang w:val="en-US"/>
        </w:rPr>
        <w:t xml:space="preserve">      &lt;/HeaderContent&gt;</w:t>
      </w:r>
    </w:p>
    <w:p w14:paraId="6D3C09C2" w14:textId="77777777" w:rsidR="008110F6" w:rsidRPr="008110F6" w:rsidRDefault="008110F6" w:rsidP="008110F6">
      <w:pPr>
        <w:spacing w:line="240" w:lineRule="auto"/>
        <w:jc w:val="both"/>
        <w:rPr>
          <w:sz w:val="24"/>
          <w:lang w:val="en-US"/>
        </w:rPr>
      </w:pPr>
      <w:r w:rsidRPr="008110F6">
        <w:rPr>
          <w:sz w:val="24"/>
          <w:lang w:val="en-US"/>
        </w:rPr>
        <w:t xml:space="preserve">    &lt;/HeaderWrapper&gt;</w:t>
      </w:r>
    </w:p>
    <w:p w14:paraId="334F41F3" w14:textId="77777777" w:rsidR="008110F6" w:rsidRPr="008110F6" w:rsidRDefault="008110F6" w:rsidP="008110F6">
      <w:pPr>
        <w:spacing w:line="240" w:lineRule="auto"/>
        <w:jc w:val="both"/>
        <w:rPr>
          <w:sz w:val="24"/>
          <w:lang w:val="en-US"/>
        </w:rPr>
      </w:pPr>
      <w:r w:rsidRPr="008110F6">
        <w:rPr>
          <w:sz w:val="24"/>
          <w:lang w:val="en-US"/>
        </w:rPr>
        <w:t xml:space="preserve">  );</w:t>
      </w:r>
    </w:p>
    <w:p w14:paraId="02A1E577" w14:textId="77777777" w:rsidR="008110F6" w:rsidRPr="008110F6" w:rsidRDefault="008110F6" w:rsidP="008110F6">
      <w:pPr>
        <w:spacing w:line="240" w:lineRule="auto"/>
        <w:jc w:val="both"/>
        <w:rPr>
          <w:sz w:val="24"/>
          <w:lang w:val="en-US"/>
        </w:rPr>
      </w:pPr>
      <w:r w:rsidRPr="008110F6">
        <w:rPr>
          <w:sz w:val="24"/>
          <w:lang w:val="en-US"/>
        </w:rPr>
        <w:t>};</w:t>
      </w:r>
    </w:p>
    <w:p w14:paraId="17ECC612" w14:textId="77777777" w:rsidR="008110F6" w:rsidRPr="008110F6" w:rsidRDefault="008110F6" w:rsidP="008110F6">
      <w:pPr>
        <w:spacing w:line="240" w:lineRule="auto"/>
        <w:jc w:val="both"/>
        <w:rPr>
          <w:sz w:val="24"/>
          <w:lang w:val="en-US"/>
        </w:rPr>
      </w:pPr>
    </w:p>
    <w:p w14:paraId="42F17FA2" w14:textId="71777116" w:rsidR="008110F6" w:rsidRDefault="008110F6" w:rsidP="008110F6">
      <w:pPr>
        <w:spacing w:line="240" w:lineRule="auto"/>
        <w:jc w:val="both"/>
        <w:rPr>
          <w:sz w:val="24"/>
          <w:lang w:val="en-US"/>
        </w:rPr>
      </w:pPr>
      <w:r w:rsidRPr="008110F6">
        <w:rPr>
          <w:sz w:val="24"/>
          <w:lang w:val="en-US"/>
        </w:rPr>
        <w:t>export default Header;</w:t>
      </w:r>
    </w:p>
    <w:p w14:paraId="6EB36DF6" w14:textId="77777777" w:rsidR="008110F6" w:rsidRPr="008110F6" w:rsidRDefault="008110F6" w:rsidP="008110F6">
      <w:pPr>
        <w:spacing w:line="240" w:lineRule="auto"/>
        <w:jc w:val="both"/>
        <w:rPr>
          <w:sz w:val="24"/>
          <w:lang w:val="en-US"/>
        </w:rPr>
      </w:pPr>
    </w:p>
    <w:p w14:paraId="63561112" w14:textId="416DC93F" w:rsidR="00186505" w:rsidRDefault="008110F6" w:rsidP="00186505">
      <w:pPr>
        <w:spacing w:line="240" w:lineRule="auto"/>
        <w:jc w:val="both"/>
        <w:rPr>
          <w:b/>
          <w:sz w:val="28"/>
          <w:lang w:val="en-US"/>
        </w:rPr>
      </w:pPr>
      <w:r>
        <w:rPr>
          <w:b/>
          <w:sz w:val="28"/>
          <w:lang w:val="en-US"/>
        </w:rPr>
        <w:t>MatchIncidents</w:t>
      </w:r>
      <w:r w:rsidR="00186505">
        <w:rPr>
          <w:b/>
          <w:sz w:val="28"/>
          <w:lang w:val="en-US"/>
        </w:rPr>
        <w:t>.ts</w:t>
      </w:r>
      <w:r>
        <w:rPr>
          <w:b/>
          <w:sz w:val="28"/>
          <w:lang w:val="en-US"/>
        </w:rPr>
        <w:t>x</w:t>
      </w:r>
    </w:p>
    <w:p w14:paraId="3E29E38C" w14:textId="77777777" w:rsidR="008110F6" w:rsidRPr="008110F6" w:rsidRDefault="008110F6" w:rsidP="008110F6">
      <w:pPr>
        <w:spacing w:line="240" w:lineRule="auto"/>
        <w:jc w:val="both"/>
        <w:rPr>
          <w:sz w:val="24"/>
          <w:lang w:val="en-US"/>
        </w:rPr>
      </w:pPr>
      <w:r w:rsidRPr="008110F6">
        <w:rPr>
          <w:sz w:val="24"/>
          <w:lang w:val="en-US"/>
        </w:rPr>
        <w:t>import React, { FC, useMemo } from 'react';</w:t>
      </w:r>
    </w:p>
    <w:p w14:paraId="680B3944" w14:textId="77777777" w:rsidR="008110F6" w:rsidRPr="008110F6" w:rsidRDefault="008110F6" w:rsidP="008110F6">
      <w:pPr>
        <w:spacing w:line="240" w:lineRule="auto"/>
        <w:jc w:val="both"/>
        <w:rPr>
          <w:sz w:val="24"/>
          <w:lang w:val="en-US"/>
        </w:rPr>
      </w:pPr>
      <w:r w:rsidRPr="008110F6">
        <w:rPr>
          <w:sz w:val="24"/>
          <w:lang w:val="en-US"/>
        </w:rPr>
        <w:t>import { MatchIncident, MatchIncidentsWrapper } from './MatchIncidents.styled';</w:t>
      </w:r>
    </w:p>
    <w:p w14:paraId="11A0C384" w14:textId="77777777" w:rsidR="008110F6" w:rsidRPr="008110F6" w:rsidRDefault="008110F6" w:rsidP="008110F6">
      <w:pPr>
        <w:spacing w:line="240" w:lineRule="auto"/>
        <w:jc w:val="both"/>
        <w:rPr>
          <w:sz w:val="24"/>
          <w:lang w:val="en-US"/>
        </w:rPr>
      </w:pPr>
      <w:r w:rsidRPr="008110F6">
        <w:rPr>
          <w:sz w:val="24"/>
          <w:lang w:val="en-US"/>
        </w:rPr>
        <w:t>import { IEvent } from '../../model/events.model';</w:t>
      </w:r>
    </w:p>
    <w:p w14:paraId="5F796250" w14:textId="77777777" w:rsidR="008110F6" w:rsidRPr="008110F6" w:rsidRDefault="008110F6" w:rsidP="008110F6">
      <w:pPr>
        <w:spacing w:line="240" w:lineRule="auto"/>
        <w:jc w:val="both"/>
        <w:rPr>
          <w:sz w:val="24"/>
          <w:lang w:val="en-US"/>
        </w:rPr>
      </w:pPr>
      <w:r w:rsidRPr="008110F6">
        <w:rPr>
          <w:sz w:val="24"/>
          <w:lang w:val="en-US"/>
        </w:rPr>
        <w:t>import { useGetEventIncidentsByIdQuery } from '../../services/api';</w:t>
      </w:r>
    </w:p>
    <w:p w14:paraId="4EBD7C37" w14:textId="77777777" w:rsidR="008110F6" w:rsidRPr="008110F6" w:rsidRDefault="008110F6" w:rsidP="008110F6">
      <w:pPr>
        <w:spacing w:line="240" w:lineRule="auto"/>
        <w:jc w:val="both"/>
        <w:rPr>
          <w:sz w:val="24"/>
          <w:lang w:val="en-US"/>
        </w:rPr>
      </w:pPr>
      <w:r w:rsidRPr="008110F6">
        <w:rPr>
          <w:sz w:val="24"/>
          <w:lang w:val="en-US"/>
        </w:rPr>
        <w:t>import { Spinner } from '../Spinner';</w:t>
      </w:r>
    </w:p>
    <w:p w14:paraId="56532C10" w14:textId="77777777" w:rsidR="008110F6" w:rsidRPr="008110F6" w:rsidRDefault="008110F6" w:rsidP="008110F6">
      <w:pPr>
        <w:spacing w:line="240" w:lineRule="auto"/>
        <w:jc w:val="both"/>
        <w:rPr>
          <w:sz w:val="24"/>
          <w:lang w:val="en-US"/>
        </w:rPr>
      </w:pPr>
      <w:r w:rsidRPr="008110F6">
        <w:rPr>
          <w:sz w:val="24"/>
          <w:lang w:val="en-US"/>
        </w:rPr>
        <w:t>import { IIncidentsModel } from '../../model/incidents.model';</w:t>
      </w:r>
    </w:p>
    <w:p w14:paraId="4FCE32BC" w14:textId="77777777" w:rsidR="008110F6" w:rsidRPr="008110F6" w:rsidRDefault="008110F6" w:rsidP="008110F6">
      <w:pPr>
        <w:spacing w:line="240" w:lineRule="auto"/>
        <w:jc w:val="both"/>
        <w:rPr>
          <w:sz w:val="24"/>
          <w:lang w:val="en-US"/>
        </w:rPr>
      </w:pPr>
      <w:r w:rsidRPr="008110F6">
        <w:rPr>
          <w:sz w:val="24"/>
          <w:lang w:val="en-US"/>
        </w:rPr>
        <w:t>import { getTranslations } from '../../utils/translations';</w:t>
      </w:r>
    </w:p>
    <w:p w14:paraId="347D36BB" w14:textId="77777777" w:rsidR="008110F6" w:rsidRPr="008110F6" w:rsidRDefault="008110F6" w:rsidP="008110F6">
      <w:pPr>
        <w:spacing w:line="240" w:lineRule="auto"/>
        <w:jc w:val="both"/>
        <w:rPr>
          <w:sz w:val="24"/>
          <w:lang w:val="en-US"/>
        </w:rPr>
      </w:pPr>
    </w:p>
    <w:p w14:paraId="42A97502" w14:textId="77777777" w:rsidR="008110F6" w:rsidRPr="008110F6" w:rsidRDefault="008110F6" w:rsidP="008110F6">
      <w:pPr>
        <w:spacing w:line="240" w:lineRule="auto"/>
        <w:jc w:val="both"/>
        <w:rPr>
          <w:sz w:val="24"/>
          <w:lang w:val="en-US"/>
        </w:rPr>
      </w:pPr>
      <w:r w:rsidRPr="008110F6">
        <w:rPr>
          <w:sz w:val="24"/>
          <w:lang w:val="en-US"/>
        </w:rPr>
        <w:t>const MatchIncidents: FC&lt;{ eventData: IEvent }&gt; = ({ eventData }) =&gt; {</w:t>
      </w:r>
    </w:p>
    <w:p w14:paraId="79FA95BB" w14:textId="77777777" w:rsidR="008110F6" w:rsidRPr="008110F6" w:rsidRDefault="008110F6" w:rsidP="008110F6">
      <w:pPr>
        <w:spacing w:line="240" w:lineRule="auto"/>
        <w:jc w:val="both"/>
        <w:rPr>
          <w:sz w:val="24"/>
          <w:lang w:val="en-US"/>
        </w:rPr>
      </w:pPr>
      <w:r w:rsidRPr="008110F6">
        <w:rPr>
          <w:sz w:val="24"/>
          <w:lang w:val="en-US"/>
        </w:rPr>
        <w:t xml:space="preserve">  const { data, isLoading } = useGetEventIncidentsByIdQuery(eventData.id);</w:t>
      </w:r>
    </w:p>
    <w:p w14:paraId="1D4F1621" w14:textId="77777777" w:rsidR="008110F6" w:rsidRPr="008110F6" w:rsidRDefault="008110F6" w:rsidP="008110F6">
      <w:pPr>
        <w:spacing w:line="240" w:lineRule="auto"/>
        <w:jc w:val="both"/>
        <w:rPr>
          <w:sz w:val="24"/>
          <w:lang w:val="en-US"/>
        </w:rPr>
      </w:pPr>
    </w:p>
    <w:p w14:paraId="7E10B8BD" w14:textId="77777777" w:rsidR="008110F6" w:rsidRPr="008110F6" w:rsidRDefault="008110F6" w:rsidP="008110F6">
      <w:pPr>
        <w:spacing w:line="240" w:lineRule="auto"/>
        <w:jc w:val="both"/>
        <w:rPr>
          <w:sz w:val="24"/>
          <w:lang w:val="en-US"/>
        </w:rPr>
      </w:pPr>
      <w:r w:rsidRPr="008110F6">
        <w:rPr>
          <w:sz w:val="24"/>
          <w:lang w:val="en-US"/>
        </w:rPr>
        <w:t xml:space="preserve">  const incidentsData = useMemo(() =&gt; data &amp;&amp; [...data.data].sort((a, b) =&gt; a.order - b.order) || [], [data]);</w:t>
      </w:r>
    </w:p>
    <w:p w14:paraId="628C392C" w14:textId="77777777" w:rsidR="008110F6" w:rsidRPr="008110F6" w:rsidRDefault="008110F6" w:rsidP="008110F6">
      <w:pPr>
        <w:spacing w:line="240" w:lineRule="auto"/>
        <w:jc w:val="both"/>
        <w:rPr>
          <w:sz w:val="24"/>
          <w:lang w:val="en-US"/>
        </w:rPr>
      </w:pPr>
    </w:p>
    <w:p w14:paraId="387A3968" w14:textId="77777777" w:rsidR="008110F6" w:rsidRPr="008110F6" w:rsidRDefault="008110F6" w:rsidP="008110F6">
      <w:pPr>
        <w:spacing w:line="240" w:lineRule="auto"/>
        <w:jc w:val="both"/>
        <w:rPr>
          <w:sz w:val="24"/>
          <w:lang w:val="en-US"/>
        </w:rPr>
      </w:pPr>
      <w:r w:rsidRPr="008110F6">
        <w:rPr>
          <w:sz w:val="24"/>
          <w:lang w:val="en-US"/>
        </w:rPr>
        <w:t xml:space="preserve">  const getMatchIncident = (incident: IIncidentsModel) =&gt; {</w:t>
      </w:r>
    </w:p>
    <w:p w14:paraId="43F91E40" w14:textId="77777777" w:rsidR="008110F6" w:rsidRPr="008110F6" w:rsidRDefault="008110F6" w:rsidP="008110F6">
      <w:pPr>
        <w:spacing w:line="240" w:lineRule="auto"/>
        <w:jc w:val="both"/>
        <w:rPr>
          <w:sz w:val="24"/>
          <w:lang w:val="en-US"/>
        </w:rPr>
      </w:pPr>
      <w:r w:rsidRPr="008110F6">
        <w:rPr>
          <w:sz w:val="24"/>
          <w:lang w:val="en-US"/>
        </w:rPr>
        <w:t xml:space="preserve">    switch (incident.incident_type) {</w:t>
      </w:r>
    </w:p>
    <w:p w14:paraId="470A646D" w14:textId="77777777" w:rsidR="008110F6" w:rsidRPr="008110F6" w:rsidRDefault="008110F6" w:rsidP="008110F6">
      <w:pPr>
        <w:spacing w:line="240" w:lineRule="auto"/>
        <w:jc w:val="both"/>
        <w:rPr>
          <w:sz w:val="24"/>
          <w:lang w:val="en-US"/>
        </w:rPr>
      </w:pPr>
      <w:r w:rsidRPr="008110F6">
        <w:rPr>
          <w:sz w:val="24"/>
          <w:lang w:val="en-US"/>
        </w:rPr>
        <w:t xml:space="preserve">    case 'period': {</w:t>
      </w:r>
    </w:p>
    <w:p w14:paraId="74BB8801" w14:textId="77777777" w:rsidR="008110F6" w:rsidRPr="008110F6" w:rsidRDefault="008110F6" w:rsidP="008110F6">
      <w:pPr>
        <w:spacing w:line="240" w:lineRule="auto"/>
        <w:jc w:val="both"/>
        <w:rPr>
          <w:sz w:val="24"/>
          <w:lang w:val="en-US"/>
        </w:rPr>
      </w:pPr>
      <w:r w:rsidRPr="008110F6">
        <w:rPr>
          <w:sz w:val="24"/>
          <w:lang w:val="en-US"/>
        </w:rPr>
        <w:lastRenderedPageBreak/>
        <w:t xml:space="preserve">      const type = incident.text.split(' ')[0];</w:t>
      </w:r>
    </w:p>
    <w:p w14:paraId="595D8978" w14:textId="77777777" w:rsidR="008110F6" w:rsidRPr="008110F6" w:rsidRDefault="008110F6" w:rsidP="008110F6">
      <w:pPr>
        <w:spacing w:line="240" w:lineRule="auto"/>
        <w:jc w:val="both"/>
        <w:rPr>
          <w:sz w:val="24"/>
          <w:lang w:val="en-US"/>
        </w:rPr>
      </w:pPr>
      <w:r w:rsidRPr="008110F6">
        <w:rPr>
          <w:sz w:val="24"/>
          <w:lang w:val="en-US"/>
        </w:rPr>
        <w:t xml:space="preserve">      const text = type === 'HT' ? 'Перерыв' : 'Конец матча';</w:t>
      </w:r>
    </w:p>
    <w:p w14:paraId="746FAB37" w14:textId="77777777" w:rsidR="008110F6" w:rsidRPr="008110F6" w:rsidRDefault="008110F6" w:rsidP="008110F6">
      <w:pPr>
        <w:spacing w:line="240" w:lineRule="auto"/>
        <w:jc w:val="both"/>
        <w:rPr>
          <w:sz w:val="24"/>
          <w:lang w:val="en-US"/>
        </w:rPr>
      </w:pPr>
      <w:r w:rsidRPr="008110F6">
        <w:rPr>
          <w:sz w:val="24"/>
          <w:lang w:val="en-US"/>
        </w:rPr>
        <w:t xml:space="preserve">      // eslint-disable-next-line react/no-unescaped-entities</w:t>
      </w:r>
    </w:p>
    <w:p w14:paraId="7B084906" w14:textId="77777777" w:rsidR="008110F6" w:rsidRPr="008110F6" w:rsidRDefault="008110F6" w:rsidP="008110F6">
      <w:pPr>
        <w:spacing w:line="240" w:lineRule="auto"/>
        <w:jc w:val="both"/>
        <w:rPr>
          <w:sz w:val="24"/>
          <w:lang w:val="en-US"/>
        </w:rPr>
      </w:pPr>
      <w:r w:rsidRPr="008110F6">
        <w:rPr>
          <w:sz w:val="24"/>
          <w:lang w:val="en-US"/>
        </w:rPr>
        <w:t xml:space="preserve">      return &lt;span&gt;{incident.time}', {text}, {incident.text.split(' ').slice(1).join('')}&lt;/span&gt;;</w:t>
      </w:r>
    </w:p>
    <w:p w14:paraId="07E668B0" w14:textId="77777777" w:rsidR="008110F6" w:rsidRPr="008110F6" w:rsidRDefault="008110F6" w:rsidP="008110F6">
      <w:pPr>
        <w:spacing w:line="240" w:lineRule="auto"/>
        <w:jc w:val="both"/>
        <w:rPr>
          <w:sz w:val="24"/>
          <w:lang w:val="en-US"/>
        </w:rPr>
      </w:pPr>
      <w:r w:rsidRPr="008110F6">
        <w:rPr>
          <w:sz w:val="24"/>
          <w:lang w:val="en-US"/>
        </w:rPr>
        <w:t xml:space="preserve">    }</w:t>
      </w:r>
    </w:p>
    <w:p w14:paraId="2D4AE501" w14:textId="77777777" w:rsidR="008110F6" w:rsidRPr="008110F6" w:rsidRDefault="008110F6" w:rsidP="008110F6">
      <w:pPr>
        <w:spacing w:line="240" w:lineRule="auto"/>
        <w:jc w:val="both"/>
        <w:rPr>
          <w:sz w:val="24"/>
          <w:lang w:val="en-US"/>
        </w:rPr>
      </w:pPr>
      <w:r w:rsidRPr="008110F6">
        <w:rPr>
          <w:sz w:val="24"/>
          <w:lang w:val="en-US"/>
        </w:rPr>
        <w:t xml:space="preserve">    case 'injuryTime': {</w:t>
      </w:r>
    </w:p>
    <w:p w14:paraId="2D4032A1" w14:textId="77777777" w:rsidR="008110F6" w:rsidRPr="008110F6" w:rsidRDefault="008110F6" w:rsidP="008110F6">
      <w:pPr>
        <w:spacing w:line="240" w:lineRule="auto"/>
        <w:jc w:val="both"/>
        <w:rPr>
          <w:sz w:val="24"/>
          <w:lang w:val="en-US"/>
        </w:rPr>
      </w:pPr>
      <w:r w:rsidRPr="008110F6">
        <w:rPr>
          <w:sz w:val="24"/>
          <w:lang w:val="en-US"/>
        </w:rPr>
        <w:t xml:space="preserve">      const text = 'Дополнительное время';</w:t>
      </w:r>
    </w:p>
    <w:p w14:paraId="12E3071C" w14:textId="77777777" w:rsidR="008110F6" w:rsidRPr="008110F6" w:rsidRDefault="008110F6" w:rsidP="008110F6">
      <w:pPr>
        <w:spacing w:line="240" w:lineRule="auto"/>
        <w:jc w:val="both"/>
        <w:rPr>
          <w:sz w:val="24"/>
          <w:lang w:val="en-US"/>
        </w:rPr>
      </w:pPr>
      <w:r w:rsidRPr="008110F6">
        <w:rPr>
          <w:sz w:val="24"/>
          <w:lang w:val="en-US"/>
        </w:rPr>
        <w:t xml:space="preserve">      // eslint-disable-next-line react/no-unescaped-entities</w:t>
      </w:r>
    </w:p>
    <w:p w14:paraId="2A946EA0" w14:textId="77777777" w:rsidR="008110F6" w:rsidRPr="008110F6" w:rsidRDefault="008110F6" w:rsidP="008110F6">
      <w:pPr>
        <w:spacing w:line="240" w:lineRule="auto"/>
        <w:jc w:val="both"/>
        <w:rPr>
          <w:sz w:val="24"/>
          <w:lang w:val="en-US"/>
        </w:rPr>
      </w:pPr>
      <w:r w:rsidRPr="008110F6">
        <w:rPr>
          <w:sz w:val="24"/>
          <w:lang w:val="en-US"/>
        </w:rPr>
        <w:t xml:space="preserve">      return &lt;span&gt;{incident.time}', {text}, +{incident.length}'&lt;/span&gt;;</w:t>
      </w:r>
    </w:p>
    <w:p w14:paraId="1B64C579" w14:textId="77777777" w:rsidR="008110F6" w:rsidRPr="008110F6" w:rsidRDefault="008110F6" w:rsidP="008110F6">
      <w:pPr>
        <w:spacing w:line="240" w:lineRule="auto"/>
        <w:jc w:val="both"/>
        <w:rPr>
          <w:sz w:val="24"/>
          <w:lang w:val="en-US"/>
        </w:rPr>
      </w:pPr>
      <w:r w:rsidRPr="008110F6">
        <w:rPr>
          <w:sz w:val="24"/>
          <w:lang w:val="en-US"/>
        </w:rPr>
        <w:t xml:space="preserve">    }</w:t>
      </w:r>
    </w:p>
    <w:p w14:paraId="03F8622A" w14:textId="77777777" w:rsidR="008110F6" w:rsidRPr="008110F6" w:rsidRDefault="008110F6" w:rsidP="008110F6">
      <w:pPr>
        <w:spacing w:line="240" w:lineRule="auto"/>
        <w:jc w:val="both"/>
        <w:rPr>
          <w:sz w:val="24"/>
          <w:lang w:val="en-US"/>
        </w:rPr>
      </w:pPr>
      <w:r w:rsidRPr="008110F6">
        <w:rPr>
          <w:sz w:val="24"/>
          <w:lang w:val="en-US"/>
        </w:rPr>
        <w:t xml:space="preserve">    case 'goal': {</w:t>
      </w:r>
    </w:p>
    <w:p w14:paraId="6ADAA95E" w14:textId="77777777" w:rsidR="008110F6" w:rsidRPr="008110F6" w:rsidRDefault="008110F6" w:rsidP="008110F6">
      <w:pPr>
        <w:spacing w:line="240" w:lineRule="auto"/>
        <w:jc w:val="both"/>
        <w:rPr>
          <w:sz w:val="24"/>
          <w:lang w:val="en-US"/>
        </w:rPr>
      </w:pPr>
      <w:r w:rsidRPr="008110F6">
        <w:rPr>
          <w:sz w:val="24"/>
          <w:lang w:val="en-US"/>
        </w:rPr>
        <w:t xml:space="preserve">      const text = 'Гол!';</w:t>
      </w:r>
    </w:p>
    <w:p w14:paraId="61A05942" w14:textId="77777777" w:rsidR="008110F6" w:rsidRPr="008110F6" w:rsidRDefault="008110F6" w:rsidP="008110F6">
      <w:pPr>
        <w:spacing w:line="240" w:lineRule="auto"/>
        <w:jc w:val="both"/>
        <w:rPr>
          <w:sz w:val="24"/>
          <w:lang w:val="en-US"/>
        </w:rPr>
      </w:pPr>
      <w:r w:rsidRPr="008110F6">
        <w:rPr>
          <w:sz w:val="24"/>
          <w:lang w:val="en-US"/>
        </w:rPr>
        <w:t xml:space="preserve">      // eslint-disable-next-line react/no-unescaped-entities</w:t>
      </w:r>
    </w:p>
    <w:p w14:paraId="5F8D1835" w14:textId="77777777" w:rsidR="008110F6" w:rsidRPr="008110F6" w:rsidRDefault="008110F6" w:rsidP="008110F6">
      <w:pPr>
        <w:spacing w:line="240" w:lineRule="auto"/>
        <w:jc w:val="both"/>
        <w:rPr>
          <w:sz w:val="24"/>
          <w:lang w:val="en-US"/>
        </w:rPr>
      </w:pPr>
      <w:r w:rsidRPr="008110F6">
        <w:rPr>
          <w:sz w:val="24"/>
          <w:lang w:val="en-US"/>
        </w:rPr>
        <w:t xml:space="preserve">      return &lt;div style={{ display: 'flex', columnGap: '5px' }}&gt;</w:t>
      </w:r>
    </w:p>
    <w:p w14:paraId="42E6A449" w14:textId="77777777" w:rsidR="008110F6" w:rsidRPr="008110F6" w:rsidRDefault="008110F6" w:rsidP="008110F6">
      <w:pPr>
        <w:spacing w:line="240" w:lineRule="auto"/>
        <w:jc w:val="both"/>
        <w:rPr>
          <w:sz w:val="24"/>
          <w:lang w:val="en-US"/>
        </w:rPr>
      </w:pPr>
      <w:r w:rsidRPr="008110F6">
        <w:rPr>
          <w:sz w:val="24"/>
          <w:lang w:val="en-US"/>
        </w:rPr>
        <w:t xml:space="preserve">        &lt;span&gt;{incident.time}',&lt;/span&gt;</w:t>
      </w:r>
    </w:p>
    <w:p w14:paraId="2539681A" w14:textId="77777777" w:rsidR="008110F6" w:rsidRPr="008110F6" w:rsidRDefault="008110F6" w:rsidP="008110F6">
      <w:pPr>
        <w:spacing w:line="240" w:lineRule="auto"/>
        <w:jc w:val="both"/>
        <w:rPr>
          <w:sz w:val="24"/>
          <w:lang w:val="en-US"/>
        </w:rPr>
      </w:pPr>
      <w:r w:rsidRPr="008110F6">
        <w:rPr>
          <w:sz w:val="24"/>
          <w:lang w:val="en-US"/>
        </w:rPr>
        <w:t xml:space="preserve">        &lt;span&gt;{text},&lt;/span&gt;</w:t>
      </w:r>
    </w:p>
    <w:p w14:paraId="265B7049" w14:textId="77777777" w:rsidR="008110F6" w:rsidRPr="008110F6" w:rsidRDefault="008110F6" w:rsidP="008110F6">
      <w:pPr>
        <w:spacing w:line="240" w:lineRule="auto"/>
        <w:jc w:val="both"/>
        <w:rPr>
          <w:sz w:val="24"/>
          <w:lang w:val="en-US"/>
        </w:rPr>
      </w:pPr>
      <w:r w:rsidRPr="008110F6">
        <w:rPr>
          <w:sz w:val="24"/>
          <w:lang w:val="en-US"/>
        </w:rPr>
        <w:t xml:space="preserve">        &lt;span&gt;{incident.player &amp;&amp; getTranslations(incident.player)},&lt;/span&gt;</w:t>
      </w:r>
    </w:p>
    <w:p w14:paraId="1CEF54E6" w14:textId="77777777" w:rsidR="008110F6" w:rsidRPr="008110F6" w:rsidRDefault="008110F6" w:rsidP="008110F6">
      <w:pPr>
        <w:spacing w:line="240" w:lineRule="auto"/>
        <w:jc w:val="both"/>
        <w:rPr>
          <w:sz w:val="24"/>
          <w:lang w:val="en-US"/>
        </w:rPr>
      </w:pPr>
      <w:r w:rsidRPr="008110F6">
        <w:rPr>
          <w:sz w:val="24"/>
          <w:lang w:val="en-US"/>
        </w:rPr>
        <w:t xml:space="preserve">        &lt;span style={{ color: 'var(--gray)' }}&gt;{incident.player_two_in &amp;&amp; ` (${getTranslations(incident.player_two_in)})`},&lt;/span&gt;</w:t>
      </w:r>
    </w:p>
    <w:p w14:paraId="2498ADC2" w14:textId="77777777" w:rsidR="008110F6" w:rsidRPr="008110F6" w:rsidRDefault="008110F6" w:rsidP="008110F6">
      <w:pPr>
        <w:spacing w:line="240" w:lineRule="auto"/>
        <w:jc w:val="both"/>
        <w:rPr>
          <w:sz w:val="24"/>
          <w:lang w:val="en-US"/>
        </w:rPr>
      </w:pPr>
      <w:r w:rsidRPr="008110F6">
        <w:rPr>
          <w:sz w:val="24"/>
          <w:lang w:val="en-US"/>
        </w:rPr>
        <w:t xml:space="preserve">        &lt;span&gt; {incident.home_score} - {incident.away_score}&lt;/span&gt;</w:t>
      </w:r>
    </w:p>
    <w:p w14:paraId="104EB9C8"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3739DA04" w14:textId="77777777" w:rsidR="008110F6" w:rsidRPr="008110F6" w:rsidRDefault="008110F6" w:rsidP="008110F6">
      <w:pPr>
        <w:spacing w:line="240" w:lineRule="auto"/>
        <w:jc w:val="both"/>
        <w:rPr>
          <w:sz w:val="24"/>
          <w:lang w:val="en-US"/>
        </w:rPr>
      </w:pPr>
      <w:r w:rsidRPr="008110F6">
        <w:rPr>
          <w:sz w:val="24"/>
          <w:lang w:val="en-US"/>
        </w:rPr>
        <w:t xml:space="preserve">    }</w:t>
      </w:r>
    </w:p>
    <w:p w14:paraId="416D934F" w14:textId="77777777" w:rsidR="008110F6" w:rsidRPr="008110F6" w:rsidRDefault="008110F6" w:rsidP="008110F6">
      <w:pPr>
        <w:spacing w:line="240" w:lineRule="auto"/>
        <w:jc w:val="both"/>
        <w:rPr>
          <w:sz w:val="24"/>
          <w:lang w:val="en-US"/>
        </w:rPr>
      </w:pPr>
      <w:r w:rsidRPr="008110F6">
        <w:rPr>
          <w:sz w:val="24"/>
          <w:lang w:val="en-US"/>
        </w:rPr>
        <w:t xml:space="preserve">    case 'card': {</w:t>
      </w:r>
    </w:p>
    <w:p w14:paraId="23B91EF5" w14:textId="77777777" w:rsidR="008110F6" w:rsidRPr="008110F6" w:rsidRDefault="008110F6" w:rsidP="008110F6">
      <w:pPr>
        <w:spacing w:line="240" w:lineRule="auto"/>
        <w:jc w:val="both"/>
        <w:rPr>
          <w:sz w:val="24"/>
        </w:rPr>
      </w:pPr>
      <w:r w:rsidRPr="008110F6">
        <w:rPr>
          <w:sz w:val="24"/>
          <w:lang w:val="en-US"/>
        </w:rPr>
        <w:t xml:space="preserve">      const text = incident.card_type === 'Yellow' ?  </w:t>
      </w:r>
      <w:r w:rsidRPr="008110F6">
        <w:rPr>
          <w:sz w:val="24"/>
        </w:rPr>
        <w:t>'Желтая карточка!' : 'Красная карточка!';</w:t>
      </w:r>
    </w:p>
    <w:p w14:paraId="0FE56E01" w14:textId="77777777" w:rsidR="008110F6" w:rsidRPr="008110F6" w:rsidRDefault="008110F6" w:rsidP="008110F6">
      <w:pPr>
        <w:spacing w:line="240" w:lineRule="auto"/>
        <w:jc w:val="both"/>
        <w:rPr>
          <w:sz w:val="24"/>
          <w:lang w:val="en-US"/>
        </w:rPr>
      </w:pPr>
      <w:r w:rsidRPr="008110F6">
        <w:rPr>
          <w:sz w:val="24"/>
        </w:rPr>
        <w:t xml:space="preserve">      </w:t>
      </w:r>
      <w:r w:rsidRPr="008110F6">
        <w:rPr>
          <w:sz w:val="24"/>
          <w:lang w:val="en-US"/>
        </w:rPr>
        <w:t>// eslint-disable-next-line react/no-unescaped-entities</w:t>
      </w:r>
    </w:p>
    <w:p w14:paraId="6FB9DD66" w14:textId="77777777" w:rsidR="008110F6" w:rsidRPr="008110F6" w:rsidRDefault="008110F6" w:rsidP="008110F6">
      <w:pPr>
        <w:spacing w:line="240" w:lineRule="auto"/>
        <w:jc w:val="both"/>
        <w:rPr>
          <w:sz w:val="24"/>
          <w:lang w:val="en-US"/>
        </w:rPr>
      </w:pPr>
      <w:r w:rsidRPr="008110F6">
        <w:rPr>
          <w:sz w:val="24"/>
          <w:lang w:val="en-US"/>
        </w:rPr>
        <w:t xml:space="preserve">      return &lt;div style={{ display: 'flex', columnGap: '5px' }}&gt;</w:t>
      </w:r>
    </w:p>
    <w:p w14:paraId="486F855F" w14:textId="77777777" w:rsidR="008110F6" w:rsidRPr="008110F6" w:rsidRDefault="008110F6" w:rsidP="008110F6">
      <w:pPr>
        <w:spacing w:line="240" w:lineRule="auto"/>
        <w:jc w:val="both"/>
        <w:rPr>
          <w:sz w:val="24"/>
          <w:lang w:val="en-US"/>
        </w:rPr>
      </w:pPr>
      <w:r w:rsidRPr="008110F6">
        <w:rPr>
          <w:sz w:val="24"/>
          <w:lang w:val="en-US"/>
        </w:rPr>
        <w:t xml:space="preserve">        &lt;span&gt;{incident.time}',&lt;/span&gt;</w:t>
      </w:r>
    </w:p>
    <w:p w14:paraId="795C55F7" w14:textId="77777777" w:rsidR="008110F6" w:rsidRPr="008110F6" w:rsidRDefault="008110F6" w:rsidP="008110F6">
      <w:pPr>
        <w:spacing w:line="240" w:lineRule="auto"/>
        <w:jc w:val="both"/>
        <w:rPr>
          <w:sz w:val="24"/>
          <w:lang w:val="en-US"/>
        </w:rPr>
      </w:pPr>
      <w:r w:rsidRPr="008110F6">
        <w:rPr>
          <w:sz w:val="24"/>
          <w:lang w:val="en-US"/>
        </w:rPr>
        <w:t xml:space="preserve">        &lt;span&gt;{text},&lt;/span&gt;</w:t>
      </w:r>
    </w:p>
    <w:p w14:paraId="665AD75E" w14:textId="77777777" w:rsidR="008110F6" w:rsidRPr="008110F6" w:rsidRDefault="008110F6" w:rsidP="008110F6">
      <w:pPr>
        <w:spacing w:line="240" w:lineRule="auto"/>
        <w:jc w:val="both"/>
        <w:rPr>
          <w:sz w:val="24"/>
          <w:lang w:val="en-US"/>
        </w:rPr>
      </w:pPr>
      <w:r w:rsidRPr="008110F6">
        <w:rPr>
          <w:sz w:val="24"/>
          <w:lang w:val="en-US"/>
        </w:rPr>
        <w:t xml:space="preserve">        &lt;span&gt;{incident.player &amp;&amp; getTranslations(incident.player)}&lt;/span&gt;</w:t>
      </w:r>
    </w:p>
    <w:p w14:paraId="46052E0E"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4FC4A10F" w14:textId="77777777" w:rsidR="008110F6" w:rsidRPr="008110F6" w:rsidRDefault="008110F6" w:rsidP="008110F6">
      <w:pPr>
        <w:spacing w:line="240" w:lineRule="auto"/>
        <w:jc w:val="both"/>
        <w:rPr>
          <w:sz w:val="24"/>
          <w:lang w:val="en-US"/>
        </w:rPr>
      </w:pPr>
      <w:r w:rsidRPr="008110F6">
        <w:rPr>
          <w:sz w:val="24"/>
          <w:lang w:val="en-US"/>
        </w:rPr>
        <w:t xml:space="preserve">    }</w:t>
      </w:r>
    </w:p>
    <w:p w14:paraId="45638B59" w14:textId="77777777" w:rsidR="008110F6" w:rsidRPr="008110F6" w:rsidRDefault="008110F6" w:rsidP="008110F6">
      <w:pPr>
        <w:spacing w:line="240" w:lineRule="auto"/>
        <w:jc w:val="both"/>
        <w:rPr>
          <w:sz w:val="24"/>
          <w:lang w:val="en-US"/>
        </w:rPr>
      </w:pPr>
      <w:r w:rsidRPr="008110F6">
        <w:rPr>
          <w:sz w:val="24"/>
          <w:lang w:val="en-US"/>
        </w:rPr>
        <w:t xml:space="preserve">    case 'substitution': {</w:t>
      </w:r>
    </w:p>
    <w:p w14:paraId="16E5B970" w14:textId="77777777" w:rsidR="008110F6" w:rsidRPr="008110F6" w:rsidRDefault="008110F6" w:rsidP="008110F6">
      <w:pPr>
        <w:spacing w:line="240" w:lineRule="auto"/>
        <w:jc w:val="both"/>
        <w:rPr>
          <w:sz w:val="24"/>
          <w:lang w:val="en-US"/>
        </w:rPr>
      </w:pPr>
      <w:r w:rsidRPr="008110F6">
        <w:rPr>
          <w:sz w:val="24"/>
          <w:lang w:val="en-US"/>
        </w:rPr>
        <w:t xml:space="preserve">      const text = 'Замена!';</w:t>
      </w:r>
    </w:p>
    <w:p w14:paraId="0607CAF1" w14:textId="77777777" w:rsidR="008110F6" w:rsidRPr="008110F6" w:rsidRDefault="008110F6" w:rsidP="008110F6">
      <w:pPr>
        <w:spacing w:line="240" w:lineRule="auto"/>
        <w:jc w:val="both"/>
        <w:rPr>
          <w:sz w:val="24"/>
          <w:lang w:val="en-US"/>
        </w:rPr>
      </w:pPr>
      <w:r w:rsidRPr="008110F6">
        <w:rPr>
          <w:sz w:val="24"/>
          <w:lang w:val="en-US"/>
        </w:rPr>
        <w:t xml:space="preserve">      // eslint-disable-next-line react/no-unescaped-entities</w:t>
      </w:r>
    </w:p>
    <w:p w14:paraId="74013D70" w14:textId="77777777" w:rsidR="008110F6" w:rsidRPr="008110F6" w:rsidRDefault="008110F6" w:rsidP="008110F6">
      <w:pPr>
        <w:spacing w:line="240" w:lineRule="auto"/>
        <w:jc w:val="both"/>
        <w:rPr>
          <w:sz w:val="24"/>
          <w:lang w:val="en-US"/>
        </w:rPr>
      </w:pPr>
      <w:r w:rsidRPr="008110F6">
        <w:rPr>
          <w:sz w:val="24"/>
          <w:lang w:val="en-US"/>
        </w:rPr>
        <w:t xml:space="preserve">      return &lt;div style={{ display: 'flex', columnGap: '5px' }}&gt;</w:t>
      </w:r>
    </w:p>
    <w:p w14:paraId="6E9EF33C" w14:textId="77777777" w:rsidR="008110F6" w:rsidRPr="008110F6" w:rsidRDefault="008110F6" w:rsidP="008110F6">
      <w:pPr>
        <w:spacing w:line="240" w:lineRule="auto"/>
        <w:jc w:val="both"/>
        <w:rPr>
          <w:sz w:val="24"/>
          <w:lang w:val="en-US"/>
        </w:rPr>
      </w:pPr>
      <w:r w:rsidRPr="008110F6">
        <w:rPr>
          <w:sz w:val="24"/>
          <w:lang w:val="en-US"/>
        </w:rPr>
        <w:t xml:space="preserve">        &lt;span&gt;{incident.time}',&lt;/span&gt;</w:t>
      </w:r>
    </w:p>
    <w:p w14:paraId="62E6473F" w14:textId="77777777" w:rsidR="008110F6" w:rsidRPr="008110F6" w:rsidRDefault="008110F6" w:rsidP="008110F6">
      <w:pPr>
        <w:spacing w:line="240" w:lineRule="auto"/>
        <w:jc w:val="both"/>
        <w:rPr>
          <w:sz w:val="24"/>
          <w:lang w:val="en-US"/>
        </w:rPr>
      </w:pPr>
      <w:r w:rsidRPr="008110F6">
        <w:rPr>
          <w:sz w:val="24"/>
          <w:lang w:val="en-US"/>
        </w:rPr>
        <w:t xml:space="preserve">        &lt;span&gt;{text},&lt;/span&gt;</w:t>
      </w:r>
    </w:p>
    <w:p w14:paraId="37481EDE" w14:textId="77777777" w:rsidR="008110F6" w:rsidRPr="008110F6" w:rsidRDefault="008110F6" w:rsidP="008110F6">
      <w:pPr>
        <w:spacing w:line="240" w:lineRule="auto"/>
        <w:jc w:val="both"/>
        <w:rPr>
          <w:sz w:val="24"/>
          <w:lang w:val="en-US"/>
        </w:rPr>
      </w:pPr>
      <w:r w:rsidRPr="008110F6">
        <w:rPr>
          <w:sz w:val="24"/>
          <w:lang w:val="en-US"/>
        </w:rPr>
        <w:t xml:space="preserve">        &lt;span&gt;{incident.player &amp;&amp; getTranslations(incident.player)},&lt;/span&gt;</w:t>
      </w:r>
    </w:p>
    <w:p w14:paraId="64D50276" w14:textId="77777777" w:rsidR="008110F6" w:rsidRPr="008110F6" w:rsidRDefault="008110F6" w:rsidP="008110F6">
      <w:pPr>
        <w:spacing w:line="240" w:lineRule="auto"/>
        <w:jc w:val="both"/>
        <w:rPr>
          <w:sz w:val="24"/>
          <w:lang w:val="en-US"/>
        </w:rPr>
      </w:pPr>
      <w:r w:rsidRPr="008110F6">
        <w:rPr>
          <w:sz w:val="24"/>
          <w:lang w:val="en-US"/>
        </w:rPr>
        <w:t xml:space="preserve">        &lt;span style={{ color: 'var(--gray)' }}&gt;{incident.player_two_in &amp;&amp; ` (${getTranslations(incident.player_two_in)})`}&lt;/span&gt;</w:t>
      </w:r>
    </w:p>
    <w:p w14:paraId="5ACC6493"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6E3B30F8" w14:textId="77777777" w:rsidR="008110F6" w:rsidRPr="008110F6" w:rsidRDefault="008110F6" w:rsidP="008110F6">
      <w:pPr>
        <w:spacing w:line="240" w:lineRule="auto"/>
        <w:jc w:val="both"/>
        <w:rPr>
          <w:sz w:val="24"/>
          <w:lang w:val="en-US"/>
        </w:rPr>
      </w:pPr>
      <w:r w:rsidRPr="008110F6">
        <w:rPr>
          <w:sz w:val="24"/>
          <w:lang w:val="en-US"/>
        </w:rPr>
        <w:t xml:space="preserve">    }</w:t>
      </w:r>
    </w:p>
    <w:p w14:paraId="6FD28490" w14:textId="77777777" w:rsidR="008110F6" w:rsidRPr="008110F6" w:rsidRDefault="008110F6" w:rsidP="008110F6">
      <w:pPr>
        <w:spacing w:line="240" w:lineRule="auto"/>
        <w:jc w:val="both"/>
        <w:rPr>
          <w:sz w:val="24"/>
          <w:lang w:val="en-US"/>
        </w:rPr>
      </w:pPr>
      <w:r w:rsidRPr="008110F6">
        <w:rPr>
          <w:sz w:val="24"/>
          <w:lang w:val="en-US"/>
        </w:rPr>
        <w:t xml:space="preserve">    default: {</w:t>
      </w:r>
    </w:p>
    <w:p w14:paraId="7A348CDC" w14:textId="77777777" w:rsidR="008110F6" w:rsidRPr="008110F6" w:rsidRDefault="008110F6" w:rsidP="008110F6">
      <w:pPr>
        <w:spacing w:line="240" w:lineRule="auto"/>
        <w:jc w:val="both"/>
        <w:rPr>
          <w:sz w:val="24"/>
          <w:lang w:val="en-US"/>
        </w:rPr>
      </w:pPr>
      <w:r w:rsidRPr="008110F6">
        <w:rPr>
          <w:sz w:val="24"/>
          <w:lang w:val="en-US"/>
        </w:rPr>
        <w:t xml:space="preserve">      return &lt;span&gt;{incident.text || incident.reason || incident.incident_type}&lt;/span&gt;;</w:t>
      </w:r>
    </w:p>
    <w:p w14:paraId="4D0CBA33" w14:textId="77777777" w:rsidR="008110F6" w:rsidRPr="008110F6" w:rsidRDefault="008110F6" w:rsidP="008110F6">
      <w:pPr>
        <w:spacing w:line="240" w:lineRule="auto"/>
        <w:jc w:val="both"/>
        <w:rPr>
          <w:sz w:val="24"/>
          <w:lang w:val="en-US"/>
        </w:rPr>
      </w:pPr>
      <w:r w:rsidRPr="008110F6">
        <w:rPr>
          <w:sz w:val="24"/>
          <w:lang w:val="en-US"/>
        </w:rPr>
        <w:t xml:space="preserve">    }</w:t>
      </w:r>
    </w:p>
    <w:p w14:paraId="7C500E1D" w14:textId="77777777" w:rsidR="008110F6" w:rsidRPr="008110F6" w:rsidRDefault="008110F6" w:rsidP="008110F6">
      <w:pPr>
        <w:spacing w:line="240" w:lineRule="auto"/>
        <w:jc w:val="both"/>
        <w:rPr>
          <w:sz w:val="24"/>
          <w:lang w:val="en-US"/>
        </w:rPr>
      </w:pPr>
      <w:r w:rsidRPr="008110F6">
        <w:rPr>
          <w:sz w:val="24"/>
          <w:lang w:val="en-US"/>
        </w:rPr>
        <w:t xml:space="preserve">    }</w:t>
      </w:r>
    </w:p>
    <w:p w14:paraId="263A7BB4" w14:textId="77777777" w:rsidR="008110F6" w:rsidRPr="008110F6" w:rsidRDefault="008110F6" w:rsidP="008110F6">
      <w:pPr>
        <w:spacing w:line="240" w:lineRule="auto"/>
        <w:jc w:val="both"/>
        <w:rPr>
          <w:sz w:val="24"/>
          <w:lang w:val="en-US"/>
        </w:rPr>
      </w:pPr>
      <w:r w:rsidRPr="008110F6">
        <w:rPr>
          <w:sz w:val="24"/>
          <w:lang w:val="en-US"/>
        </w:rPr>
        <w:t xml:space="preserve">  };</w:t>
      </w:r>
    </w:p>
    <w:p w14:paraId="2CA863F6" w14:textId="77777777" w:rsidR="008110F6" w:rsidRPr="008110F6" w:rsidRDefault="008110F6" w:rsidP="008110F6">
      <w:pPr>
        <w:spacing w:line="240" w:lineRule="auto"/>
        <w:jc w:val="both"/>
        <w:rPr>
          <w:sz w:val="24"/>
          <w:lang w:val="en-US"/>
        </w:rPr>
      </w:pPr>
    </w:p>
    <w:p w14:paraId="530F975A" w14:textId="77777777" w:rsidR="008110F6" w:rsidRPr="008110F6" w:rsidRDefault="008110F6" w:rsidP="008110F6">
      <w:pPr>
        <w:spacing w:line="240" w:lineRule="auto"/>
        <w:jc w:val="both"/>
        <w:rPr>
          <w:sz w:val="24"/>
          <w:lang w:val="en-US"/>
        </w:rPr>
      </w:pPr>
      <w:r w:rsidRPr="008110F6">
        <w:rPr>
          <w:sz w:val="24"/>
          <w:lang w:val="en-US"/>
        </w:rPr>
        <w:t xml:space="preserve">  if (isLoading) return &lt;Spinner width='50px' /&gt;;</w:t>
      </w:r>
    </w:p>
    <w:p w14:paraId="182E405F" w14:textId="77777777" w:rsidR="008110F6" w:rsidRPr="008110F6" w:rsidRDefault="008110F6" w:rsidP="008110F6">
      <w:pPr>
        <w:spacing w:line="240" w:lineRule="auto"/>
        <w:jc w:val="both"/>
        <w:rPr>
          <w:sz w:val="24"/>
          <w:lang w:val="en-US"/>
        </w:rPr>
      </w:pPr>
    </w:p>
    <w:p w14:paraId="41684CD6"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59587CCA"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MatchIncidentsWrapper&gt;</w:t>
      </w:r>
    </w:p>
    <w:p w14:paraId="32B8436D" w14:textId="77777777" w:rsidR="008110F6" w:rsidRPr="008110F6" w:rsidRDefault="008110F6" w:rsidP="008110F6">
      <w:pPr>
        <w:spacing w:line="240" w:lineRule="auto"/>
        <w:jc w:val="both"/>
        <w:rPr>
          <w:sz w:val="24"/>
          <w:lang w:val="en-US"/>
        </w:rPr>
      </w:pPr>
      <w:r w:rsidRPr="008110F6">
        <w:rPr>
          <w:sz w:val="24"/>
          <w:lang w:val="en-US"/>
        </w:rPr>
        <w:t xml:space="preserve">      {incidentsData.map((el, index) =&gt; (</w:t>
      </w:r>
    </w:p>
    <w:p w14:paraId="61FF719B" w14:textId="77777777" w:rsidR="008110F6" w:rsidRPr="008110F6" w:rsidRDefault="008110F6" w:rsidP="008110F6">
      <w:pPr>
        <w:spacing w:line="240" w:lineRule="auto"/>
        <w:jc w:val="both"/>
        <w:rPr>
          <w:sz w:val="24"/>
          <w:lang w:val="en-US"/>
        </w:rPr>
      </w:pPr>
      <w:r w:rsidRPr="008110F6">
        <w:rPr>
          <w:sz w:val="24"/>
          <w:lang w:val="en-US"/>
        </w:rPr>
        <w:t xml:space="preserve">        &lt;MatchIncident type={el.incident_type} playerTeam={el.player_team} key={index}&gt;</w:t>
      </w:r>
    </w:p>
    <w:p w14:paraId="1FB62C50" w14:textId="77777777" w:rsidR="008110F6" w:rsidRPr="008110F6" w:rsidRDefault="008110F6" w:rsidP="008110F6">
      <w:pPr>
        <w:spacing w:line="240" w:lineRule="auto"/>
        <w:jc w:val="both"/>
        <w:rPr>
          <w:sz w:val="24"/>
          <w:lang w:val="en-US"/>
        </w:rPr>
      </w:pPr>
      <w:r w:rsidRPr="008110F6">
        <w:rPr>
          <w:sz w:val="24"/>
          <w:lang w:val="en-US"/>
        </w:rPr>
        <w:t xml:space="preserve">          {getMatchIncident(el)}</w:t>
      </w:r>
    </w:p>
    <w:p w14:paraId="2ACECD35" w14:textId="77777777" w:rsidR="008110F6" w:rsidRPr="008110F6" w:rsidRDefault="008110F6" w:rsidP="008110F6">
      <w:pPr>
        <w:spacing w:line="240" w:lineRule="auto"/>
        <w:jc w:val="both"/>
        <w:rPr>
          <w:sz w:val="24"/>
          <w:lang w:val="en-US"/>
        </w:rPr>
      </w:pPr>
      <w:r w:rsidRPr="008110F6">
        <w:rPr>
          <w:sz w:val="24"/>
          <w:lang w:val="en-US"/>
        </w:rPr>
        <w:t xml:space="preserve">        &lt;/MatchIncident&gt;</w:t>
      </w:r>
    </w:p>
    <w:p w14:paraId="5AA3436B" w14:textId="77777777" w:rsidR="008110F6" w:rsidRPr="008110F6" w:rsidRDefault="008110F6" w:rsidP="008110F6">
      <w:pPr>
        <w:spacing w:line="240" w:lineRule="auto"/>
        <w:jc w:val="both"/>
        <w:rPr>
          <w:sz w:val="24"/>
          <w:lang w:val="en-US"/>
        </w:rPr>
      </w:pPr>
      <w:r w:rsidRPr="008110F6">
        <w:rPr>
          <w:sz w:val="24"/>
          <w:lang w:val="en-US"/>
        </w:rPr>
        <w:t xml:space="preserve">      ))}</w:t>
      </w:r>
    </w:p>
    <w:p w14:paraId="445E3F8E" w14:textId="77777777" w:rsidR="008110F6" w:rsidRPr="008110F6" w:rsidRDefault="008110F6" w:rsidP="008110F6">
      <w:pPr>
        <w:spacing w:line="240" w:lineRule="auto"/>
        <w:jc w:val="both"/>
        <w:rPr>
          <w:sz w:val="24"/>
          <w:lang w:val="en-US"/>
        </w:rPr>
      </w:pPr>
      <w:r w:rsidRPr="008110F6">
        <w:rPr>
          <w:sz w:val="24"/>
          <w:lang w:val="en-US"/>
        </w:rPr>
        <w:t xml:space="preserve">    &lt;/MatchIncidentsWrapper&gt;</w:t>
      </w:r>
    </w:p>
    <w:p w14:paraId="6EB902B3" w14:textId="77777777" w:rsidR="008110F6" w:rsidRPr="008110F6" w:rsidRDefault="008110F6" w:rsidP="008110F6">
      <w:pPr>
        <w:spacing w:line="240" w:lineRule="auto"/>
        <w:jc w:val="both"/>
        <w:rPr>
          <w:sz w:val="24"/>
          <w:lang w:val="en-US"/>
        </w:rPr>
      </w:pPr>
      <w:r w:rsidRPr="008110F6">
        <w:rPr>
          <w:sz w:val="24"/>
          <w:lang w:val="en-US"/>
        </w:rPr>
        <w:t xml:space="preserve">  );</w:t>
      </w:r>
    </w:p>
    <w:p w14:paraId="4AA97E3E" w14:textId="77777777" w:rsidR="008110F6" w:rsidRPr="008110F6" w:rsidRDefault="008110F6" w:rsidP="008110F6">
      <w:pPr>
        <w:spacing w:line="240" w:lineRule="auto"/>
        <w:jc w:val="both"/>
        <w:rPr>
          <w:sz w:val="24"/>
          <w:lang w:val="en-US"/>
        </w:rPr>
      </w:pPr>
      <w:r w:rsidRPr="008110F6">
        <w:rPr>
          <w:sz w:val="24"/>
          <w:lang w:val="en-US"/>
        </w:rPr>
        <w:t>};</w:t>
      </w:r>
    </w:p>
    <w:p w14:paraId="635CFC0B" w14:textId="77777777" w:rsidR="008110F6" w:rsidRPr="008110F6" w:rsidRDefault="008110F6" w:rsidP="008110F6">
      <w:pPr>
        <w:spacing w:line="240" w:lineRule="auto"/>
        <w:jc w:val="both"/>
        <w:rPr>
          <w:sz w:val="24"/>
          <w:lang w:val="en-US"/>
        </w:rPr>
      </w:pPr>
    </w:p>
    <w:p w14:paraId="0E3A53F4" w14:textId="013E24F1" w:rsidR="008110F6" w:rsidRDefault="008110F6" w:rsidP="008110F6">
      <w:pPr>
        <w:spacing w:line="240" w:lineRule="auto"/>
        <w:jc w:val="both"/>
        <w:rPr>
          <w:sz w:val="24"/>
          <w:lang w:val="en-US"/>
        </w:rPr>
      </w:pPr>
      <w:r w:rsidRPr="008110F6">
        <w:rPr>
          <w:sz w:val="24"/>
          <w:lang w:val="en-US"/>
        </w:rPr>
        <w:t>export default MatchIncidents;</w:t>
      </w:r>
    </w:p>
    <w:p w14:paraId="481BD717" w14:textId="77777777" w:rsidR="008110F6" w:rsidRPr="008110F6" w:rsidRDefault="008110F6" w:rsidP="008110F6">
      <w:pPr>
        <w:spacing w:line="240" w:lineRule="auto"/>
        <w:jc w:val="both"/>
        <w:rPr>
          <w:sz w:val="24"/>
          <w:lang w:val="en-US"/>
        </w:rPr>
      </w:pPr>
    </w:p>
    <w:p w14:paraId="472E1411" w14:textId="3EB0B33C" w:rsidR="00186505" w:rsidRDefault="00186505" w:rsidP="00186505">
      <w:pPr>
        <w:spacing w:line="240" w:lineRule="auto"/>
        <w:jc w:val="both"/>
        <w:rPr>
          <w:b/>
          <w:sz w:val="28"/>
          <w:lang w:val="en-US"/>
        </w:rPr>
      </w:pPr>
      <w:r>
        <w:rPr>
          <w:b/>
          <w:sz w:val="28"/>
          <w:lang w:val="en-US"/>
        </w:rPr>
        <w:t>MatchIncidents.</w:t>
      </w:r>
      <w:r w:rsidR="008110F6">
        <w:rPr>
          <w:b/>
          <w:sz w:val="28"/>
          <w:lang w:val="en-US"/>
        </w:rPr>
        <w:t>styled.ts</w:t>
      </w:r>
    </w:p>
    <w:p w14:paraId="7817418C"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2F3A8628" w14:textId="77777777" w:rsidR="008110F6" w:rsidRPr="008110F6" w:rsidRDefault="008110F6" w:rsidP="008110F6">
      <w:pPr>
        <w:spacing w:line="240" w:lineRule="auto"/>
        <w:jc w:val="both"/>
        <w:rPr>
          <w:sz w:val="24"/>
          <w:lang w:val="en-US"/>
        </w:rPr>
      </w:pPr>
      <w:r w:rsidRPr="008110F6">
        <w:rPr>
          <w:sz w:val="24"/>
          <w:lang w:val="en-US"/>
        </w:rPr>
        <w:t>import { H2HEventsWrapper } from '../H2HEvents/H2HEvents.styled';</w:t>
      </w:r>
    </w:p>
    <w:p w14:paraId="73396E64" w14:textId="77777777" w:rsidR="008110F6" w:rsidRPr="008110F6" w:rsidRDefault="008110F6" w:rsidP="008110F6">
      <w:pPr>
        <w:spacing w:line="240" w:lineRule="auto"/>
        <w:jc w:val="both"/>
        <w:rPr>
          <w:sz w:val="24"/>
          <w:lang w:val="en-US"/>
        </w:rPr>
      </w:pPr>
    </w:p>
    <w:p w14:paraId="7D4CE590" w14:textId="77777777" w:rsidR="008110F6" w:rsidRPr="008110F6" w:rsidRDefault="008110F6" w:rsidP="008110F6">
      <w:pPr>
        <w:spacing w:line="240" w:lineRule="auto"/>
        <w:jc w:val="both"/>
        <w:rPr>
          <w:sz w:val="24"/>
          <w:lang w:val="en-US"/>
        </w:rPr>
      </w:pPr>
      <w:r w:rsidRPr="008110F6">
        <w:rPr>
          <w:sz w:val="24"/>
          <w:lang w:val="en-US"/>
        </w:rPr>
        <w:t>export const MatchIncidentsWrapper = styled(H2HEventsWrapper)`</w:t>
      </w:r>
    </w:p>
    <w:p w14:paraId="0A0FD39B"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1C359264"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4E3DB8D4" w14:textId="77777777" w:rsidR="008110F6" w:rsidRPr="008110F6" w:rsidRDefault="008110F6" w:rsidP="008110F6">
      <w:pPr>
        <w:spacing w:line="240" w:lineRule="auto"/>
        <w:jc w:val="both"/>
        <w:rPr>
          <w:sz w:val="24"/>
          <w:lang w:val="en-US"/>
        </w:rPr>
      </w:pPr>
      <w:r w:rsidRPr="008110F6">
        <w:rPr>
          <w:sz w:val="24"/>
          <w:lang w:val="en-US"/>
        </w:rPr>
        <w:t>`;</w:t>
      </w:r>
    </w:p>
    <w:p w14:paraId="30E88731" w14:textId="77777777" w:rsidR="008110F6" w:rsidRPr="008110F6" w:rsidRDefault="008110F6" w:rsidP="008110F6">
      <w:pPr>
        <w:spacing w:line="240" w:lineRule="auto"/>
        <w:jc w:val="both"/>
        <w:rPr>
          <w:sz w:val="24"/>
          <w:lang w:val="en-US"/>
        </w:rPr>
      </w:pPr>
    </w:p>
    <w:p w14:paraId="63972509" w14:textId="77777777" w:rsidR="008110F6" w:rsidRPr="008110F6" w:rsidRDefault="008110F6" w:rsidP="008110F6">
      <w:pPr>
        <w:spacing w:line="240" w:lineRule="auto"/>
        <w:jc w:val="both"/>
        <w:rPr>
          <w:sz w:val="24"/>
          <w:lang w:val="en-US"/>
        </w:rPr>
      </w:pPr>
      <w:r w:rsidRPr="008110F6">
        <w:rPr>
          <w:sz w:val="24"/>
          <w:lang w:val="en-US"/>
        </w:rPr>
        <w:t>export const MatchIncident = styled.div&lt;{ type: string, playerTeam: number }&gt;`</w:t>
      </w:r>
    </w:p>
    <w:p w14:paraId="3874B9FD" w14:textId="77777777" w:rsidR="008110F6" w:rsidRPr="008110F6" w:rsidRDefault="008110F6" w:rsidP="008110F6">
      <w:pPr>
        <w:spacing w:line="240" w:lineRule="auto"/>
        <w:jc w:val="both"/>
        <w:rPr>
          <w:sz w:val="24"/>
          <w:lang w:val="en-US"/>
        </w:rPr>
      </w:pPr>
      <w:r w:rsidRPr="008110F6">
        <w:rPr>
          <w:sz w:val="24"/>
          <w:lang w:val="en-US"/>
        </w:rPr>
        <w:t xml:space="preserve">  align-self: ${props =&gt; props.type === 'period' || props.type === 'injuryTime' </w:t>
      </w:r>
    </w:p>
    <w:p w14:paraId="710FF214" w14:textId="77777777" w:rsidR="008110F6" w:rsidRPr="008110F6" w:rsidRDefault="008110F6" w:rsidP="008110F6">
      <w:pPr>
        <w:spacing w:line="240" w:lineRule="auto"/>
        <w:jc w:val="both"/>
        <w:rPr>
          <w:sz w:val="24"/>
          <w:lang w:val="en-US"/>
        </w:rPr>
      </w:pPr>
      <w:r w:rsidRPr="008110F6">
        <w:rPr>
          <w:sz w:val="24"/>
          <w:lang w:val="en-US"/>
        </w:rPr>
        <w:t xml:space="preserve">    ? 'center' </w:t>
      </w:r>
    </w:p>
    <w:p w14:paraId="0BC6DAEF" w14:textId="77777777" w:rsidR="008110F6" w:rsidRPr="008110F6" w:rsidRDefault="008110F6" w:rsidP="008110F6">
      <w:pPr>
        <w:spacing w:line="240" w:lineRule="auto"/>
        <w:jc w:val="both"/>
        <w:rPr>
          <w:sz w:val="24"/>
          <w:lang w:val="en-US"/>
        </w:rPr>
      </w:pPr>
      <w:r w:rsidRPr="008110F6">
        <w:rPr>
          <w:sz w:val="24"/>
          <w:lang w:val="en-US"/>
        </w:rPr>
        <w:t xml:space="preserve">    : props.playerTeam === 1 </w:t>
      </w:r>
    </w:p>
    <w:p w14:paraId="66C9CB6D" w14:textId="77777777" w:rsidR="008110F6" w:rsidRPr="008110F6" w:rsidRDefault="008110F6" w:rsidP="008110F6">
      <w:pPr>
        <w:spacing w:line="240" w:lineRule="auto"/>
        <w:jc w:val="both"/>
        <w:rPr>
          <w:sz w:val="24"/>
          <w:lang w:val="en-US"/>
        </w:rPr>
      </w:pPr>
      <w:r w:rsidRPr="008110F6">
        <w:rPr>
          <w:sz w:val="24"/>
          <w:lang w:val="en-US"/>
        </w:rPr>
        <w:t xml:space="preserve">      ? 'flex-start' </w:t>
      </w:r>
    </w:p>
    <w:p w14:paraId="668E152C" w14:textId="77777777" w:rsidR="008110F6" w:rsidRPr="008110F6" w:rsidRDefault="008110F6" w:rsidP="008110F6">
      <w:pPr>
        <w:spacing w:line="240" w:lineRule="auto"/>
        <w:jc w:val="both"/>
        <w:rPr>
          <w:sz w:val="24"/>
          <w:lang w:val="en-US"/>
        </w:rPr>
      </w:pPr>
      <w:r w:rsidRPr="008110F6">
        <w:rPr>
          <w:sz w:val="24"/>
          <w:lang w:val="en-US"/>
        </w:rPr>
        <w:t xml:space="preserve">      : 'flex-end'</w:t>
      </w:r>
    </w:p>
    <w:p w14:paraId="73CF2D7F" w14:textId="77777777" w:rsidR="008110F6" w:rsidRPr="008110F6" w:rsidRDefault="008110F6" w:rsidP="008110F6">
      <w:pPr>
        <w:spacing w:line="240" w:lineRule="auto"/>
        <w:jc w:val="both"/>
        <w:rPr>
          <w:sz w:val="24"/>
          <w:lang w:val="en-US"/>
        </w:rPr>
      </w:pPr>
      <w:r w:rsidRPr="008110F6">
        <w:rPr>
          <w:sz w:val="24"/>
          <w:lang w:val="en-US"/>
        </w:rPr>
        <w:t xml:space="preserve">  };</w:t>
      </w:r>
    </w:p>
    <w:p w14:paraId="6E114C48" w14:textId="77777777" w:rsidR="008110F6" w:rsidRPr="008110F6" w:rsidRDefault="008110F6" w:rsidP="008110F6">
      <w:pPr>
        <w:spacing w:line="240" w:lineRule="auto"/>
        <w:jc w:val="both"/>
        <w:rPr>
          <w:sz w:val="24"/>
          <w:lang w:val="en-US"/>
        </w:rPr>
      </w:pPr>
      <w:r w:rsidRPr="008110F6">
        <w:rPr>
          <w:sz w:val="24"/>
          <w:lang w:val="en-US"/>
        </w:rPr>
        <w:t xml:space="preserve">  span{</w:t>
      </w:r>
    </w:p>
    <w:p w14:paraId="28A85CC5" w14:textId="77777777" w:rsidR="008110F6" w:rsidRPr="008110F6" w:rsidRDefault="008110F6" w:rsidP="008110F6">
      <w:pPr>
        <w:spacing w:line="240" w:lineRule="auto"/>
        <w:jc w:val="both"/>
        <w:rPr>
          <w:sz w:val="24"/>
          <w:lang w:val="en-US"/>
        </w:rPr>
      </w:pPr>
      <w:r w:rsidRPr="008110F6">
        <w:rPr>
          <w:sz w:val="24"/>
          <w:lang w:val="en-US"/>
        </w:rPr>
        <w:t xml:space="preserve">    font-weight: 700;</w:t>
      </w:r>
    </w:p>
    <w:p w14:paraId="5DFBB9B9" w14:textId="77777777" w:rsidR="008110F6" w:rsidRPr="008110F6" w:rsidRDefault="008110F6" w:rsidP="008110F6">
      <w:pPr>
        <w:spacing w:line="240" w:lineRule="auto"/>
        <w:jc w:val="both"/>
        <w:rPr>
          <w:sz w:val="24"/>
          <w:lang w:val="en-US"/>
        </w:rPr>
      </w:pPr>
      <w:r w:rsidRPr="008110F6">
        <w:rPr>
          <w:sz w:val="24"/>
          <w:lang w:val="en-US"/>
        </w:rPr>
        <w:t xml:space="preserve">  }</w:t>
      </w:r>
    </w:p>
    <w:p w14:paraId="6F176745" w14:textId="1D10C4FA" w:rsidR="008110F6" w:rsidRPr="008110F6" w:rsidRDefault="008110F6" w:rsidP="008110F6">
      <w:pPr>
        <w:spacing w:line="240" w:lineRule="auto"/>
        <w:jc w:val="both"/>
        <w:rPr>
          <w:sz w:val="24"/>
          <w:lang w:val="en-US"/>
        </w:rPr>
      </w:pPr>
      <w:r w:rsidRPr="008110F6">
        <w:rPr>
          <w:sz w:val="24"/>
          <w:lang w:val="en-US"/>
        </w:rPr>
        <w:t>`;</w:t>
      </w:r>
    </w:p>
    <w:p w14:paraId="69848A4C" w14:textId="36F6DCCA" w:rsidR="00186505" w:rsidRDefault="00186505" w:rsidP="00186505">
      <w:pPr>
        <w:spacing w:line="240" w:lineRule="auto"/>
        <w:jc w:val="both"/>
        <w:rPr>
          <w:b/>
          <w:sz w:val="28"/>
          <w:lang w:val="en-US"/>
        </w:rPr>
      </w:pPr>
      <w:r>
        <w:rPr>
          <w:b/>
          <w:sz w:val="28"/>
          <w:lang w:val="en-US"/>
        </w:rPr>
        <w:t>MatchInfo.styled.ts</w:t>
      </w:r>
    </w:p>
    <w:p w14:paraId="61531CD2"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4C859D86" w14:textId="77777777" w:rsidR="008110F6" w:rsidRPr="008110F6" w:rsidRDefault="008110F6" w:rsidP="008110F6">
      <w:pPr>
        <w:spacing w:line="240" w:lineRule="auto"/>
        <w:jc w:val="both"/>
        <w:rPr>
          <w:sz w:val="24"/>
          <w:lang w:val="en-US"/>
        </w:rPr>
      </w:pPr>
      <w:r w:rsidRPr="008110F6">
        <w:rPr>
          <w:sz w:val="24"/>
          <w:lang w:val="en-US"/>
        </w:rPr>
        <w:t>import { MatchInfoViewModes } from '../../constants/events.constants';</w:t>
      </w:r>
    </w:p>
    <w:p w14:paraId="3CF8F379" w14:textId="77777777" w:rsidR="008110F6" w:rsidRPr="008110F6" w:rsidRDefault="008110F6" w:rsidP="008110F6">
      <w:pPr>
        <w:spacing w:line="240" w:lineRule="auto"/>
        <w:jc w:val="both"/>
        <w:rPr>
          <w:sz w:val="24"/>
          <w:lang w:val="en-US"/>
        </w:rPr>
      </w:pPr>
    </w:p>
    <w:p w14:paraId="35A141F9" w14:textId="77777777" w:rsidR="008110F6" w:rsidRPr="008110F6" w:rsidRDefault="008110F6" w:rsidP="008110F6">
      <w:pPr>
        <w:spacing w:line="240" w:lineRule="auto"/>
        <w:jc w:val="both"/>
        <w:rPr>
          <w:sz w:val="24"/>
          <w:lang w:val="en-US"/>
        </w:rPr>
      </w:pPr>
      <w:r w:rsidRPr="008110F6">
        <w:rPr>
          <w:sz w:val="24"/>
          <w:lang w:val="en-US"/>
        </w:rPr>
        <w:t>export const MatchInfoWrapper = styled.div`</w:t>
      </w:r>
    </w:p>
    <w:p w14:paraId="066CBF35"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14F00E40" w14:textId="77777777" w:rsidR="008110F6" w:rsidRPr="008110F6" w:rsidRDefault="008110F6" w:rsidP="008110F6">
      <w:pPr>
        <w:spacing w:line="240" w:lineRule="auto"/>
        <w:jc w:val="both"/>
        <w:rPr>
          <w:sz w:val="24"/>
          <w:lang w:val="en-US"/>
        </w:rPr>
      </w:pPr>
      <w:r w:rsidRPr="008110F6">
        <w:rPr>
          <w:sz w:val="24"/>
          <w:lang w:val="en-US"/>
        </w:rPr>
        <w:t xml:space="preserve">  padding: 5px 10px;</w:t>
      </w:r>
    </w:p>
    <w:p w14:paraId="585F775A" w14:textId="77777777" w:rsidR="008110F6" w:rsidRPr="008110F6" w:rsidRDefault="008110F6" w:rsidP="008110F6">
      <w:pPr>
        <w:spacing w:line="240" w:lineRule="auto"/>
        <w:jc w:val="both"/>
        <w:rPr>
          <w:sz w:val="24"/>
          <w:lang w:val="en-US"/>
        </w:rPr>
      </w:pPr>
      <w:r w:rsidRPr="008110F6">
        <w:rPr>
          <w:sz w:val="24"/>
          <w:lang w:val="en-US"/>
        </w:rPr>
        <w:t xml:space="preserve">  border-radius: 15px;</w:t>
      </w:r>
    </w:p>
    <w:p w14:paraId="6172AA2F" w14:textId="77777777" w:rsidR="008110F6" w:rsidRPr="008110F6" w:rsidRDefault="008110F6" w:rsidP="008110F6">
      <w:pPr>
        <w:spacing w:line="240" w:lineRule="auto"/>
        <w:jc w:val="both"/>
        <w:rPr>
          <w:sz w:val="24"/>
          <w:lang w:val="en-US"/>
        </w:rPr>
      </w:pPr>
      <w:r w:rsidRPr="008110F6">
        <w:rPr>
          <w:sz w:val="24"/>
          <w:lang w:val="en-US"/>
        </w:rPr>
        <w:t xml:space="preserve">  font-size: 20px;</w:t>
      </w:r>
    </w:p>
    <w:p w14:paraId="06F7BBE6" w14:textId="77777777" w:rsidR="008110F6" w:rsidRPr="008110F6" w:rsidRDefault="008110F6" w:rsidP="008110F6">
      <w:pPr>
        <w:spacing w:line="240" w:lineRule="auto"/>
        <w:jc w:val="both"/>
        <w:rPr>
          <w:sz w:val="24"/>
          <w:lang w:val="en-US"/>
        </w:rPr>
      </w:pPr>
      <w:r w:rsidRPr="008110F6">
        <w:rPr>
          <w:sz w:val="24"/>
          <w:lang w:val="en-US"/>
        </w:rPr>
        <w:t xml:space="preserve">  background-color: var(--lightGray);</w:t>
      </w:r>
    </w:p>
    <w:p w14:paraId="68F00C77" w14:textId="77777777" w:rsidR="008110F6" w:rsidRPr="008110F6" w:rsidRDefault="008110F6" w:rsidP="008110F6">
      <w:pPr>
        <w:spacing w:line="240" w:lineRule="auto"/>
        <w:jc w:val="both"/>
        <w:rPr>
          <w:sz w:val="24"/>
          <w:lang w:val="en-US"/>
        </w:rPr>
      </w:pPr>
      <w:r w:rsidRPr="008110F6">
        <w:rPr>
          <w:sz w:val="24"/>
          <w:lang w:val="en-US"/>
        </w:rPr>
        <w:t xml:space="preserve">  color: var(--midGray);</w:t>
      </w:r>
    </w:p>
    <w:p w14:paraId="5C1B2DFC" w14:textId="77777777" w:rsidR="008110F6" w:rsidRPr="008110F6" w:rsidRDefault="008110F6" w:rsidP="008110F6">
      <w:pPr>
        <w:spacing w:line="240" w:lineRule="auto"/>
        <w:jc w:val="both"/>
        <w:rPr>
          <w:sz w:val="24"/>
          <w:lang w:val="en-US"/>
        </w:rPr>
      </w:pPr>
      <w:r w:rsidRPr="008110F6">
        <w:rPr>
          <w:sz w:val="24"/>
          <w:lang w:val="en-US"/>
        </w:rPr>
        <w:t xml:space="preserve">  h2{</w:t>
      </w:r>
    </w:p>
    <w:p w14:paraId="19C006F3" w14:textId="77777777" w:rsidR="008110F6" w:rsidRPr="008110F6" w:rsidRDefault="008110F6" w:rsidP="008110F6">
      <w:pPr>
        <w:spacing w:line="240" w:lineRule="auto"/>
        <w:jc w:val="both"/>
        <w:rPr>
          <w:sz w:val="24"/>
          <w:lang w:val="en-US"/>
        </w:rPr>
      </w:pPr>
      <w:r w:rsidRPr="008110F6">
        <w:rPr>
          <w:sz w:val="24"/>
          <w:lang w:val="en-US"/>
        </w:rPr>
        <w:t xml:space="preserve">    text-align: center;</w:t>
      </w:r>
    </w:p>
    <w:p w14:paraId="76D7490D" w14:textId="77777777" w:rsidR="008110F6" w:rsidRPr="008110F6" w:rsidRDefault="008110F6" w:rsidP="008110F6">
      <w:pPr>
        <w:spacing w:line="240" w:lineRule="auto"/>
        <w:jc w:val="both"/>
        <w:rPr>
          <w:sz w:val="24"/>
          <w:lang w:val="en-US"/>
        </w:rPr>
      </w:pPr>
      <w:r w:rsidRPr="008110F6">
        <w:rPr>
          <w:sz w:val="24"/>
          <w:lang w:val="en-US"/>
        </w:rPr>
        <w:t xml:space="preserve">    font-size: inherit;</w:t>
      </w:r>
    </w:p>
    <w:p w14:paraId="3C1A8171" w14:textId="77777777" w:rsidR="008110F6" w:rsidRPr="008110F6" w:rsidRDefault="008110F6" w:rsidP="008110F6">
      <w:pPr>
        <w:spacing w:line="240" w:lineRule="auto"/>
        <w:jc w:val="both"/>
        <w:rPr>
          <w:sz w:val="24"/>
          <w:lang w:val="en-US"/>
        </w:rPr>
      </w:pPr>
      <w:r w:rsidRPr="008110F6">
        <w:rPr>
          <w:sz w:val="24"/>
          <w:lang w:val="en-US"/>
        </w:rPr>
        <w:t xml:space="preserve">    border-bottom: 1px solid var(--midGray);</w:t>
      </w:r>
    </w:p>
    <w:p w14:paraId="5FE4A07E" w14:textId="77777777" w:rsidR="008110F6" w:rsidRPr="008110F6" w:rsidRDefault="008110F6" w:rsidP="008110F6">
      <w:pPr>
        <w:spacing w:line="240" w:lineRule="auto"/>
        <w:jc w:val="both"/>
        <w:rPr>
          <w:sz w:val="24"/>
          <w:lang w:val="en-US"/>
        </w:rPr>
      </w:pPr>
      <w:r w:rsidRPr="008110F6">
        <w:rPr>
          <w:sz w:val="24"/>
          <w:lang w:val="en-US"/>
        </w:rPr>
        <w:t xml:space="preserve">  }</w:t>
      </w:r>
    </w:p>
    <w:p w14:paraId="60EDF6CF" w14:textId="77777777" w:rsidR="008110F6" w:rsidRPr="008110F6" w:rsidRDefault="008110F6" w:rsidP="008110F6">
      <w:pPr>
        <w:spacing w:line="240" w:lineRule="auto"/>
        <w:jc w:val="both"/>
        <w:rPr>
          <w:sz w:val="24"/>
          <w:lang w:val="en-US"/>
        </w:rPr>
      </w:pPr>
      <w:r w:rsidRPr="008110F6">
        <w:rPr>
          <w:sz w:val="24"/>
          <w:lang w:val="en-US"/>
        </w:rPr>
        <w:t>`;</w:t>
      </w:r>
    </w:p>
    <w:p w14:paraId="242258C4" w14:textId="77777777" w:rsidR="008110F6" w:rsidRPr="008110F6" w:rsidRDefault="008110F6" w:rsidP="008110F6">
      <w:pPr>
        <w:spacing w:line="240" w:lineRule="auto"/>
        <w:jc w:val="both"/>
        <w:rPr>
          <w:sz w:val="24"/>
          <w:lang w:val="en-US"/>
        </w:rPr>
      </w:pPr>
    </w:p>
    <w:p w14:paraId="54B40A74" w14:textId="77777777" w:rsidR="008110F6" w:rsidRPr="008110F6" w:rsidRDefault="008110F6" w:rsidP="008110F6">
      <w:pPr>
        <w:spacing w:line="240" w:lineRule="auto"/>
        <w:jc w:val="both"/>
        <w:rPr>
          <w:sz w:val="24"/>
          <w:lang w:val="en-US"/>
        </w:rPr>
      </w:pPr>
      <w:r w:rsidRPr="008110F6">
        <w:rPr>
          <w:sz w:val="24"/>
          <w:lang w:val="en-US"/>
        </w:rPr>
        <w:t>export const MatchInfoViewModesWrapper = styled.div`</w:t>
      </w:r>
    </w:p>
    <w:p w14:paraId="1A01E746" w14:textId="77777777" w:rsidR="008110F6" w:rsidRPr="008110F6" w:rsidRDefault="008110F6" w:rsidP="008110F6">
      <w:pPr>
        <w:spacing w:line="240" w:lineRule="auto"/>
        <w:jc w:val="both"/>
        <w:rPr>
          <w:sz w:val="24"/>
          <w:lang w:val="en-US"/>
        </w:rPr>
      </w:pPr>
      <w:r w:rsidRPr="008110F6">
        <w:rPr>
          <w:sz w:val="24"/>
          <w:lang w:val="en-US"/>
        </w:rPr>
        <w:lastRenderedPageBreak/>
        <w:t xml:space="preserve">  display: flex;</w:t>
      </w:r>
    </w:p>
    <w:p w14:paraId="561227D1" w14:textId="77777777" w:rsidR="008110F6" w:rsidRPr="008110F6" w:rsidRDefault="008110F6" w:rsidP="008110F6">
      <w:pPr>
        <w:spacing w:line="240" w:lineRule="auto"/>
        <w:jc w:val="both"/>
        <w:rPr>
          <w:sz w:val="24"/>
          <w:lang w:val="en-US"/>
        </w:rPr>
      </w:pPr>
      <w:r w:rsidRPr="008110F6">
        <w:rPr>
          <w:sz w:val="24"/>
          <w:lang w:val="en-US"/>
        </w:rPr>
        <w:t xml:space="preserve">  align-items: flex-end;</w:t>
      </w:r>
    </w:p>
    <w:p w14:paraId="118E7065" w14:textId="77777777" w:rsidR="008110F6" w:rsidRPr="008110F6" w:rsidRDefault="008110F6" w:rsidP="008110F6">
      <w:pPr>
        <w:spacing w:line="240" w:lineRule="auto"/>
        <w:jc w:val="both"/>
        <w:rPr>
          <w:sz w:val="24"/>
          <w:lang w:val="en-US"/>
        </w:rPr>
      </w:pPr>
      <w:r w:rsidRPr="008110F6">
        <w:rPr>
          <w:sz w:val="24"/>
          <w:lang w:val="en-US"/>
        </w:rPr>
        <w:t xml:space="preserve">  padding: 5px 0;</w:t>
      </w:r>
    </w:p>
    <w:p w14:paraId="207A82A6" w14:textId="77777777" w:rsidR="008110F6" w:rsidRPr="008110F6" w:rsidRDefault="008110F6" w:rsidP="008110F6">
      <w:pPr>
        <w:spacing w:line="240" w:lineRule="auto"/>
        <w:jc w:val="both"/>
        <w:rPr>
          <w:sz w:val="24"/>
          <w:lang w:val="en-US"/>
        </w:rPr>
      </w:pPr>
      <w:r w:rsidRPr="008110F6">
        <w:rPr>
          <w:sz w:val="24"/>
          <w:lang w:val="en-US"/>
        </w:rPr>
        <w:t>`;</w:t>
      </w:r>
    </w:p>
    <w:p w14:paraId="16F2D760" w14:textId="77777777" w:rsidR="008110F6" w:rsidRPr="008110F6" w:rsidRDefault="008110F6" w:rsidP="008110F6">
      <w:pPr>
        <w:spacing w:line="240" w:lineRule="auto"/>
        <w:jc w:val="both"/>
        <w:rPr>
          <w:sz w:val="24"/>
          <w:lang w:val="en-US"/>
        </w:rPr>
      </w:pPr>
      <w:r w:rsidRPr="008110F6">
        <w:rPr>
          <w:sz w:val="24"/>
          <w:lang w:val="en-US"/>
        </w:rPr>
        <w:t>export const MatchInfoViewModeButton = styled.div&lt;{ mode?: MatchInfoViewModes, active?: boolean }&gt;`</w:t>
      </w:r>
    </w:p>
    <w:p w14:paraId="7D3D32C5"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2FD1B8E9" w14:textId="77777777" w:rsidR="008110F6" w:rsidRPr="008110F6" w:rsidRDefault="008110F6" w:rsidP="008110F6">
      <w:pPr>
        <w:spacing w:line="240" w:lineRule="auto"/>
        <w:jc w:val="both"/>
        <w:rPr>
          <w:sz w:val="24"/>
          <w:lang w:val="en-US"/>
        </w:rPr>
      </w:pPr>
      <w:r w:rsidRPr="008110F6">
        <w:rPr>
          <w:sz w:val="24"/>
          <w:lang w:val="en-US"/>
        </w:rPr>
        <w:t xml:space="preserve">  min-height: 40px;</w:t>
      </w:r>
    </w:p>
    <w:p w14:paraId="1BAF9A8A" w14:textId="77777777" w:rsidR="008110F6" w:rsidRPr="008110F6" w:rsidRDefault="008110F6" w:rsidP="008110F6">
      <w:pPr>
        <w:spacing w:line="240" w:lineRule="auto"/>
        <w:jc w:val="both"/>
        <w:rPr>
          <w:sz w:val="24"/>
          <w:lang w:val="en-US"/>
        </w:rPr>
      </w:pPr>
      <w:r w:rsidRPr="008110F6">
        <w:rPr>
          <w:sz w:val="24"/>
          <w:lang w:val="en-US"/>
        </w:rPr>
        <w:t xml:space="preserve">  padding: 0 5px;</w:t>
      </w:r>
    </w:p>
    <w:p w14:paraId="3AC85615"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329B3514" w14:textId="77777777" w:rsidR="008110F6" w:rsidRPr="008110F6" w:rsidRDefault="008110F6" w:rsidP="008110F6">
      <w:pPr>
        <w:spacing w:line="240" w:lineRule="auto"/>
        <w:jc w:val="both"/>
        <w:rPr>
          <w:sz w:val="24"/>
          <w:lang w:val="en-US"/>
        </w:rPr>
      </w:pPr>
      <w:r w:rsidRPr="008110F6">
        <w:rPr>
          <w:sz w:val="24"/>
          <w:lang w:val="en-US"/>
        </w:rPr>
        <w:t xml:space="preserve">  justify-content: center;</w:t>
      </w:r>
    </w:p>
    <w:p w14:paraId="075004C1" w14:textId="77777777" w:rsidR="008110F6" w:rsidRPr="008110F6" w:rsidRDefault="008110F6" w:rsidP="008110F6">
      <w:pPr>
        <w:spacing w:line="240" w:lineRule="auto"/>
        <w:jc w:val="both"/>
        <w:rPr>
          <w:sz w:val="24"/>
          <w:lang w:val="en-US"/>
        </w:rPr>
      </w:pPr>
      <w:r w:rsidRPr="008110F6">
        <w:rPr>
          <w:sz w:val="24"/>
          <w:lang w:val="en-US"/>
        </w:rPr>
        <w:t xml:space="preserve">  color: ${props =&gt; !props.active ? 'var(--lightGray)' : 'var(--darkGray)'};</w:t>
      </w:r>
    </w:p>
    <w:p w14:paraId="23D31457" w14:textId="77777777" w:rsidR="008110F6" w:rsidRPr="008110F6" w:rsidRDefault="008110F6" w:rsidP="008110F6">
      <w:pPr>
        <w:spacing w:line="240" w:lineRule="auto"/>
        <w:jc w:val="both"/>
        <w:rPr>
          <w:sz w:val="24"/>
          <w:lang w:val="en-US"/>
        </w:rPr>
      </w:pPr>
      <w:r w:rsidRPr="008110F6">
        <w:rPr>
          <w:sz w:val="24"/>
          <w:lang w:val="en-US"/>
        </w:rPr>
        <w:t xml:space="preserve">  font-weight: 700;</w:t>
      </w:r>
    </w:p>
    <w:p w14:paraId="73C0183B" w14:textId="77777777" w:rsidR="008110F6" w:rsidRPr="008110F6" w:rsidRDefault="008110F6" w:rsidP="008110F6">
      <w:pPr>
        <w:spacing w:line="240" w:lineRule="auto"/>
        <w:jc w:val="both"/>
        <w:rPr>
          <w:sz w:val="24"/>
          <w:lang w:val="en-US"/>
        </w:rPr>
      </w:pPr>
      <w:r w:rsidRPr="008110F6">
        <w:rPr>
          <w:sz w:val="24"/>
          <w:lang w:val="en-US"/>
        </w:rPr>
        <w:t xml:space="preserve">  background-color: ${props =&gt; !props.active ? 'var(--gray)' : 'var(--activeLinkBackground)'};</w:t>
      </w:r>
    </w:p>
    <w:p w14:paraId="2B6E8C57" w14:textId="77777777" w:rsidR="008110F6" w:rsidRPr="008110F6" w:rsidRDefault="008110F6" w:rsidP="008110F6">
      <w:pPr>
        <w:spacing w:line="240" w:lineRule="auto"/>
        <w:jc w:val="both"/>
        <w:rPr>
          <w:sz w:val="24"/>
          <w:lang w:val="en-US"/>
        </w:rPr>
      </w:pPr>
      <w:r w:rsidRPr="008110F6">
        <w:rPr>
          <w:sz w:val="24"/>
          <w:lang w:val="en-US"/>
        </w:rPr>
        <w:t xml:space="preserve">  cursor: pointer;</w:t>
      </w:r>
    </w:p>
    <w:p w14:paraId="4B0AB7A7" w14:textId="77777777" w:rsidR="008110F6" w:rsidRPr="008110F6" w:rsidRDefault="008110F6" w:rsidP="008110F6">
      <w:pPr>
        <w:spacing w:line="240" w:lineRule="auto"/>
        <w:jc w:val="both"/>
        <w:rPr>
          <w:sz w:val="24"/>
          <w:lang w:val="en-US"/>
        </w:rPr>
      </w:pPr>
      <w:r w:rsidRPr="008110F6">
        <w:rPr>
          <w:sz w:val="24"/>
          <w:lang w:val="en-US"/>
        </w:rPr>
        <w:t xml:space="preserve">  margin-right: 10px;</w:t>
      </w:r>
    </w:p>
    <w:p w14:paraId="75345788" w14:textId="77777777" w:rsidR="008110F6" w:rsidRPr="008110F6" w:rsidRDefault="008110F6" w:rsidP="008110F6">
      <w:pPr>
        <w:spacing w:line="240" w:lineRule="auto"/>
        <w:jc w:val="both"/>
        <w:rPr>
          <w:sz w:val="24"/>
          <w:lang w:val="en-US"/>
        </w:rPr>
      </w:pPr>
      <w:r w:rsidRPr="008110F6">
        <w:rPr>
          <w:sz w:val="24"/>
          <w:lang w:val="en-US"/>
        </w:rPr>
        <w:t xml:space="preserve">  transition: all 0.5s ease;</w:t>
      </w:r>
    </w:p>
    <w:p w14:paraId="740F02C0" w14:textId="77777777" w:rsidR="008110F6" w:rsidRPr="008110F6" w:rsidRDefault="008110F6" w:rsidP="008110F6">
      <w:pPr>
        <w:spacing w:line="240" w:lineRule="auto"/>
        <w:jc w:val="both"/>
        <w:rPr>
          <w:sz w:val="24"/>
          <w:lang w:val="en-US"/>
        </w:rPr>
      </w:pPr>
      <w:r w:rsidRPr="008110F6">
        <w:rPr>
          <w:sz w:val="24"/>
          <w:lang w:val="en-US"/>
        </w:rPr>
        <w:t xml:space="preserve">  border-radius: 4px;</w:t>
      </w:r>
    </w:p>
    <w:p w14:paraId="7EE973CF" w14:textId="77777777" w:rsidR="008110F6" w:rsidRPr="008110F6" w:rsidRDefault="008110F6" w:rsidP="008110F6">
      <w:pPr>
        <w:spacing w:line="240" w:lineRule="auto"/>
        <w:jc w:val="both"/>
        <w:rPr>
          <w:sz w:val="24"/>
          <w:lang w:val="en-US"/>
        </w:rPr>
      </w:pPr>
      <w:r w:rsidRPr="008110F6">
        <w:rPr>
          <w:sz w:val="24"/>
          <w:lang w:val="en-US"/>
        </w:rPr>
        <w:t>`;</w:t>
      </w:r>
    </w:p>
    <w:p w14:paraId="5D0CDA56" w14:textId="77777777" w:rsidR="008110F6" w:rsidRPr="008110F6" w:rsidRDefault="008110F6" w:rsidP="008110F6">
      <w:pPr>
        <w:spacing w:line="240" w:lineRule="auto"/>
        <w:jc w:val="both"/>
        <w:rPr>
          <w:sz w:val="24"/>
          <w:lang w:val="en-US"/>
        </w:rPr>
      </w:pPr>
    </w:p>
    <w:p w14:paraId="5121051C" w14:textId="77777777" w:rsidR="008110F6" w:rsidRPr="008110F6" w:rsidRDefault="008110F6" w:rsidP="008110F6">
      <w:pPr>
        <w:spacing w:line="240" w:lineRule="auto"/>
        <w:jc w:val="both"/>
        <w:rPr>
          <w:sz w:val="24"/>
          <w:lang w:val="en-US"/>
        </w:rPr>
      </w:pPr>
      <w:r w:rsidRPr="008110F6">
        <w:rPr>
          <w:sz w:val="24"/>
          <w:lang w:val="en-US"/>
        </w:rPr>
        <w:t>export const MatchInfoContent = styled.div`</w:t>
      </w:r>
    </w:p>
    <w:p w14:paraId="7ACDE447"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47BB6138" w14:textId="77777777" w:rsidR="008110F6" w:rsidRPr="008110F6" w:rsidRDefault="008110F6" w:rsidP="008110F6">
      <w:pPr>
        <w:spacing w:line="240" w:lineRule="auto"/>
        <w:jc w:val="both"/>
        <w:rPr>
          <w:sz w:val="24"/>
          <w:lang w:val="en-US"/>
        </w:rPr>
      </w:pPr>
      <w:r w:rsidRPr="008110F6">
        <w:rPr>
          <w:sz w:val="24"/>
          <w:lang w:val="en-US"/>
        </w:rPr>
        <w:t xml:space="preserve">  color: var(--darkBlue);</w:t>
      </w:r>
    </w:p>
    <w:p w14:paraId="27616B56" w14:textId="7A8D6AB2" w:rsidR="008110F6" w:rsidRDefault="008110F6" w:rsidP="008110F6">
      <w:pPr>
        <w:spacing w:line="240" w:lineRule="auto"/>
        <w:jc w:val="both"/>
        <w:rPr>
          <w:sz w:val="24"/>
          <w:lang w:val="en-US"/>
        </w:rPr>
      </w:pPr>
      <w:r w:rsidRPr="008110F6">
        <w:rPr>
          <w:sz w:val="24"/>
          <w:lang w:val="en-US"/>
        </w:rPr>
        <w:t>`;</w:t>
      </w:r>
    </w:p>
    <w:p w14:paraId="1E432833" w14:textId="77777777" w:rsidR="008110F6" w:rsidRPr="008110F6" w:rsidRDefault="008110F6" w:rsidP="008110F6">
      <w:pPr>
        <w:spacing w:line="240" w:lineRule="auto"/>
        <w:jc w:val="both"/>
        <w:rPr>
          <w:sz w:val="24"/>
          <w:lang w:val="en-US"/>
        </w:rPr>
      </w:pPr>
    </w:p>
    <w:p w14:paraId="52F25D6C" w14:textId="0C912E2D" w:rsidR="00186505" w:rsidRDefault="00186505" w:rsidP="00186505">
      <w:pPr>
        <w:spacing w:line="240" w:lineRule="auto"/>
        <w:jc w:val="both"/>
        <w:rPr>
          <w:b/>
          <w:sz w:val="28"/>
          <w:lang w:val="en-US"/>
        </w:rPr>
      </w:pPr>
      <w:r>
        <w:rPr>
          <w:b/>
          <w:sz w:val="28"/>
          <w:lang w:val="en-US"/>
        </w:rPr>
        <w:t>MatchInfo.tsx</w:t>
      </w:r>
    </w:p>
    <w:p w14:paraId="29DC0B95" w14:textId="77777777" w:rsidR="008110F6" w:rsidRPr="008110F6" w:rsidRDefault="008110F6" w:rsidP="008110F6">
      <w:pPr>
        <w:spacing w:line="240" w:lineRule="auto"/>
        <w:jc w:val="both"/>
        <w:rPr>
          <w:sz w:val="24"/>
          <w:lang w:val="en-US"/>
        </w:rPr>
      </w:pPr>
      <w:r w:rsidRPr="008110F6">
        <w:rPr>
          <w:sz w:val="24"/>
          <w:lang w:val="en-US"/>
        </w:rPr>
        <w:t>import React, { FC, useMemo, useState } from 'react';</w:t>
      </w:r>
    </w:p>
    <w:p w14:paraId="79B51D61" w14:textId="77777777" w:rsidR="008110F6" w:rsidRPr="008110F6" w:rsidRDefault="008110F6" w:rsidP="008110F6">
      <w:pPr>
        <w:spacing w:line="240" w:lineRule="auto"/>
        <w:jc w:val="both"/>
        <w:rPr>
          <w:sz w:val="24"/>
          <w:lang w:val="en-US"/>
        </w:rPr>
      </w:pPr>
      <w:r w:rsidRPr="008110F6">
        <w:rPr>
          <w:sz w:val="24"/>
          <w:lang w:val="en-US"/>
        </w:rPr>
        <w:t>import {</w:t>
      </w:r>
    </w:p>
    <w:p w14:paraId="343512AB" w14:textId="77777777" w:rsidR="008110F6" w:rsidRPr="008110F6" w:rsidRDefault="008110F6" w:rsidP="008110F6">
      <w:pPr>
        <w:spacing w:line="240" w:lineRule="auto"/>
        <w:jc w:val="both"/>
        <w:rPr>
          <w:sz w:val="24"/>
          <w:lang w:val="en-US"/>
        </w:rPr>
      </w:pPr>
      <w:r w:rsidRPr="008110F6">
        <w:rPr>
          <w:sz w:val="24"/>
          <w:lang w:val="en-US"/>
        </w:rPr>
        <w:t xml:space="preserve">  MatchInfoContent,</w:t>
      </w:r>
    </w:p>
    <w:p w14:paraId="7319EA7B" w14:textId="77777777" w:rsidR="008110F6" w:rsidRPr="008110F6" w:rsidRDefault="008110F6" w:rsidP="008110F6">
      <w:pPr>
        <w:spacing w:line="240" w:lineRule="auto"/>
        <w:jc w:val="both"/>
        <w:rPr>
          <w:sz w:val="24"/>
          <w:lang w:val="en-US"/>
        </w:rPr>
      </w:pPr>
      <w:r w:rsidRPr="008110F6">
        <w:rPr>
          <w:sz w:val="24"/>
          <w:lang w:val="en-US"/>
        </w:rPr>
        <w:t xml:space="preserve">  MatchInfoViewModeButton,</w:t>
      </w:r>
    </w:p>
    <w:p w14:paraId="44457203" w14:textId="77777777" w:rsidR="008110F6" w:rsidRPr="008110F6" w:rsidRDefault="008110F6" w:rsidP="008110F6">
      <w:pPr>
        <w:spacing w:line="240" w:lineRule="auto"/>
        <w:jc w:val="both"/>
        <w:rPr>
          <w:sz w:val="24"/>
          <w:lang w:val="en-US"/>
        </w:rPr>
      </w:pPr>
      <w:r w:rsidRPr="008110F6">
        <w:rPr>
          <w:sz w:val="24"/>
          <w:lang w:val="en-US"/>
        </w:rPr>
        <w:t xml:space="preserve">  MatchInfoViewModesWrapper,</w:t>
      </w:r>
    </w:p>
    <w:p w14:paraId="3733A459" w14:textId="77777777" w:rsidR="008110F6" w:rsidRPr="008110F6" w:rsidRDefault="008110F6" w:rsidP="008110F6">
      <w:pPr>
        <w:spacing w:line="240" w:lineRule="auto"/>
        <w:jc w:val="both"/>
        <w:rPr>
          <w:sz w:val="24"/>
          <w:lang w:val="en-US"/>
        </w:rPr>
      </w:pPr>
      <w:r w:rsidRPr="008110F6">
        <w:rPr>
          <w:sz w:val="24"/>
          <w:lang w:val="en-US"/>
        </w:rPr>
        <w:t xml:space="preserve">  MatchInfoWrapper,</w:t>
      </w:r>
    </w:p>
    <w:p w14:paraId="5334BA34" w14:textId="77777777" w:rsidR="008110F6" w:rsidRPr="008110F6" w:rsidRDefault="008110F6" w:rsidP="008110F6">
      <w:pPr>
        <w:spacing w:line="240" w:lineRule="auto"/>
        <w:jc w:val="both"/>
        <w:rPr>
          <w:sz w:val="24"/>
          <w:lang w:val="en-US"/>
        </w:rPr>
      </w:pPr>
      <w:r w:rsidRPr="008110F6">
        <w:rPr>
          <w:sz w:val="24"/>
          <w:lang w:val="en-US"/>
        </w:rPr>
        <w:t>} from './MatchInfo.styled';</w:t>
      </w:r>
    </w:p>
    <w:p w14:paraId="28D84EDC" w14:textId="77777777" w:rsidR="008110F6" w:rsidRPr="008110F6" w:rsidRDefault="008110F6" w:rsidP="008110F6">
      <w:pPr>
        <w:spacing w:line="240" w:lineRule="auto"/>
        <w:jc w:val="both"/>
        <w:rPr>
          <w:sz w:val="24"/>
          <w:lang w:val="en-US"/>
        </w:rPr>
      </w:pPr>
      <w:r w:rsidRPr="008110F6">
        <w:rPr>
          <w:sz w:val="24"/>
          <w:lang w:val="en-US"/>
        </w:rPr>
        <w:t>import { MatchInfoViewModes, MatchInfoViewModesTitle } from '../../constants/events.constants';</w:t>
      </w:r>
    </w:p>
    <w:p w14:paraId="0D560BF7" w14:textId="77777777" w:rsidR="008110F6" w:rsidRPr="008110F6" w:rsidRDefault="008110F6" w:rsidP="008110F6">
      <w:pPr>
        <w:spacing w:line="240" w:lineRule="auto"/>
        <w:jc w:val="both"/>
        <w:rPr>
          <w:sz w:val="24"/>
          <w:lang w:val="en-US"/>
        </w:rPr>
      </w:pPr>
      <w:r w:rsidRPr="008110F6">
        <w:rPr>
          <w:sz w:val="24"/>
          <w:lang w:val="en-US"/>
        </w:rPr>
        <w:t>import { IEvent } from '../../model/events.model';</w:t>
      </w:r>
    </w:p>
    <w:p w14:paraId="3915C57E" w14:textId="77777777" w:rsidR="008110F6" w:rsidRPr="008110F6" w:rsidRDefault="008110F6" w:rsidP="008110F6">
      <w:pPr>
        <w:spacing w:line="240" w:lineRule="auto"/>
        <w:jc w:val="both"/>
        <w:rPr>
          <w:sz w:val="24"/>
          <w:lang w:val="en-US"/>
        </w:rPr>
      </w:pPr>
      <w:r w:rsidRPr="008110F6">
        <w:rPr>
          <w:sz w:val="24"/>
          <w:lang w:val="en-US"/>
        </w:rPr>
        <w:t>import { useGetEventLineupsByIdQuery, useGetH2HEventsQuery } from '../../services/api';</w:t>
      </w:r>
    </w:p>
    <w:p w14:paraId="1346468C" w14:textId="77777777" w:rsidR="008110F6" w:rsidRPr="008110F6" w:rsidRDefault="008110F6" w:rsidP="008110F6">
      <w:pPr>
        <w:spacing w:line="240" w:lineRule="auto"/>
        <w:jc w:val="both"/>
        <w:rPr>
          <w:sz w:val="24"/>
          <w:lang w:val="en-US"/>
        </w:rPr>
      </w:pPr>
      <w:r w:rsidRPr="008110F6">
        <w:rPr>
          <w:sz w:val="24"/>
          <w:lang w:val="en-US"/>
        </w:rPr>
        <w:t>import MatchInfoLineup from '../MatchInfoLineup';</w:t>
      </w:r>
    </w:p>
    <w:p w14:paraId="0A0D1F30" w14:textId="77777777" w:rsidR="008110F6" w:rsidRPr="008110F6" w:rsidRDefault="008110F6" w:rsidP="008110F6">
      <w:pPr>
        <w:spacing w:line="240" w:lineRule="auto"/>
        <w:jc w:val="both"/>
        <w:rPr>
          <w:sz w:val="24"/>
          <w:lang w:val="en-US"/>
        </w:rPr>
      </w:pPr>
      <w:r w:rsidRPr="008110F6">
        <w:rPr>
          <w:sz w:val="24"/>
          <w:lang w:val="en-US"/>
        </w:rPr>
        <w:t>import H2HEvents from '../H2HEvents';</w:t>
      </w:r>
    </w:p>
    <w:p w14:paraId="34721C00" w14:textId="77777777" w:rsidR="008110F6" w:rsidRPr="008110F6" w:rsidRDefault="008110F6" w:rsidP="008110F6">
      <w:pPr>
        <w:spacing w:line="240" w:lineRule="auto"/>
        <w:jc w:val="both"/>
        <w:rPr>
          <w:sz w:val="24"/>
          <w:lang w:val="en-US"/>
        </w:rPr>
      </w:pPr>
      <w:r w:rsidRPr="008110F6">
        <w:rPr>
          <w:sz w:val="24"/>
          <w:lang w:val="en-US"/>
        </w:rPr>
        <w:t>import MatchStatistics from '../MatchStatistics';</w:t>
      </w:r>
    </w:p>
    <w:p w14:paraId="18A9023F" w14:textId="77777777" w:rsidR="008110F6" w:rsidRPr="008110F6" w:rsidRDefault="008110F6" w:rsidP="008110F6">
      <w:pPr>
        <w:spacing w:line="240" w:lineRule="auto"/>
        <w:jc w:val="both"/>
        <w:rPr>
          <w:sz w:val="24"/>
          <w:lang w:val="en-US"/>
        </w:rPr>
      </w:pPr>
      <w:r w:rsidRPr="008110F6">
        <w:rPr>
          <w:sz w:val="24"/>
          <w:lang w:val="en-US"/>
        </w:rPr>
        <w:t>import MatchIncidents from '../MatchIncidents';</w:t>
      </w:r>
    </w:p>
    <w:p w14:paraId="26C7E0FD" w14:textId="77777777" w:rsidR="008110F6" w:rsidRPr="008110F6" w:rsidRDefault="008110F6" w:rsidP="008110F6">
      <w:pPr>
        <w:spacing w:line="240" w:lineRule="auto"/>
        <w:jc w:val="both"/>
        <w:rPr>
          <w:sz w:val="24"/>
          <w:lang w:val="en-US"/>
        </w:rPr>
      </w:pPr>
      <w:r w:rsidRPr="008110F6">
        <w:rPr>
          <w:sz w:val="24"/>
          <w:lang w:val="en-US"/>
        </w:rPr>
        <w:t>import StadiumInfo from '../StadiumInfo';</w:t>
      </w:r>
    </w:p>
    <w:p w14:paraId="5D0F02EE" w14:textId="77777777" w:rsidR="008110F6" w:rsidRPr="008110F6" w:rsidRDefault="008110F6" w:rsidP="008110F6">
      <w:pPr>
        <w:spacing w:line="240" w:lineRule="auto"/>
        <w:jc w:val="both"/>
        <w:rPr>
          <w:sz w:val="24"/>
          <w:lang w:val="en-US"/>
        </w:rPr>
      </w:pPr>
    </w:p>
    <w:p w14:paraId="23F04712" w14:textId="77777777" w:rsidR="008110F6" w:rsidRPr="008110F6" w:rsidRDefault="008110F6" w:rsidP="008110F6">
      <w:pPr>
        <w:spacing w:line="240" w:lineRule="auto"/>
        <w:jc w:val="both"/>
        <w:rPr>
          <w:sz w:val="24"/>
          <w:lang w:val="en-US"/>
        </w:rPr>
      </w:pPr>
      <w:r w:rsidRPr="008110F6">
        <w:rPr>
          <w:sz w:val="24"/>
          <w:lang w:val="en-US"/>
        </w:rPr>
        <w:t>const MatchInfo: FC&lt;{ eventData: IEvent }&gt; = ({ eventData }) =&gt; {</w:t>
      </w:r>
    </w:p>
    <w:p w14:paraId="53E33283" w14:textId="77777777" w:rsidR="008110F6" w:rsidRPr="008110F6" w:rsidRDefault="008110F6" w:rsidP="008110F6">
      <w:pPr>
        <w:spacing w:line="240" w:lineRule="auto"/>
        <w:jc w:val="both"/>
        <w:rPr>
          <w:sz w:val="24"/>
          <w:lang w:val="en-US"/>
        </w:rPr>
      </w:pPr>
      <w:r w:rsidRPr="008110F6">
        <w:rPr>
          <w:sz w:val="24"/>
          <w:lang w:val="en-US"/>
        </w:rPr>
        <w:t xml:space="preserve">  const [selectedMatchInfoViewMode, setSelectedMatchInfoViewMode] = useState&lt;MatchInfoViewModes | null&gt;(null);</w:t>
      </w:r>
    </w:p>
    <w:p w14:paraId="4E15B58A" w14:textId="77777777" w:rsidR="008110F6" w:rsidRPr="008110F6" w:rsidRDefault="008110F6" w:rsidP="008110F6">
      <w:pPr>
        <w:spacing w:line="240" w:lineRule="auto"/>
        <w:jc w:val="both"/>
        <w:rPr>
          <w:sz w:val="24"/>
          <w:lang w:val="en-US"/>
        </w:rPr>
      </w:pPr>
    </w:p>
    <w:p w14:paraId="31E242D4" w14:textId="77777777" w:rsidR="008110F6" w:rsidRPr="008110F6" w:rsidRDefault="008110F6" w:rsidP="008110F6">
      <w:pPr>
        <w:spacing w:line="240" w:lineRule="auto"/>
        <w:jc w:val="both"/>
        <w:rPr>
          <w:sz w:val="24"/>
          <w:lang w:val="en-US"/>
        </w:rPr>
      </w:pPr>
      <w:r w:rsidRPr="008110F6">
        <w:rPr>
          <w:sz w:val="24"/>
          <w:lang w:val="en-US"/>
        </w:rPr>
        <w:t xml:space="preserve">  const { data } = useGetEventLineupsByIdQuery(eventData.id);</w:t>
      </w:r>
    </w:p>
    <w:p w14:paraId="502A94BC" w14:textId="77777777" w:rsidR="008110F6" w:rsidRPr="008110F6" w:rsidRDefault="008110F6" w:rsidP="008110F6">
      <w:pPr>
        <w:spacing w:line="240" w:lineRule="auto"/>
        <w:jc w:val="both"/>
        <w:rPr>
          <w:sz w:val="24"/>
          <w:lang w:val="en-US"/>
        </w:rPr>
      </w:pPr>
    </w:p>
    <w:p w14:paraId="0C98C259" w14:textId="77777777" w:rsidR="008110F6" w:rsidRPr="008110F6" w:rsidRDefault="008110F6" w:rsidP="008110F6">
      <w:pPr>
        <w:spacing w:line="240" w:lineRule="auto"/>
        <w:jc w:val="both"/>
        <w:rPr>
          <w:sz w:val="24"/>
          <w:lang w:val="en-US"/>
        </w:rPr>
      </w:pPr>
      <w:r w:rsidRPr="008110F6">
        <w:rPr>
          <w:sz w:val="24"/>
          <w:lang w:val="en-US"/>
        </w:rPr>
        <w:t xml:space="preserve">  const { homeTeamLineup, awayTeamLineup } = useMemo(() =&gt;{</w:t>
      </w:r>
    </w:p>
    <w:p w14:paraId="5B647FD6" w14:textId="77777777" w:rsidR="008110F6" w:rsidRPr="008110F6" w:rsidRDefault="008110F6" w:rsidP="008110F6">
      <w:pPr>
        <w:spacing w:line="240" w:lineRule="auto"/>
        <w:jc w:val="both"/>
        <w:rPr>
          <w:sz w:val="24"/>
          <w:lang w:val="en-US"/>
        </w:rPr>
      </w:pPr>
      <w:r w:rsidRPr="008110F6">
        <w:rPr>
          <w:sz w:val="24"/>
          <w:lang w:val="en-US"/>
        </w:rPr>
        <w:lastRenderedPageBreak/>
        <w:t xml:space="preserve">    const homeTeamLineup = data?.data.some(el =&gt; el.is_confirmed)</w:t>
      </w:r>
    </w:p>
    <w:p w14:paraId="398914BA" w14:textId="77777777" w:rsidR="008110F6" w:rsidRPr="008110F6" w:rsidRDefault="008110F6" w:rsidP="008110F6">
      <w:pPr>
        <w:spacing w:line="240" w:lineRule="auto"/>
        <w:jc w:val="both"/>
        <w:rPr>
          <w:sz w:val="24"/>
          <w:lang w:val="en-US"/>
        </w:rPr>
      </w:pPr>
      <w:r w:rsidRPr="008110F6">
        <w:rPr>
          <w:sz w:val="24"/>
          <w:lang w:val="en-US"/>
        </w:rPr>
        <w:t xml:space="preserve">      ? data?.data.find(lineup =&gt; lineup.team_id === eventData.home_team_id &amp;&amp; lineup.is_confirmed)</w:t>
      </w:r>
    </w:p>
    <w:p w14:paraId="5AECF132" w14:textId="77777777" w:rsidR="008110F6" w:rsidRPr="008110F6" w:rsidRDefault="008110F6" w:rsidP="008110F6">
      <w:pPr>
        <w:spacing w:line="240" w:lineRule="auto"/>
        <w:jc w:val="both"/>
        <w:rPr>
          <w:sz w:val="24"/>
          <w:lang w:val="en-US"/>
        </w:rPr>
      </w:pPr>
      <w:r w:rsidRPr="008110F6">
        <w:rPr>
          <w:sz w:val="24"/>
          <w:lang w:val="en-US"/>
        </w:rPr>
        <w:t xml:space="preserve">      : data?.data.find(lineup =&gt; lineup.team_id === eventData.home_team_id);</w:t>
      </w:r>
    </w:p>
    <w:p w14:paraId="4EEDEBE5" w14:textId="77777777" w:rsidR="008110F6" w:rsidRPr="008110F6" w:rsidRDefault="008110F6" w:rsidP="008110F6">
      <w:pPr>
        <w:spacing w:line="240" w:lineRule="auto"/>
        <w:jc w:val="both"/>
        <w:rPr>
          <w:sz w:val="24"/>
          <w:lang w:val="en-US"/>
        </w:rPr>
      </w:pPr>
      <w:r w:rsidRPr="008110F6">
        <w:rPr>
          <w:sz w:val="24"/>
          <w:lang w:val="en-US"/>
        </w:rPr>
        <w:t xml:space="preserve">    const awayTeamLineup = data?.data.some(el =&gt; el.is_confirmed)</w:t>
      </w:r>
    </w:p>
    <w:p w14:paraId="187F9D24" w14:textId="77777777" w:rsidR="008110F6" w:rsidRPr="008110F6" w:rsidRDefault="008110F6" w:rsidP="008110F6">
      <w:pPr>
        <w:spacing w:line="240" w:lineRule="auto"/>
        <w:jc w:val="both"/>
        <w:rPr>
          <w:sz w:val="24"/>
          <w:lang w:val="en-US"/>
        </w:rPr>
      </w:pPr>
      <w:r w:rsidRPr="008110F6">
        <w:rPr>
          <w:sz w:val="24"/>
          <w:lang w:val="en-US"/>
        </w:rPr>
        <w:t xml:space="preserve">      ? data?.data.find(lineup =&gt; lineup.team_id === eventData.away_team_id &amp;&amp; lineup.is_confirmed)</w:t>
      </w:r>
    </w:p>
    <w:p w14:paraId="72BC2599" w14:textId="77777777" w:rsidR="008110F6" w:rsidRPr="008110F6" w:rsidRDefault="008110F6" w:rsidP="008110F6">
      <w:pPr>
        <w:spacing w:line="240" w:lineRule="auto"/>
        <w:jc w:val="both"/>
        <w:rPr>
          <w:sz w:val="24"/>
          <w:lang w:val="en-US"/>
        </w:rPr>
      </w:pPr>
      <w:r w:rsidRPr="008110F6">
        <w:rPr>
          <w:sz w:val="24"/>
          <w:lang w:val="en-US"/>
        </w:rPr>
        <w:t xml:space="preserve">      : data?.data.find(lineup =&gt; lineup.team_id === eventData.away_team_id);</w:t>
      </w:r>
    </w:p>
    <w:p w14:paraId="36FB4F46" w14:textId="77777777" w:rsidR="008110F6" w:rsidRPr="008110F6" w:rsidRDefault="008110F6" w:rsidP="008110F6">
      <w:pPr>
        <w:spacing w:line="240" w:lineRule="auto"/>
        <w:jc w:val="both"/>
        <w:rPr>
          <w:sz w:val="24"/>
          <w:lang w:val="en-US"/>
        </w:rPr>
      </w:pPr>
      <w:r w:rsidRPr="008110F6">
        <w:rPr>
          <w:sz w:val="24"/>
          <w:lang w:val="en-US"/>
        </w:rPr>
        <w:t xml:space="preserve">    return { homeTeamLineup, awayTeamLineup };</w:t>
      </w:r>
    </w:p>
    <w:p w14:paraId="621D1176" w14:textId="77777777" w:rsidR="008110F6" w:rsidRPr="008110F6" w:rsidRDefault="008110F6" w:rsidP="008110F6">
      <w:pPr>
        <w:spacing w:line="240" w:lineRule="auto"/>
        <w:jc w:val="both"/>
        <w:rPr>
          <w:sz w:val="24"/>
          <w:lang w:val="en-US"/>
        </w:rPr>
      </w:pPr>
      <w:r w:rsidRPr="008110F6">
        <w:rPr>
          <w:sz w:val="24"/>
          <w:lang w:val="en-US"/>
        </w:rPr>
        <w:t xml:space="preserve">  }, [data, eventData]);</w:t>
      </w:r>
    </w:p>
    <w:p w14:paraId="1033BE54" w14:textId="77777777" w:rsidR="008110F6" w:rsidRPr="008110F6" w:rsidRDefault="008110F6" w:rsidP="008110F6">
      <w:pPr>
        <w:spacing w:line="240" w:lineRule="auto"/>
        <w:jc w:val="both"/>
        <w:rPr>
          <w:sz w:val="24"/>
          <w:lang w:val="en-US"/>
        </w:rPr>
      </w:pPr>
    </w:p>
    <w:p w14:paraId="2C19438E" w14:textId="77777777" w:rsidR="008110F6" w:rsidRPr="008110F6" w:rsidRDefault="008110F6" w:rsidP="008110F6">
      <w:pPr>
        <w:spacing w:line="240" w:lineRule="auto"/>
        <w:jc w:val="both"/>
        <w:rPr>
          <w:sz w:val="24"/>
          <w:lang w:val="en-US"/>
        </w:rPr>
      </w:pPr>
      <w:r w:rsidRPr="008110F6">
        <w:rPr>
          <w:sz w:val="24"/>
          <w:lang w:val="en-US"/>
        </w:rPr>
        <w:t xml:space="preserve">  const { data: h2hdata } = useGetH2HEventsQuery(</w:t>
      </w:r>
    </w:p>
    <w:p w14:paraId="60416A69" w14:textId="77777777" w:rsidR="008110F6" w:rsidRPr="008110F6" w:rsidRDefault="008110F6" w:rsidP="008110F6">
      <w:pPr>
        <w:spacing w:line="240" w:lineRule="auto"/>
        <w:jc w:val="both"/>
        <w:rPr>
          <w:sz w:val="24"/>
          <w:lang w:val="en-US"/>
        </w:rPr>
      </w:pPr>
      <w:r w:rsidRPr="008110F6">
        <w:rPr>
          <w:sz w:val="24"/>
          <w:lang w:val="en-US"/>
        </w:rPr>
        <w:t xml:space="preserve">    { homeTeam: eventData.home_team_id, awayTeam: eventData.away_team_id },</w:t>
      </w:r>
    </w:p>
    <w:p w14:paraId="489C3774" w14:textId="77777777" w:rsidR="008110F6" w:rsidRPr="008110F6" w:rsidRDefault="008110F6" w:rsidP="008110F6">
      <w:pPr>
        <w:spacing w:line="240" w:lineRule="auto"/>
        <w:jc w:val="both"/>
        <w:rPr>
          <w:sz w:val="24"/>
          <w:lang w:val="en-US"/>
        </w:rPr>
      </w:pPr>
      <w:r w:rsidRPr="008110F6">
        <w:rPr>
          <w:sz w:val="24"/>
          <w:lang w:val="en-US"/>
        </w:rPr>
        <w:t xml:space="preserve">    { skip: !eventData.home_team_id || !eventData.away_team_id},</w:t>
      </w:r>
    </w:p>
    <w:p w14:paraId="2C0839E7" w14:textId="77777777" w:rsidR="008110F6" w:rsidRPr="008110F6" w:rsidRDefault="008110F6" w:rsidP="008110F6">
      <w:pPr>
        <w:spacing w:line="240" w:lineRule="auto"/>
        <w:jc w:val="both"/>
        <w:rPr>
          <w:sz w:val="24"/>
          <w:lang w:val="en-US"/>
        </w:rPr>
      </w:pPr>
      <w:r w:rsidRPr="008110F6">
        <w:rPr>
          <w:sz w:val="24"/>
          <w:lang w:val="en-US"/>
        </w:rPr>
        <w:t xml:space="preserve">  );</w:t>
      </w:r>
    </w:p>
    <w:p w14:paraId="52A227D0" w14:textId="77777777" w:rsidR="008110F6" w:rsidRPr="008110F6" w:rsidRDefault="008110F6" w:rsidP="008110F6">
      <w:pPr>
        <w:spacing w:line="240" w:lineRule="auto"/>
        <w:jc w:val="both"/>
        <w:rPr>
          <w:sz w:val="24"/>
          <w:lang w:val="en-US"/>
        </w:rPr>
      </w:pPr>
      <w:r w:rsidRPr="008110F6">
        <w:rPr>
          <w:sz w:val="24"/>
          <w:lang w:val="en-US"/>
        </w:rPr>
        <w:t xml:space="preserve">  const h2hevents = useMemo(() =&gt; h2hdata &amp;&amp; [...h2hdata.data].filter(event =&gt; event.id !== eventData.id) || [], [h2hdata, eventData]);</w:t>
      </w:r>
    </w:p>
    <w:p w14:paraId="31DE28AF" w14:textId="77777777" w:rsidR="008110F6" w:rsidRPr="008110F6" w:rsidRDefault="008110F6" w:rsidP="008110F6">
      <w:pPr>
        <w:spacing w:line="240" w:lineRule="auto"/>
        <w:jc w:val="both"/>
        <w:rPr>
          <w:sz w:val="24"/>
          <w:lang w:val="en-US"/>
        </w:rPr>
      </w:pPr>
    </w:p>
    <w:p w14:paraId="32CB9E69"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4888FE02" w14:textId="77777777" w:rsidR="008110F6" w:rsidRPr="008110F6" w:rsidRDefault="008110F6" w:rsidP="008110F6">
      <w:pPr>
        <w:spacing w:line="240" w:lineRule="auto"/>
        <w:jc w:val="both"/>
        <w:rPr>
          <w:sz w:val="24"/>
          <w:lang w:val="en-US"/>
        </w:rPr>
      </w:pPr>
      <w:r w:rsidRPr="008110F6">
        <w:rPr>
          <w:sz w:val="24"/>
          <w:lang w:val="en-US"/>
        </w:rPr>
        <w:t xml:space="preserve">    &lt;MatchInfoWrapper&gt;</w:t>
      </w:r>
    </w:p>
    <w:p w14:paraId="4A8560BA" w14:textId="77777777" w:rsidR="008110F6" w:rsidRPr="008110F6" w:rsidRDefault="008110F6" w:rsidP="008110F6">
      <w:pPr>
        <w:spacing w:line="240" w:lineRule="auto"/>
        <w:jc w:val="both"/>
        <w:rPr>
          <w:sz w:val="24"/>
          <w:lang w:val="en-US"/>
        </w:rPr>
      </w:pPr>
      <w:r w:rsidRPr="008110F6">
        <w:rPr>
          <w:sz w:val="24"/>
          <w:lang w:val="en-US"/>
        </w:rPr>
        <w:t xml:space="preserve">      &lt;h2&gt;Информация о матче&lt;/h2&gt;</w:t>
      </w:r>
    </w:p>
    <w:p w14:paraId="79DC9CC7" w14:textId="77777777" w:rsidR="008110F6" w:rsidRPr="008110F6" w:rsidRDefault="008110F6" w:rsidP="008110F6">
      <w:pPr>
        <w:spacing w:line="240" w:lineRule="auto"/>
        <w:jc w:val="both"/>
        <w:rPr>
          <w:sz w:val="24"/>
          <w:lang w:val="en-US"/>
        </w:rPr>
      </w:pPr>
      <w:r w:rsidRPr="008110F6">
        <w:rPr>
          <w:sz w:val="24"/>
          <w:lang w:val="en-US"/>
        </w:rPr>
        <w:t xml:space="preserve">      &lt;MatchInfoViewModesWrapper&gt;</w:t>
      </w:r>
    </w:p>
    <w:p w14:paraId="1F777D00"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w:t>
      </w:r>
    </w:p>
    <w:p w14:paraId="46032278" w14:textId="77777777" w:rsidR="008110F6" w:rsidRPr="008110F6" w:rsidRDefault="008110F6" w:rsidP="008110F6">
      <w:pPr>
        <w:spacing w:line="240" w:lineRule="auto"/>
        <w:jc w:val="both"/>
        <w:rPr>
          <w:sz w:val="24"/>
          <w:lang w:val="en-US"/>
        </w:rPr>
      </w:pPr>
      <w:r w:rsidRPr="008110F6">
        <w:rPr>
          <w:sz w:val="24"/>
          <w:lang w:val="en-US"/>
        </w:rPr>
        <w:t xml:space="preserve">          active={selectedMatchInfoViewMode === MatchInfoViewModes.STATISTICS}</w:t>
      </w:r>
    </w:p>
    <w:p w14:paraId="014E3BA6" w14:textId="77777777" w:rsidR="008110F6" w:rsidRPr="008110F6" w:rsidRDefault="008110F6" w:rsidP="008110F6">
      <w:pPr>
        <w:spacing w:line="240" w:lineRule="auto"/>
        <w:jc w:val="both"/>
        <w:rPr>
          <w:sz w:val="24"/>
          <w:lang w:val="en-US"/>
        </w:rPr>
      </w:pPr>
      <w:r w:rsidRPr="008110F6">
        <w:rPr>
          <w:sz w:val="24"/>
          <w:lang w:val="en-US"/>
        </w:rPr>
        <w:t xml:space="preserve">          mode={MatchInfoViewModes.STATISTICS}</w:t>
      </w:r>
    </w:p>
    <w:p w14:paraId="315311EB" w14:textId="77777777" w:rsidR="008110F6" w:rsidRPr="008110F6" w:rsidRDefault="008110F6" w:rsidP="008110F6">
      <w:pPr>
        <w:spacing w:line="240" w:lineRule="auto"/>
        <w:jc w:val="both"/>
        <w:rPr>
          <w:sz w:val="24"/>
          <w:lang w:val="en-US"/>
        </w:rPr>
      </w:pPr>
      <w:r w:rsidRPr="008110F6">
        <w:rPr>
          <w:sz w:val="24"/>
          <w:lang w:val="en-US"/>
        </w:rPr>
        <w:t xml:space="preserve">          onClick={() =&gt; setSelectedMatchInfoViewMode(MatchInfoViewModes.STATISTICS)}</w:t>
      </w:r>
    </w:p>
    <w:p w14:paraId="5AE32A34" w14:textId="77777777" w:rsidR="008110F6" w:rsidRPr="008110F6" w:rsidRDefault="008110F6" w:rsidP="008110F6">
      <w:pPr>
        <w:spacing w:line="240" w:lineRule="auto"/>
        <w:jc w:val="both"/>
        <w:rPr>
          <w:sz w:val="24"/>
          <w:lang w:val="en-US"/>
        </w:rPr>
      </w:pPr>
      <w:r w:rsidRPr="008110F6">
        <w:rPr>
          <w:sz w:val="24"/>
          <w:lang w:val="en-US"/>
        </w:rPr>
        <w:t xml:space="preserve">        &gt;</w:t>
      </w:r>
    </w:p>
    <w:p w14:paraId="57D6FD52" w14:textId="77777777" w:rsidR="008110F6" w:rsidRPr="008110F6" w:rsidRDefault="008110F6" w:rsidP="008110F6">
      <w:pPr>
        <w:spacing w:line="240" w:lineRule="auto"/>
        <w:jc w:val="both"/>
        <w:rPr>
          <w:sz w:val="24"/>
          <w:lang w:val="en-US"/>
        </w:rPr>
      </w:pPr>
      <w:r w:rsidRPr="008110F6">
        <w:rPr>
          <w:sz w:val="24"/>
          <w:lang w:val="en-US"/>
        </w:rPr>
        <w:t xml:space="preserve">          {MatchInfoViewModesTitle[MatchInfoViewModes.STATISTICS]}</w:t>
      </w:r>
    </w:p>
    <w:p w14:paraId="6DC10EA6"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gt;</w:t>
      </w:r>
    </w:p>
    <w:p w14:paraId="225BEAAC" w14:textId="77777777" w:rsidR="008110F6" w:rsidRPr="008110F6" w:rsidRDefault="008110F6" w:rsidP="008110F6">
      <w:pPr>
        <w:spacing w:line="240" w:lineRule="auto"/>
        <w:jc w:val="both"/>
        <w:rPr>
          <w:sz w:val="24"/>
          <w:lang w:val="en-US"/>
        </w:rPr>
      </w:pPr>
      <w:r w:rsidRPr="008110F6">
        <w:rPr>
          <w:sz w:val="24"/>
          <w:lang w:val="en-US"/>
        </w:rPr>
        <w:t xml:space="preserve">        {(homeTeamLineup || awayTeamLineup) &amp;&amp; (</w:t>
      </w:r>
    </w:p>
    <w:p w14:paraId="3B467F68"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w:t>
      </w:r>
    </w:p>
    <w:p w14:paraId="1A929818" w14:textId="77777777" w:rsidR="008110F6" w:rsidRPr="008110F6" w:rsidRDefault="008110F6" w:rsidP="008110F6">
      <w:pPr>
        <w:spacing w:line="240" w:lineRule="auto"/>
        <w:jc w:val="both"/>
        <w:rPr>
          <w:sz w:val="24"/>
          <w:lang w:val="en-US"/>
        </w:rPr>
      </w:pPr>
      <w:r w:rsidRPr="008110F6">
        <w:rPr>
          <w:sz w:val="24"/>
          <w:lang w:val="en-US"/>
        </w:rPr>
        <w:t xml:space="preserve">            active={selectedMatchInfoViewMode === MatchInfoViewModes.LINEUPS}</w:t>
      </w:r>
    </w:p>
    <w:p w14:paraId="04E185FF" w14:textId="77777777" w:rsidR="008110F6" w:rsidRPr="008110F6" w:rsidRDefault="008110F6" w:rsidP="008110F6">
      <w:pPr>
        <w:spacing w:line="240" w:lineRule="auto"/>
        <w:jc w:val="both"/>
        <w:rPr>
          <w:sz w:val="24"/>
          <w:lang w:val="en-US"/>
        </w:rPr>
      </w:pPr>
      <w:r w:rsidRPr="008110F6">
        <w:rPr>
          <w:sz w:val="24"/>
          <w:lang w:val="en-US"/>
        </w:rPr>
        <w:t xml:space="preserve">            mode={MatchInfoViewModes.LINEUPS}</w:t>
      </w:r>
    </w:p>
    <w:p w14:paraId="5ADE40BB" w14:textId="77777777" w:rsidR="008110F6" w:rsidRPr="008110F6" w:rsidRDefault="008110F6" w:rsidP="008110F6">
      <w:pPr>
        <w:spacing w:line="240" w:lineRule="auto"/>
        <w:jc w:val="both"/>
        <w:rPr>
          <w:sz w:val="24"/>
          <w:lang w:val="en-US"/>
        </w:rPr>
      </w:pPr>
      <w:r w:rsidRPr="008110F6">
        <w:rPr>
          <w:sz w:val="24"/>
          <w:lang w:val="en-US"/>
        </w:rPr>
        <w:t xml:space="preserve">            onClick={() =&gt; setSelectedMatchInfoViewMode(MatchInfoViewModes.LINEUPS)}</w:t>
      </w:r>
    </w:p>
    <w:p w14:paraId="1B662F83" w14:textId="77777777" w:rsidR="008110F6" w:rsidRPr="008110F6" w:rsidRDefault="008110F6" w:rsidP="008110F6">
      <w:pPr>
        <w:spacing w:line="240" w:lineRule="auto"/>
        <w:jc w:val="both"/>
        <w:rPr>
          <w:sz w:val="24"/>
          <w:lang w:val="en-US"/>
        </w:rPr>
      </w:pPr>
      <w:r w:rsidRPr="008110F6">
        <w:rPr>
          <w:sz w:val="24"/>
          <w:lang w:val="en-US"/>
        </w:rPr>
        <w:t xml:space="preserve">          &gt;</w:t>
      </w:r>
    </w:p>
    <w:p w14:paraId="3A396572" w14:textId="77777777" w:rsidR="008110F6" w:rsidRPr="008110F6" w:rsidRDefault="008110F6" w:rsidP="008110F6">
      <w:pPr>
        <w:spacing w:line="240" w:lineRule="auto"/>
        <w:jc w:val="both"/>
        <w:rPr>
          <w:sz w:val="24"/>
          <w:lang w:val="en-US"/>
        </w:rPr>
      </w:pPr>
      <w:r w:rsidRPr="008110F6">
        <w:rPr>
          <w:sz w:val="24"/>
          <w:lang w:val="en-US"/>
        </w:rPr>
        <w:t xml:space="preserve">            {MatchInfoViewModesTitle[MatchInfoViewModes.LINEUPS]}</w:t>
      </w:r>
    </w:p>
    <w:p w14:paraId="46F58A60"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gt;</w:t>
      </w:r>
    </w:p>
    <w:p w14:paraId="54CA550C" w14:textId="77777777" w:rsidR="008110F6" w:rsidRPr="008110F6" w:rsidRDefault="008110F6" w:rsidP="008110F6">
      <w:pPr>
        <w:spacing w:line="240" w:lineRule="auto"/>
        <w:jc w:val="both"/>
        <w:rPr>
          <w:sz w:val="24"/>
          <w:lang w:val="en-US"/>
        </w:rPr>
      </w:pPr>
      <w:r w:rsidRPr="008110F6">
        <w:rPr>
          <w:sz w:val="24"/>
          <w:lang w:val="en-US"/>
        </w:rPr>
        <w:t xml:space="preserve">        )}</w:t>
      </w:r>
    </w:p>
    <w:p w14:paraId="712D94D5"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w:t>
      </w:r>
    </w:p>
    <w:p w14:paraId="7CB3A9A9" w14:textId="77777777" w:rsidR="008110F6" w:rsidRPr="008110F6" w:rsidRDefault="008110F6" w:rsidP="008110F6">
      <w:pPr>
        <w:spacing w:line="240" w:lineRule="auto"/>
        <w:jc w:val="both"/>
        <w:rPr>
          <w:sz w:val="24"/>
          <w:lang w:val="en-US"/>
        </w:rPr>
      </w:pPr>
      <w:r w:rsidRPr="008110F6">
        <w:rPr>
          <w:sz w:val="24"/>
          <w:lang w:val="en-US"/>
        </w:rPr>
        <w:t xml:space="preserve">          active={selectedMatchInfoViewMode === MatchInfoViewModes.INCIDENTS}</w:t>
      </w:r>
    </w:p>
    <w:p w14:paraId="1380A305" w14:textId="77777777" w:rsidR="008110F6" w:rsidRPr="008110F6" w:rsidRDefault="008110F6" w:rsidP="008110F6">
      <w:pPr>
        <w:spacing w:line="240" w:lineRule="auto"/>
        <w:jc w:val="both"/>
        <w:rPr>
          <w:sz w:val="24"/>
          <w:lang w:val="en-US"/>
        </w:rPr>
      </w:pPr>
      <w:r w:rsidRPr="008110F6">
        <w:rPr>
          <w:sz w:val="24"/>
          <w:lang w:val="en-US"/>
        </w:rPr>
        <w:t xml:space="preserve">          mode={MatchInfoViewModes.INCIDENTS}</w:t>
      </w:r>
    </w:p>
    <w:p w14:paraId="48FABC93" w14:textId="77777777" w:rsidR="008110F6" w:rsidRPr="008110F6" w:rsidRDefault="008110F6" w:rsidP="008110F6">
      <w:pPr>
        <w:spacing w:line="240" w:lineRule="auto"/>
        <w:jc w:val="both"/>
        <w:rPr>
          <w:sz w:val="24"/>
          <w:lang w:val="en-US"/>
        </w:rPr>
      </w:pPr>
      <w:r w:rsidRPr="008110F6">
        <w:rPr>
          <w:sz w:val="24"/>
          <w:lang w:val="en-US"/>
        </w:rPr>
        <w:t xml:space="preserve">          onClick={() =&gt; setSelectedMatchInfoViewMode(MatchInfoViewModes.INCIDENTS)}</w:t>
      </w:r>
    </w:p>
    <w:p w14:paraId="5621315D" w14:textId="77777777" w:rsidR="008110F6" w:rsidRPr="008110F6" w:rsidRDefault="008110F6" w:rsidP="008110F6">
      <w:pPr>
        <w:spacing w:line="240" w:lineRule="auto"/>
        <w:jc w:val="both"/>
        <w:rPr>
          <w:sz w:val="24"/>
          <w:lang w:val="en-US"/>
        </w:rPr>
      </w:pPr>
      <w:r w:rsidRPr="008110F6">
        <w:rPr>
          <w:sz w:val="24"/>
          <w:lang w:val="en-US"/>
        </w:rPr>
        <w:t xml:space="preserve">        &gt;</w:t>
      </w:r>
    </w:p>
    <w:p w14:paraId="526F8E15" w14:textId="77777777" w:rsidR="008110F6" w:rsidRPr="008110F6" w:rsidRDefault="008110F6" w:rsidP="008110F6">
      <w:pPr>
        <w:spacing w:line="240" w:lineRule="auto"/>
        <w:jc w:val="both"/>
        <w:rPr>
          <w:sz w:val="24"/>
          <w:lang w:val="en-US"/>
        </w:rPr>
      </w:pPr>
      <w:r w:rsidRPr="008110F6">
        <w:rPr>
          <w:sz w:val="24"/>
          <w:lang w:val="en-US"/>
        </w:rPr>
        <w:t xml:space="preserve">          {MatchInfoViewModesTitle[MatchInfoViewModes.INCIDENTS]}</w:t>
      </w:r>
    </w:p>
    <w:p w14:paraId="1CAA988B"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gt;</w:t>
      </w:r>
    </w:p>
    <w:p w14:paraId="57AAC8F6" w14:textId="77777777" w:rsidR="008110F6" w:rsidRPr="008110F6" w:rsidRDefault="008110F6" w:rsidP="008110F6">
      <w:pPr>
        <w:spacing w:line="240" w:lineRule="auto"/>
        <w:jc w:val="both"/>
        <w:rPr>
          <w:sz w:val="24"/>
          <w:lang w:val="en-US"/>
        </w:rPr>
      </w:pPr>
      <w:r w:rsidRPr="008110F6">
        <w:rPr>
          <w:sz w:val="24"/>
          <w:lang w:val="en-US"/>
        </w:rPr>
        <w:t xml:space="preserve">        {!!h2hevents.length &amp;&amp; (</w:t>
      </w:r>
    </w:p>
    <w:p w14:paraId="4DEC759C"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w:t>
      </w:r>
    </w:p>
    <w:p w14:paraId="0368BF43" w14:textId="77777777" w:rsidR="008110F6" w:rsidRPr="008110F6" w:rsidRDefault="008110F6" w:rsidP="008110F6">
      <w:pPr>
        <w:spacing w:line="240" w:lineRule="auto"/>
        <w:jc w:val="both"/>
        <w:rPr>
          <w:sz w:val="24"/>
          <w:lang w:val="en-US"/>
        </w:rPr>
      </w:pPr>
      <w:r w:rsidRPr="008110F6">
        <w:rPr>
          <w:sz w:val="24"/>
          <w:lang w:val="en-US"/>
        </w:rPr>
        <w:t xml:space="preserve">            active={selectedMatchInfoViewMode === MatchInfoViewModes.H2H}</w:t>
      </w:r>
    </w:p>
    <w:p w14:paraId="647E1BCB" w14:textId="77777777" w:rsidR="008110F6" w:rsidRPr="008110F6" w:rsidRDefault="008110F6" w:rsidP="008110F6">
      <w:pPr>
        <w:spacing w:line="240" w:lineRule="auto"/>
        <w:jc w:val="both"/>
        <w:rPr>
          <w:sz w:val="24"/>
          <w:lang w:val="en-US"/>
        </w:rPr>
      </w:pPr>
      <w:r w:rsidRPr="008110F6">
        <w:rPr>
          <w:sz w:val="24"/>
          <w:lang w:val="en-US"/>
        </w:rPr>
        <w:t xml:space="preserve">            mode={MatchInfoViewModes.H2H}</w:t>
      </w:r>
    </w:p>
    <w:p w14:paraId="54FD2C43" w14:textId="77777777" w:rsidR="008110F6" w:rsidRPr="008110F6" w:rsidRDefault="008110F6" w:rsidP="008110F6">
      <w:pPr>
        <w:spacing w:line="240" w:lineRule="auto"/>
        <w:jc w:val="both"/>
        <w:rPr>
          <w:sz w:val="24"/>
          <w:lang w:val="en-US"/>
        </w:rPr>
      </w:pPr>
      <w:r w:rsidRPr="008110F6">
        <w:rPr>
          <w:sz w:val="24"/>
          <w:lang w:val="en-US"/>
        </w:rPr>
        <w:lastRenderedPageBreak/>
        <w:t xml:space="preserve">            onClick={() =&gt; setSelectedMatchInfoViewMode(MatchInfoViewModes.H2H)}</w:t>
      </w:r>
    </w:p>
    <w:p w14:paraId="0F97E74D" w14:textId="77777777" w:rsidR="008110F6" w:rsidRPr="008110F6" w:rsidRDefault="008110F6" w:rsidP="008110F6">
      <w:pPr>
        <w:spacing w:line="240" w:lineRule="auto"/>
        <w:jc w:val="both"/>
        <w:rPr>
          <w:sz w:val="24"/>
          <w:lang w:val="en-US"/>
        </w:rPr>
      </w:pPr>
      <w:r w:rsidRPr="008110F6">
        <w:rPr>
          <w:sz w:val="24"/>
          <w:lang w:val="en-US"/>
        </w:rPr>
        <w:t xml:space="preserve">          &gt;</w:t>
      </w:r>
    </w:p>
    <w:p w14:paraId="51912A19" w14:textId="77777777" w:rsidR="008110F6" w:rsidRPr="008110F6" w:rsidRDefault="008110F6" w:rsidP="008110F6">
      <w:pPr>
        <w:spacing w:line="240" w:lineRule="auto"/>
        <w:jc w:val="both"/>
        <w:rPr>
          <w:sz w:val="24"/>
          <w:lang w:val="en-US"/>
        </w:rPr>
      </w:pPr>
      <w:r w:rsidRPr="008110F6">
        <w:rPr>
          <w:sz w:val="24"/>
          <w:lang w:val="en-US"/>
        </w:rPr>
        <w:t xml:space="preserve">            {MatchInfoViewModesTitle[MatchInfoViewModes.H2H]}</w:t>
      </w:r>
    </w:p>
    <w:p w14:paraId="4908D29B"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gt;</w:t>
      </w:r>
    </w:p>
    <w:p w14:paraId="72844FC2" w14:textId="77777777" w:rsidR="008110F6" w:rsidRPr="008110F6" w:rsidRDefault="008110F6" w:rsidP="008110F6">
      <w:pPr>
        <w:spacing w:line="240" w:lineRule="auto"/>
        <w:jc w:val="both"/>
        <w:rPr>
          <w:sz w:val="24"/>
          <w:lang w:val="en-US"/>
        </w:rPr>
      </w:pPr>
      <w:r w:rsidRPr="008110F6">
        <w:rPr>
          <w:sz w:val="24"/>
          <w:lang w:val="en-US"/>
        </w:rPr>
        <w:t xml:space="preserve">        )}</w:t>
      </w:r>
    </w:p>
    <w:p w14:paraId="58F4C24E" w14:textId="77777777" w:rsidR="008110F6" w:rsidRPr="008110F6" w:rsidRDefault="008110F6" w:rsidP="008110F6">
      <w:pPr>
        <w:spacing w:line="240" w:lineRule="auto"/>
        <w:jc w:val="both"/>
        <w:rPr>
          <w:sz w:val="24"/>
          <w:lang w:val="en-US"/>
        </w:rPr>
      </w:pPr>
      <w:r w:rsidRPr="008110F6">
        <w:rPr>
          <w:sz w:val="24"/>
          <w:lang w:val="en-US"/>
        </w:rPr>
        <w:t xml:space="preserve">        {!!eventData?.venue?.stadium &amp;&amp; (</w:t>
      </w:r>
    </w:p>
    <w:p w14:paraId="40CF1BDA"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w:t>
      </w:r>
    </w:p>
    <w:p w14:paraId="646C5B27" w14:textId="77777777" w:rsidR="008110F6" w:rsidRPr="008110F6" w:rsidRDefault="008110F6" w:rsidP="008110F6">
      <w:pPr>
        <w:spacing w:line="240" w:lineRule="auto"/>
        <w:jc w:val="both"/>
        <w:rPr>
          <w:sz w:val="24"/>
          <w:lang w:val="en-US"/>
        </w:rPr>
      </w:pPr>
      <w:r w:rsidRPr="008110F6">
        <w:rPr>
          <w:sz w:val="24"/>
          <w:lang w:val="en-US"/>
        </w:rPr>
        <w:t xml:space="preserve">            active={selectedMatchInfoViewMode === MatchInfoViewModes.STADIUM}</w:t>
      </w:r>
    </w:p>
    <w:p w14:paraId="2BF1C2A8" w14:textId="77777777" w:rsidR="008110F6" w:rsidRPr="008110F6" w:rsidRDefault="008110F6" w:rsidP="008110F6">
      <w:pPr>
        <w:spacing w:line="240" w:lineRule="auto"/>
        <w:jc w:val="both"/>
        <w:rPr>
          <w:sz w:val="24"/>
          <w:lang w:val="en-US"/>
        </w:rPr>
      </w:pPr>
      <w:r w:rsidRPr="008110F6">
        <w:rPr>
          <w:sz w:val="24"/>
          <w:lang w:val="en-US"/>
        </w:rPr>
        <w:t xml:space="preserve">            mode={MatchInfoViewModes.STADIUM}</w:t>
      </w:r>
    </w:p>
    <w:p w14:paraId="74C5788D" w14:textId="77777777" w:rsidR="008110F6" w:rsidRPr="008110F6" w:rsidRDefault="008110F6" w:rsidP="008110F6">
      <w:pPr>
        <w:spacing w:line="240" w:lineRule="auto"/>
        <w:jc w:val="both"/>
        <w:rPr>
          <w:sz w:val="24"/>
          <w:lang w:val="en-US"/>
        </w:rPr>
      </w:pPr>
      <w:r w:rsidRPr="008110F6">
        <w:rPr>
          <w:sz w:val="24"/>
          <w:lang w:val="en-US"/>
        </w:rPr>
        <w:t xml:space="preserve">            onClick={() =&gt; setSelectedMatchInfoViewMode(MatchInfoViewModes.STADIUM)}</w:t>
      </w:r>
    </w:p>
    <w:p w14:paraId="56AEAB0A" w14:textId="77777777" w:rsidR="008110F6" w:rsidRPr="008110F6" w:rsidRDefault="008110F6" w:rsidP="008110F6">
      <w:pPr>
        <w:spacing w:line="240" w:lineRule="auto"/>
        <w:jc w:val="both"/>
        <w:rPr>
          <w:sz w:val="24"/>
          <w:lang w:val="en-US"/>
        </w:rPr>
      </w:pPr>
      <w:r w:rsidRPr="008110F6">
        <w:rPr>
          <w:sz w:val="24"/>
          <w:lang w:val="en-US"/>
        </w:rPr>
        <w:t xml:space="preserve">          &gt;</w:t>
      </w:r>
    </w:p>
    <w:p w14:paraId="05E4752E" w14:textId="77777777" w:rsidR="008110F6" w:rsidRPr="008110F6" w:rsidRDefault="008110F6" w:rsidP="008110F6">
      <w:pPr>
        <w:spacing w:line="240" w:lineRule="auto"/>
        <w:jc w:val="both"/>
        <w:rPr>
          <w:sz w:val="24"/>
          <w:lang w:val="en-US"/>
        </w:rPr>
      </w:pPr>
      <w:r w:rsidRPr="008110F6">
        <w:rPr>
          <w:sz w:val="24"/>
          <w:lang w:val="en-US"/>
        </w:rPr>
        <w:t xml:space="preserve">            {MatchInfoViewModesTitle[MatchInfoViewModes.STADIUM]}</w:t>
      </w:r>
    </w:p>
    <w:p w14:paraId="28701152" w14:textId="77777777" w:rsidR="008110F6" w:rsidRPr="008110F6" w:rsidRDefault="008110F6" w:rsidP="008110F6">
      <w:pPr>
        <w:spacing w:line="240" w:lineRule="auto"/>
        <w:jc w:val="both"/>
        <w:rPr>
          <w:sz w:val="24"/>
          <w:lang w:val="en-US"/>
        </w:rPr>
      </w:pPr>
      <w:r w:rsidRPr="008110F6">
        <w:rPr>
          <w:sz w:val="24"/>
          <w:lang w:val="en-US"/>
        </w:rPr>
        <w:t xml:space="preserve">          &lt;/MatchInfoViewModeButton&gt;</w:t>
      </w:r>
    </w:p>
    <w:p w14:paraId="6E5545B0" w14:textId="77777777" w:rsidR="008110F6" w:rsidRPr="008110F6" w:rsidRDefault="008110F6" w:rsidP="008110F6">
      <w:pPr>
        <w:spacing w:line="240" w:lineRule="auto"/>
        <w:jc w:val="both"/>
        <w:rPr>
          <w:sz w:val="24"/>
          <w:lang w:val="en-US"/>
        </w:rPr>
      </w:pPr>
      <w:r w:rsidRPr="008110F6">
        <w:rPr>
          <w:sz w:val="24"/>
          <w:lang w:val="en-US"/>
        </w:rPr>
        <w:t xml:space="preserve">        )}</w:t>
      </w:r>
    </w:p>
    <w:p w14:paraId="585F550A" w14:textId="77777777" w:rsidR="008110F6" w:rsidRPr="008110F6" w:rsidRDefault="008110F6" w:rsidP="008110F6">
      <w:pPr>
        <w:spacing w:line="240" w:lineRule="auto"/>
        <w:jc w:val="both"/>
        <w:rPr>
          <w:sz w:val="24"/>
          <w:lang w:val="en-US"/>
        </w:rPr>
      </w:pPr>
      <w:r w:rsidRPr="008110F6">
        <w:rPr>
          <w:sz w:val="24"/>
          <w:lang w:val="en-US"/>
        </w:rPr>
        <w:t xml:space="preserve">      &lt;/MatchInfoViewModesWrapper&gt;</w:t>
      </w:r>
    </w:p>
    <w:p w14:paraId="5C4E543F" w14:textId="77777777" w:rsidR="008110F6" w:rsidRPr="008110F6" w:rsidRDefault="008110F6" w:rsidP="008110F6">
      <w:pPr>
        <w:spacing w:line="240" w:lineRule="auto"/>
        <w:jc w:val="both"/>
        <w:rPr>
          <w:sz w:val="24"/>
          <w:lang w:val="en-US"/>
        </w:rPr>
      </w:pPr>
      <w:r w:rsidRPr="008110F6">
        <w:rPr>
          <w:sz w:val="24"/>
          <w:lang w:val="en-US"/>
        </w:rPr>
        <w:t xml:space="preserve">      &lt;MatchInfoContent&gt;</w:t>
      </w:r>
    </w:p>
    <w:p w14:paraId="4402D924" w14:textId="77777777" w:rsidR="008110F6" w:rsidRPr="008110F6" w:rsidRDefault="008110F6" w:rsidP="008110F6">
      <w:pPr>
        <w:spacing w:line="240" w:lineRule="auto"/>
        <w:jc w:val="both"/>
        <w:rPr>
          <w:sz w:val="24"/>
          <w:lang w:val="en-US"/>
        </w:rPr>
      </w:pPr>
      <w:r w:rsidRPr="008110F6">
        <w:rPr>
          <w:sz w:val="24"/>
          <w:lang w:val="en-US"/>
        </w:rPr>
        <w:t xml:space="preserve">        {selectedMatchInfoViewMode === MatchInfoViewModes.LINEUPS &amp;&amp; (homeTeamLineup &amp;&amp; awayTeamLineup)  &amp;&amp; (</w:t>
      </w:r>
    </w:p>
    <w:p w14:paraId="3C511544" w14:textId="77777777" w:rsidR="008110F6" w:rsidRPr="008110F6" w:rsidRDefault="008110F6" w:rsidP="008110F6">
      <w:pPr>
        <w:spacing w:line="240" w:lineRule="auto"/>
        <w:jc w:val="both"/>
        <w:rPr>
          <w:sz w:val="24"/>
          <w:lang w:val="en-US"/>
        </w:rPr>
      </w:pPr>
      <w:r w:rsidRPr="008110F6">
        <w:rPr>
          <w:sz w:val="24"/>
          <w:lang w:val="en-US"/>
        </w:rPr>
        <w:t xml:space="preserve">          &lt;MatchInfoLineup homeTeamLineup={homeTeamLineup} awayTeamLineup={awayTeamLineup} eventData={eventData}/&gt;</w:t>
      </w:r>
    </w:p>
    <w:p w14:paraId="0DA9ADB8" w14:textId="77777777" w:rsidR="008110F6" w:rsidRPr="008110F6" w:rsidRDefault="008110F6" w:rsidP="008110F6">
      <w:pPr>
        <w:spacing w:line="240" w:lineRule="auto"/>
        <w:jc w:val="both"/>
        <w:rPr>
          <w:sz w:val="24"/>
          <w:lang w:val="en-US"/>
        </w:rPr>
      </w:pPr>
      <w:r w:rsidRPr="008110F6">
        <w:rPr>
          <w:sz w:val="24"/>
          <w:lang w:val="en-US"/>
        </w:rPr>
        <w:t xml:space="preserve">        )}</w:t>
      </w:r>
    </w:p>
    <w:p w14:paraId="417A216B" w14:textId="77777777" w:rsidR="008110F6" w:rsidRPr="008110F6" w:rsidRDefault="008110F6" w:rsidP="008110F6">
      <w:pPr>
        <w:spacing w:line="240" w:lineRule="auto"/>
        <w:jc w:val="both"/>
        <w:rPr>
          <w:sz w:val="24"/>
          <w:lang w:val="en-US"/>
        </w:rPr>
      </w:pPr>
      <w:r w:rsidRPr="008110F6">
        <w:rPr>
          <w:sz w:val="24"/>
          <w:lang w:val="en-US"/>
        </w:rPr>
        <w:t xml:space="preserve">        {selectedMatchInfoViewMode === MatchInfoViewModes.H2H &amp;&amp; !!h2hevents.length &amp;&amp; (</w:t>
      </w:r>
    </w:p>
    <w:p w14:paraId="0560DAD8" w14:textId="77777777" w:rsidR="008110F6" w:rsidRPr="008110F6" w:rsidRDefault="008110F6" w:rsidP="008110F6">
      <w:pPr>
        <w:spacing w:line="240" w:lineRule="auto"/>
        <w:jc w:val="both"/>
        <w:rPr>
          <w:sz w:val="24"/>
          <w:lang w:val="en-US"/>
        </w:rPr>
      </w:pPr>
      <w:r w:rsidRPr="008110F6">
        <w:rPr>
          <w:sz w:val="24"/>
          <w:lang w:val="en-US"/>
        </w:rPr>
        <w:t xml:space="preserve">          &lt;H2HEvents eventData={eventData} events={h2hevents}/&gt;</w:t>
      </w:r>
    </w:p>
    <w:p w14:paraId="6FB84331" w14:textId="77777777" w:rsidR="008110F6" w:rsidRPr="008110F6" w:rsidRDefault="008110F6" w:rsidP="008110F6">
      <w:pPr>
        <w:spacing w:line="240" w:lineRule="auto"/>
        <w:jc w:val="both"/>
        <w:rPr>
          <w:sz w:val="24"/>
          <w:lang w:val="en-US"/>
        </w:rPr>
      </w:pPr>
      <w:r w:rsidRPr="008110F6">
        <w:rPr>
          <w:sz w:val="24"/>
          <w:lang w:val="en-US"/>
        </w:rPr>
        <w:t xml:space="preserve">        )}</w:t>
      </w:r>
    </w:p>
    <w:p w14:paraId="0AF6ADE2" w14:textId="77777777" w:rsidR="008110F6" w:rsidRPr="008110F6" w:rsidRDefault="008110F6" w:rsidP="008110F6">
      <w:pPr>
        <w:spacing w:line="240" w:lineRule="auto"/>
        <w:jc w:val="both"/>
        <w:rPr>
          <w:sz w:val="24"/>
          <w:lang w:val="en-US"/>
        </w:rPr>
      </w:pPr>
      <w:r w:rsidRPr="008110F6">
        <w:rPr>
          <w:sz w:val="24"/>
          <w:lang w:val="en-US"/>
        </w:rPr>
        <w:t xml:space="preserve">        {selectedMatchInfoViewMode === MatchInfoViewModes.STATISTICS &amp;&amp; (</w:t>
      </w:r>
    </w:p>
    <w:p w14:paraId="34796CFA" w14:textId="77777777" w:rsidR="008110F6" w:rsidRPr="008110F6" w:rsidRDefault="008110F6" w:rsidP="008110F6">
      <w:pPr>
        <w:spacing w:line="240" w:lineRule="auto"/>
        <w:jc w:val="both"/>
        <w:rPr>
          <w:sz w:val="24"/>
          <w:lang w:val="en-US"/>
        </w:rPr>
      </w:pPr>
      <w:r w:rsidRPr="008110F6">
        <w:rPr>
          <w:sz w:val="24"/>
          <w:lang w:val="en-US"/>
        </w:rPr>
        <w:t xml:space="preserve">          &lt;MatchStatistics eventId={eventData.id}/&gt;</w:t>
      </w:r>
    </w:p>
    <w:p w14:paraId="31567D4D" w14:textId="77777777" w:rsidR="008110F6" w:rsidRPr="008110F6" w:rsidRDefault="008110F6" w:rsidP="008110F6">
      <w:pPr>
        <w:spacing w:line="240" w:lineRule="auto"/>
        <w:jc w:val="both"/>
        <w:rPr>
          <w:sz w:val="24"/>
          <w:lang w:val="en-US"/>
        </w:rPr>
      </w:pPr>
      <w:r w:rsidRPr="008110F6">
        <w:rPr>
          <w:sz w:val="24"/>
          <w:lang w:val="en-US"/>
        </w:rPr>
        <w:t xml:space="preserve">        )}</w:t>
      </w:r>
    </w:p>
    <w:p w14:paraId="5E11BB94" w14:textId="77777777" w:rsidR="008110F6" w:rsidRPr="008110F6" w:rsidRDefault="008110F6" w:rsidP="008110F6">
      <w:pPr>
        <w:spacing w:line="240" w:lineRule="auto"/>
        <w:jc w:val="both"/>
        <w:rPr>
          <w:sz w:val="24"/>
          <w:lang w:val="en-US"/>
        </w:rPr>
      </w:pPr>
      <w:r w:rsidRPr="008110F6">
        <w:rPr>
          <w:sz w:val="24"/>
          <w:lang w:val="en-US"/>
        </w:rPr>
        <w:t xml:space="preserve">        {selectedMatchInfoViewMode === MatchInfoViewModes.INCIDENTS &amp;&amp; (</w:t>
      </w:r>
    </w:p>
    <w:p w14:paraId="6955F6FA" w14:textId="77777777" w:rsidR="008110F6" w:rsidRPr="008110F6" w:rsidRDefault="008110F6" w:rsidP="008110F6">
      <w:pPr>
        <w:spacing w:line="240" w:lineRule="auto"/>
        <w:jc w:val="both"/>
        <w:rPr>
          <w:sz w:val="24"/>
          <w:lang w:val="en-US"/>
        </w:rPr>
      </w:pPr>
      <w:r w:rsidRPr="008110F6">
        <w:rPr>
          <w:sz w:val="24"/>
          <w:lang w:val="en-US"/>
        </w:rPr>
        <w:t xml:space="preserve">          &lt;MatchIncidents eventData={eventData}/&gt;</w:t>
      </w:r>
    </w:p>
    <w:p w14:paraId="21F0C956" w14:textId="77777777" w:rsidR="008110F6" w:rsidRPr="008110F6" w:rsidRDefault="008110F6" w:rsidP="008110F6">
      <w:pPr>
        <w:spacing w:line="240" w:lineRule="auto"/>
        <w:jc w:val="both"/>
        <w:rPr>
          <w:sz w:val="24"/>
          <w:lang w:val="en-US"/>
        </w:rPr>
      </w:pPr>
      <w:r w:rsidRPr="008110F6">
        <w:rPr>
          <w:sz w:val="24"/>
          <w:lang w:val="en-US"/>
        </w:rPr>
        <w:t xml:space="preserve">        )}</w:t>
      </w:r>
    </w:p>
    <w:p w14:paraId="2D68AD07" w14:textId="77777777" w:rsidR="008110F6" w:rsidRPr="008110F6" w:rsidRDefault="008110F6" w:rsidP="008110F6">
      <w:pPr>
        <w:spacing w:line="240" w:lineRule="auto"/>
        <w:jc w:val="both"/>
        <w:rPr>
          <w:sz w:val="24"/>
          <w:lang w:val="en-US"/>
        </w:rPr>
      </w:pPr>
      <w:r w:rsidRPr="008110F6">
        <w:rPr>
          <w:sz w:val="24"/>
          <w:lang w:val="en-US"/>
        </w:rPr>
        <w:t xml:space="preserve">        {selectedMatchInfoViewMode === MatchInfoViewModes.STADIUM &amp;&amp; (</w:t>
      </w:r>
    </w:p>
    <w:p w14:paraId="23C2B5A5" w14:textId="77777777" w:rsidR="008110F6" w:rsidRPr="008110F6" w:rsidRDefault="008110F6" w:rsidP="008110F6">
      <w:pPr>
        <w:spacing w:line="240" w:lineRule="auto"/>
        <w:jc w:val="both"/>
        <w:rPr>
          <w:sz w:val="24"/>
          <w:lang w:val="en-US"/>
        </w:rPr>
      </w:pPr>
      <w:r w:rsidRPr="008110F6">
        <w:rPr>
          <w:sz w:val="24"/>
          <w:lang w:val="en-US"/>
        </w:rPr>
        <w:t xml:space="preserve">          &lt;StadiumInfo venue={eventData.venue}/&gt;</w:t>
      </w:r>
    </w:p>
    <w:p w14:paraId="7FBF3515" w14:textId="77777777" w:rsidR="008110F6" w:rsidRPr="008110F6" w:rsidRDefault="008110F6" w:rsidP="008110F6">
      <w:pPr>
        <w:spacing w:line="240" w:lineRule="auto"/>
        <w:jc w:val="both"/>
        <w:rPr>
          <w:sz w:val="24"/>
          <w:lang w:val="en-US"/>
        </w:rPr>
      </w:pPr>
      <w:r w:rsidRPr="008110F6">
        <w:rPr>
          <w:sz w:val="24"/>
          <w:lang w:val="en-US"/>
        </w:rPr>
        <w:t xml:space="preserve">        )}</w:t>
      </w:r>
    </w:p>
    <w:p w14:paraId="65646508" w14:textId="77777777" w:rsidR="008110F6" w:rsidRPr="008110F6" w:rsidRDefault="008110F6" w:rsidP="008110F6">
      <w:pPr>
        <w:spacing w:line="240" w:lineRule="auto"/>
        <w:jc w:val="both"/>
        <w:rPr>
          <w:sz w:val="24"/>
          <w:lang w:val="en-US"/>
        </w:rPr>
      </w:pPr>
      <w:r w:rsidRPr="008110F6">
        <w:rPr>
          <w:sz w:val="24"/>
          <w:lang w:val="en-US"/>
        </w:rPr>
        <w:t xml:space="preserve">      &lt;/MatchInfoContent&gt;</w:t>
      </w:r>
    </w:p>
    <w:p w14:paraId="5784CE3A" w14:textId="77777777" w:rsidR="008110F6" w:rsidRPr="008110F6" w:rsidRDefault="008110F6" w:rsidP="008110F6">
      <w:pPr>
        <w:spacing w:line="240" w:lineRule="auto"/>
        <w:jc w:val="both"/>
        <w:rPr>
          <w:sz w:val="24"/>
          <w:lang w:val="en-US"/>
        </w:rPr>
      </w:pPr>
      <w:r w:rsidRPr="008110F6">
        <w:rPr>
          <w:sz w:val="24"/>
          <w:lang w:val="en-US"/>
        </w:rPr>
        <w:t xml:space="preserve">    &lt;/MatchInfoWrapper&gt;</w:t>
      </w:r>
    </w:p>
    <w:p w14:paraId="1CE87D9C" w14:textId="77777777" w:rsidR="008110F6" w:rsidRPr="008110F6" w:rsidRDefault="008110F6" w:rsidP="008110F6">
      <w:pPr>
        <w:spacing w:line="240" w:lineRule="auto"/>
        <w:jc w:val="both"/>
        <w:rPr>
          <w:sz w:val="24"/>
          <w:lang w:val="en-US"/>
        </w:rPr>
      </w:pPr>
      <w:r w:rsidRPr="008110F6">
        <w:rPr>
          <w:sz w:val="24"/>
          <w:lang w:val="en-US"/>
        </w:rPr>
        <w:t xml:space="preserve">  );</w:t>
      </w:r>
    </w:p>
    <w:p w14:paraId="1E278AC9" w14:textId="77777777" w:rsidR="008110F6" w:rsidRPr="008110F6" w:rsidRDefault="008110F6" w:rsidP="008110F6">
      <w:pPr>
        <w:spacing w:line="240" w:lineRule="auto"/>
        <w:jc w:val="both"/>
        <w:rPr>
          <w:sz w:val="24"/>
          <w:lang w:val="en-US"/>
        </w:rPr>
      </w:pPr>
      <w:r w:rsidRPr="008110F6">
        <w:rPr>
          <w:sz w:val="24"/>
          <w:lang w:val="en-US"/>
        </w:rPr>
        <w:t>};</w:t>
      </w:r>
    </w:p>
    <w:p w14:paraId="6E0414F0" w14:textId="77777777" w:rsidR="008110F6" w:rsidRPr="008110F6" w:rsidRDefault="008110F6" w:rsidP="008110F6">
      <w:pPr>
        <w:spacing w:line="240" w:lineRule="auto"/>
        <w:jc w:val="both"/>
        <w:rPr>
          <w:sz w:val="24"/>
          <w:lang w:val="en-US"/>
        </w:rPr>
      </w:pPr>
    </w:p>
    <w:p w14:paraId="1169F7FC" w14:textId="2DA425D0" w:rsidR="008110F6" w:rsidRDefault="008110F6" w:rsidP="008110F6">
      <w:pPr>
        <w:spacing w:line="240" w:lineRule="auto"/>
        <w:jc w:val="both"/>
        <w:rPr>
          <w:sz w:val="24"/>
          <w:lang w:val="en-US"/>
        </w:rPr>
      </w:pPr>
      <w:r w:rsidRPr="008110F6">
        <w:rPr>
          <w:sz w:val="24"/>
          <w:lang w:val="en-US"/>
        </w:rPr>
        <w:t>export default MatchInfo;</w:t>
      </w:r>
    </w:p>
    <w:p w14:paraId="0D4B6253" w14:textId="77777777" w:rsidR="008110F6" w:rsidRPr="008110F6" w:rsidRDefault="008110F6" w:rsidP="008110F6">
      <w:pPr>
        <w:spacing w:line="240" w:lineRule="auto"/>
        <w:jc w:val="both"/>
        <w:rPr>
          <w:sz w:val="24"/>
          <w:lang w:val="en-US"/>
        </w:rPr>
      </w:pPr>
    </w:p>
    <w:p w14:paraId="0B59BC15" w14:textId="47F159AA" w:rsidR="00186505" w:rsidRDefault="00186505" w:rsidP="00186505">
      <w:pPr>
        <w:spacing w:line="240" w:lineRule="auto"/>
        <w:jc w:val="both"/>
        <w:rPr>
          <w:b/>
          <w:sz w:val="28"/>
          <w:lang w:val="en-US"/>
        </w:rPr>
      </w:pPr>
      <w:r>
        <w:rPr>
          <w:b/>
          <w:sz w:val="28"/>
          <w:lang w:val="en-US"/>
        </w:rPr>
        <w:t>MatchInfoLineup.styled.ts</w:t>
      </w:r>
    </w:p>
    <w:p w14:paraId="6E766D06"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5041703F" w14:textId="77777777" w:rsidR="008110F6" w:rsidRPr="008110F6" w:rsidRDefault="008110F6" w:rsidP="008110F6">
      <w:pPr>
        <w:spacing w:line="240" w:lineRule="auto"/>
        <w:jc w:val="both"/>
        <w:rPr>
          <w:sz w:val="24"/>
          <w:lang w:val="en-US"/>
        </w:rPr>
      </w:pPr>
    </w:p>
    <w:p w14:paraId="797BFE78" w14:textId="77777777" w:rsidR="008110F6" w:rsidRPr="008110F6" w:rsidRDefault="008110F6" w:rsidP="008110F6">
      <w:pPr>
        <w:spacing w:line="240" w:lineRule="auto"/>
        <w:jc w:val="both"/>
        <w:rPr>
          <w:sz w:val="24"/>
          <w:lang w:val="en-US"/>
        </w:rPr>
      </w:pPr>
      <w:r w:rsidRPr="008110F6">
        <w:rPr>
          <w:sz w:val="24"/>
          <w:lang w:val="en-US"/>
        </w:rPr>
        <w:t>export const TeamLineupInfo = styled.div`</w:t>
      </w:r>
    </w:p>
    <w:p w14:paraId="24DE3CC7"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7CCE6971"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15B01B60" w14:textId="77777777" w:rsidR="008110F6" w:rsidRPr="008110F6" w:rsidRDefault="008110F6" w:rsidP="008110F6">
      <w:pPr>
        <w:spacing w:line="240" w:lineRule="auto"/>
        <w:jc w:val="both"/>
        <w:rPr>
          <w:sz w:val="24"/>
          <w:lang w:val="en-US"/>
        </w:rPr>
      </w:pPr>
      <w:r w:rsidRPr="008110F6">
        <w:rPr>
          <w:sz w:val="24"/>
          <w:lang w:val="en-US"/>
        </w:rPr>
        <w:t xml:space="preserve">  row-gap: 10px;</w:t>
      </w:r>
    </w:p>
    <w:p w14:paraId="2016E727"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29AE7C44" w14:textId="77777777" w:rsidR="008110F6" w:rsidRPr="008110F6" w:rsidRDefault="008110F6" w:rsidP="008110F6">
      <w:pPr>
        <w:spacing w:line="240" w:lineRule="auto"/>
        <w:jc w:val="both"/>
        <w:rPr>
          <w:sz w:val="24"/>
          <w:lang w:val="en-US"/>
        </w:rPr>
      </w:pPr>
      <w:r w:rsidRPr="008110F6">
        <w:rPr>
          <w:sz w:val="24"/>
          <w:lang w:val="en-US"/>
        </w:rPr>
        <w:t xml:space="preserve">  font-weight: 500;</w:t>
      </w:r>
    </w:p>
    <w:p w14:paraId="25E1FFEA" w14:textId="77777777" w:rsidR="008110F6" w:rsidRPr="008110F6" w:rsidRDefault="008110F6" w:rsidP="008110F6">
      <w:pPr>
        <w:spacing w:line="240" w:lineRule="auto"/>
        <w:jc w:val="both"/>
        <w:rPr>
          <w:sz w:val="24"/>
          <w:lang w:val="en-US"/>
        </w:rPr>
      </w:pPr>
      <w:r w:rsidRPr="008110F6">
        <w:rPr>
          <w:sz w:val="24"/>
          <w:lang w:val="en-US"/>
        </w:rPr>
        <w:t xml:space="preserve">  color: #142a50;</w:t>
      </w:r>
    </w:p>
    <w:p w14:paraId="6A238B39" w14:textId="77777777" w:rsidR="008110F6" w:rsidRPr="008110F6" w:rsidRDefault="008110F6" w:rsidP="008110F6">
      <w:pPr>
        <w:spacing w:line="240" w:lineRule="auto"/>
        <w:jc w:val="both"/>
        <w:rPr>
          <w:sz w:val="24"/>
          <w:lang w:val="en-US"/>
        </w:rPr>
      </w:pPr>
      <w:r w:rsidRPr="008110F6">
        <w:rPr>
          <w:sz w:val="24"/>
          <w:lang w:val="en-US"/>
        </w:rPr>
        <w:lastRenderedPageBreak/>
        <w:t>`;</w:t>
      </w:r>
    </w:p>
    <w:p w14:paraId="70A0F407" w14:textId="77777777" w:rsidR="008110F6" w:rsidRPr="008110F6" w:rsidRDefault="008110F6" w:rsidP="008110F6">
      <w:pPr>
        <w:spacing w:line="240" w:lineRule="auto"/>
        <w:jc w:val="both"/>
        <w:rPr>
          <w:sz w:val="24"/>
          <w:lang w:val="en-US"/>
        </w:rPr>
      </w:pPr>
    </w:p>
    <w:p w14:paraId="69BEA714" w14:textId="77777777" w:rsidR="008110F6" w:rsidRPr="008110F6" w:rsidRDefault="008110F6" w:rsidP="008110F6">
      <w:pPr>
        <w:spacing w:line="240" w:lineRule="auto"/>
        <w:jc w:val="both"/>
        <w:rPr>
          <w:sz w:val="24"/>
          <w:lang w:val="en-US"/>
        </w:rPr>
      </w:pPr>
      <w:r w:rsidRPr="008110F6">
        <w:rPr>
          <w:sz w:val="24"/>
          <w:lang w:val="en-US"/>
        </w:rPr>
        <w:t>export const TeamLineupConfirmationStatus = styled.h2&lt;{ isConfirmed: boolean }&gt;`</w:t>
      </w:r>
    </w:p>
    <w:p w14:paraId="521C91E4" w14:textId="77777777" w:rsidR="008110F6" w:rsidRPr="008110F6" w:rsidRDefault="008110F6" w:rsidP="008110F6">
      <w:pPr>
        <w:spacing w:line="240" w:lineRule="auto"/>
        <w:jc w:val="both"/>
        <w:rPr>
          <w:sz w:val="24"/>
          <w:lang w:val="en-US"/>
        </w:rPr>
      </w:pPr>
      <w:r w:rsidRPr="008110F6">
        <w:rPr>
          <w:sz w:val="24"/>
          <w:lang w:val="en-US"/>
        </w:rPr>
        <w:t xml:space="preserve">  color: ${props =&gt; props.isConfirmed ? 'var(--green)' : 'var(--lightRed)'};</w:t>
      </w:r>
    </w:p>
    <w:p w14:paraId="2D15B9B0" w14:textId="77777777" w:rsidR="008110F6" w:rsidRPr="008110F6" w:rsidRDefault="008110F6" w:rsidP="008110F6">
      <w:pPr>
        <w:spacing w:line="240" w:lineRule="auto"/>
        <w:jc w:val="both"/>
        <w:rPr>
          <w:sz w:val="24"/>
          <w:lang w:val="en-US"/>
        </w:rPr>
      </w:pPr>
      <w:r w:rsidRPr="008110F6">
        <w:rPr>
          <w:sz w:val="24"/>
          <w:lang w:val="en-US"/>
        </w:rPr>
        <w:t xml:space="preserve">  border-bottom: none;</w:t>
      </w:r>
    </w:p>
    <w:p w14:paraId="358150F5" w14:textId="77777777" w:rsidR="008110F6" w:rsidRPr="008110F6" w:rsidRDefault="008110F6" w:rsidP="008110F6">
      <w:pPr>
        <w:spacing w:line="240" w:lineRule="auto"/>
        <w:jc w:val="both"/>
        <w:rPr>
          <w:sz w:val="24"/>
          <w:lang w:val="en-US"/>
        </w:rPr>
      </w:pPr>
      <w:r w:rsidRPr="008110F6">
        <w:rPr>
          <w:sz w:val="24"/>
          <w:lang w:val="en-US"/>
        </w:rPr>
        <w:t>`;</w:t>
      </w:r>
    </w:p>
    <w:p w14:paraId="3D0B8D70" w14:textId="77777777" w:rsidR="008110F6" w:rsidRPr="008110F6" w:rsidRDefault="008110F6" w:rsidP="008110F6">
      <w:pPr>
        <w:spacing w:line="240" w:lineRule="auto"/>
        <w:jc w:val="both"/>
        <w:rPr>
          <w:sz w:val="24"/>
          <w:lang w:val="en-US"/>
        </w:rPr>
      </w:pPr>
    </w:p>
    <w:p w14:paraId="7F3DD1A2" w14:textId="77777777" w:rsidR="008110F6" w:rsidRPr="008110F6" w:rsidRDefault="008110F6" w:rsidP="008110F6">
      <w:pPr>
        <w:spacing w:line="240" w:lineRule="auto"/>
        <w:jc w:val="both"/>
        <w:rPr>
          <w:sz w:val="24"/>
          <w:lang w:val="en-US"/>
        </w:rPr>
      </w:pPr>
      <w:r w:rsidRPr="008110F6">
        <w:rPr>
          <w:sz w:val="24"/>
          <w:lang w:val="en-US"/>
        </w:rPr>
        <w:t>export const MatchInfoLineupWrapper = styled.div`</w:t>
      </w:r>
    </w:p>
    <w:p w14:paraId="01A02CCA" w14:textId="77777777" w:rsidR="008110F6" w:rsidRPr="008110F6" w:rsidRDefault="008110F6" w:rsidP="008110F6">
      <w:pPr>
        <w:spacing w:line="240" w:lineRule="auto"/>
        <w:jc w:val="both"/>
        <w:rPr>
          <w:sz w:val="24"/>
          <w:lang w:val="en-US"/>
        </w:rPr>
      </w:pPr>
      <w:r w:rsidRPr="008110F6">
        <w:rPr>
          <w:sz w:val="24"/>
          <w:lang w:val="en-US"/>
        </w:rPr>
        <w:t xml:space="preserve">  display: grid;</w:t>
      </w:r>
    </w:p>
    <w:p w14:paraId="78E2FB73" w14:textId="77777777" w:rsidR="008110F6" w:rsidRPr="008110F6" w:rsidRDefault="008110F6" w:rsidP="008110F6">
      <w:pPr>
        <w:spacing w:line="240" w:lineRule="auto"/>
        <w:jc w:val="both"/>
        <w:rPr>
          <w:sz w:val="24"/>
          <w:lang w:val="en-US"/>
        </w:rPr>
      </w:pPr>
      <w:r w:rsidRPr="008110F6">
        <w:rPr>
          <w:sz w:val="24"/>
          <w:lang w:val="en-US"/>
        </w:rPr>
        <w:t xml:space="preserve">  grid-template-columns: 1fr auto 1fr;</w:t>
      </w:r>
    </w:p>
    <w:p w14:paraId="36D56237" w14:textId="77777777" w:rsidR="008110F6" w:rsidRPr="008110F6" w:rsidRDefault="008110F6" w:rsidP="008110F6">
      <w:pPr>
        <w:spacing w:line="240" w:lineRule="auto"/>
        <w:jc w:val="both"/>
        <w:rPr>
          <w:sz w:val="24"/>
          <w:lang w:val="en-US"/>
        </w:rPr>
      </w:pPr>
      <w:r w:rsidRPr="008110F6">
        <w:rPr>
          <w:sz w:val="24"/>
          <w:lang w:val="en-US"/>
        </w:rPr>
        <w:t xml:space="preserve">  justify-content: center;</w:t>
      </w:r>
    </w:p>
    <w:p w14:paraId="3325AB87" w14:textId="77777777" w:rsidR="008110F6" w:rsidRPr="008110F6" w:rsidRDefault="008110F6" w:rsidP="008110F6">
      <w:pPr>
        <w:spacing w:line="240" w:lineRule="auto"/>
        <w:jc w:val="both"/>
        <w:rPr>
          <w:sz w:val="24"/>
          <w:lang w:val="en-US"/>
        </w:rPr>
      </w:pPr>
      <w:r w:rsidRPr="008110F6">
        <w:rPr>
          <w:sz w:val="24"/>
          <w:lang w:val="en-US"/>
        </w:rPr>
        <w:t xml:space="preserve">  column-gap: 15px;</w:t>
      </w:r>
    </w:p>
    <w:p w14:paraId="2007C1C0" w14:textId="473221D3" w:rsidR="008110F6" w:rsidRDefault="008110F6" w:rsidP="008110F6">
      <w:pPr>
        <w:spacing w:line="240" w:lineRule="auto"/>
        <w:jc w:val="both"/>
        <w:rPr>
          <w:sz w:val="24"/>
          <w:lang w:val="en-US"/>
        </w:rPr>
      </w:pPr>
      <w:r w:rsidRPr="008110F6">
        <w:rPr>
          <w:sz w:val="24"/>
          <w:lang w:val="en-US"/>
        </w:rPr>
        <w:t>`;</w:t>
      </w:r>
    </w:p>
    <w:p w14:paraId="694875F0" w14:textId="77777777" w:rsidR="008110F6" w:rsidRPr="008110F6" w:rsidRDefault="008110F6" w:rsidP="008110F6">
      <w:pPr>
        <w:spacing w:line="240" w:lineRule="auto"/>
        <w:jc w:val="both"/>
        <w:rPr>
          <w:sz w:val="24"/>
          <w:lang w:val="en-US"/>
        </w:rPr>
      </w:pPr>
    </w:p>
    <w:p w14:paraId="1109B424" w14:textId="3648DF85" w:rsidR="00186505" w:rsidRDefault="00186505" w:rsidP="00186505">
      <w:pPr>
        <w:spacing w:line="240" w:lineRule="auto"/>
        <w:jc w:val="both"/>
        <w:rPr>
          <w:b/>
          <w:sz w:val="28"/>
          <w:lang w:val="en-US"/>
        </w:rPr>
      </w:pPr>
      <w:r>
        <w:rPr>
          <w:b/>
          <w:sz w:val="28"/>
          <w:lang w:val="en-US"/>
        </w:rPr>
        <w:t>MatchInfoLineup.tsx</w:t>
      </w:r>
    </w:p>
    <w:p w14:paraId="4664757E" w14:textId="77777777" w:rsidR="008110F6" w:rsidRPr="008110F6" w:rsidRDefault="008110F6" w:rsidP="008110F6">
      <w:pPr>
        <w:spacing w:line="240" w:lineRule="auto"/>
        <w:jc w:val="both"/>
        <w:rPr>
          <w:sz w:val="24"/>
          <w:lang w:val="en-US"/>
        </w:rPr>
      </w:pPr>
      <w:r w:rsidRPr="008110F6">
        <w:rPr>
          <w:sz w:val="24"/>
          <w:lang w:val="en-US"/>
        </w:rPr>
        <w:t>import React, { FC, useMemo } from 'react';</w:t>
      </w:r>
    </w:p>
    <w:p w14:paraId="16FC4289" w14:textId="77777777" w:rsidR="008110F6" w:rsidRPr="008110F6" w:rsidRDefault="008110F6" w:rsidP="008110F6">
      <w:pPr>
        <w:spacing w:line="240" w:lineRule="auto"/>
        <w:jc w:val="both"/>
        <w:rPr>
          <w:sz w:val="24"/>
          <w:lang w:val="en-US"/>
        </w:rPr>
      </w:pPr>
      <w:r w:rsidRPr="008110F6">
        <w:rPr>
          <w:sz w:val="24"/>
          <w:lang w:val="en-US"/>
        </w:rPr>
        <w:t>import { MatchInfoLineupWrapper, TeamLineupConfirmationStatus, TeamLineupInfo } from './MatchInfoLineup.styled';</w:t>
      </w:r>
    </w:p>
    <w:p w14:paraId="66913A7D" w14:textId="77777777" w:rsidR="008110F6" w:rsidRPr="008110F6" w:rsidRDefault="008110F6" w:rsidP="008110F6">
      <w:pPr>
        <w:spacing w:line="240" w:lineRule="auto"/>
        <w:jc w:val="both"/>
        <w:rPr>
          <w:sz w:val="24"/>
          <w:lang w:val="en-US"/>
        </w:rPr>
      </w:pPr>
      <w:r w:rsidRPr="008110F6">
        <w:rPr>
          <w:sz w:val="24"/>
          <w:lang w:val="en-US"/>
        </w:rPr>
        <w:t>import { Divider, FlexContainer } from '../common/common.styled';</w:t>
      </w:r>
    </w:p>
    <w:p w14:paraId="6C7DBA81" w14:textId="77777777" w:rsidR="008110F6" w:rsidRPr="008110F6" w:rsidRDefault="008110F6" w:rsidP="008110F6">
      <w:pPr>
        <w:spacing w:line="240" w:lineRule="auto"/>
        <w:jc w:val="both"/>
        <w:rPr>
          <w:sz w:val="24"/>
          <w:lang w:val="en-US"/>
        </w:rPr>
      </w:pPr>
      <w:r w:rsidRPr="008110F6">
        <w:rPr>
          <w:sz w:val="24"/>
          <w:lang w:val="en-US"/>
        </w:rPr>
        <w:t>import GroupsIcon from '@mui/icons-material/Groups';</w:t>
      </w:r>
    </w:p>
    <w:p w14:paraId="2E68D2B0" w14:textId="77777777" w:rsidR="008110F6" w:rsidRPr="008110F6" w:rsidRDefault="008110F6" w:rsidP="008110F6">
      <w:pPr>
        <w:spacing w:line="240" w:lineRule="auto"/>
        <w:jc w:val="both"/>
        <w:rPr>
          <w:sz w:val="24"/>
          <w:lang w:val="en-US"/>
        </w:rPr>
      </w:pPr>
      <w:r w:rsidRPr="008110F6">
        <w:rPr>
          <w:sz w:val="24"/>
          <w:lang w:val="en-US"/>
        </w:rPr>
        <w:t>import ProgressBar from '../common/ProgressBar';</w:t>
      </w:r>
    </w:p>
    <w:p w14:paraId="06676C1A" w14:textId="77777777" w:rsidR="008110F6" w:rsidRPr="008110F6" w:rsidRDefault="008110F6" w:rsidP="008110F6">
      <w:pPr>
        <w:spacing w:line="240" w:lineRule="auto"/>
        <w:jc w:val="both"/>
        <w:rPr>
          <w:sz w:val="24"/>
          <w:lang w:val="en-US"/>
        </w:rPr>
      </w:pPr>
      <w:r w:rsidRPr="008110F6">
        <w:rPr>
          <w:sz w:val="24"/>
          <w:lang w:val="en-US"/>
        </w:rPr>
        <w:t>import TeamLineupTable from '../TeamLineUpTable';</w:t>
      </w:r>
    </w:p>
    <w:p w14:paraId="48AAE3D5" w14:textId="77777777" w:rsidR="008110F6" w:rsidRPr="008110F6" w:rsidRDefault="008110F6" w:rsidP="008110F6">
      <w:pPr>
        <w:spacing w:line="240" w:lineRule="auto"/>
        <w:jc w:val="both"/>
        <w:rPr>
          <w:sz w:val="24"/>
          <w:lang w:val="en-US"/>
        </w:rPr>
      </w:pPr>
      <w:r w:rsidRPr="008110F6">
        <w:rPr>
          <w:sz w:val="24"/>
          <w:lang w:val="en-US"/>
        </w:rPr>
        <w:t>import { lineupsPositionsShortNaming } from '../../constants/lineups.constants';</w:t>
      </w:r>
    </w:p>
    <w:p w14:paraId="5EF339AB" w14:textId="77777777" w:rsidR="008110F6" w:rsidRPr="008110F6" w:rsidRDefault="008110F6" w:rsidP="008110F6">
      <w:pPr>
        <w:spacing w:line="240" w:lineRule="auto"/>
        <w:jc w:val="both"/>
        <w:rPr>
          <w:sz w:val="24"/>
          <w:lang w:val="en-US"/>
        </w:rPr>
      </w:pPr>
      <w:r w:rsidRPr="008110F6">
        <w:rPr>
          <w:sz w:val="24"/>
          <w:lang w:val="en-US"/>
        </w:rPr>
        <w:t>import { ILineupModel } from '../../model/lineup.model';</w:t>
      </w:r>
    </w:p>
    <w:p w14:paraId="33F8466A" w14:textId="77777777" w:rsidR="008110F6" w:rsidRPr="008110F6" w:rsidRDefault="008110F6" w:rsidP="008110F6">
      <w:pPr>
        <w:spacing w:line="240" w:lineRule="auto"/>
        <w:jc w:val="both"/>
        <w:rPr>
          <w:sz w:val="24"/>
          <w:lang w:val="en-US"/>
        </w:rPr>
      </w:pPr>
      <w:r w:rsidRPr="008110F6">
        <w:rPr>
          <w:sz w:val="24"/>
          <w:lang w:val="en-US"/>
        </w:rPr>
        <w:t>import { IEvent } from '../../model/events.model';</w:t>
      </w:r>
    </w:p>
    <w:p w14:paraId="56B21C8F" w14:textId="77777777" w:rsidR="008110F6" w:rsidRPr="008110F6" w:rsidRDefault="008110F6" w:rsidP="008110F6">
      <w:pPr>
        <w:spacing w:line="240" w:lineRule="auto"/>
        <w:jc w:val="both"/>
        <w:rPr>
          <w:sz w:val="24"/>
          <w:lang w:val="en-US"/>
        </w:rPr>
      </w:pPr>
    </w:p>
    <w:p w14:paraId="09FE81CE" w14:textId="77777777" w:rsidR="008110F6" w:rsidRPr="008110F6" w:rsidRDefault="008110F6" w:rsidP="008110F6">
      <w:pPr>
        <w:spacing w:line="240" w:lineRule="auto"/>
        <w:jc w:val="both"/>
        <w:rPr>
          <w:sz w:val="24"/>
          <w:lang w:val="en-US"/>
        </w:rPr>
      </w:pPr>
      <w:r w:rsidRPr="008110F6">
        <w:rPr>
          <w:sz w:val="24"/>
          <w:lang w:val="en-US"/>
        </w:rPr>
        <w:t>const MatchInfoLineup: FC&lt;{ homeTeamLineup: ILineupModel, awayTeamLineup: ILineupModel, eventData: IEvent }&gt;</w:t>
      </w:r>
    </w:p>
    <w:p w14:paraId="03C665E0" w14:textId="77777777" w:rsidR="008110F6" w:rsidRPr="008110F6" w:rsidRDefault="008110F6" w:rsidP="008110F6">
      <w:pPr>
        <w:spacing w:line="240" w:lineRule="auto"/>
        <w:jc w:val="both"/>
        <w:rPr>
          <w:sz w:val="24"/>
          <w:lang w:val="en-US"/>
        </w:rPr>
      </w:pPr>
      <w:r w:rsidRPr="008110F6">
        <w:rPr>
          <w:sz w:val="24"/>
          <w:lang w:val="en-US"/>
        </w:rPr>
        <w:t xml:space="preserve">  = ({ homeTeamLineup, awayTeamLineup, eventData }) =&gt; {</w:t>
      </w:r>
    </w:p>
    <w:p w14:paraId="6D3EF207" w14:textId="77777777" w:rsidR="008110F6" w:rsidRPr="008110F6" w:rsidRDefault="008110F6" w:rsidP="008110F6">
      <w:pPr>
        <w:spacing w:line="240" w:lineRule="auto"/>
        <w:jc w:val="both"/>
        <w:rPr>
          <w:sz w:val="24"/>
          <w:lang w:val="en-US"/>
        </w:rPr>
      </w:pPr>
    </w:p>
    <w:p w14:paraId="22D7E477" w14:textId="77777777" w:rsidR="008110F6" w:rsidRPr="008110F6" w:rsidRDefault="008110F6" w:rsidP="008110F6">
      <w:pPr>
        <w:spacing w:line="240" w:lineRule="auto"/>
        <w:jc w:val="both"/>
        <w:rPr>
          <w:sz w:val="24"/>
          <w:lang w:val="en-US"/>
        </w:rPr>
      </w:pPr>
      <w:r w:rsidRPr="008110F6">
        <w:rPr>
          <w:sz w:val="24"/>
          <w:lang w:val="en-US"/>
        </w:rPr>
        <w:t xml:space="preserve">    const homeTeamLineupRows = useMemo(() =&gt; {</w:t>
      </w:r>
    </w:p>
    <w:p w14:paraId="4F646EB0" w14:textId="77777777" w:rsidR="008110F6" w:rsidRPr="008110F6" w:rsidRDefault="008110F6" w:rsidP="008110F6">
      <w:pPr>
        <w:spacing w:line="240" w:lineRule="auto"/>
        <w:jc w:val="both"/>
        <w:rPr>
          <w:sz w:val="24"/>
          <w:lang w:val="en-US"/>
        </w:rPr>
      </w:pPr>
      <w:r w:rsidRPr="008110F6">
        <w:rPr>
          <w:sz w:val="24"/>
          <w:lang w:val="en-US"/>
        </w:rPr>
        <w:t xml:space="preserve">      return homeTeamLineup?.lineup_players.filter(player =&gt; !player.substitute).map(lineupPlayer =&gt; ({</w:t>
      </w:r>
    </w:p>
    <w:p w14:paraId="5AF73E63" w14:textId="77777777" w:rsidR="008110F6" w:rsidRPr="008110F6" w:rsidRDefault="008110F6" w:rsidP="008110F6">
      <w:pPr>
        <w:spacing w:line="240" w:lineRule="auto"/>
        <w:jc w:val="both"/>
        <w:rPr>
          <w:sz w:val="24"/>
          <w:lang w:val="en-US"/>
        </w:rPr>
      </w:pPr>
      <w:r w:rsidRPr="008110F6">
        <w:rPr>
          <w:sz w:val="24"/>
          <w:lang w:val="en-US"/>
        </w:rPr>
        <w:t xml:space="preserve">        id: lineupPlayer.player.id,</w:t>
      </w:r>
    </w:p>
    <w:p w14:paraId="5A213DBF" w14:textId="77777777" w:rsidR="008110F6" w:rsidRPr="008110F6" w:rsidRDefault="008110F6" w:rsidP="008110F6">
      <w:pPr>
        <w:spacing w:line="240" w:lineRule="auto"/>
        <w:jc w:val="both"/>
        <w:rPr>
          <w:sz w:val="24"/>
          <w:lang w:val="en-US"/>
        </w:rPr>
      </w:pPr>
      <w:r w:rsidRPr="008110F6">
        <w:rPr>
          <w:sz w:val="24"/>
          <w:lang w:val="en-US"/>
        </w:rPr>
        <w:t xml:space="preserve">        shirt_number: lineupPlayer.player.shirt_number,</w:t>
      </w:r>
    </w:p>
    <w:p w14:paraId="484AA3CD" w14:textId="77777777" w:rsidR="008110F6" w:rsidRPr="008110F6" w:rsidRDefault="008110F6" w:rsidP="008110F6">
      <w:pPr>
        <w:spacing w:line="240" w:lineRule="auto"/>
        <w:jc w:val="both"/>
        <w:rPr>
          <w:sz w:val="24"/>
          <w:lang w:val="en-US"/>
        </w:rPr>
      </w:pPr>
      <w:r w:rsidRPr="008110F6">
        <w:rPr>
          <w:sz w:val="24"/>
          <w:lang w:val="en-US"/>
        </w:rPr>
        <w:t xml:space="preserve">        name: lineupPlayer.player.name,</w:t>
      </w:r>
    </w:p>
    <w:p w14:paraId="727ABA06" w14:textId="77777777" w:rsidR="008110F6" w:rsidRPr="008110F6" w:rsidRDefault="008110F6" w:rsidP="008110F6">
      <w:pPr>
        <w:spacing w:line="240" w:lineRule="auto"/>
        <w:jc w:val="both"/>
        <w:rPr>
          <w:sz w:val="24"/>
          <w:lang w:val="en-US"/>
        </w:rPr>
      </w:pPr>
      <w:r w:rsidRPr="008110F6">
        <w:rPr>
          <w:sz w:val="24"/>
          <w:lang w:val="en-US"/>
        </w:rPr>
        <w:t xml:space="preserve">        // eslint-disable-next-line @typescript-eslint/no-unsafe-member-access,@typescript-eslint/no-unsafe-assignment</w:t>
      </w:r>
    </w:p>
    <w:p w14:paraId="693F6E1D" w14:textId="77777777" w:rsidR="008110F6" w:rsidRPr="008110F6" w:rsidRDefault="008110F6" w:rsidP="008110F6">
      <w:pPr>
        <w:spacing w:line="240" w:lineRule="auto"/>
        <w:jc w:val="both"/>
        <w:rPr>
          <w:sz w:val="24"/>
          <w:lang w:val="en-US"/>
        </w:rPr>
      </w:pPr>
      <w:r w:rsidRPr="008110F6">
        <w:rPr>
          <w:sz w:val="24"/>
          <w:lang w:val="en-US"/>
        </w:rPr>
        <w:t xml:space="preserve">        position: lineupsPositionsShortNaming[eventData.sport.slug][lineupPlayer.player.position],</w:t>
      </w:r>
    </w:p>
    <w:p w14:paraId="41704B24" w14:textId="77777777" w:rsidR="008110F6" w:rsidRPr="008110F6" w:rsidRDefault="008110F6" w:rsidP="008110F6">
      <w:pPr>
        <w:spacing w:line="240" w:lineRule="auto"/>
        <w:jc w:val="both"/>
        <w:rPr>
          <w:sz w:val="24"/>
          <w:lang w:val="en-US"/>
        </w:rPr>
      </w:pPr>
      <w:r w:rsidRPr="008110F6">
        <w:rPr>
          <w:sz w:val="24"/>
          <w:lang w:val="en-US"/>
        </w:rPr>
        <w:t xml:space="preserve">        age: lineupPlayer.player.age,</w:t>
      </w:r>
    </w:p>
    <w:p w14:paraId="0BFF808B" w14:textId="77777777" w:rsidR="008110F6" w:rsidRPr="008110F6" w:rsidRDefault="008110F6" w:rsidP="008110F6">
      <w:pPr>
        <w:spacing w:line="240" w:lineRule="auto"/>
        <w:jc w:val="both"/>
        <w:rPr>
          <w:sz w:val="24"/>
          <w:lang w:val="en-US"/>
        </w:rPr>
      </w:pPr>
      <w:r w:rsidRPr="008110F6">
        <w:rPr>
          <w:sz w:val="24"/>
          <w:lang w:val="en-US"/>
        </w:rPr>
        <w:t xml:space="preserve">        rating: lineupPlayer.player.rating,</w:t>
      </w:r>
    </w:p>
    <w:p w14:paraId="63F30D84" w14:textId="77777777" w:rsidR="008110F6" w:rsidRPr="008110F6" w:rsidRDefault="008110F6" w:rsidP="008110F6">
      <w:pPr>
        <w:spacing w:line="240" w:lineRule="auto"/>
        <w:jc w:val="both"/>
        <w:rPr>
          <w:sz w:val="24"/>
          <w:lang w:val="en-US"/>
        </w:rPr>
      </w:pPr>
      <w:r w:rsidRPr="008110F6">
        <w:rPr>
          <w:sz w:val="24"/>
          <w:lang w:val="en-US"/>
        </w:rPr>
        <w:t xml:space="preserve">      })) || [];</w:t>
      </w:r>
    </w:p>
    <w:p w14:paraId="7E5A638E" w14:textId="77777777" w:rsidR="008110F6" w:rsidRPr="008110F6" w:rsidRDefault="008110F6" w:rsidP="008110F6">
      <w:pPr>
        <w:spacing w:line="240" w:lineRule="auto"/>
        <w:jc w:val="both"/>
        <w:rPr>
          <w:sz w:val="24"/>
          <w:lang w:val="en-US"/>
        </w:rPr>
      </w:pPr>
      <w:r w:rsidRPr="008110F6">
        <w:rPr>
          <w:sz w:val="24"/>
          <w:lang w:val="en-US"/>
        </w:rPr>
        <w:t xml:space="preserve">    }, [homeTeamLineup, eventData.sport.slug]);</w:t>
      </w:r>
    </w:p>
    <w:p w14:paraId="6CAA4049" w14:textId="77777777" w:rsidR="008110F6" w:rsidRPr="008110F6" w:rsidRDefault="008110F6" w:rsidP="008110F6">
      <w:pPr>
        <w:spacing w:line="240" w:lineRule="auto"/>
        <w:jc w:val="both"/>
        <w:rPr>
          <w:sz w:val="24"/>
          <w:lang w:val="en-US"/>
        </w:rPr>
      </w:pPr>
    </w:p>
    <w:p w14:paraId="5A711A8B" w14:textId="77777777" w:rsidR="008110F6" w:rsidRPr="008110F6" w:rsidRDefault="008110F6" w:rsidP="008110F6">
      <w:pPr>
        <w:spacing w:line="240" w:lineRule="auto"/>
        <w:jc w:val="both"/>
        <w:rPr>
          <w:sz w:val="24"/>
          <w:lang w:val="en-US"/>
        </w:rPr>
      </w:pPr>
      <w:r w:rsidRPr="008110F6">
        <w:rPr>
          <w:sz w:val="24"/>
          <w:lang w:val="en-US"/>
        </w:rPr>
        <w:t xml:space="preserve">    const awayTeamLineupRows = useMemo(() =&gt; {</w:t>
      </w:r>
    </w:p>
    <w:p w14:paraId="4014213C" w14:textId="77777777" w:rsidR="008110F6" w:rsidRPr="008110F6" w:rsidRDefault="008110F6" w:rsidP="008110F6">
      <w:pPr>
        <w:spacing w:line="240" w:lineRule="auto"/>
        <w:jc w:val="both"/>
        <w:rPr>
          <w:sz w:val="24"/>
          <w:lang w:val="en-US"/>
        </w:rPr>
      </w:pPr>
      <w:r w:rsidRPr="008110F6">
        <w:rPr>
          <w:sz w:val="24"/>
          <w:lang w:val="en-US"/>
        </w:rPr>
        <w:t xml:space="preserve">      return awayTeamLineup?.lineup_players.filter(player =&gt; !player.substitute).map(lineupPlayer =&gt; ({</w:t>
      </w:r>
    </w:p>
    <w:p w14:paraId="5F4BD35C" w14:textId="77777777" w:rsidR="008110F6" w:rsidRPr="008110F6" w:rsidRDefault="008110F6" w:rsidP="008110F6">
      <w:pPr>
        <w:spacing w:line="240" w:lineRule="auto"/>
        <w:jc w:val="both"/>
        <w:rPr>
          <w:sz w:val="24"/>
          <w:lang w:val="en-US"/>
        </w:rPr>
      </w:pPr>
      <w:r w:rsidRPr="008110F6">
        <w:rPr>
          <w:sz w:val="24"/>
          <w:lang w:val="en-US"/>
        </w:rPr>
        <w:t xml:space="preserve">        id: lineupPlayer.player.id,</w:t>
      </w:r>
    </w:p>
    <w:p w14:paraId="7AF86515" w14:textId="77777777" w:rsidR="008110F6" w:rsidRPr="008110F6" w:rsidRDefault="008110F6" w:rsidP="008110F6">
      <w:pPr>
        <w:spacing w:line="240" w:lineRule="auto"/>
        <w:jc w:val="both"/>
        <w:rPr>
          <w:sz w:val="24"/>
          <w:lang w:val="en-US"/>
        </w:rPr>
      </w:pPr>
      <w:r w:rsidRPr="008110F6">
        <w:rPr>
          <w:sz w:val="24"/>
          <w:lang w:val="en-US"/>
        </w:rPr>
        <w:t xml:space="preserve">        shirt_number: lineupPlayer.player.shirt_number,</w:t>
      </w:r>
    </w:p>
    <w:p w14:paraId="264ACFB7" w14:textId="77777777" w:rsidR="008110F6" w:rsidRPr="008110F6" w:rsidRDefault="008110F6" w:rsidP="008110F6">
      <w:pPr>
        <w:spacing w:line="240" w:lineRule="auto"/>
        <w:jc w:val="both"/>
        <w:rPr>
          <w:sz w:val="24"/>
          <w:lang w:val="en-US"/>
        </w:rPr>
      </w:pPr>
      <w:r w:rsidRPr="008110F6">
        <w:rPr>
          <w:sz w:val="24"/>
          <w:lang w:val="en-US"/>
        </w:rPr>
        <w:t xml:space="preserve">        name: lineupPlayer.player.name,</w:t>
      </w:r>
    </w:p>
    <w:p w14:paraId="1F0F6757" w14:textId="77777777" w:rsidR="008110F6" w:rsidRPr="008110F6" w:rsidRDefault="008110F6" w:rsidP="008110F6">
      <w:pPr>
        <w:spacing w:line="240" w:lineRule="auto"/>
        <w:jc w:val="both"/>
        <w:rPr>
          <w:sz w:val="24"/>
          <w:lang w:val="en-US"/>
        </w:rPr>
      </w:pPr>
      <w:r w:rsidRPr="008110F6">
        <w:rPr>
          <w:sz w:val="24"/>
          <w:lang w:val="en-US"/>
        </w:rPr>
        <w:lastRenderedPageBreak/>
        <w:t xml:space="preserve">        // eslint-disable-next-line @typescript-eslint/no-unsafe-member-access,@typescript-eslint/no-unsafe-assignment</w:t>
      </w:r>
    </w:p>
    <w:p w14:paraId="2CFC2F80" w14:textId="77777777" w:rsidR="008110F6" w:rsidRPr="008110F6" w:rsidRDefault="008110F6" w:rsidP="008110F6">
      <w:pPr>
        <w:spacing w:line="240" w:lineRule="auto"/>
        <w:jc w:val="both"/>
        <w:rPr>
          <w:sz w:val="24"/>
          <w:lang w:val="en-US"/>
        </w:rPr>
      </w:pPr>
      <w:r w:rsidRPr="008110F6">
        <w:rPr>
          <w:sz w:val="24"/>
          <w:lang w:val="en-US"/>
        </w:rPr>
        <w:t xml:space="preserve">        position: lineupsPositionsShortNaming[eventData.sport.slug][lineupPlayer.player.position],</w:t>
      </w:r>
    </w:p>
    <w:p w14:paraId="61B7127F" w14:textId="77777777" w:rsidR="008110F6" w:rsidRPr="008110F6" w:rsidRDefault="008110F6" w:rsidP="008110F6">
      <w:pPr>
        <w:spacing w:line="240" w:lineRule="auto"/>
        <w:jc w:val="both"/>
        <w:rPr>
          <w:sz w:val="24"/>
          <w:lang w:val="en-US"/>
        </w:rPr>
      </w:pPr>
      <w:r w:rsidRPr="008110F6">
        <w:rPr>
          <w:sz w:val="24"/>
          <w:lang w:val="en-US"/>
        </w:rPr>
        <w:t xml:space="preserve">        age: lineupPlayer.player.age,</w:t>
      </w:r>
    </w:p>
    <w:p w14:paraId="474D798A" w14:textId="77777777" w:rsidR="008110F6" w:rsidRPr="008110F6" w:rsidRDefault="008110F6" w:rsidP="008110F6">
      <w:pPr>
        <w:spacing w:line="240" w:lineRule="auto"/>
        <w:jc w:val="both"/>
        <w:rPr>
          <w:sz w:val="24"/>
          <w:lang w:val="en-US"/>
        </w:rPr>
      </w:pPr>
      <w:r w:rsidRPr="008110F6">
        <w:rPr>
          <w:sz w:val="24"/>
          <w:lang w:val="en-US"/>
        </w:rPr>
        <w:t xml:space="preserve">        rating: lineupPlayer.player.rating,</w:t>
      </w:r>
    </w:p>
    <w:p w14:paraId="023C7017" w14:textId="77777777" w:rsidR="008110F6" w:rsidRPr="008110F6" w:rsidRDefault="008110F6" w:rsidP="008110F6">
      <w:pPr>
        <w:spacing w:line="240" w:lineRule="auto"/>
        <w:jc w:val="both"/>
        <w:rPr>
          <w:sz w:val="24"/>
          <w:lang w:val="en-US"/>
        </w:rPr>
      </w:pPr>
      <w:r w:rsidRPr="008110F6">
        <w:rPr>
          <w:sz w:val="24"/>
          <w:lang w:val="en-US"/>
        </w:rPr>
        <w:t xml:space="preserve">      })) || [];</w:t>
      </w:r>
    </w:p>
    <w:p w14:paraId="63A4C45F" w14:textId="77777777" w:rsidR="008110F6" w:rsidRPr="008110F6" w:rsidRDefault="008110F6" w:rsidP="008110F6">
      <w:pPr>
        <w:spacing w:line="240" w:lineRule="auto"/>
        <w:jc w:val="both"/>
        <w:rPr>
          <w:sz w:val="24"/>
          <w:lang w:val="en-US"/>
        </w:rPr>
      </w:pPr>
      <w:r w:rsidRPr="008110F6">
        <w:rPr>
          <w:sz w:val="24"/>
          <w:lang w:val="en-US"/>
        </w:rPr>
        <w:t xml:space="preserve">    }, [awayTeamLineup, eventData.sport.slug]);</w:t>
      </w:r>
    </w:p>
    <w:p w14:paraId="430E5C30" w14:textId="77777777" w:rsidR="008110F6" w:rsidRPr="008110F6" w:rsidRDefault="008110F6" w:rsidP="008110F6">
      <w:pPr>
        <w:spacing w:line="240" w:lineRule="auto"/>
        <w:jc w:val="both"/>
        <w:rPr>
          <w:sz w:val="24"/>
          <w:lang w:val="en-US"/>
        </w:rPr>
      </w:pPr>
    </w:p>
    <w:p w14:paraId="18F36898" w14:textId="77777777" w:rsidR="008110F6" w:rsidRPr="008110F6" w:rsidRDefault="008110F6" w:rsidP="008110F6">
      <w:pPr>
        <w:spacing w:line="240" w:lineRule="auto"/>
        <w:jc w:val="both"/>
        <w:rPr>
          <w:sz w:val="24"/>
          <w:lang w:val="en-US"/>
        </w:rPr>
      </w:pPr>
      <w:r w:rsidRPr="008110F6">
        <w:rPr>
          <w:sz w:val="24"/>
          <w:lang w:val="en-US"/>
        </w:rPr>
        <w:t xml:space="preserve">    const homeTeamLineupSubstitutionRows = useMemo(() =&gt; {</w:t>
      </w:r>
    </w:p>
    <w:p w14:paraId="4D0049D0" w14:textId="77777777" w:rsidR="008110F6" w:rsidRPr="008110F6" w:rsidRDefault="008110F6" w:rsidP="008110F6">
      <w:pPr>
        <w:spacing w:line="240" w:lineRule="auto"/>
        <w:jc w:val="both"/>
        <w:rPr>
          <w:sz w:val="24"/>
          <w:lang w:val="en-US"/>
        </w:rPr>
      </w:pPr>
      <w:r w:rsidRPr="008110F6">
        <w:rPr>
          <w:sz w:val="24"/>
          <w:lang w:val="en-US"/>
        </w:rPr>
        <w:t xml:space="preserve">      return homeTeamLineup?.lineup_players.filter(player =&gt; player.substitute).map(lineupPlayer =&gt; ({</w:t>
      </w:r>
    </w:p>
    <w:p w14:paraId="1F1C8C0D" w14:textId="77777777" w:rsidR="008110F6" w:rsidRPr="008110F6" w:rsidRDefault="008110F6" w:rsidP="008110F6">
      <w:pPr>
        <w:spacing w:line="240" w:lineRule="auto"/>
        <w:jc w:val="both"/>
        <w:rPr>
          <w:sz w:val="24"/>
          <w:lang w:val="en-US"/>
        </w:rPr>
      </w:pPr>
      <w:r w:rsidRPr="008110F6">
        <w:rPr>
          <w:sz w:val="24"/>
          <w:lang w:val="en-US"/>
        </w:rPr>
        <w:t xml:space="preserve">        id: lineupPlayer.player.id,</w:t>
      </w:r>
    </w:p>
    <w:p w14:paraId="2535A03F" w14:textId="77777777" w:rsidR="008110F6" w:rsidRPr="008110F6" w:rsidRDefault="008110F6" w:rsidP="008110F6">
      <w:pPr>
        <w:spacing w:line="240" w:lineRule="auto"/>
        <w:jc w:val="both"/>
        <w:rPr>
          <w:sz w:val="24"/>
          <w:lang w:val="en-US"/>
        </w:rPr>
      </w:pPr>
      <w:r w:rsidRPr="008110F6">
        <w:rPr>
          <w:sz w:val="24"/>
          <w:lang w:val="en-US"/>
        </w:rPr>
        <w:t xml:space="preserve">        shirt_number: lineupPlayer.player.shirt_number,</w:t>
      </w:r>
    </w:p>
    <w:p w14:paraId="15515C58" w14:textId="77777777" w:rsidR="008110F6" w:rsidRPr="008110F6" w:rsidRDefault="008110F6" w:rsidP="008110F6">
      <w:pPr>
        <w:spacing w:line="240" w:lineRule="auto"/>
        <w:jc w:val="both"/>
        <w:rPr>
          <w:sz w:val="24"/>
          <w:lang w:val="en-US"/>
        </w:rPr>
      </w:pPr>
      <w:r w:rsidRPr="008110F6">
        <w:rPr>
          <w:sz w:val="24"/>
          <w:lang w:val="en-US"/>
        </w:rPr>
        <w:t xml:space="preserve">        name: lineupPlayer.player.name,</w:t>
      </w:r>
    </w:p>
    <w:p w14:paraId="6D504C12" w14:textId="77777777" w:rsidR="008110F6" w:rsidRPr="008110F6" w:rsidRDefault="008110F6" w:rsidP="008110F6">
      <w:pPr>
        <w:spacing w:line="240" w:lineRule="auto"/>
        <w:jc w:val="both"/>
        <w:rPr>
          <w:sz w:val="24"/>
          <w:lang w:val="en-US"/>
        </w:rPr>
      </w:pPr>
      <w:r w:rsidRPr="008110F6">
        <w:rPr>
          <w:sz w:val="24"/>
          <w:lang w:val="en-US"/>
        </w:rPr>
        <w:t xml:space="preserve">        // eslint-disable-next-line @typescript-eslint/no-unsafe-member-access,@typescript-eslint/no-unsafe-assignment</w:t>
      </w:r>
    </w:p>
    <w:p w14:paraId="3C833FE8" w14:textId="77777777" w:rsidR="008110F6" w:rsidRPr="008110F6" w:rsidRDefault="008110F6" w:rsidP="008110F6">
      <w:pPr>
        <w:spacing w:line="240" w:lineRule="auto"/>
        <w:jc w:val="both"/>
        <w:rPr>
          <w:sz w:val="24"/>
          <w:lang w:val="en-US"/>
        </w:rPr>
      </w:pPr>
      <w:r w:rsidRPr="008110F6">
        <w:rPr>
          <w:sz w:val="24"/>
          <w:lang w:val="en-US"/>
        </w:rPr>
        <w:t xml:space="preserve">        position: lineupsPositionsShortNaming[eventData.sport.slug][lineupPlayer.player.position],</w:t>
      </w:r>
    </w:p>
    <w:p w14:paraId="12377A61" w14:textId="77777777" w:rsidR="008110F6" w:rsidRPr="008110F6" w:rsidRDefault="008110F6" w:rsidP="008110F6">
      <w:pPr>
        <w:spacing w:line="240" w:lineRule="auto"/>
        <w:jc w:val="both"/>
        <w:rPr>
          <w:sz w:val="24"/>
          <w:lang w:val="en-US"/>
        </w:rPr>
      </w:pPr>
      <w:r w:rsidRPr="008110F6">
        <w:rPr>
          <w:sz w:val="24"/>
          <w:lang w:val="en-US"/>
        </w:rPr>
        <w:t xml:space="preserve">        age: lineupPlayer.player.age,</w:t>
      </w:r>
    </w:p>
    <w:p w14:paraId="755E9F92" w14:textId="77777777" w:rsidR="008110F6" w:rsidRPr="008110F6" w:rsidRDefault="008110F6" w:rsidP="008110F6">
      <w:pPr>
        <w:spacing w:line="240" w:lineRule="auto"/>
        <w:jc w:val="both"/>
        <w:rPr>
          <w:sz w:val="24"/>
          <w:lang w:val="en-US"/>
        </w:rPr>
      </w:pPr>
      <w:r w:rsidRPr="008110F6">
        <w:rPr>
          <w:sz w:val="24"/>
          <w:lang w:val="en-US"/>
        </w:rPr>
        <w:t xml:space="preserve">        rating: lineupPlayer.player.rating,</w:t>
      </w:r>
    </w:p>
    <w:p w14:paraId="4A1C970E" w14:textId="77777777" w:rsidR="008110F6" w:rsidRPr="008110F6" w:rsidRDefault="008110F6" w:rsidP="008110F6">
      <w:pPr>
        <w:spacing w:line="240" w:lineRule="auto"/>
        <w:jc w:val="both"/>
        <w:rPr>
          <w:sz w:val="24"/>
          <w:lang w:val="en-US"/>
        </w:rPr>
      </w:pPr>
      <w:r w:rsidRPr="008110F6">
        <w:rPr>
          <w:sz w:val="24"/>
          <w:lang w:val="en-US"/>
        </w:rPr>
        <w:t xml:space="preserve">      })) || [];</w:t>
      </w:r>
    </w:p>
    <w:p w14:paraId="45DBC708" w14:textId="77777777" w:rsidR="008110F6" w:rsidRPr="008110F6" w:rsidRDefault="008110F6" w:rsidP="008110F6">
      <w:pPr>
        <w:spacing w:line="240" w:lineRule="auto"/>
        <w:jc w:val="both"/>
        <w:rPr>
          <w:sz w:val="24"/>
          <w:lang w:val="en-US"/>
        </w:rPr>
      </w:pPr>
      <w:r w:rsidRPr="008110F6">
        <w:rPr>
          <w:sz w:val="24"/>
          <w:lang w:val="en-US"/>
        </w:rPr>
        <w:t xml:space="preserve">    }, [homeTeamLineup, eventData.sport.slug]);</w:t>
      </w:r>
    </w:p>
    <w:p w14:paraId="1B6F5AAC" w14:textId="77777777" w:rsidR="008110F6" w:rsidRPr="008110F6" w:rsidRDefault="008110F6" w:rsidP="008110F6">
      <w:pPr>
        <w:spacing w:line="240" w:lineRule="auto"/>
        <w:jc w:val="both"/>
        <w:rPr>
          <w:sz w:val="24"/>
          <w:lang w:val="en-US"/>
        </w:rPr>
      </w:pPr>
    </w:p>
    <w:p w14:paraId="19F62704" w14:textId="77777777" w:rsidR="008110F6" w:rsidRPr="008110F6" w:rsidRDefault="008110F6" w:rsidP="008110F6">
      <w:pPr>
        <w:spacing w:line="240" w:lineRule="auto"/>
        <w:jc w:val="both"/>
        <w:rPr>
          <w:sz w:val="24"/>
          <w:lang w:val="en-US"/>
        </w:rPr>
      </w:pPr>
      <w:r w:rsidRPr="008110F6">
        <w:rPr>
          <w:sz w:val="24"/>
          <w:lang w:val="en-US"/>
        </w:rPr>
        <w:t xml:space="preserve">    const awayTeamLineupSubstitutionRows = useMemo(() =&gt; {</w:t>
      </w:r>
    </w:p>
    <w:p w14:paraId="13439694" w14:textId="77777777" w:rsidR="008110F6" w:rsidRPr="008110F6" w:rsidRDefault="008110F6" w:rsidP="008110F6">
      <w:pPr>
        <w:spacing w:line="240" w:lineRule="auto"/>
        <w:jc w:val="both"/>
        <w:rPr>
          <w:sz w:val="24"/>
          <w:lang w:val="en-US"/>
        </w:rPr>
      </w:pPr>
      <w:r w:rsidRPr="008110F6">
        <w:rPr>
          <w:sz w:val="24"/>
          <w:lang w:val="en-US"/>
        </w:rPr>
        <w:t xml:space="preserve">      return awayTeamLineup?.lineup_players.filter(player =&gt; player.substitute).map(lineupPlayer =&gt; ({</w:t>
      </w:r>
    </w:p>
    <w:p w14:paraId="22F4623E" w14:textId="77777777" w:rsidR="008110F6" w:rsidRPr="008110F6" w:rsidRDefault="008110F6" w:rsidP="008110F6">
      <w:pPr>
        <w:spacing w:line="240" w:lineRule="auto"/>
        <w:jc w:val="both"/>
        <w:rPr>
          <w:sz w:val="24"/>
          <w:lang w:val="en-US"/>
        </w:rPr>
      </w:pPr>
      <w:r w:rsidRPr="008110F6">
        <w:rPr>
          <w:sz w:val="24"/>
          <w:lang w:val="en-US"/>
        </w:rPr>
        <w:t xml:space="preserve">        id: lineupPlayer.player.id,</w:t>
      </w:r>
    </w:p>
    <w:p w14:paraId="14699A06" w14:textId="77777777" w:rsidR="008110F6" w:rsidRPr="008110F6" w:rsidRDefault="008110F6" w:rsidP="008110F6">
      <w:pPr>
        <w:spacing w:line="240" w:lineRule="auto"/>
        <w:jc w:val="both"/>
        <w:rPr>
          <w:sz w:val="24"/>
          <w:lang w:val="en-US"/>
        </w:rPr>
      </w:pPr>
      <w:r w:rsidRPr="008110F6">
        <w:rPr>
          <w:sz w:val="24"/>
          <w:lang w:val="en-US"/>
        </w:rPr>
        <w:t xml:space="preserve">        shirt_number: lineupPlayer.player.shirt_number,</w:t>
      </w:r>
    </w:p>
    <w:p w14:paraId="3246A62E" w14:textId="77777777" w:rsidR="008110F6" w:rsidRPr="008110F6" w:rsidRDefault="008110F6" w:rsidP="008110F6">
      <w:pPr>
        <w:spacing w:line="240" w:lineRule="auto"/>
        <w:jc w:val="both"/>
        <w:rPr>
          <w:sz w:val="24"/>
          <w:lang w:val="en-US"/>
        </w:rPr>
      </w:pPr>
      <w:r w:rsidRPr="008110F6">
        <w:rPr>
          <w:sz w:val="24"/>
          <w:lang w:val="en-US"/>
        </w:rPr>
        <w:t xml:space="preserve">        name: lineupPlayer.player.name,</w:t>
      </w:r>
    </w:p>
    <w:p w14:paraId="5B620FEC" w14:textId="77777777" w:rsidR="008110F6" w:rsidRPr="008110F6" w:rsidRDefault="008110F6" w:rsidP="008110F6">
      <w:pPr>
        <w:spacing w:line="240" w:lineRule="auto"/>
        <w:jc w:val="both"/>
        <w:rPr>
          <w:sz w:val="24"/>
          <w:lang w:val="en-US"/>
        </w:rPr>
      </w:pPr>
      <w:r w:rsidRPr="008110F6">
        <w:rPr>
          <w:sz w:val="24"/>
          <w:lang w:val="en-US"/>
        </w:rPr>
        <w:t xml:space="preserve">        // eslint-disable-next-line @typescript-eslint/no-unsafe-member-access,@typescript-eslint/no-unsafe-assignment</w:t>
      </w:r>
    </w:p>
    <w:p w14:paraId="5C09A913" w14:textId="77777777" w:rsidR="008110F6" w:rsidRPr="008110F6" w:rsidRDefault="008110F6" w:rsidP="008110F6">
      <w:pPr>
        <w:spacing w:line="240" w:lineRule="auto"/>
        <w:jc w:val="both"/>
        <w:rPr>
          <w:sz w:val="24"/>
          <w:lang w:val="en-US"/>
        </w:rPr>
      </w:pPr>
      <w:r w:rsidRPr="008110F6">
        <w:rPr>
          <w:sz w:val="24"/>
          <w:lang w:val="en-US"/>
        </w:rPr>
        <w:t xml:space="preserve">        position: lineupsPositionsShortNaming[eventData.sport.slug][lineupPlayer.player.position],</w:t>
      </w:r>
    </w:p>
    <w:p w14:paraId="79A81DA8" w14:textId="77777777" w:rsidR="008110F6" w:rsidRPr="008110F6" w:rsidRDefault="008110F6" w:rsidP="008110F6">
      <w:pPr>
        <w:spacing w:line="240" w:lineRule="auto"/>
        <w:jc w:val="both"/>
        <w:rPr>
          <w:sz w:val="24"/>
          <w:lang w:val="en-US"/>
        </w:rPr>
      </w:pPr>
      <w:r w:rsidRPr="008110F6">
        <w:rPr>
          <w:sz w:val="24"/>
          <w:lang w:val="en-US"/>
        </w:rPr>
        <w:t xml:space="preserve">        age: lineupPlayer.player.age,</w:t>
      </w:r>
    </w:p>
    <w:p w14:paraId="4186BB7B" w14:textId="77777777" w:rsidR="008110F6" w:rsidRPr="008110F6" w:rsidRDefault="008110F6" w:rsidP="008110F6">
      <w:pPr>
        <w:spacing w:line="240" w:lineRule="auto"/>
        <w:jc w:val="both"/>
        <w:rPr>
          <w:sz w:val="24"/>
          <w:lang w:val="en-US"/>
        </w:rPr>
      </w:pPr>
      <w:r w:rsidRPr="008110F6">
        <w:rPr>
          <w:sz w:val="24"/>
          <w:lang w:val="en-US"/>
        </w:rPr>
        <w:t xml:space="preserve">        rating: lineupPlayer.player.rating,</w:t>
      </w:r>
    </w:p>
    <w:p w14:paraId="68D3247D" w14:textId="77777777" w:rsidR="008110F6" w:rsidRPr="008110F6" w:rsidRDefault="008110F6" w:rsidP="008110F6">
      <w:pPr>
        <w:spacing w:line="240" w:lineRule="auto"/>
        <w:jc w:val="both"/>
        <w:rPr>
          <w:sz w:val="24"/>
          <w:lang w:val="en-US"/>
        </w:rPr>
      </w:pPr>
      <w:r w:rsidRPr="008110F6">
        <w:rPr>
          <w:sz w:val="24"/>
          <w:lang w:val="en-US"/>
        </w:rPr>
        <w:t xml:space="preserve">      })) || [];</w:t>
      </w:r>
    </w:p>
    <w:p w14:paraId="072BC234" w14:textId="77777777" w:rsidR="008110F6" w:rsidRPr="008110F6" w:rsidRDefault="008110F6" w:rsidP="008110F6">
      <w:pPr>
        <w:spacing w:line="240" w:lineRule="auto"/>
        <w:jc w:val="both"/>
        <w:rPr>
          <w:sz w:val="24"/>
          <w:lang w:val="en-US"/>
        </w:rPr>
      </w:pPr>
      <w:r w:rsidRPr="008110F6">
        <w:rPr>
          <w:sz w:val="24"/>
          <w:lang w:val="en-US"/>
        </w:rPr>
        <w:t xml:space="preserve">    }, [awayTeamLineup, eventData.sport.slug]);</w:t>
      </w:r>
    </w:p>
    <w:p w14:paraId="34C602DB" w14:textId="77777777" w:rsidR="008110F6" w:rsidRPr="008110F6" w:rsidRDefault="008110F6" w:rsidP="008110F6">
      <w:pPr>
        <w:spacing w:line="240" w:lineRule="auto"/>
        <w:jc w:val="both"/>
        <w:rPr>
          <w:sz w:val="24"/>
          <w:lang w:val="en-US"/>
        </w:rPr>
      </w:pPr>
    </w:p>
    <w:p w14:paraId="2B686DB7"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6045DD5F" w14:textId="77777777" w:rsidR="008110F6" w:rsidRPr="008110F6" w:rsidRDefault="008110F6" w:rsidP="008110F6">
      <w:pPr>
        <w:spacing w:line="240" w:lineRule="auto"/>
        <w:jc w:val="both"/>
        <w:rPr>
          <w:sz w:val="24"/>
          <w:lang w:val="en-US"/>
        </w:rPr>
      </w:pPr>
      <w:r w:rsidRPr="008110F6">
        <w:rPr>
          <w:sz w:val="24"/>
          <w:lang w:val="en-US"/>
        </w:rPr>
        <w:t xml:space="preserve">      &lt;MatchInfoLineupWrapper&gt;</w:t>
      </w:r>
    </w:p>
    <w:p w14:paraId="734A61D2" w14:textId="77777777" w:rsidR="008110F6" w:rsidRPr="008110F6" w:rsidRDefault="008110F6" w:rsidP="008110F6">
      <w:pPr>
        <w:spacing w:line="240" w:lineRule="auto"/>
        <w:jc w:val="both"/>
        <w:rPr>
          <w:sz w:val="24"/>
          <w:lang w:val="en-US"/>
        </w:rPr>
      </w:pPr>
      <w:r w:rsidRPr="008110F6">
        <w:rPr>
          <w:sz w:val="24"/>
          <w:lang w:val="en-US"/>
        </w:rPr>
        <w:t xml:space="preserve">        &lt;TeamLineupInfo&gt;</w:t>
      </w:r>
    </w:p>
    <w:p w14:paraId="0797AD1A"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cg='15px'&gt;</w:t>
      </w:r>
    </w:p>
    <w:p w14:paraId="60D88301"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6D269EEB" w14:textId="77777777" w:rsidR="008110F6" w:rsidRPr="008110F6" w:rsidRDefault="008110F6" w:rsidP="008110F6">
      <w:pPr>
        <w:spacing w:line="240" w:lineRule="auto"/>
        <w:jc w:val="both"/>
        <w:rPr>
          <w:sz w:val="24"/>
          <w:lang w:val="en-US"/>
        </w:rPr>
      </w:pPr>
      <w:r w:rsidRPr="008110F6">
        <w:rPr>
          <w:sz w:val="24"/>
          <w:lang w:val="en-US"/>
        </w:rPr>
        <w:t xml:space="preserve">              {homeTeamLineup?.formation || 'Н/Д'}</w:t>
      </w:r>
    </w:p>
    <w:p w14:paraId="7DAB8A3D"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lt;GroupsIcon /&gt; Схема состава&lt;/FlexContainer&gt;</w:t>
      </w:r>
    </w:p>
    <w:p w14:paraId="38E34384"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1A1F473"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3D2B9CEB" w14:textId="77777777" w:rsidR="008110F6" w:rsidRPr="008110F6" w:rsidRDefault="008110F6" w:rsidP="008110F6">
      <w:pPr>
        <w:spacing w:line="240" w:lineRule="auto"/>
        <w:jc w:val="both"/>
        <w:rPr>
          <w:sz w:val="24"/>
          <w:lang w:val="en-US"/>
        </w:rPr>
      </w:pPr>
      <w:r w:rsidRPr="008110F6">
        <w:rPr>
          <w:sz w:val="24"/>
          <w:lang w:val="en-US"/>
        </w:rPr>
        <w:t xml:space="preserve">              {homeTeamLineup?.avg_rating || 'Н/Д'}</w:t>
      </w:r>
    </w:p>
    <w:p w14:paraId="4D2FC59A"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Средний рейтинг&lt;/FlexContainer&gt;</w:t>
      </w:r>
    </w:p>
    <w:p w14:paraId="3CBC8F45"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28D11A3E"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78E87DA2"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FlexContainer ai='center' cg='10px' style={{ height: '40px', width: '100%' }}&gt;</w:t>
      </w:r>
    </w:p>
    <w:p w14:paraId="0A28AA23" w14:textId="77777777" w:rsidR="008110F6" w:rsidRPr="008110F6" w:rsidRDefault="008110F6" w:rsidP="008110F6">
      <w:pPr>
        <w:spacing w:line="240" w:lineRule="auto"/>
        <w:jc w:val="both"/>
        <w:rPr>
          <w:sz w:val="24"/>
          <w:lang w:val="en-US"/>
        </w:rPr>
      </w:pPr>
      <w:r w:rsidRPr="008110F6">
        <w:rPr>
          <w:sz w:val="24"/>
          <w:lang w:val="en-US"/>
        </w:rPr>
        <w:t xml:space="preserve">            {homeTeamLineup?.attacking &amp;&amp; (</w:t>
      </w:r>
    </w:p>
    <w:p w14:paraId="5513C4F9"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72787080"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attacking} /&gt;</w:t>
      </w:r>
    </w:p>
    <w:p w14:paraId="1180DBDC"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Атака&lt;/FlexContainer&gt;</w:t>
      </w:r>
    </w:p>
    <w:p w14:paraId="177F360E"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649743B" w14:textId="77777777" w:rsidR="008110F6" w:rsidRPr="008110F6" w:rsidRDefault="008110F6" w:rsidP="008110F6">
      <w:pPr>
        <w:spacing w:line="240" w:lineRule="auto"/>
        <w:jc w:val="both"/>
        <w:rPr>
          <w:sz w:val="24"/>
          <w:lang w:val="en-US"/>
        </w:rPr>
      </w:pPr>
      <w:r w:rsidRPr="008110F6">
        <w:rPr>
          <w:sz w:val="24"/>
          <w:lang w:val="en-US"/>
        </w:rPr>
        <w:t xml:space="preserve">            )}</w:t>
      </w:r>
    </w:p>
    <w:p w14:paraId="4AFCB74D" w14:textId="77777777" w:rsidR="008110F6" w:rsidRPr="008110F6" w:rsidRDefault="008110F6" w:rsidP="008110F6">
      <w:pPr>
        <w:spacing w:line="240" w:lineRule="auto"/>
        <w:jc w:val="both"/>
        <w:rPr>
          <w:sz w:val="24"/>
          <w:lang w:val="en-US"/>
        </w:rPr>
      </w:pPr>
      <w:r w:rsidRPr="008110F6">
        <w:rPr>
          <w:sz w:val="24"/>
          <w:lang w:val="en-US"/>
        </w:rPr>
        <w:t xml:space="preserve">            {homeTeamLineup?.technical &amp;&amp; (</w:t>
      </w:r>
    </w:p>
    <w:p w14:paraId="5C10E3D5"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0F013A93"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technical} /&gt;</w:t>
      </w:r>
    </w:p>
    <w:p w14:paraId="3D30C4DC"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Техника&lt;/FlexContainer&gt;</w:t>
      </w:r>
    </w:p>
    <w:p w14:paraId="12FD1340"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11D8443C" w14:textId="77777777" w:rsidR="008110F6" w:rsidRPr="008110F6" w:rsidRDefault="008110F6" w:rsidP="008110F6">
      <w:pPr>
        <w:spacing w:line="240" w:lineRule="auto"/>
        <w:jc w:val="both"/>
        <w:rPr>
          <w:sz w:val="24"/>
          <w:lang w:val="en-US"/>
        </w:rPr>
      </w:pPr>
      <w:r w:rsidRPr="008110F6">
        <w:rPr>
          <w:sz w:val="24"/>
          <w:lang w:val="en-US"/>
        </w:rPr>
        <w:t xml:space="preserve">            )}</w:t>
      </w:r>
    </w:p>
    <w:p w14:paraId="30BE7E4D" w14:textId="77777777" w:rsidR="008110F6" w:rsidRPr="008110F6" w:rsidRDefault="008110F6" w:rsidP="008110F6">
      <w:pPr>
        <w:spacing w:line="240" w:lineRule="auto"/>
        <w:jc w:val="both"/>
        <w:rPr>
          <w:sz w:val="24"/>
          <w:lang w:val="en-US"/>
        </w:rPr>
      </w:pPr>
      <w:r w:rsidRPr="008110F6">
        <w:rPr>
          <w:sz w:val="24"/>
          <w:lang w:val="en-US"/>
        </w:rPr>
        <w:t xml:space="preserve">            {homeTeamLineup?.defending &amp;&amp; (</w:t>
      </w:r>
    </w:p>
    <w:p w14:paraId="170014E9"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792EE650"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defending} /&gt;</w:t>
      </w:r>
    </w:p>
    <w:p w14:paraId="174689B2"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Защита&lt;/FlexContainer&gt;</w:t>
      </w:r>
    </w:p>
    <w:p w14:paraId="081D243F"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6104294D" w14:textId="77777777" w:rsidR="008110F6" w:rsidRPr="008110F6" w:rsidRDefault="008110F6" w:rsidP="008110F6">
      <w:pPr>
        <w:spacing w:line="240" w:lineRule="auto"/>
        <w:jc w:val="both"/>
        <w:rPr>
          <w:sz w:val="24"/>
          <w:lang w:val="en-US"/>
        </w:rPr>
      </w:pPr>
      <w:r w:rsidRPr="008110F6">
        <w:rPr>
          <w:sz w:val="24"/>
          <w:lang w:val="en-US"/>
        </w:rPr>
        <w:t xml:space="preserve">            )}</w:t>
      </w:r>
    </w:p>
    <w:p w14:paraId="77B15373" w14:textId="77777777" w:rsidR="008110F6" w:rsidRPr="008110F6" w:rsidRDefault="008110F6" w:rsidP="008110F6">
      <w:pPr>
        <w:spacing w:line="240" w:lineRule="auto"/>
        <w:jc w:val="both"/>
        <w:rPr>
          <w:sz w:val="24"/>
          <w:lang w:val="en-US"/>
        </w:rPr>
      </w:pPr>
      <w:r w:rsidRPr="008110F6">
        <w:rPr>
          <w:sz w:val="24"/>
          <w:lang w:val="en-US"/>
        </w:rPr>
        <w:t xml:space="preserve">            {homeTeamLineup?.tactical &amp;&amp; (</w:t>
      </w:r>
    </w:p>
    <w:p w14:paraId="68DB52DE"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410704A9"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tactical} /&gt;</w:t>
      </w:r>
    </w:p>
    <w:p w14:paraId="454AA475"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Тактика&lt;/FlexContainer&gt;</w:t>
      </w:r>
    </w:p>
    <w:p w14:paraId="5B93E6E8"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540E3A48" w14:textId="77777777" w:rsidR="008110F6" w:rsidRPr="008110F6" w:rsidRDefault="008110F6" w:rsidP="008110F6">
      <w:pPr>
        <w:spacing w:line="240" w:lineRule="auto"/>
        <w:jc w:val="both"/>
        <w:rPr>
          <w:sz w:val="24"/>
          <w:lang w:val="en-US"/>
        </w:rPr>
      </w:pPr>
      <w:r w:rsidRPr="008110F6">
        <w:rPr>
          <w:sz w:val="24"/>
          <w:lang w:val="en-US"/>
        </w:rPr>
        <w:t xml:space="preserve">            )}</w:t>
      </w:r>
    </w:p>
    <w:p w14:paraId="40DEBA7E" w14:textId="77777777" w:rsidR="008110F6" w:rsidRPr="008110F6" w:rsidRDefault="008110F6" w:rsidP="008110F6">
      <w:pPr>
        <w:spacing w:line="240" w:lineRule="auto"/>
        <w:jc w:val="both"/>
        <w:rPr>
          <w:sz w:val="24"/>
          <w:lang w:val="en-US"/>
        </w:rPr>
      </w:pPr>
      <w:r w:rsidRPr="008110F6">
        <w:rPr>
          <w:sz w:val="24"/>
          <w:lang w:val="en-US"/>
        </w:rPr>
        <w:t xml:space="preserve">            {homeTeamLineup?.creativity &amp;&amp; (</w:t>
      </w:r>
    </w:p>
    <w:p w14:paraId="3BA5418D"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4DD08687"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creativity} /&gt;</w:t>
      </w:r>
    </w:p>
    <w:p w14:paraId="53C5CDBF"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Креативность&lt;/FlexContainer&gt;</w:t>
      </w:r>
    </w:p>
    <w:p w14:paraId="6672F705"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637B6477" w14:textId="77777777" w:rsidR="008110F6" w:rsidRPr="008110F6" w:rsidRDefault="008110F6" w:rsidP="008110F6">
      <w:pPr>
        <w:spacing w:line="240" w:lineRule="auto"/>
        <w:jc w:val="both"/>
        <w:rPr>
          <w:sz w:val="24"/>
          <w:lang w:val="en-US"/>
        </w:rPr>
      </w:pPr>
      <w:r w:rsidRPr="008110F6">
        <w:rPr>
          <w:sz w:val="24"/>
          <w:lang w:val="en-US"/>
        </w:rPr>
        <w:t xml:space="preserve">            )}</w:t>
      </w:r>
    </w:p>
    <w:p w14:paraId="0FCA076B"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548B53B6" w14:textId="77777777" w:rsidR="008110F6" w:rsidRPr="008110F6" w:rsidRDefault="008110F6" w:rsidP="008110F6">
      <w:pPr>
        <w:spacing w:line="240" w:lineRule="auto"/>
        <w:jc w:val="both"/>
        <w:rPr>
          <w:sz w:val="24"/>
          <w:lang w:val="en-US"/>
        </w:rPr>
      </w:pPr>
      <w:r w:rsidRPr="008110F6">
        <w:rPr>
          <w:sz w:val="24"/>
          <w:lang w:val="en-US"/>
        </w:rPr>
        <w:t xml:space="preserve">          &lt;TeamLineupConfirmationStatus isConfirmed={!!homeTeamLineup?.is_confirmed}&gt;</w:t>
      </w:r>
    </w:p>
    <w:p w14:paraId="00173DAB" w14:textId="77777777" w:rsidR="008110F6" w:rsidRPr="008110F6" w:rsidRDefault="008110F6" w:rsidP="008110F6">
      <w:pPr>
        <w:spacing w:line="240" w:lineRule="auto"/>
        <w:jc w:val="both"/>
        <w:rPr>
          <w:sz w:val="24"/>
          <w:lang w:val="en-US"/>
        </w:rPr>
      </w:pPr>
      <w:r w:rsidRPr="008110F6">
        <w:rPr>
          <w:sz w:val="24"/>
          <w:lang w:val="en-US"/>
        </w:rPr>
        <w:t xml:space="preserve">            Стартовый состав {homeTeamLineup?.is_confirmed ? '' : 'не '}подтвержден</w:t>
      </w:r>
    </w:p>
    <w:p w14:paraId="16A586B7" w14:textId="77777777" w:rsidR="008110F6" w:rsidRPr="008110F6" w:rsidRDefault="008110F6" w:rsidP="008110F6">
      <w:pPr>
        <w:spacing w:line="240" w:lineRule="auto"/>
        <w:jc w:val="both"/>
        <w:rPr>
          <w:sz w:val="24"/>
          <w:lang w:val="en-US"/>
        </w:rPr>
      </w:pPr>
      <w:r w:rsidRPr="008110F6">
        <w:rPr>
          <w:sz w:val="24"/>
          <w:lang w:val="en-US"/>
        </w:rPr>
        <w:t xml:space="preserve">          &lt;/TeamLineupConfirmationStatus&gt;</w:t>
      </w:r>
    </w:p>
    <w:p w14:paraId="672DD9CB" w14:textId="77777777" w:rsidR="008110F6" w:rsidRPr="008110F6" w:rsidRDefault="008110F6" w:rsidP="008110F6">
      <w:pPr>
        <w:spacing w:line="240" w:lineRule="auto"/>
        <w:jc w:val="both"/>
        <w:rPr>
          <w:sz w:val="24"/>
          <w:lang w:val="en-US"/>
        </w:rPr>
      </w:pPr>
      <w:r w:rsidRPr="008110F6">
        <w:rPr>
          <w:sz w:val="24"/>
          <w:lang w:val="en-US"/>
        </w:rPr>
        <w:t xml:space="preserve">          &lt;TeamLineupTable rows={homeTeamLineupRows} /&gt;</w:t>
      </w:r>
    </w:p>
    <w:p w14:paraId="65093AE5" w14:textId="77777777" w:rsidR="008110F6" w:rsidRPr="008110F6" w:rsidRDefault="008110F6" w:rsidP="008110F6">
      <w:pPr>
        <w:spacing w:line="240" w:lineRule="auto"/>
        <w:jc w:val="both"/>
        <w:rPr>
          <w:sz w:val="24"/>
          <w:lang w:val="en-US"/>
        </w:rPr>
      </w:pPr>
      <w:r w:rsidRPr="008110F6">
        <w:rPr>
          <w:sz w:val="24"/>
          <w:lang w:val="en-US"/>
        </w:rPr>
        <w:t xml:space="preserve">          &lt;h2&gt;Замены:&lt;/h2&gt;</w:t>
      </w:r>
    </w:p>
    <w:p w14:paraId="2E255E60" w14:textId="77777777" w:rsidR="008110F6" w:rsidRPr="008110F6" w:rsidRDefault="008110F6" w:rsidP="008110F6">
      <w:pPr>
        <w:spacing w:line="240" w:lineRule="auto"/>
        <w:jc w:val="both"/>
        <w:rPr>
          <w:sz w:val="24"/>
          <w:lang w:val="en-US"/>
        </w:rPr>
      </w:pPr>
      <w:r w:rsidRPr="008110F6">
        <w:rPr>
          <w:sz w:val="24"/>
          <w:lang w:val="en-US"/>
        </w:rPr>
        <w:t xml:space="preserve">          &lt;TeamLineupTable rows={homeTeamLineupSubstitutionRows} /&gt;</w:t>
      </w:r>
    </w:p>
    <w:p w14:paraId="6AA25407" w14:textId="77777777" w:rsidR="008110F6" w:rsidRPr="008110F6" w:rsidRDefault="008110F6" w:rsidP="008110F6">
      <w:pPr>
        <w:spacing w:line="240" w:lineRule="auto"/>
        <w:jc w:val="both"/>
        <w:rPr>
          <w:sz w:val="24"/>
          <w:lang w:val="en-US"/>
        </w:rPr>
      </w:pPr>
      <w:r w:rsidRPr="008110F6">
        <w:rPr>
          <w:sz w:val="24"/>
          <w:lang w:val="en-US"/>
        </w:rPr>
        <w:t xml:space="preserve">        &lt;/TeamLineupInfo&gt;</w:t>
      </w:r>
    </w:p>
    <w:p w14:paraId="707E717F" w14:textId="77777777" w:rsidR="008110F6" w:rsidRPr="008110F6" w:rsidRDefault="008110F6" w:rsidP="008110F6">
      <w:pPr>
        <w:spacing w:line="240" w:lineRule="auto"/>
        <w:jc w:val="both"/>
        <w:rPr>
          <w:sz w:val="24"/>
          <w:lang w:val="en-US"/>
        </w:rPr>
      </w:pPr>
      <w:r w:rsidRPr="008110F6">
        <w:rPr>
          <w:sz w:val="24"/>
          <w:lang w:val="en-US"/>
        </w:rPr>
        <w:t xml:space="preserve">        &lt;Divider /&gt;</w:t>
      </w:r>
    </w:p>
    <w:p w14:paraId="3DD516FD" w14:textId="77777777" w:rsidR="008110F6" w:rsidRPr="008110F6" w:rsidRDefault="008110F6" w:rsidP="008110F6">
      <w:pPr>
        <w:spacing w:line="240" w:lineRule="auto"/>
        <w:jc w:val="both"/>
        <w:rPr>
          <w:sz w:val="24"/>
          <w:lang w:val="en-US"/>
        </w:rPr>
      </w:pPr>
      <w:r w:rsidRPr="008110F6">
        <w:rPr>
          <w:sz w:val="24"/>
          <w:lang w:val="en-US"/>
        </w:rPr>
        <w:t xml:space="preserve">        &lt;TeamLineupInfo&gt;</w:t>
      </w:r>
    </w:p>
    <w:p w14:paraId="32DFB982"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cg='10px'&gt;</w:t>
      </w:r>
    </w:p>
    <w:p w14:paraId="4BDC82A6"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 jc='center'&gt;</w:t>
      </w:r>
    </w:p>
    <w:p w14:paraId="658CECA6" w14:textId="77777777" w:rsidR="008110F6" w:rsidRPr="008110F6" w:rsidRDefault="008110F6" w:rsidP="008110F6">
      <w:pPr>
        <w:spacing w:line="240" w:lineRule="auto"/>
        <w:jc w:val="both"/>
        <w:rPr>
          <w:sz w:val="24"/>
          <w:lang w:val="en-US"/>
        </w:rPr>
      </w:pPr>
      <w:r w:rsidRPr="008110F6">
        <w:rPr>
          <w:sz w:val="24"/>
          <w:lang w:val="en-US"/>
        </w:rPr>
        <w:t xml:space="preserve">              {awayTeamLineup?.formation || 'Н/Д'}</w:t>
      </w:r>
    </w:p>
    <w:p w14:paraId="6A5F8E0B"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lt;GroupsIcon /&gt; Схема состава&lt;/FlexContainer&gt;</w:t>
      </w:r>
    </w:p>
    <w:p w14:paraId="6ED931DB"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1D5A940C"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36EE6302" w14:textId="77777777" w:rsidR="008110F6" w:rsidRPr="008110F6" w:rsidRDefault="008110F6" w:rsidP="008110F6">
      <w:pPr>
        <w:spacing w:line="240" w:lineRule="auto"/>
        <w:jc w:val="both"/>
        <w:rPr>
          <w:sz w:val="24"/>
          <w:lang w:val="en-US"/>
        </w:rPr>
      </w:pPr>
      <w:r w:rsidRPr="008110F6">
        <w:rPr>
          <w:sz w:val="24"/>
          <w:lang w:val="en-US"/>
        </w:rPr>
        <w:t xml:space="preserve">              {awayTeamLineup?.avg_rating || 'Н/Д'}</w:t>
      </w:r>
    </w:p>
    <w:p w14:paraId="7259049D"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Средний рейтинг&lt;/FlexContainer&gt;</w:t>
      </w:r>
    </w:p>
    <w:p w14:paraId="5C12E069"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5B381334"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1145A3C9"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FlexContainer ai='center' cg='10px' style={{ height: '40px', width: '100%' }}&gt;</w:t>
      </w:r>
    </w:p>
    <w:p w14:paraId="37A90D18" w14:textId="77777777" w:rsidR="008110F6" w:rsidRPr="008110F6" w:rsidRDefault="008110F6" w:rsidP="008110F6">
      <w:pPr>
        <w:spacing w:line="240" w:lineRule="auto"/>
        <w:jc w:val="both"/>
        <w:rPr>
          <w:sz w:val="24"/>
          <w:lang w:val="en-US"/>
        </w:rPr>
      </w:pPr>
      <w:r w:rsidRPr="008110F6">
        <w:rPr>
          <w:sz w:val="24"/>
          <w:lang w:val="en-US"/>
        </w:rPr>
        <w:t xml:space="preserve">            {awayTeamLineup?.attacking &amp;&amp; (</w:t>
      </w:r>
    </w:p>
    <w:p w14:paraId="6B681899"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13849F58" w14:textId="77777777" w:rsidR="008110F6" w:rsidRPr="008110F6" w:rsidRDefault="008110F6" w:rsidP="008110F6">
      <w:pPr>
        <w:spacing w:line="240" w:lineRule="auto"/>
        <w:jc w:val="both"/>
        <w:rPr>
          <w:sz w:val="24"/>
          <w:lang w:val="en-US"/>
        </w:rPr>
      </w:pPr>
      <w:r w:rsidRPr="008110F6">
        <w:rPr>
          <w:sz w:val="24"/>
          <w:lang w:val="en-US"/>
        </w:rPr>
        <w:t xml:space="preserve">                &lt;ProgressBar percent={awayTeamLineup.attacking} /&gt;</w:t>
      </w:r>
    </w:p>
    <w:p w14:paraId="61E1ACE3"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Атака&lt;/FlexContainer&gt;</w:t>
      </w:r>
    </w:p>
    <w:p w14:paraId="29B269F7"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3C97F8FB" w14:textId="77777777" w:rsidR="008110F6" w:rsidRPr="008110F6" w:rsidRDefault="008110F6" w:rsidP="008110F6">
      <w:pPr>
        <w:spacing w:line="240" w:lineRule="auto"/>
        <w:jc w:val="both"/>
        <w:rPr>
          <w:sz w:val="24"/>
          <w:lang w:val="en-US"/>
        </w:rPr>
      </w:pPr>
      <w:r w:rsidRPr="008110F6">
        <w:rPr>
          <w:sz w:val="24"/>
          <w:lang w:val="en-US"/>
        </w:rPr>
        <w:t xml:space="preserve">            )}</w:t>
      </w:r>
    </w:p>
    <w:p w14:paraId="2D377D44" w14:textId="77777777" w:rsidR="008110F6" w:rsidRPr="008110F6" w:rsidRDefault="008110F6" w:rsidP="008110F6">
      <w:pPr>
        <w:spacing w:line="240" w:lineRule="auto"/>
        <w:jc w:val="both"/>
        <w:rPr>
          <w:sz w:val="24"/>
          <w:lang w:val="en-US"/>
        </w:rPr>
      </w:pPr>
      <w:r w:rsidRPr="008110F6">
        <w:rPr>
          <w:sz w:val="24"/>
          <w:lang w:val="en-US"/>
        </w:rPr>
        <w:t xml:space="preserve">            {awayTeamLineup?.technical &amp;&amp; (</w:t>
      </w:r>
    </w:p>
    <w:p w14:paraId="44CD6980"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17553E80" w14:textId="77777777" w:rsidR="008110F6" w:rsidRPr="008110F6" w:rsidRDefault="008110F6" w:rsidP="008110F6">
      <w:pPr>
        <w:spacing w:line="240" w:lineRule="auto"/>
        <w:jc w:val="both"/>
        <w:rPr>
          <w:sz w:val="24"/>
          <w:lang w:val="en-US"/>
        </w:rPr>
      </w:pPr>
      <w:r w:rsidRPr="008110F6">
        <w:rPr>
          <w:sz w:val="24"/>
          <w:lang w:val="en-US"/>
        </w:rPr>
        <w:t xml:space="preserve">                &lt;ProgressBar percent={awayTeamLineup.technical} /&gt;</w:t>
      </w:r>
    </w:p>
    <w:p w14:paraId="3C4B76AA"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Техника&lt;/FlexContainer&gt;</w:t>
      </w:r>
    </w:p>
    <w:p w14:paraId="36141A25"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3C3BD4BC" w14:textId="77777777" w:rsidR="008110F6" w:rsidRPr="008110F6" w:rsidRDefault="008110F6" w:rsidP="008110F6">
      <w:pPr>
        <w:spacing w:line="240" w:lineRule="auto"/>
        <w:jc w:val="both"/>
        <w:rPr>
          <w:sz w:val="24"/>
          <w:lang w:val="en-US"/>
        </w:rPr>
      </w:pPr>
      <w:r w:rsidRPr="008110F6">
        <w:rPr>
          <w:sz w:val="24"/>
          <w:lang w:val="en-US"/>
        </w:rPr>
        <w:t xml:space="preserve">            )}</w:t>
      </w:r>
    </w:p>
    <w:p w14:paraId="5E5CFB39" w14:textId="77777777" w:rsidR="008110F6" w:rsidRPr="008110F6" w:rsidRDefault="008110F6" w:rsidP="008110F6">
      <w:pPr>
        <w:spacing w:line="240" w:lineRule="auto"/>
        <w:jc w:val="both"/>
        <w:rPr>
          <w:sz w:val="24"/>
          <w:lang w:val="en-US"/>
        </w:rPr>
      </w:pPr>
      <w:r w:rsidRPr="008110F6">
        <w:rPr>
          <w:sz w:val="24"/>
          <w:lang w:val="en-US"/>
        </w:rPr>
        <w:t xml:space="preserve">            {awayTeamLineup?.defending &amp;&amp; (</w:t>
      </w:r>
    </w:p>
    <w:p w14:paraId="301EAC20"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23BE091D" w14:textId="77777777" w:rsidR="008110F6" w:rsidRPr="008110F6" w:rsidRDefault="008110F6" w:rsidP="008110F6">
      <w:pPr>
        <w:spacing w:line="240" w:lineRule="auto"/>
        <w:jc w:val="both"/>
        <w:rPr>
          <w:sz w:val="24"/>
          <w:lang w:val="en-US"/>
        </w:rPr>
      </w:pPr>
      <w:r w:rsidRPr="008110F6">
        <w:rPr>
          <w:sz w:val="24"/>
          <w:lang w:val="en-US"/>
        </w:rPr>
        <w:t xml:space="preserve">                &lt;ProgressBar percent={awayTeamLineup.defending} /&gt;</w:t>
      </w:r>
    </w:p>
    <w:p w14:paraId="4C706DEF"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Защита&lt;/FlexContainer&gt;</w:t>
      </w:r>
    </w:p>
    <w:p w14:paraId="10363FD8"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C3C0907" w14:textId="77777777" w:rsidR="008110F6" w:rsidRPr="008110F6" w:rsidRDefault="008110F6" w:rsidP="008110F6">
      <w:pPr>
        <w:spacing w:line="240" w:lineRule="auto"/>
        <w:jc w:val="both"/>
        <w:rPr>
          <w:sz w:val="24"/>
          <w:lang w:val="en-US"/>
        </w:rPr>
      </w:pPr>
      <w:r w:rsidRPr="008110F6">
        <w:rPr>
          <w:sz w:val="24"/>
          <w:lang w:val="en-US"/>
        </w:rPr>
        <w:t xml:space="preserve">            )}</w:t>
      </w:r>
    </w:p>
    <w:p w14:paraId="763316EC" w14:textId="77777777" w:rsidR="008110F6" w:rsidRPr="008110F6" w:rsidRDefault="008110F6" w:rsidP="008110F6">
      <w:pPr>
        <w:spacing w:line="240" w:lineRule="auto"/>
        <w:jc w:val="both"/>
        <w:rPr>
          <w:sz w:val="24"/>
          <w:lang w:val="en-US"/>
        </w:rPr>
      </w:pPr>
      <w:r w:rsidRPr="008110F6">
        <w:rPr>
          <w:sz w:val="24"/>
          <w:lang w:val="en-US"/>
        </w:rPr>
        <w:t xml:space="preserve">            {awayTeamLineup?.tactical &amp;&amp; (</w:t>
      </w:r>
    </w:p>
    <w:p w14:paraId="21036395"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1A100ABF" w14:textId="77777777" w:rsidR="008110F6" w:rsidRPr="008110F6" w:rsidRDefault="008110F6" w:rsidP="008110F6">
      <w:pPr>
        <w:spacing w:line="240" w:lineRule="auto"/>
        <w:jc w:val="both"/>
        <w:rPr>
          <w:sz w:val="24"/>
          <w:lang w:val="en-US"/>
        </w:rPr>
      </w:pPr>
      <w:r w:rsidRPr="008110F6">
        <w:rPr>
          <w:sz w:val="24"/>
          <w:lang w:val="en-US"/>
        </w:rPr>
        <w:t xml:space="preserve">                &lt;ProgressBar percent={awayTeamLineup.tactical} /&gt;</w:t>
      </w:r>
    </w:p>
    <w:p w14:paraId="7478FD07"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Тактика&lt;/FlexContainer&gt;</w:t>
      </w:r>
    </w:p>
    <w:p w14:paraId="608FE5DC"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B720D8E" w14:textId="77777777" w:rsidR="008110F6" w:rsidRPr="008110F6" w:rsidRDefault="008110F6" w:rsidP="008110F6">
      <w:pPr>
        <w:spacing w:line="240" w:lineRule="auto"/>
        <w:jc w:val="both"/>
        <w:rPr>
          <w:sz w:val="24"/>
          <w:lang w:val="en-US"/>
        </w:rPr>
      </w:pPr>
      <w:r w:rsidRPr="008110F6">
        <w:rPr>
          <w:sz w:val="24"/>
          <w:lang w:val="en-US"/>
        </w:rPr>
        <w:t xml:space="preserve">            )}</w:t>
      </w:r>
    </w:p>
    <w:p w14:paraId="317EB1E4" w14:textId="77777777" w:rsidR="008110F6" w:rsidRPr="008110F6" w:rsidRDefault="008110F6" w:rsidP="008110F6">
      <w:pPr>
        <w:spacing w:line="240" w:lineRule="auto"/>
        <w:jc w:val="both"/>
        <w:rPr>
          <w:sz w:val="24"/>
          <w:lang w:val="en-US"/>
        </w:rPr>
      </w:pPr>
      <w:r w:rsidRPr="008110F6">
        <w:rPr>
          <w:sz w:val="24"/>
          <w:lang w:val="en-US"/>
        </w:rPr>
        <w:t xml:space="preserve">            {awayTeamLineup?.creativity &amp;&amp; (</w:t>
      </w:r>
    </w:p>
    <w:p w14:paraId="647B3F3C"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6735BE9B" w14:textId="77777777" w:rsidR="008110F6" w:rsidRPr="008110F6" w:rsidRDefault="008110F6" w:rsidP="008110F6">
      <w:pPr>
        <w:spacing w:line="240" w:lineRule="auto"/>
        <w:jc w:val="both"/>
        <w:rPr>
          <w:sz w:val="24"/>
          <w:lang w:val="en-US"/>
        </w:rPr>
      </w:pPr>
      <w:r w:rsidRPr="008110F6">
        <w:rPr>
          <w:sz w:val="24"/>
          <w:lang w:val="en-US"/>
        </w:rPr>
        <w:t xml:space="preserve">                &lt;ProgressBar percent={awayTeamLineup.creativity} /&gt;</w:t>
      </w:r>
    </w:p>
    <w:p w14:paraId="13DE2A09"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Креативность&lt;/FlexContainer&gt;</w:t>
      </w:r>
    </w:p>
    <w:p w14:paraId="4CFF5A0F"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7B2ED387" w14:textId="77777777" w:rsidR="008110F6" w:rsidRPr="008110F6" w:rsidRDefault="008110F6" w:rsidP="008110F6">
      <w:pPr>
        <w:spacing w:line="240" w:lineRule="auto"/>
        <w:jc w:val="both"/>
        <w:rPr>
          <w:sz w:val="24"/>
          <w:lang w:val="en-US"/>
        </w:rPr>
      </w:pPr>
      <w:r w:rsidRPr="008110F6">
        <w:rPr>
          <w:sz w:val="24"/>
          <w:lang w:val="en-US"/>
        </w:rPr>
        <w:t xml:space="preserve">            )}</w:t>
      </w:r>
    </w:p>
    <w:p w14:paraId="4E75D954"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1A1F4BF3" w14:textId="77777777" w:rsidR="008110F6" w:rsidRPr="008110F6" w:rsidRDefault="008110F6" w:rsidP="008110F6">
      <w:pPr>
        <w:spacing w:line="240" w:lineRule="auto"/>
        <w:jc w:val="both"/>
        <w:rPr>
          <w:sz w:val="24"/>
          <w:lang w:val="en-US"/>
        </w:rPr>
      </w:pPr>
      <w:r w:rsidRPr="008110F6">
        <w:rPr>
          <w:sz w:val="24"/>
          <w:lang w:val="en-US"/>
        </w:rPr>
        <w:t xml:space="preserve">          &lt;TeamLineupConfirmationStatus isConfirmed={!!awayTeamLineup?.is_confirmed}&gt;</w:t>
      </w:r>
    </w:p>
    <w:p w14:paraId="3DB17A5A" w14:textId="77777777" w:rsidR="008110F6" w:rsidRPr="008110F6" w:rsidRDefault="008110F6" w:rsidP="008110F6">
      <w:pPr>
        <w:spacing w:line="240" w:lineRule="auto"/>
        <w:jc w:val="both"/>
        <w:rPr>
          <w:sz w:val="24"/>
          <w:lang w:val="en-US"/>
        </w:rPr>
      </w:pPr>
      <w:r w:rsidRPr="008110F6">
        <w:rPr>
          <w:sz w:val="24"/>
          <w:lang w:val="en-US"/>
        </w:rPr>
        <w:t xml:space="preserve">            Стартовый состав {homeTeamLineup?.is_confirmed ? '' : 'не '}подтвержден</w:t>
      </w:r>
    </w:p>
    <w:p w14:paraId="5CAF96B3" w14:textId="77777777" w:rsidR="008110F6" w:rsidRPr="008110F6" w:rsidRDefault="008110F6" w:rsidP="008110F6">
      <w:pPr>
        <w:spacing w:line="240" w:lineRule="auto"/>
        <w:jc w:val="both"/>
        <w:rPr>
          <w:sz w:val="24"/>
          <w:lang w:val="en-US"/>
        </w:rPr>
      </w:pPr>
      <w:r w:rsidRPr="008110F6">
        <w:rPr>
          <w:sz w:val="24"/>
          <w:lang w:val="en-US"/>
        </w:rPr>
        <w:t xml:space="preserve">          &lt;/TeamLineupConfirmationStatus&gt;</w:t>
      </w:r>
    </w:p>
    <w:p w14:paraId="57354038" w14:textId="77777777" w:rsidR="008110F6" w:rsidRPr="008110F6" w:rsidRDefault="008110F6" w:rsidP="008110F6">
      <w:pPr>
        <w:spacing w:line="240" w:lineRule="auto"/>
        <w:jc w:val="both"/>
        <w:rPr>
          <w:sz w:val="24"/>
          <w:lang w:val="en-US"/>
        </w:rPr>
      </w:pPr>
      <w:r w:rsidRPr="008110F6">
        <w:rPr>
          <w:sz w:val="24"/>
          <w:lang w:val="en-US"/>
        </w:rPr>
        <w:t xml:space="preserve">          &lt;TeamLineupTable rows={awayTeamLineupRows} /&gt;</w:t>
      </w:r>
    </w:p>
    <w:p w14:paraId="30ED9377" w14:textId="77777777" w:rsidR="008110F6" w:rsidRPr="008110F6" w:rsidRDefault="008110F6" w:rsidP="008110F6">
      <w:pPr>
        <w:spacing w:line="240" w:lineRule="auto"/>
        <w:jc w:val="both"/>
        <w:rPr>
          <w:sz w:val="24"/>
          <w:lang w:val="en-US"/>
        </w:rPr>
      </w:pPr>
      <w:r w:rsidRPr="008110F6">
        <w:rPr>
          <w:sz w:val="24"/>
          <w:lang w:val="en-US"/>
        </w:rPr>
        <w:t xml:space="preserve">          &lt;h2&gt;Замены:&lt;/h2&gt;</w:t>
      </w:r>
    </w:p>
    <w:p w14:paraId="253EFE05" w14:textId="77777777" w:rsidR="008110F6" w:rsidRPr="008110F6" w:rsidRDefault="008110F6" w:rsidP="008110F6">
      <w:pPr>
        <w:spacing w:line="240" w:lineRule="auto"/>
        <w:jc w:val="both"/>
        <w:rPr>
          <w:sz w:val="24"/>
          <w:lang w:val="en-US"/>
        </w:rPr>
      </w:pPr>
      <w:r w:rsidRPr="008110F6">
        <w:rPr>
          <w:sz w:val="24"/>
          <w:lang w:val="en-US"/>
        </w:rPr>
        <w:t xml:space="preserve">          &lt;TeamLineupTable rows={awayTeamLineupSubstitutionRows} /&gt;</w:t>
      </w:r>
    </w:p>
    <w:p w14:paraId="7CA3CBB9" w14:textId="77777777" w:rsidR="008110F6" w:rsidRPr="008110F6" w:rsidRDefault="008110F6" w:rsidP="008110F6">
      <w:pPr>
        <w:spacing w:line="240" w:lineRule="auto"/>
        <w:jc w:val="both"/>
        <w:rPr>
          <w:sz w:val="24"/>
          <w:lang w:val="en-US"/>
        </w:rPr>
      </w:pPr>
      <w:r w:rsidRPr="008110F6">
        <w:rPr>
          <w:sz w:val="24"/>
          <w:lang w:val="en-US"/>
        </w:rPr>
        <w:t xml:space="preserve">        &lt;/TeamLineupInfo&gt;</w:t>
      </w:r>
    </w:p>
    <w:p w14:paraId="32CB641B" w14:textId="77777777" w:rsidR="008110F6" w:rsidRPr="008110F6" w:rsidRDefault="008110F6" w:rsidP="008110F6">
      <w:pPr>
        <w:spacing w:line="240" w:lineRule="auto"/>
        <w:jc w:val="both"/>
        <w:rPr>
          <w:sz w:val="24"/>
          <w:lang w:val="en-US"/>
        </w:rPr>
      </w:pPr>
      <w:r w:rsidRPr="008110F6">
        <w:rPr>
          <w:sz w:val="24"/>
          <w:lang w:val="en-US"/>
        </w:rPr>
        <w:t xml:space="preserve">      &lt;/MatchInfoLineupWrapper&gt;</w:t>
      </w:r>
    </w:p>
    <w:p w14:paraId="3FCC28DD" w14:textId="77777777" w:rsidR="008110F6" w:rsidRPr="008110F6" w:rsidRDefault="008110F6" w:rsidP="008110F6">
      <w:pPr>
        <w:spacing w:line="240" w:lineRule="auto"/>
        <w:jc w:val="both"/>
        <w:rPr>
          <w:sz w:val="24"/>
          <w:lang w:val="en-US"/>
        </w:rPr>
      </w:pPr>
      <w:r w:rsidRPr="008110F6">
        <w:rPr>
          <w:sz w:val="24"/>
          <w:lang w:val="en-US"/>
        </w:rPr>
        <w:t xml:space="preserve">    );</w:t>
      </w:r>
    </w:p>
    <w:p w14:paraId="164883F3" w14:textId="77777777" w:rsidR="008110F6" w:rsidRPr="008110F6" w:rsidRDefault="008110F6" w:rsidP="008110F6">
      <w:pPr>
        <w:spacing w:line="240" w:lineRule="auto"/>
        <w:jc w:val="both"/>
        <w:rPr>
          <w:sz w:val="24"/>
          <w:lang w:val="en-US"/>
        </w:rPr>
      </w:pPr>
      <w:r w:rsidRPr="008110F6">
        <w:rPr>
          <w:sz w:val="24"/>
          <w:lang w:val="en-US"/>
        </w:rPr>
        <w:t xml:space="preserve">  };</w:t>
      </w:r>
    </w:p>
    <w:p w14:paraId="76FAB6B3" w14:textId="77777777" w:rsidR="008110F6" w:rsidRPr="008110F6" w:rsidRDefault="008110F6" w:rsidP="008110F6">
      <w:pPr>
        <w:spacing w:line="240" w:lineRule="auto"/>
        <w:jc w:val="both"/>
        <w:rPr>
          <w:sz w:val="24"/>
          <w:lang w:val="en-US"/>
        </w:rPr>
      </w:pPr>
    </w:p>
    <w:p w14:paraId="1BE173AC" w14:textId="0B3FDE6D" w:rsidR="008110F6" w:rsidRDefault="008110F6" w:rsidP="008110F6">
      <w:pPr>
        <w:spacing w:line="240" w:lineRule="auto"/>
        <w:jc w:val="both"/>
        <w:rPr>
          <w:sz w:val="24"/>
          <w:lang w:val="en-US"/>
        </w:rPr>
      </w:pPr>
      <w:r w:rsidRPr="008110F6">
        <w:rPr>
          <w:sz w:val="24"/>
          <w:lang w:val="en-US"/>
        </w:rPr>
        <w:t>export default MatchInfoLineup;</w:t>
      </w:r>
    </w:p>
    <w:p w14:paraId="6360203D" w14:textId="77777777" w:rsidR="008110F6" w:rsidRDefault="008110F6" w:rsidP="008110F6">
      <w:pPr>
        <w:spacing w:line="240" w:lineRule="auto"/>
        <w:jc w:val="both"/>
        <w:rPr>
          <w:sz w:val="24"/>
          <w:lang w:val="en-US"/>
        </w:rPr>
      </w:pPr>
    </w:p>
    <w:p w14:paraId="56C3D33F" w14:textId="0F54E73F" w:rsidR="008110F6" w:rsidRDefault="008110F6" w:rsidP="008110F6">
      <w:pPr>
        <w:spacing w:line="240" w:lineRule="auto"/>
        <w:jc w:val="both"/>
        <w:rPr>
          <w:b/>
          <w:sz w:val="28"/>
          <w:lang w:val="en-US"/>
        </w:rPr>
      </w:pPr>
      <w:r>
        <w:rPr>
          <w:b/>
          <w:sz w:val="28"/>
          <w:lang w:val="en-US"/>
        </w:rPr>
        <w:t>MatchStatistics.styled.ts</w:t>
      </w:r>
    </w:p>
    <w:p w14:paraId="6D7C554C"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55E1274A" w14:textId="77777777" w:rsidR="008110F6" w:rsidRPr="008110F6" w:rsidRDefault="008110F6" w:rsidP="008110F6">
      <w:pPr>
        <w:spacing w:line="240" w:lineRule="auto"/>
        <w:jc w:val="both"/>
        <w:rPr>
          <w:sz w:val="24"/>
          <w:lang w:val="en-US"/>
        </w:rPr>
      </w:pPr>
      <w:r w:rsidRPr="008110F6">
        <w:rPr>
          <w:sz w:val="24"/>
          <w:lang w:val="en-US"/>
        </w:rPr>
        <w:t>import { H2HEventsWrapper } from '../H2HEvents/H2HEvents.styled';</w:t>
      </w:r>
    </w:p>
    <w:p w14:paraId="39AD2444" w14:textId="77777777" w:rsidR="008110F6" w:rsidRPr="008110F6" w:rsidRDefault="008110F6" w:rsidP="008110F6">
      <w:pPr>
        <w:spacing w:line="240" w:lineRule="auto"/>
        <w:jc w:val="both"/>
        <w:rPr>
          <w:sz w:val="24"/>
          <w:lang w:val="en-US"/>
        </w:rPr>
      </w:pPr>
      <w:r w:rsidRPr="008110F6">
        <w:rPr>
          <w:sz w:val="24"/>
          <w:lang w:val="en-US"/>
        </w:rPr>
        <w:t>import { MatchInfoViewModeButton, MatchInfoViewModesWrapper } from '../MatchInfo/MatchInfo.styled';</w:t>
      </w:r>
    </w:p>
    <w:p w14:paraId="42550B23" w14:textId="77777777" w:rsidR="008110F6" w:rsidRPr="008110F6" w:rsidRDefault="008110F6" w:rsidP="008110F6">
      <w:pPr>
        <w:spacing w:line="240" w:lineRule="auto"/>
        <w:jc w:val="both"/>
        <w:rPr>
          <w:sz w:val="24"/>
          <w:lang w:val="en-US"/>
        </w:rPr>
      </w:pPr>
    </w:p>
    <w:p w14:paraId="53990DAA" w14:textId="77777777" w:rsidR="008110F6" w:rsidRPr="008110F6" w:rsidRDefault="008110F6" w:rsidP="008110F6">
      <w:pPr>
        <w:spacing w:line="240" w:lineRule="auto"/>
        <w:jc w:val="both"/>
        <w:rPr>
          <w:sz w:val="24"/>
          <w:lang w:val="en-US"/>
        </w:rPr>
      </w:pPr>
      <w:r w:rsidRPr="008110F6">
        <w:rPr>
          <w:sz w:val="24"/>
          <w:lang w:val="en-US"/>
        </w:rPr>
        <w:lastRenderedPageBreak/>
        <w:t>export const MatchStatisticsWrapper = styled(H2HEventsWrapper)`</w:t>
      </w:r>
    </w:p>
    <w:p w14:paraId="31AE0554" w14:textId="77777777" w:rsidR="008110F6" w:rsidRPr="008110F6" w:rsidRDefault="008110F6" w:rsidP="008110F6">
      <w:pPr>
        <w:spacing w:line="240" w:lineRule="auto"/>
        <w:jc w:val="both"/>
        <w:rPr>
          <w:sz w:val="24"/>
          <w:lang w:val="en-US"/>
        </w:rPr>
      </w:pPr>
      <w:r w:rsidRPr="008110F6">
        <w:rPr>
          <w:sz w:val="24"/>
          <w:lang w:val="en-US"/>
        </w:rPr>
        <w:t xml:space="preserve">  </w:t>
      </w:r>
    </w:p>
    <w:p w14:paraId="7C0F47CC" w14:textId="77777777" w:rsidR="008110F6" w:rsidRPr="008110F6" w:rsidRDefault="008110F6" w:rsidP="008110F6">
      <w:pPr>
        <w:spacing w:line="240" w:lineRule="auto"/>
        <w:jc w:val="both"/>
        <w:rPr>
          <w:sz w:val="24"/>
          <w:lang w:val="en-US"/>
        </w:rPr>
      </w:pPr>
      <w:r w:rsidRPr="008110F6">
        <w:rPr>
          <w:sz w:val="24"/>
          <w:lang w:val="en-US"/>
        </w:rPr>
        <w:t>`;</w:t>
      </w:r>
    </w:p>
    <w:p w14:paraId="7142469B" w14:textId="77777777" w:rsidR="008110F6" w:rsidRPr="008110F6" w:rsidRDefault="008110F6" w:rsidP="008110F6">
      <w:pPr>
        <w:spacing w:line="240" w:lineRule="auto"/>
        <w:jc w:val="both"/>
        <w:rPr>
          <w:sz w:val="24"/>
          <w:lang w:val="en-US"/>
        </w:rPr>
      </w:pPr>
    </w:p>
    <w:p w14:paraId="169B9EEC" w14:textId="77777777" w:rsidR="008110F6" w:rsidRPr="008110F6" w:rsidRDefault="008110F6" w:rsidP="008110F6">
      <w:pPr>
        <w:spacing w:line="240" w:lineRule="auto"/>
        <w:jc w:val="both"/>
        <w:rPr>
          <w:sz w:val="24"/>
          <w:lang w:val="en-US"/>
        </w:rPr>
      </w:pPr>
      <w:r w:rsidRPr="008110F6">
        <w:rPr>
          <w:sz w:val="24"/>
          <w:lang w:val="en-US"/>
        </w:rPr>
        <w:t>export const MatchStatisticsViewModeWrapper = styled(MatchInfoViewModesWrapper)``;</w:t>
      </w:r>
    </w:p>
    <w:p w14:paraId="6B2C8BE3" w14:textId="77777777" w:rsidR="008110F6" w:rsidRPr="008110F6" w:rsidRDefault="008110F6" w:rsidP="008110F6">
      <w:pPr>
        <w:spacing w:line="240" w:lineRule="auto"/>
        <w:jc w:val="both"/>
        <w:rPr>
          <w:sz w:val="24"/>
          <w:lang w:val="en-US"/>
        </w:rPr>
      </w:pPr>
    </w:p>
    <w:p w14:paraId="26FF8099" w14:textId="77777777" w:rsidR="008110F6" w:rsidRPr="008110F6" w:rsidRDefault="008110F6" w:rsidP="008110F6">
      <w:pPr>
        <w:spacing w:line="240" w:lineRule="auto"/>
        <w:jc w:val="both"/>
        <w:rPr>
          <w:sz w:val="24"/>
          <w:lang w:val="en-US"/>
        </w:rPr>
      </w:pPr>
      <w:r w:rsidRPr="008110F6">
        <w:rPr>
          <w:sz w:val="24"/>
          <w:lang w:val="en-US"/>
        </w:rPr>
        <w:t>export const MatchStatisticsViewModeButton = styled(MatchInfoViewModeButton)`</w:t>
      </w:r>
    </w:p>
    <w:p w14:paraId="32F52E3F" w14:textId="77777777" w:rsidR="008110F6" w:rsidRPr="008110F6" w:rsidRDefault="008110F6" w:rsidP="008110F6">
      <w:pPr>
        <w:spacing w:line="240" w:lineRule="auto"/>
        <w:jc w:val="both"/>
        <w:rPr>
          <w:sz w:val="24"/>
          <w:lang w:val="en-US"/>
        </w:rPr>
      </w:pPr>
      <w:r w:rsidRPr="008110F6">
        <w:rPr>
          <w:sz w:val="24"/>
          <w:lang w:val="en-US"/>
        </w:rPr>
        <w:t xml:space="preserve">  color: ${props =&gt; !props.active ? 'var(--lightGray)' : 'var(--white)'};</w:t>
      </w:r>
    </w:p>
    <w:p w14:paraId="02FBF75D" w14:textId="77777777" w:rsidR="008110F6" w:rsidRPr="008110F6" w:rsidRDefault="008110F6" w:rsidP="008110F6">
      <w:pPr>
        <w:spacing w:line="240" w:lineRule="auto"/>
        <w:jc w:val="both"/>
        <w:rPr>
          <w:sz w:val="24"/>
          <w:lang w:val="en-US"/>
        </w:rPr>
      </w:pPr>
      <w:r w:rsidRPr="008110F6">
        <w:rPr>
          <w:sz w:val="24"/>
          <w:lang w:val="en-US"/>
        </w:rPr>
        <w:t xml:space="preserve">  background-color: ${props =&gt; !props.active ? 'var(--gray)' : 'var(--darkBlue)'};</w:t>
      </w:r>
    </w:p>
    <w:p w14:paraId="174D6169" w14:textId="77777777" w:rsidR="008110F6" w:rsidRPr="008110F6" w:rsidRDefault="008110F6" w:rsidP="008110F6">
      <w:pPr>
        <w:spacing w:line="240" w:lineRule="auto"/>
        <w:jc w:val="both"/>
        <w:rPr>
          <w:sz w:val="24"/>
          <w:lang w:val="en-US"/>
        </w:rPr>
      </w:pPr>
      <w:r w:rsidRPr="008110F6">
        <w:rPr>
          <w:sz w:val="24"/>
          <w:lang w:val="en-US"/>
        </w:rPr>
        <w:t>`;</w:t>
      </w:r>
    </w:p>
    <w:p w14:paraId="0E9EBC96" w14:textId="77777777" w:rsidR="008110F6" w:rsidRPr="008110F6" w:rsidRDefault="008110F6" w:rsidP="008110F6">
      <w:pPr>
        <w:spacing w:line="240" w:lineRule="auto"/>
        <w:jc w:val="both"/>
        <w:rPr>
          <w:sz w:val="24"/>
          <w:lang w:val="en-US"/>
        </w:rPr>
      </w:pPr>
    </w:p>
    <w:p w14:paraId="7AB57CE3" w14:textId="77777777" w:rsidR="008110F6" w:rsidRPr="008110F6" w:rsidRDefault="008110F6" w:rsidP="008110F6">
      <w:pPr>
        <w:spacing w:line="240" w:lineRule="auto"/>
        <w:jc w:val="both"/>
        <w:rPr>
          <w:sz w:val="24"/>
          <w:lang w:val="en-US"/>
        </w:rPr>
      </w:pPr>
      <w:r w:rsidRPr="008110F6">
        <w:rPr>
          <w:sz w:val="24"/>
          <w:lang w:val="en-US"/>
        </w:rPr>
        <w:t>export const MatchStatisticsInfoItem = styled.div`</w:t>
      </w:r>
    </w:p>
    <w:p w14:paraId="1F850BB9"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4E1F8A67" w14:textId="77777777" w:rsidR="008110F6" w:rsidRPr="008110F6" w:rsidRDefault="008110F6" w:rsidP="008110F6">
      <w:pPr>
        <w:spacing w:line="240" w:lineRule="auto"/>
        <w:jc w:val="both"/>
        <w:rPr>
          <w:sz w:val="24"/>
          <w:lang w:val="en-US"/>
        </w:rPr>
      </w:pPr>
      <w:r w:rsidRPr="008110F6">
        <w:rPr>
          <w:sz w:val="24"/>
          <w:lang w:val="en-US"/>
        </w:rPr>
        <w:t xml:space="preserve">  height: 32px;</w:t>
      </w:r>
    </w:p>
    <w:p w14:paraId="2B0D7539" w14:textId="77777777" w:rsidR="008110F6" w:rsidRPr="008110F6" w:rsidRDefault="008110F6" w:rsidP="008110F6">
      <w:pPr>
        <w:spacing w:line="240" w:lineRule="auto"/>
        <w:jc w:val="both"/>
        <w:rPr>
          <w:sz w:val="24"/>
          <w:lang w:val="en-US"/>
        </w:rPr>
      </w:pPr>
      <w:r w:rsidRPr="008110F6">
        <w:rPr>
          <w:sz w:val="24"/>
          <w:lang w:val="en-US"/>
        </w:rPr>
        <w:t xml:space="preserve">  display: grid;</w:t>
      </w:r>
    </w:p>
    <w:p w14:paraId="3E56E373" w14:textId="77777777" w:rsidR="008110F6" w:rsidRPr="008110F6" w:rsidRDefault="008110F6" w:rsidP="008110F6">
      <w:pPr>
        <w:spacing w:line="240" w:lineRule="auto"/>
        <w:jc w:val="both"/>
        <w:rPr>
          <w:sz w:val="24"/>
          <w:lang w:val="en-US"/>
        </w:rPr>
      </w:pPr>
      <w:r w:rsidRPr="008110F6">
        <w:rPr>
          <w:sz w:val="24"/>
          <w:lang w:val="en-US"/>
        </w:rPr>
        <w:t xml:space="preserve">  grid-template-columns: 1fr 450px 1fr;</w:t>
      </w:r>
    </w:p>
    <w:p w14:paraId="26608127" w14:textId="77777777" w:rsidR="008110F6" w:rsidRPr="008110F6" w:rsidRDefault="008110F6" w:rsidP="008110F6">
      <w:pPr>
        <w:spacing w:line="240" w:lineRule="auto"/>
        <w:jc w:val="both"/>
        <w:rPr>
          <w:sz w:val="24"/>
          <w:lang w:val="en-US"/>
        </w:rPr>
      </w:pPr>
      <w:r w:rsidRPr="008110F6">
        <w:rPr>
          <w:sz w:val="24"/>
          <w:lang w:val="en-US"/>
        </w:rPr>
        <w:t xml:space="preserve">  justify-items: center;</w:t>
      </w:r>
    </w:p>
    <w:p w14:paraId="5F478EDB"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574051A8" w14:textId="77777777" w:rsidR="008110F6" w:rsidRPr="008110F6" w:rsidRDefault="008110F6" w:rsidP="008110F6">
      <w:pPr>
        <w:spacing w:line="240" w:lineRule="auto"/>
        <w:jc w:val="both"/>
        <w:rPr>
          <w:sz w:val="24"/>
          <w:lang w:val="en-US"/>
        </w:rPr>
      </w:pPr>
      <w:r w:rsidRPr="008110F6">
        <w:rPr>
          <w:sz w:val="24"/>
          <w:lang w:val="en-US"/>
        </w:rPr>
        <w:t xml:space="preserve">  color: var(--midGray);</w:t>
      </w:r>
    </w:p>
    <w:p w14:paraId="59897BA9" w14:textId="77777777" w:rsidR="008110F6" w:rsidRPr="008110F6" w:rsidRDefault="008110F6" w:rsidP="008110F6">
      <w:pPr>
        <w:spacing w:line="240" w:lineRule="auto"/>
        <w:jc w:val="both"/>
        <w:rPr>
          <w:sz w:val="24"/>
          <w:lang w:val="en-US"/>
        </w:rPr>
      </w:pPr>
      <w:r w:rsidRPr="008110F6">
        <w:rPr>
          <w:sz w:val="24"/>
          <w:lang w:val="en-US"/>
        </w:rPr>
        <w:t xml:space="preserve">  font-weight: 400;  </w:t>
      </w:r>
    </w:p>
    <w:p w14:paraId="0A59F63D" w14:textId="77777777" w:rsidR="008110F6" w:rsidRPr="008110F6" w:rsidRDefault="008110F6" w:rsidP="008110F6">
      <w:pPr>
        <w:spacing w:line="240" w:lineRule="auto"/>
        <w:jc w:val="both"/>
        <w:rPr>
          <w:sz w:val="24"/>
          <w:lang w:val="en-US"/>
        </w:rPr>
      </w:pPr>
      <w:r w:rsidRPr="008110F6">
        <w:rPr>
          <w:sz w:val="24"/>
          <w:lang w:val="en-US"/>
        </w:rPr>
        <w:t xml:space="preserve">  .name {</w:t>
      </w:r>
    </w:p>
    <w:p w14:paraId="38482E98" w14:textId="77777777" w:rsidR="008110F6" w:rsidRPr="008110F6" w:rsidRDefault="008110F6" w:rsidP="008110F6">
      <w:pPr>
        <w:spacing w:line="240" w:lineRule="auto"/>
        <w:jc w:val="both"/>
        <w:rPr>
          <w:sz w:val="24"/>
          <w:lang w:val="en-US"/>
        </w:rPr>
      </w:pPr>
      <w:r w:rsidRPr="008110F6">
        <w:rPr>
          <w:sz w:val="24"/>
          <w:lang w:val="en-US"/>
        </w:rPr>
        <w:t xml:space="preserve">    font-weight: 700;</w:t>
      </w:r>
    </w:p>
    <w:p w14:paraId="44304C0B" w14:textId="77777777" w:rsidR="008110F6" w:rsidRPr="008110F6" w:rsidRDefault="008110F6" w:rsidP="008110F6">
      <w:pPr>
        <w:spacing w:line="240" w:lineRule="auto"/>
        <w:jc w:val="both"/>
        <w:rPr>
          <w:sz w:val="24"/>
          <w:lang w:val="en-US"/>
        </w:rPr>
      </w:pPr>
      <w:r w:rsidRPr="008110F6">
        <w:rPr>
          <w:sz w:val="24"/>
          <w:lang w:val="en-US"/>
        </w:rPr>
        <w:t xml:space="preserve">  }</w:t>
      </w:r>
    </w:p>
    <w:p w14:paraId="0BE21F23" w14:textId="77777777" w:rsidR="008110F6" w:rsidRPr="008110F6" w:rsidRDefault="008110F6" w:rsidP="008110F6">
      <w:pPr>
        <w:spacing w:line="240" w:lineRule="auto"/>
        <w:jc w:val="both"/>
        <w:rPr>
          <w:sz w:val="24"/>
          <w:lang w:val="en-US"/>
        </w:rPr>
      </w:pPr>
      <w:r w:rsidRPr="008110F6">
        <w:rPr>
          <w:sz w:val="24"/>
          <w:lang w:val="en-US"/>
        </w:rPr>
        <w:t xml:space="preserve">  &amp;:not(:last-child){</w:t>
      </w:r>
    </w:p>
    <w:p w14:paraId="7CD12CB8" w14:textId="77777777" w:rsidR="008110F6" w:rsidRPr="008110F6" w:rsidRDefault="008110F6" w:rsidP="008110F6">
      <w:pPr>
        <w:spacing w:line="240" w:lineRule="auto"/>
        <w:jc w:val="both"/>
        <w:rPr>
          <w:sz w:val="24"/>
          <w:lang w:val="en-US"/>
        </w:rPr>
      </w:pPr>
      <w:r w:rsidRPr="008110F6">
        <w:rPr>
          <w:sz w:val="24"/>
          <w:lang w:val="en-US"/>
        </w:rPr>
        <w:t xml:space="preserve">    border-bottom: 1px solid var(--midGray);</w:t>
      </w:r>
    </w:p>
    <w:p w14:paraId="7FAD9915" w14:textId="77777777" w:rsidR="008110F6" w:rsidRPr="008110F6" w:rsidRDefault="008110F6" w:rsidP="008110F6">
      <w:pPr>
        <w:spacing w:line="240" w:lineRule="auto"/>
        <w:jc w:val="both"/>
        <w:rPr>
          <w:sz w:val="24"/>
          <w:lang w:val="en-US"/>
        </w:rPr>
      </w:pPr>
      <w:r w:rsidRPr="008110F6">
        <w:rPr>
          <w:sz w:val="24"/>
          <w:lang w:val="en-US"/>
        </w:rPr>
        <w:t xml:space="preserve">  }</w:t>
      </w:r>
    </w:p>
    <w:p w14:paraId="45E74F49" w14:textId="41D6BFC7" w:rsidR="008110F6" w:rsidRPr="008110F6" w:rsidRDefault="008110F6" w:rsidP="008110F6">
      <w:pPr>
        <w:spacing w:line="240" w:lineRule="auto"/>
        <w:jc w:val="both"/>
        <w:rPr>
          <w:sz w:val="24"/>
          <w:lang w:val="en-US"/>
        </w:rPr>
      </w:pPr>
      <w:r w:rsidRPr="008110F6">
        <w:rPr>
          <w:sz w:val="24"/>
          <w:lang w:val="en-US"/>
        </w:rPr>
        <w:t>`;</w:t>
      </w:r>
    </w:p>
    <w:p w14:paraId="55D97E55" w14:textId="77777777" w:rsidR="008110F6" w:rsidRDefault="008110F6" w:rsidP="008110F6">
      <w:pPr>
        <w:spacing w:line="240" w:lineRule="auto"/>
        <w:jc w:val="both"/>
        <w:rPr>
          <w:b/>
          <w:sz w:val="28"/>
          <w:lang w:val="en-US"/>
        </w:rPr>
      </w:pPr>
    </w:p>
    <w:p w14:paraId="318C031C" w14:textId="0BA4A1FE" w:rsidR="008110F6" w:rsidRDefault="008110F6" w:rsidP="008110F6">
      <w:pPr>
        <w:spacing w:line="240" w:lineRule="auto"/>
        <w:jc w:val="both"/>
        <w:rPr>
          <w:b/>
          <w:sz w:val="28"/>
          <w:lang w:val="en-US"/>
        </w:rPr>
      </w:pPr>
      <w:r>
        <w:rPr>
          <w:b/>
          <w:sz w:val="28"/>
          <w:lang w:val="en-US"/>
        </w:rPr>
        <w:t>MatchStatistics.tsx</w:t>
      </w:r>
    </w:p>
    <w:p w14:paraId="4AD1071A" w14:textId="77777777" w:rsidR="008110F6" w:rsidRPr="008110F6" w:rsidRDefault="008110F6" w:rsidP="008110F6">
      <w:pPr>
        <w:spacing w:line="240" w:lineRule="auto"/>
        <w:jc w:val="both"/>
        <w:rPr>
          <w:sz w:val="24"/>
          <w:lang w:val="en-US"/>
        </w:rPr>
      </w:pPr>
      <w:r w:rsidRPr="008110F6">
        <w:rPr>
          <w:sz w:val="24"/>
          <w:lang w:val="en-US"/>
        </w:rPr>
        <w:t>import React, { FC, useEffect, useMemo, useState } from 'react';</w:t>
      </w:r>
    </w:p>
    <w:p w14:paraId="500A4B42" w14:textId="77777777" w:rsidR="008110F6" w:rsidRPr="008110F6" w:rsidRDefault="008110F6" w:rsidP="008110F6">
      <w:pPr>
        <w:spacing w:line="240" w:lineRule="auto"/>
        <w:jc w:val="both"/>
        <w:rPr>
          <w:sz w:val="24"/>
          <w:lang w:val="en-US"/>
        </w:rPr>
      </w:pPr>
      <w:r w:rsidRPr="008110F6">
        <w:rPr>
          <w:sz w:val="24"/>
          <w:lang w:val="en-US"/>
        </w:rPr>
        <w:t>import {</w:t>
      </w:r>
    </w:p>
    <w:p w14:paraId="35F60283" w14:textId="77777777" w:rsidR="008110F6" w:rsidRPr="008110F6" w:rsidRDefault="008110F6" w:rsidP="008110F6">
      <w:pPr>
        <w:spacing w:line="240" w:lineRule="auto"/>
        <w:jc w:val="both"/>
        <w:rPr>
          <w:sz w:val="24"/>
          <w:lang w:val="en-US"/>
        </w:rPr>
      </w:pPr>
      <w:r w:rsidRPr="008110F6">
        <w:rPr>
          <w:sz w:val="24"/>
          <w:lang w:val="en-US"/>
        </w:rPr>
        <w:t xml:space="preserve">  MatchStatisticsInfoItem,</w:t>
      </w:r>
    </w:p>
    <w:p w14:paraId="39CB25C5" w14:textId="77777777" w:rsidR="008110F6" w:rsidRPr="008110F6" w:rsidRDefault="008110F6" w:rsidP="008110F6">
      <w:pPr>
        <w:spacing w:line="240" w:lineRule="auto"/>
        <w:jc w:val="both"/>
        <w:rPr>
          <w:sz w:val="24"/>
          <w:lang w:val="en-US"/>
        </w:rPr>
      </w:pPr>
      <w:r w:rsidRPr="008110F6">
        <w:rPr>
          <w:sz w:val="24"/>
          <w:lang w:val="en-US"/>
        </w:rPr>
        <w:t xml:space="preserve">  MatchStatisticsViewModeButton,</w:t>
      </w:r>
    </w:p>
    <w:p w14:paraId="4174C9AA" w14:textId="77777777" w:rsidR="008110F6" w:rsidRPr="008110F6" w:rsidRDefault="008110F6" w:rsidP="008110F6">
      <w:pPr>
        <w:spacing w:line="240" w:lineRule="auto"/>
        <w:jc w:val="both"/>
        <w:rPr>
          <w:sz w:val="24"/>
          <w:lang w:val="en-US"/>
        </w:rPr>
      </w:pPr>
      <w:r w:rsidRPr="008110F6">
        <w:rPr>
          <w:sz w:val="24"/>
          <w:lang w:val="en-US"/>
        </w:rPr>
        <w:t xml:space="preserve">  MatchStatisticsViewModeWrapper,</w:t>
      </w:r>
    </w:p>
    <w:p w14:paraId="38694318" w14:textId="77777777" w:rsidR="008110F6" w:rsidRPr="008110F6" w:rsidRDefault="008110F6" w:rsidP="008110F6">
      <w:pPr>
        <w:spacing w:line="240" w:lineRule="auto"/>
        <w:jc w:val="both"/>
        <w:rPr>
          <w:sz w:val="24"/>
          <w:lang w:val="en-US"/>
        </w:rPr>
      </w:pPr>
      <w:r w:rsidRPr="008110F6">
        <w:rPr>
          <w:sz w:val="24"/>
          <w:lang w:val="en-US"/>
        </w:rPr>
        <w:t xml:space="preserve">  MatchStatisticsWrapper,</w:t>
      </w:r>
    </w:p>
    <w:p w14:paraId="393FBC5F" w14:textId="77777777" w:rsidR="008110F6" w:rsidRPr="008110F6" w:rsidRDefault="008110F6" w:rsidP="008110F6">
      <w:pPr>
        <w:spacing w:line="240" w:lineRule="auto"/>
        <w:jc w:val="both"/>
        <w:rPr>
          <w:sz w:val="24"/>
          <w:lang w:val="en-US"/>
        </w:rPr>
      </w:pPr>
      <w:r w:rsidRPr="008110F6">
        <w:rPr>
          <w:sz w:val="24"/>
          <w:lang w:val="en-US"/>
        </w:rPr>
        <w:t>} from './MatchStatistics.styled';</w:t>
      </w:r>
    </w:p>
    <w:p w14:paraId="5D2A5B62" w14:textId="77777777" w:rsidR="008110F6" w:rsidRPr="008110F6" w:rsidRDefault="008110F6" w:rsidP="008110F6">
      <w:pPr>
        <w:spacing w:line="240" w:lineRule="auto"/>
        <w:jc w:val="both"/>
        <w:rPr>
          <w:sz w:val="24"/>
          <w:lang w:val="en-US"/>
        </w:rPr>
      </w:pPr>
      <w:r w:rsidRPr="008110F6">
        <w:rPr>
          <w:sz w:val="24"/>
          <w:lang w:val="en-US"/>
        </w:rPr>
        <w:t>import { useGetEventStatisticsByIdQuery } from '../../services/api';</w:t>
      </w:r>
    </w:p>
    <w:p w14:paraId="3D009465" w14:textId="77777777" w:rsidR="008110F6" w:rsidRPr="008110F6" w:rsidRDefault="008110F6" w:rsidP="008110F6">
      <w:pPr>
        <w:spacing w:line="240" w:lineRule="auto"/>
        <w:jc w:val="both"/>
        <w:rPr>
          <w:sz w:val="24"/>
          <w:lang w:val="en-US"/>
        </w:rPr>
      </w:pPr>
      <w:r w:rsidRPr="008110F6">
        <w:rPr>
          <w:sz w:val="24"/>
          <w:lang w:val="en-US"/>
        </w:rPr>
        <w:t>import { EventPeriodsTranslations, EventStatisticsNameTranslations } from '../../constants/events.constants';</w:t>
      </w:r>
    </w:p>
    <w:p w14:paraId="5A49BFB4" w14:textId="77777777" w:rsidR="008110F6" w:rsidRPr="008110F6" w:rsidRDefault="008110F6" w:rsidP="008110F6">
      <w:pPr>
        <w:spacing w:line="240" w:lineRule="auto"/>
        <w:jc w:val="both"/>
        <w:rPr>
          <w:sz w:val="24"/>
          <w:lang w:val="en-US"/>
        </w:rPr>
      </w:pPr>
      <w:r w:rsidRPr="008110F6">
        <w:rPr>
          <w:sz w:val="24"/>
          <w:lang w:val="en-US"/>
        </w:rPr>
        <w:t>import { groupBy } from '../../utils/common';</w:t>
      </w:r>
    </w:p>
    <w:p w14:paraId="5A4C5480" w14:textId="77777777" w:rsidR="008110F6" w:rsidRPr="008110F6" w:rsidRDefault="008110F6" w:rsidP="008110F6">
      <w:pPr>
        <w:spacing w:line="240" w:lineRule="auto"/>
        <w:jc w:val="both"/>
        <w:rPr>
          <w:sz w:val="24"/>
          <w:lang w:val="en-US"/>
        </w:rPr>
      </w:pPr>
    </w:p>
    <w:p w14:paraId="3D5292DC" w14:textId="77777777" w:rsidR="008110F6" w:rsidRPr="008110F6" w:rsidRDefault="008110F6" w:rsidP="008110F6">
      <w:pPr>
        <w:spacing w:line="240" w:lineRule="auto"/>
        <w:jc w:val="both"/>
        <w:rPr>
          <w:sz w:val="24"/>
          <w:lang w:val="en-US"/>
        </w:rPr>
      </w:pPr>
      <w:r w:rsidRPr="008110F6">
        <w:rPr>
          <w:sz w:val="24"/>
          <w:lang w:val="en-US"/>
        </w:rPr>
        <w:t>const MatchStatistics: FC&lt;{ eventId: number }&gt; = ({ eventId }) =&gt; {</w:t>
      </w:r>
    </w:p>
    <w:p w14:paraId="23D8CC07" w14:textId="77777777" w:rsidR="008110F6" w:rsidRPr="008110F6" w:rsidRDefault="008110F6" w:rsidP="008110F6">
      <w:pPr>
        <w:spacing w:line="240" w:lineRule="auto"/>
        <w:jc w:val="both"/>
        <w:rPr>
          <w:sz w:val="24"/>
          <w:lang w:val="en-US"/>
        </w:rPr>
      </w:pPr>
      <w:r w:rsidRPr="008110F6">
        <w:rPr>
          <w:sz w:val="24"/>
          <w:lang w:val="en-US"/>
        </w:rPr>
        <w:t xml:space="preserve">  const { data } = useGetEventStatisticsByIdQuery(eventId);</w:t>
      </w:r>
    </w:p>
    <w:p w14:paraId="4F17F4AB" w14:textId="77777777" w:rsidR="008110F6" w:rsidRPr="008110F6" w:rsidRDefault="008110F6" w:rsidP="008110F6">
      <w:pPr>
        <w:spacing w:line="240" w:lineRule="auto"/>
        <w:jc w:val="both"/>
        <w:rPr>
          <w:sz w:val="24"/>
          <w:lang w:val="en-US"/>
        </w:rPr>
      </w:pPr>
      <w:r w:rsidRPr="008110F6">
        <w:rPr>
          <w:sz w:val="24"/>
          <w:lang w:val="en-US"/>
        </w:rPr>
        <w:t xml:space="preserve">  const statistics = useMemo(() =&gt; data &amp;&amp; [...data.data] || [], [data]);</w:t>
      </w:r>
    </w:p>
    <w:p w14:paraId="651232F0" w14:textId="77777777" w:rsidR="008110F6" w:rsidRPr="008110F6" w:rsidRDefault="008110F6" w:rsidP="008110F6">
      <w:pPr>
        <w:spacing w:line="240" w:lineRule="auto"/>
        <w:jc w:val="both"/>
        <w:rPr>
          <w:sz w:val="24"/>
          <w:lang w:val="en-US"/>
        </w:rPr>
      </w:pPr>
      <w:r w:rsidRPr="008110F6">
        <w:rPr>
          <w:sz w:val="24"/>
          <w:lang w:val="en-US"/>
        </w:rPr>
        <w:t xml:space="preserve">  const statisticsViewModes = useMemo(() =&gt; [...new Set(statistics.map(el =&gt; el.period))], [statistics]);</w:t>
      </w:r>
    </w:p>
    <w:p w14:paraId="063913D5" w14:textId="77777777" w:rsidR="008110F6" w:rsidRPr="008110F6" w:rsidRDefault="008110F6" w:rsidP="008110F6">
      <w:pPr>
        <w:spacing w:line="240" w:lineRule="auto"/>
        <w:jc w:val="both"/>
        <w:rPr>
          <w:sz w:val="24"/>
          <w:lang w:val="en-US"/>
        </w:rPr>
      </w:pPr>
      <w:r w:rsidRPr="008110F6">
        <w:rPr>
          <w:sz w:val="24"/>
          <w:lang w:val="en-US"/>
        </w:rPr>
        <w:t xml:space="preserve">  const [selectedMatchInfoViewMode, setSelectedMatchInfoViewMode] = useState&lt;string | null&gt;(null);</w:t>
      </w:r>
    </w:p>
    <w:p w14:paraId="56BA8268" w14:textId="77777777" w:rsidR="008110F6" w:rsidRPr="008110F6" w:rsidRDefault="008110F6" w:rsidP="008110F6">
      <w:pPr>
        <w:spacing w:line="240" w:lineRule="auto"/>
        <w:jc w:val="both"/>
        <w:rPr>
          <w:sz w:val="24"/>
          <w:lang w:val="en-US"/>
        </w:rPr>
      </w:pPr>
    </w:p>
    <w:p w14:paraId="4C29BA2E" w14:textId="77777777" w:rsidR="008110F6" w:rsidRPr="008110F6" w:rsidRDefault="008110F6" w:rsidP="008110F6">
      <w:pPr>
        <w:spacing w:line="240" w:lineRule="auto"/>
        <w:jc w:val="both"/>
        <w:rPr>
          <w:sz w:val="24"/>
          <w:lang w:val="en-US"/>
        </w:rPr>
      </w:pPr>
      <w:r w:rsidRPr="008110F6">
        <w:rPr>
          <w:sz w:val="24"/>
          <w:lang w:val="en-US"/>
        </w:rPr>
        <w:t xml:space="preserve">  useEffect(() =&gt; {</w:t>
      </w:r>
    </w:p>
    <w:p w14:paraId="77D84DD9" w14:textId="77777777" w:rsidR="008110F6" w:rsidRPr="008110F6" w:rsidRDefault="008110F6" w:rsidP="008110F6">
      <w:pPr>
        <w:spacing w:line="240" w:lineRule="auto"/>
        <w:jc w:val="both"/>
        <w:rPr>
          <w:sz w:val="24"/>
          <w:lang w:val="en-US"/>
        </w:rPr>
      </w:pPr>
      <w:r w:rsidRPr="008110F6">
        <w:rPr>
          <w:sz w:val="24"/>
          <w:lang w:val="en-US"/>
        </w:rPr>
        <w:t xml:space="preserve">    setSelectedMatchInfoViewMode(statisticsViewModes[0]);</w:t>
      </w:r>
    </w:p>
    <w:p w14:paraId="402F878D" w14:textId="77777777" w:rsidR="008110F6" w:rsidRPr="008110F6" w:rsidRDefault="008110F6" w:rsidP="008110F6">
      <w:pPr>
        <w:spacing w:line="240" w:lineRule="auto"/>
        <w:jc w:val="both"/>
        <w:rPr>
          <w:sz w:val="24"/>
          <w:lang w:val="en-US"/>
        </w:rPr>
      </w:pPr>
      <w:r w:rsidRPr="008110F6">
        <w:rPr>
          <w:sz w:val="24"/>
          <w:lang w:val="en-US"/>
        </w:rPr>
        <w:lastRenderedPageBreak/>
        <w:t xml:space="preserve">  }, [statisticsViewModes]);</w:t>
      </w:r>
    </w:p>
    <w:p w14:paraId="7A7000AA" w14:textId="77777777" w:rsidR="008110F6" w:rsidRPr="008110F6" w:rsidRDefault="008110F6" w:rsidP="008110F6">
      <w:pPr>
        <w:spacing w:line="240" w:lineRule="auto"/>
        <w:jc w:val="both"/>
        <w:rPr>
          <w:sz w:val="24"/>
          <w:lang w:val="en-US"/>
        </w:rPr>
      </w:pPr>
    </w:p>
    <w:p w14:paraId="35D66ECC" w14:textId="77777777" w:rsidR="008110F6" w:rsidRPr="008110F6" w:rsidRDefault="008110F6" w:rsidP="008110F6">
      <w:pPr>
        <w:spacing w:line="240" w:lineRule="auto"/>
        <w:jc w:val="both"/>
        <w:rPr>
          <w:sz w:val="24"/>
          <w:lang w:val="en-US"/>
        </w:rPr>
      </w:pPr>
      <w:r w:rsidRPr="008110F6">
        <w:rPr>
          <w:sz w:val="24"/>
          <w:lang w:val="en-US"/>
        </w:rPr>
        <w:t xml:space="preserve">  const statisticsToView = useMemo(() =&gt; {</w:t>
      </w:r>
    </w:p>
    <w:p w14:paraId="7E655774" w14:textId="77777777" w:rsidR="008110F6" w:rsidRPr="008110F6" w:rsidRDefault="008110F6" w:rsidP="008110F6">
      <w:pPr>
        <w:spacing w:line="240" w:lineRule="auto"/>
        <w:jc w:val="both"/>
        <w:rPr>
          <w:sz w:val="24"/>
          <w:lang w:val="en-US"/>
        </w:rPr>
      </w:pPr>
      <w:r w:rsidRPr="008110F6">
        <w:rPr>
          <w:sz w:val="24"/>
          <w:lang w:val="en-US"/>
        </w:rPr>
        <w:t xml:space="preserve">    const filteredStats = statistics.filter(stat =&gt; stat.period === selectedMatchInfoViewMode);</w:t>
      </w:r>
    </w:p>
    <w:p w14:paraId="10D90B0F" w14:textId="77777777" w:rsidR="008110F6" w:rsidRPr="008110F6" w:rsidRDefault="008110F6" w:rsidP="008110F6">
      <w:pPr>
        <w:spacing w:line="240" w:lineRule="auto"/>
        <w:jc w:val="both"/>
        <w:rPr>
          <w:sz w:val="24"/>
          <w:lang w:val="en-US"/>
        </w:rPr>
      </w:pPr>
      <w:r w:rsidRPr="008110F6">
        <w:rPr>
          <w:sz w:val="24"/>
          <w:lang w:val="en-US"/>
        </w:rPr>
        <w:t xml:space="preserve">    return Object.values(groupBy(filteredStats, el =&gt; el.group)).flat();</w:t>
      </w:r>
    </w:p>
    <w:p w14:paraId="7189F31F" w14:textId="77777777" w:rsidR="008110F6" w:rsidRPr="008110F6" w:rsidRDefault="008110F6" w:rsidP="008110F6">
      <w:pPr>
        <w:spacing w:line="240" w:lineRule="auto"/>
        <w:jc w:val="both"/>
        <w:rPr>
          <w:sz w:val="24"/>
          <w:lang w:val="en-US"/>
        </w:rPr>
      </w:pPr>
      <w:r w:rsidRPr="008110F6">
        <w:rPr>
          <w:sz w:val="24"/>
          <w:lang w:val="en-US"/>
        </w:rPr>
        <w:t xml:space="preserve">  },</w:t>
      </w:r>
    </w:p>
    <w:p w14:paraId="5440E0B3" w14:textId="77777777" w:rsidR="008110F6" w:rsidRPr="008110F6" w:rsidRDefault="008110F6" w:rsidP="008110F6">
      <w:pPr>
        <w:spacing w:line="240" w:lineRule="auto"/>
        <w:jc w:val="both"/>
        <w:rPr>
          <w:sz w:val="24"/>
          <w:lang w:val="en-US"/>
        </w:rPr>
      </w:pPr>
      <w:r w:rsidRPr="008110F6">
        <w:rPr>
          <w:sz w:val="24"/>
          <w:lang w:val="en-US"/>
        </w:rPr>
        <w:t xml:space="preserve">  [statisticsViewModes, selectedMatchInfoViewMode, statistics]</w:t>
      </w:r>
    </w:p>
    <w:p w14:paraId="57F9175B" w14:textId="77777777" w:rsidR="008110F6" w:rsidRPr="008110F6" w:rsidRDefault="008110F6" w:rsidP="008110F6">
      <w:pPr>
        <w:spacing w:line="240" w:lineRule="auto"/>
        <w:jc w:val="both"/>
        <w:rPr>
          <w:sz w:val="24"/>
          <w:lang w:val="en-US"/>
        </w:rPr>
      </w:pPr>
      <w:r w:rsidRPr="008110F6">
        <w:rPr>
          <w:sz w:val="24"/>
          <w:lang w:val="en-US"/>
        </w:rPr>
        <w:t xml:space="preserve">  );</w:t>
      </w:r>
    </w:p>
    <w:p w14:paraId="0A01E038" w14:textId="77777777" w:rsidR="008110F6" w:rsidRPr="008110F6" w:rsidRDefault="008110F6" w:rsidP="008110F6">
      <w:pPr>
        <w:spacing w:line="240" w:lineRule="auto"/>
        <w:jc w:val="both"/>
        <w:rPr>
          <w:sz w:val="24"/>
          <w:lang w:val="en-US"/>
        </w:rPr>
      </w:pPr>
    </w:p>
    <w:p w14:paraId="050375E0"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70CDC852" w14:textId="77777777" w:rsidR="008110F6" w:rsidRPr="008110F6" w:rsidRDefault="008110F6" w:rsidP="008110F6">
      <w:pPr>
        <w:spacing w:line="240" w:lineRule="auto"/>
        <w:jc w:val="both"/>
        <w:rPr>
          <w:sz w:val="24"/>
          <w:lang w:val="en-US"/>
        </w:rPr>
      </w:pPr>
      <w:r w:rsidRPr="008110F6">
        <w:rPr>
          <w:sz w:val="24"/>
          <w:lang w:val="en-US"/>
        </w:rPr>
        <w:t xml:space="preserve">    &lt;MatchStatisticsWrapper&gt;</w:t>
      </w:r>
    </w:p>
    <w:p w14:paraId="218AE99A" w14:textId="77777777" w:rsidR="008110F6" w:rsidRPr="008110F6" w:rsidRDefault="008110F6" w:rsidP="008110F6">
      <w:pPr>
        <w:spacing w:line="240" w:lineRule="auto"/>
        <w:jc w:val="both"/>
        <w:rPr>
          <w:sz w:val="24"/>
          <w:lang w:val="en-US"/>
        </w:rPr>
      </w:pPr>
      <w:r w:rsidRPr="008110F6">
        <w:rPr>
          <w:sz w:val="24"/>
          <w:lang w:val="en-US"/>
        </w:rPr>
        <w:t xml:space="preserve">      &lt;MatchStatisticsViewModeWrapper&gt;</w:t>
      </w:r>
    </w:p>
    <w:p w14:paraId="69307D81" w14:textId="77777777" w:rsidR="008110F6" w:rsidRPr="008110F6" w:rsidRDefault="008110F6" w:rsidP="008110F6">
      <w:pPr>
        <w:spacing w:line="240" w:lineRule="auto"/>
        <w:jc w:val="both"/>
        <w:rPr>
          <w:sz w:val="24"/>
          <w:lang w:val="en-US"/>
        </w:rPr>
      </w:pPr>
      <w:r w:rsidRPr="008110F6">
        <w:rPr>
          <w:sz w:val="24"/>
          <w:lang w:val="en-US"/>
        </w:rPr>
        <w:t xml:space="preserve">        {statisticsViewModes.map(el =&gt; (</w:t>
      </w:r>
    </w:p>
    <w:p w14:paraId="044B9F6D" w14:textId="77777777" w:rsidR="008110F6" w:rsidRPr="008110F6" w:rsidRDefault="008110F6" w:rsidP="008110F6">
      <w:pPr>
        <w:spacing w:line="240" w:lineRule="auto"/>
        <w:jc w:val="both"/>
        <w:rPr>
          <w:sz w:val="24"/>
          <w:lang w:val="en-US"/>
        </w:rPr>
      </w:pPr>
      <w:r w:rsidRPr="008110F6">
        <w:rPr>
          <w:sz w:val="24"/>
          <w:lang w:val="en-US"/>
        </w:rPr>
        <w:t xml:space="preserve">          &lt;MatchStatisticsViewModeButton</w:t>
      </w:r>
    </w:p>
    <w:p w14:paraId="642FB8BD" w14:textId="77777777" w:rsidR="008110F6" w:rsidRPr="008110F6" w:rsidRDefault="008110F6" w:rsidP="008110F6">
      <w:pPr>
        <w:spacing w:line="240" w:lineRule="auto"/>
        <w:jc w:val="both"/>
        <w:rPr>
          <w:sz w:val="24"/>
          <w:lang w:val="en-US"/>
        </w:rPr>
      </w:pPr>
      <w:r w:rsidRPr="008110F6">
        <w:rPr>
          <w:sz w:val="24"/>
          <w:lang w:val="en-US"/>
        </w:rPr>
        <w:t xml:space="preserve">            active={selectedMatchInfoViewMode === el}</w:t>
      </w:r>
    </w:p>
    <w:p w14:paraId="15CF27F1" w14:textId="77777777" w:rsidR="008110F6" w:rsidRPr="008110F6" w:rsidRDefault="008110F6" w:rsidP="008110F6">
      <w:pPr>
        <w:spacing w:line="240" w:lineRule="auto"/>
        <w:jc w:val="both"/>
        <w:rPr>
          <w:sz w:val="24"/>
          <w:lang w:val="en-US"/>
        </w:rPr>
      </w:pPr>
      <w:r w:rsidRPr="008110F6">
        <w:rPr>
          <w:sz w:val="24"/>
          <w:lang w:val="en-US"/>
        </w:rPr>
        <w:t xml:space="preserve">            onClick={() =&gt; setSelectedMatchInfoViewMode(el)}</w:t>
      </w:r>
    </w:p>
    <w:p w14:paraId="473C1700" w14:textId="77777777" w:rsidR="008110F6" w:rsidRPr="008110F6" w:rsidRDefault="008110F6" w:rsidP="008110F6">
      <w:pPr>
        <w:spacing w:line="240" w:lineRule="auto"/>
        <w:jc w:val="both"/>
        <w:rPr>
          <w:sz w:val="24"/>
          <w:lang w:val="en-US"/>
        </w:rPr>
      </w:pPr>
      <w:r w:rsidRPr="008110F6">
        <w:rPr>
          <w:sz w:val="24"/>
          <w:lang w:val="en-US"/>
        </w:rPr>
        <w:t xml:space="preserve">            key={el}</w:t>
      </w:r>
    </w:p>
    <w:p w14:paraId="674B3BA8" w14:textId="77777777" w:rsidR="008110F6" w:rsidRPr="008110F6" w:rsidRDefault="008110F6" w:rsidP="008110F6">
      <w:pPr>
        <w:spacing w:line="240" w:lineRule="auto"/>
        <w:jc w:val="both"/>
        <w:rPr>
          <w:sz w:val="24"/>
          <w:lang w:val="en-US"/>
        </w:rPr>
      </w:pPr>
      <w:r w:rsidRPr="008110F6">
        <w:rPr>
          <w:sz w:val="24"/>
          <w:lang w:val="en-US"/>
        </w:rPr>
        <w:t xml:space="preserve">          &gt;</w:t>
      </w:r>
    </w:p>
    <w:p w14:paraId="4C3C8202" w14:textId="77777777" w:rsidR="008110F6" w:rsidRPr="008110F6" w:rsidRDefault="008110F6" w:rsidP="008110F6">
      <w:pPr>
        <w:spacing w:line="240" w:lineRule="auto"/>
        <w:jc w:val="both"/>
        <w:rPr>
          <w:sz w:val="24"/>
          <w:lang w:val="en-US"/>
        </w:rPr>
      </w:pPr>
      <w:r w:rsidRPr="008110F6">
        <w:rPr>
          <w:sz w:val="24"/>
          <w:lang w:val="en-US"/>
        </w:rPr>
        <w:t xml:space="preserve">            {EventPeriodsTranslations[el]}</w:t>
      </w:r>
    </w:p>
    <w:p w14:paraId="485468BC" w14:textId="77777777" w:rsidR="008110F6" w:rsidRPr="008110F6" w:rsidRDefault="008110F6" w:rsidP="008110F6">
      <w:pPr>
        <w:spacing w:line="240" w:lineRule="auto"/>
        <w:jc w:val="both"/>
        <w:rPr>
          <w:sz w:val="24"/>
          <w:lang w:val="en-US"/>
        </w:rPr>
      </w:pPr>
      <w:r w:rsidRPr="008110F6">
        <w:rPr>
          <w:sz w:val="24"/>
          <w:lang w:val="en-US"/>
        </w:rPr>
        <w:t xml:space="preserve">          &lt;/MatchStatisticsViewModeButton&gt;</w:t>
      </w:r>
    </w:p>
    <w:p w14:paraId="6942BE40" w14:textId="77777777" w:rsidR="008110F6" w:rsidRPr="008110F6" w:rsidRDefault="008110F6" w:rsidP="008110F6">
      <w:pPr>
        <w:spacing w:line="240" w:lineRule="auto"/>
        <w:jc w:val="both"/>
        <w:rPr>
          <w:sz w:val="24"/>
          <w:lang w:val="en-US"/>
        </w:rPr>
      </w:pPr>
      <w:r w:rsidRPr="008110F6">
        <w:rPr>
          <w:sz w:val="24"/>
          <w:lang w:val="en-US"/>
        </w:rPr>
        <w:t xml:space="preserve">        ))}</w:t>
      </w:r>
    </w:p>
    <w:p w14:paraId="408981CE" w14:textId="77777777" w:rsidR="008110F6" w:rsidRPr="008110F6" w:rsidRDefault="008110F6" w:rsidP="008110F6">
      <w:pPr>
        <w:spacing w:line="240" w:lineRule="auto"/>
        <w:jc w:val="both"/>
        <w:rPr>
          <w:sz w:val="24"/>
          <w:lang w:val="en-US"/>
        </w:rPr>
      </w:pPr>
      <w:r w:rsidRPr="008110F6">
        <w:rPr>
          <w:sz w:val="24"/>
          <w:lang w:val="en-US"/>
        </w:rPr>
        <w:t xml:space="preserve">      &lt;/MatchStatisticsViewModeWrapper&gt;</w:t>
      </w:r>
    </w:p>
    <w:p w14:paraId="76458C88" w14:textId="77777777" w:rsidR="008110F6" w:rsidRPr="008110F6" w:rsidRDefault="008110F6" w:rsidP="008110F6">
      <w:pPr>
        <w:spacing w:line="240" w:lineRule="auto"/>
        <w:jc w:val="both"/>
        <w:rPr>
          <w:sz w:val="24"/>
          <w:lang w:val="en-US"/>
        </w:rPr>
      </w:pPr>
      <w:r w:rsidRPr="008110F6">
        <w:rPr>
          <w:sz w:val="24"/>
          <w:lang w:val="en-US"/>
        </w:rPr>
        <w:t xml:space="preserve">      {statisticsToView.map(el =&gt; (</w:t>
      </w:r>
    </w:p>
    <w:p w14:paraId="652D2F4C" w14:textId="77777777" w:rsidR="008110F6" w:rsidRPr="008110F6" w:rsidRDefault="008110F6" w:rsidP="008110F6">
      <w:pPr>
        <w:spacing w:line="240" w:lineRule="auto"/>
        <w:jc w:val="both"/>
        <w:rPr>
          <w:sz w:val="24"/>
          <w:lang w:val="en-US"/>
        </w:rPr>
      </w:pPr>
      <w:r w:rsidRPr="008110F6">
        <w:rPr>
          <w:sz w:val="24"/>
          <w:lang w:val="en-US"/>
        </w:rPr>
        <w:t xml:space="preserve">        &lt;MatchStatisticsInfoItem key={el.name}&gt;</w:t>
      </w:r>
    </w:p>
    <w:p w14:paraId="117C540C" w14:textId="77777777" w:rsidR="008110F6" w:rsidRPr="008110F6" w:rsidRDefault="008110F6" w:rsidP="008110F6">
      <w:pPr>
        <w:spacing w:line="240" w:lineRule="auto"/>
        <w:jc w:val="both"/>
        <w:rPr>
          <w:sz w:val="24"/>
          <w:lang w:val="en-US"/>
        </w:rPr>
      </w:pPr>
      <w:r w:rsidRPr="008110F6">
        <w:rPr>
          <w:sz w:val="24"/>
          <w:lang w:val="en-US"/>
        </w:rPr>
        <w:t xml:space="preserve">          &lt;div style={{ backgroundColor: el.compare_code === 1  ? 'var(--blue)' : 'none', padding: '0 5px', borderRadius: '4px' }}&gt;</w:t>
      </w:r>
    </w:p>
    <w:p w14:paraId="69B1173D" w14:textId="77777777" w:rsidR="008110F6" w:rsidRPr="008110F6" w:rsidRDefault="008110F6" w:rsidP="008110F6">
      <w:pPr>
        <w:spacing w:line="240" w:lineRule="auto"/>
        <w:jc w:val="both"/>
        <w:rPr>
          <w:sz w:val="24"/>
          <w:lang w:val="en-US"/>
        </w:rPr>
      </w:pPr>
      <w:r w:rsidRPr="008110F6">
        <w:rPr>
          <w:sz w:val="24"/>
          <w:lang w:val="en-US"/>
        </w:rPr>
        <w:t xml:space="preserve">            {el.home}</w:t>
      </w:r>
    </w:p>
    <w:p w14:paraId="49D578EB"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1D8CAF95" w14:textId="77777777" w:rsidR="008110F6" w:rsidRPr="008110F6" w:rsidRDefault="008110F6" w:rsidP="008110F6">
      <w:pPr>
        <w:spacing w:line="240" w:lineRule="auto"/>
        <w:jc w:val="both"/>
        <w:rPr>
          <w:sz w:val="24"/>
          <w:lang w:val="en-US"/>
        </w:rPr>
      </w:pPr>
      <w:r w:rsidRPr="008110F6">
        <w:rPr>
          <w:sz w:val="24"/>
          <w:lang w:val="en-US"/>
        </w:rPr>
        <w:t xml:space="preserve">          &lt;div className='name'&gt;{EventStatisticsNameTranslations[el.name]}&lt;/div&gt;</w:t>
      </w:r>
    </w:p>
    <w:p w14:paraId="3938A34C" w14:textId="77777777" w:rsidR="008110F6" w:rsidRPr="008110F6" w:rsidRDefault="008110F6" w:rsidP="008110F6">
      <w:pPr>
        <w:spacing w:line="240" w:lineRule="auto"/>
        <w:jc w:val="both"/>
        <w:rPr>
          <w:sz w:val="24"/>
          <w:lang w:val="en-US"/>
        </w:rPr>
      </w:pPr>
      <w:r w:rsidRPr="008110F6">
        <w:rPr>
          <w:sz w:val="24"/>
          <w:lang w:val="en-US"/>
        </w:rPr>
        <w:t xml:space="preserve">          &lt;div style={{ backgroundColor: el.compare_code === 2 ? 'var(--blue)' : 'none', padding: '0 5px', borderRadius: '4px' }}&gt;</w:t>
      </w:r>
    </w:p>
    <w:p w14:paraId="4CDD6EFA" w14:textId="77777777" w:rsidR="008110F6" w:rsidRPr="008110F6" w:rsidRDefault="008110F6" w:rsidP="008110F6">
      <w:pPr>
        <w:spacing w:line="240" w:lineRule="auto"/>
        <w:jc w:val="both"/>
        <w:rPr>
          <w:sz w:val="24"/>
          <w:lang w:val="en-US"/>
        </w:rPr>
      </w:pPr>
      <w:r w:rsidRPr="008110F6">
        <w:rPr>
          <w:sz w:val="24"/>
          <w:lang w:val="en-US"/>
        </w:rPr>
        <w:t xml:space="preserve">            {el.away}</w:t>
      </w:r>
    </w:p>
    <w:p w14:paraId="65F75AE3"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5D66B026" w14:textId="77777777" w:rsidR="008110F6" w:rsidRPr="008110F6" w:rsidRDefault="008110F6" w:rsidP="008110F6">
      <w:pPr>
        <w:spacing w:line="240" w:lineRule="auto"/>
        <w:jc w:val="both"/>
        <w:rPr>
          <w:sz w:val="24"/>
          <w:lang w:val="en-US"/>
        </w:rPr>
      </w:pPr>
      <w:r w:rsidRPr="008110F6">
        <w:rPr>
          <w:sz w:val="24"/>
          <w:lang w:val="en-US"/>
        </w:rPr>
        <w:t xml:space="preserve">        &lt;/MatchStatisticsInfoItem&gt;</w:t>
      </w:r>
    </w:p>
    <w:p w14:paraId="47807B0B" w14:textId="77777777" w:rsidR="008110F6" w:rsidRPr="008110F6" w:rsidRDefault="008110F6" w:rsidP="008110F6">
      <w:pPr>
        <w:spacing w:line="240" w:lineRule="auto"/>
        <w:jc w:val="both"/>
        <w:rPr>
          <w:sz w:val="24"/>
          <w:lang w:val="en-US"/>
        </w:rPr>
      </w:pPr>
      <w:r w:rsidRPr="008110F6">
        <w:rPr>
          <w:sz w:val="24"/>
          <w:lang w:val="en-US"/>
        </w:rPr>
        <w:t xml:space="preserve">      ))}</w:t>
      </w:r>
    </w:p>
    <w:p w14:paraId="26FD3BA6" w14:textId="77777777" w:rsidR="008110F6" w:rsidRPr="008110F6" w:rsidRDefault="008110F6" w:rsidP="008110F6">
      <w:pPr>
        <w:spacing w:line="240" w:lineRule="auto"/>
        <w:jc w:val="both"/>
        <w:rPr>
          <w:sz w:val="24"/>
          <w:lang w:val="en-US"/>
        </w:rPr>
      </w:pPr>
      <w:r w:rsidRPr="008110F6">
        <w:rPr>
          <w:sz w:val="24"/>
          <w:lang w:val="en-US"/>
        </w:rPr>
        <w:t xml:space="preserve">    &lt;/MatchStatisticsWrapper&gt;</w:t>
      </w:r>
    </w:p>
    <w:p w14:paraId="5BE6234C" w14:textId="77777777" w:rsidR="008110F6" w:rsidRPr="008110F6" w:rsidRDefault="008110F6" w:rsidP="008110F6">
      <w:pPr>
        <w:spacing w:line="240" w:lineRule="auto"/>
        <w:jc w:val="both"/>
        <w:rPr>
          <w:sz w:val="24"/>
          <w:lang w:val="en-US"/>
        </w:rPr>
      </w:pPr>
      <w:r w:rsidRPr="008110F6">
        <w:rPr>
          <w:sz w:val="24"/>
          <w:lang w:val="en-US"/>
        </w:rPr>
        <w:t xml:space="preserve">  );</w:t>
      </w:r>
    </w:p>
    <w:p w14:paraId="26E50C34" w14:textId="77777777" w:rsidR="008110F6" w:rsidRPr="008110F6" w:rsidRDefault="008110F6" w:rsidP="008110F6">
      <w:pPr>
        <w:spacing w:line="240" w:lineRule="auto"/>
        <w:jc w:val="both"/>
        <w:rPr>
          <w:sz w:val="24"/>
          <w:lang w:val="en-US"/>
        </w:rPr>
      </w:pPr>
      <w:r w:rsidRPr="008110F6">
        <w:rPr>
          <w:sz w:val="24"/>
          <w:lang w:val="en-US"/>
        </w:rPr>
        <w:t>};</w:t>
      </w:r>
    </w:p>
    <w:p w14:paraId="3C11E874" w14:textId="77777777" w:rsidR="008110F6" w:rsidRPr="008110F6" w:rsidRDefault="008110F6" w:rsidP="008110F6">
      <w:pPr>
        <w:spacing w:line="240" w:lineRule="auto"/>
        <w:jc w:val="both"/>
        <w:rPr>
          <w:sz w:val="24"/>
          <w:lang w:val="en-US"/>
        </w:rPr>
      </w:pPr>
    </w:p>
    <w:p w14:paraId="23158539" w14:textId="160F8183" w:rsidR="008110F6" w:rsidRPr="008110F6" w:rsidRDefault="008110F6" w:rsidP="008110F6">
      <w:pPr>
        <w:spacing w:line="240" w:lineRule="auto"/>
        <w:jc w:val="both"/>
        <w:rPr>
          <w:sz w:val="24"/>
          <w:lang w:val="en-US"/>
        </w:rPr>
      </w:pPr>
      <w:r w:rsidRPr="008110F6">
        <w:rPr>
          <w:sz w:val="24"/>
          <w:lang w:val="en-US"/>
        </w:rPr>
        <w:t>export default MatchStatistics;</w:t>
      </w:r>
    </w:p>
    <w:p w14:paraId="2C44B691" w14:textId="77777777" w:rsidR="008110F6" w:rsidRPr="008110F6" w:rsidRDefault="008110F6" w:rsidP="008110F6">
      <w:pPr>
        <w:spacing w:line="240" w:lineRule="auto"/>
        <w:jc w:val="both"/>
        <w:rPr>
          <w:sz w:val="24"/>
          <w:lang w:val="en-US"/>
        </w:rPr>
      </w:pPr>
    </w:p>
    <w:p w14:paraId="19463AC2" w14:textId="69937772" w:rsidR="00186505" w:rsidRDefault="00186505" w:rsidP="00186505">
      <w:pPr>
        <w:spacing w:line="240" w:lineRule="auto"/>
        <w:jc w:val="both"/>
        <w:rPr>
          <w:b/>
          <w:sz w:val="28"/>
          <w:lang w:val="en-US"/>
        </w:rPr>
      </w:pPr>
      <w:r>
        <w:rPr>
          <w:b/>
          <w:sz w:val="28"/>
          <w:lang w:val="en-US"/>
        </w:rPr>
        <w:t>NavBar.styled.ts</w:t>
      </w:r>
    </w:p>
    <w:p w14:paraId="1063E80A"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63C973EA" w14:textId="77777777" w:rsidR="008110F6" w:rsidRPr="008110F6" w:rsidRDefault="008110F6" w:rsidP="008110F6">
      <w:pPr>
        <w:spacing w:line="240" w:lineRule="auto"/>
        <w:jc w:val="both"/>
        <w:rPr>
          <w:sz w:val="24"/>
          <w:lang w:val="en-US"/>
        </w:rPr>
      </w:pPr>
    </w:p>
    <w:p w14:paraId="4270BF42" w14:textId="77777777" w:rsidR="008110F6" w:rsidRPr="008110F6" w:rsidRDefault="008110F6" w:rsidP="008110F6">
      <w:pPr>
        <w:spacing w:line="240" w:lineRule="auto"/>
        <w:jc w:val="both"/>
        <w:rPr>
          <w:sz w:val="24"/>
          <w:lang w:val="en-US"/>
        </w:rPr>
      </w:pPr>
      <w:r w:rsidRPr="008110F6">
        <w:rPr>
          <w:sz w:val="24"/>
          <w:lang w:val="en-US"/>
        </w:rPr>
        <w:t>export const NavBarWrapper = styled.div`</w:t>
      </w:r>
    </w:p>
    <w:p w14:paraId="7A662C5A" w14:textId="77777777" w:rsidR="008110F6" w:rsidRPr="008110F6" w:rsidRDefault="008110F6" w:rsidP="008110F6">
      <w:pPr>
        <w:spacing w:line="240" w:lineRule="auto"/>
        <w:jc w:val="both"/>
        <w:rPr>
          <w:sz w:val="24"/>
          <w:lang w:val="en-US"/>
        </w:rPr>
      </w:pPr>
      <w:r w:rsidRPr="008110F6">
        <w:rPr>
          <w:sz w:val="24"/>
          <w:lang w:val="en-US"/>
        </w:rPr>
        <w:t xml:space="preserve">  max-height: 100%;</w:t>
      </w:r>
    </w:p>
    <w:p w14:paraId="3CC06FAF"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3D895122"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57FA66E8" w14:textId="77777777" w:rsidR="008110F6" w:rsidRPr="008110F6" w:rsidRDefault="008110F6" w:rsidP="008110F6">
      <w:pPr>
        <w:spacing w:line="240" w:lineRule="auto"/>
        <w:jc w:val="both"/>
        <w:rPr>
          <w:sz w:val="24"/>
          <w:lang w:val="en-US"/>
        </w:rPr>
      </w:pPr>
      <w:r w:rsidRPr="008110F6">
        <w:rPr>
          <w:sz w:val="24"/>
          <w:lang w:val="en-US"/>
        </w:rPr>
        <w:t xml:space="preserve">  justify-content: center;</w:t>
      </w:r>
    </w:p>
    <w:p w14:paraId="3C4ABF27" w14:textId="77777777" w:rsidR="008110F6" w:rsidRPr="008110F6" w:rsidRDefault="008110F6" w:rsidP="008110F6">
      <w:pPr>
        <w:spacing w:line="240" w:lineRule="auto"/>
        <w:jc w:val="both"/>
        <w:rPr>
          <w:sz w:val="24"/>
          <w:lang w:val="en-US"/>
        </w:rPr>
      </w:pPr>
    </w:p>
    <w:p w14:paraId="1A941216" w14:textId="77777777" w:rsidR="008110F6" w:rsidRPr="008110F6" w:rsidRDefault="008110F6" w:rsidP="008110F6">
      <w:pPr>
        <w:spacing w:line="240" w:lineRule="auto"/>
        <w:jc w:val="both"/>
        <w:rPr>
          <w:sz w:val="24"/>
          <w:lang w:val="en-US"/>
        </w:rPr>
      </w:pPr>
      <w:r w:rsidRPr="008110F6">
        <w:rPr>
          <w:sz w:val="24"/>
          <w:lang w:val="en-US"/>
        </w:rPr>
        <w:t xml:space="preserve">  .active, .active:hover {</w:t>
      </w:r>
    </w:p>
    <w:p w14:paraId="3D86A471" w14:textId="77777777" w:rsidR="008110F6" w:rsidRPr="008110F6" w:rsidRDefault="008110F6" w:rsidP="008110F6">
      <w:pPr>
        <w:spacing w:line="240" w:lineRule="auto"/>
        <w:jc w:val="both"/>
        <w:rPr>
          <w:sz w:val="24"/>
          <w:lang w:val="en-US"/>
        </w:rPr>
      </w:pPr>
      <w:r w:rsidRPr="008110F6">
        <w:rPr>
          <w:sz w:val="24"/>
          <w:lang w:val="en-US"/>
        </w:rPr>
        <w:lastRenderedPageBreak/>
        <w:t xml:space="preserve">    background: var(--activeLinkBackground);</w:t>
      </w:r>
    </w:p>
    <w:p w14:paraId="715F63B5" w14:textId="77777777" w:rsidR="008110F6" w:rsidRPr="008110F6" w:rsidRDefault="008110F6" w:rsidP="008110F6">
      <w:pPr>
        <w:spacing w:line="240" w:lineRule="auto"/>
        <w:jc w:val="both"/>
        <w:rPr>
          <w:sz w:val="24"/>
          <w:lang w:val="en-US"/>
        </w:rPr>
      </w:pPr>
    </w:p>
    <w:p w14:paraId="7380FCBA" w14:textId="77777777" w:rsidR="008110F6" w:rsidRPr="008110F6" w:rsidRDefault="008110F6" w:rsidP="008110F6">
      <w:pPr>
        <w:spacing w:line="240" w:lineRule="auto"/>
        <w:jc w:val="both"/>
        <w:rPr>
          <w:sz w:val="24"/>
          <w:lang w:val="en-US"/>
        </w:rPr>
      </w:pPr>
      <w:r w:rsidRPr="008110F6">
        <w:rPr>
          <w:sz w:val="24"/>
          <w:lang w:val="en-US"/>
        </w:rPr>
        <w:t xml:space="preserve">    span {</w:t>
      </w:r>
    </w:p>
    <w:p w14:paraId="366C7404" w14:textId="77777777" w:rsidR="008110F6" w:rsidRPr="008110F6" w:rsidRDefault="008110F6" w:rsidP="008110F6">
      <w:pPr>
        <w:spacing w:line="240" w:lineRule="auto"/>
        <w:jc w:val="both"/>
        <w:rPr>
          <w:sz w:val="24"/>
          <w:lang w:val="en-US"/>
        </w:rPr>
      </w:pPr>
      <w:r w:rsidRPr="008110F6">
        <w:rPr>
          <w:sz w:val="24"/>
          <w:lang w:val="en-US"/>
        </w:rPr>
        <w:t xml:space="preserve">      color: var(--darkGray)</w:t>
      </w:r>
    </w:p>
    <w:p w14:paraId="79AB8E73" w14:textId="77777777" w:rsidR="008110F6" w:rsidRPr="008110F6" w:rsidRDefault="008110F6" w:rsidP="008110F6">
      <w:pPr>
        <w:spacing w:line="240" w:lineRule="auto"/>
        <w:jc w:val="both"/>
        <w:rPr>
          <w:sz w:val="24"/>
          <w:lang w:val="en-US"/>
        </w:rPr>
      </w:pPr>
      <w:r w:rsidRPr="008110F6">
        <w:rPr>
          <w:sz w:val="24"/>
          <w:lang w:val="en-US"/>
        </w:rPr>
        <w:t xml:space="preserve">    }</w:t>
      </w:r>
    </w:p>
    <w:p w14:paraId="4584B92E" w14:textId="77777777" w:rsidR="008110F6" w:rsidRPr="008110F6" w:rsidRDefault="008110F6" w:rsidP="008110F6">
      <w:pPr>
        <w:spacing w:line="240" w:lineRule="auto"/>
        <w:jc w:val="both"/>
        <w:rPr>
          <w:sz w:val="24"/>
          <w:lang w:val="en-US"/>
        </w:rPr>
      </w:pPr>
      <w:r w:rsidRPr="008110F6">
        <w:rPr>
          <w:sz w:val="24"/>
          <w:lang w:val="en-US"/>
        </w:rPr>
        <w:t xml:space="preserve">  }</w:t>
      </w:r>
    </w:p>
    <w:p w14:paraId="631CB0A4" w14:textId="0FC0E6AA" w:rsidR="008110F6" w:rsidRPr="008110F6" w:rsidRDefault="008110F6" w:rsidP="008110F6">
      <w:pPr>
        <w:spacing w:line="240" w:lineRule="auto"/>
        <w:jc w:val="both"/>
        <w:rPr>
          <w:sz w:val="24"/>
          <w:lang w:val="en-US"/>
        </w:rPr>
      </w:pPr>
      <w:r w:rsidRPr="008110F6">
        <w:rPr>
          <w:sz w:val="24"/>
          <w:lang w:val="en-US"/>
        </w:rPr>
        <w:t>`;</w:t>
      </w:r>
    </w:p>
    <w:p w14:paraId="6BE82A1F" w14:textId="77777777" w:rsidR="008110F6" w:rsidRDefault="008110F6" w:rsidP="00186505">
      <w:pPr>
        <w:spacing w:line="240" w:lineRule="auto"/>
        <w:jc w:val="both"/>
        <w:rPr>
          <w:b/>
          <w:sz w:val="28"/>
          <w:lang w:val="en-US"/>
        </w:rPr>
      </w:pPr>
    </w:p>
    <w:p w14:paraId="36A4C12C" w14:textId="61A29789" w:rsidR="00186505" w:rsidRDefault="00186505" w:rsidP="00186505">
      <w:pPr>
        <w:spacing w:line="240" w:lineRule="auto"/>
        <w:jc w:val="both"/>
        <w:rPr>
          <w:b/>
          <w:sz w:val="28"/>
          <w:lang w:val="en-US"/>
        </w:rPr>
      </w:pPr>
      <w:r>
        <w:rPr>
          <w:b/>
          <w:sz w:val="28"/>
          <w:lang w:val="en-US"/>
        </w:rPr>
        <w:t>NavBar.tsx</w:t>
      </w:r>
    </w:p>
    <w:p w14:paraId="3F934FD3" w14:textId="77777777" w:rsidR="008110F6" w:rsidRPr="008110F6" w:rsidRDefault="008110F6" w:rsidP="008110F6">
      <w:pPr>
        <w:spacing w:line="240" w:lineRule="auto"/>
        <w:jc w:val="both"/>
        <w:rPr>
          <w:sz w:val="24"/>
          <w:lang w:val="en-US"/>
        </w:rPr>
      </w:pPr>
      <w:r w:rsidRPr="008110F6">
        <w:rPr>
          <w:sz w:val="24"/>
          <w:lang w:val="en-US"/>
        </w:rPr>
        <w:t>import { FC } from 'react';</w:t>
      </w:r>
    </w:p>
    <w:p w14:paraId="116A2B0C" w14:textId="77777777" w:rsidR="008110F6" w:rsidRPr="008110F6" w:rsidRDefault="008110F6" w:rsidP="008110F6">
      <w:pPr>
        <w:spacing w:line="240" w:lineRule="auto"/>
        <w:jc w:val="both"/>
        <w:rPr>
          <w:sz w:val="24"/>
          <w:lang w:val="en-US"/>
        </w:rPr>
      </w:pPr>
      <w:r w:rsidRPr="008110F6">
        <w:rPr>
          <w:sz w:val="24"/>
          <w:lang w:val="en-US"/>
        </w:rPr>
        <w:t>import { INavBarProps } from './NavBar.types';</w:t>
      </w:r>
    </w:p>
    <w:p w14:paraId="31021339" w14:textId="77777777" w:rsidR="008110F6" w:rsidRPr="008110F6" w:rsidRDefault="008110F6" w:rsidP="008110F6">
      <w:pPr>
        <w:spacing w:line="240" w:lineRule="auto"/>
        <w:jc w:val="both"/>
        <w:rPr>
          <w:sz w:val="24"/>
          <w:lang w:val="en-US"/>
        </w:rPr>
      </w:pPr>
      <w:r w:rsidRPr="008110F6">
        <w:rPr>
          <w:sz w:val="24"/>
          <w:lang w:val="en-US"/>
        </w:rPr>
        <w:t>import { NavBarWrapper } from './NavBar.styled';</w:t>
      </w:r>
    </w:p>
    <w:p w14:paraId="37A83D76" w14:textId="77777777" w:rsidR="008110F6" w:rsidRPr="008110F6" w:rsidRDefault="008110F6" w:rsidP="008110F6">
      <w:pPr>
        <w:spacing w:line="240" w:lineRule="auto"/>
        <w:jc w:val="both"/>
        <w:rPr>
          <w:sz w:val="24"/>
          <w:lang w:val="en-US"/>
        </w:rPr>
      </w:pPr>
      <w:r w:rsidRPr="008110F6">
        <w:rPr>
          <w:sz w:val="24"/>
          <w:lang w:val="en-US"/>
        </w:rPr>
        <w:t>import NavLink from '../NavLink';</w:t>
      </w:r>
    </w:p>
    <w:p w14:paraId="4C4AA3D8" w14:textId="77777777" w:rsidR="008110F6" w:rsidRPr="008110F6" w:rsidRDefault="008110F6" w:rsidP="008110F6">
      <w:pPr>
        <w:spacing w:line="240" w:lineRule="auto"/>
        <w:jc w:val="both"/>
        <w:rPr>
          <w:sz w:val="24"/>
          <w:lang w:val="en-US"/>
        </w:rPr>
      </w:pPr>
    </w:p>
    <w:p w14:paraId="667C7659" w14:textId="77777777" w:rsidR="008110F6" w:rsidRPr="008110F6" w:rsidRDefault="008110F6" w:rsidP="008110F6">
      <w:pPr>
        <w:spacing w:line="240" w:lineRule="auto"/>
        <w:jc w:val="both"/>
        <w:rPr>
          <w:sz w:val="24"/>
          <w:lang w:val="en-US"/>
        </w:rPr>
      </w:pPr>
      <w:r w:rsidRPr="008110F6">
        <w:rPr>
          <w:sz w:val="24"/>
          <w:lang w:val="en-US"/>
        </w:rPr>
        <w:t>const NavBar: FC&lt;INavBarProps&gt; = (props) =&gt; {</w:t>
      </w:r>
    </w:p>
    <w:p w14:paraId="4FD52F37" w14:textId="77777777" w:rsidR="008110F6" w:rsidRPr="008110F6" w:rsidRDefault="008110F6" w:rsidP="008110F6">
      <w:pPr>
        <w:spacing w:line="240" w:lineRule="auto"/>
        <w:jc w:val="both"/>
        <w:rPr>
          <w:sz w:val="24"/>
          <w:lang w:val="en-US"/>
        </w:rPr>
      </w:pPr>
      <w:r w:rsidRPr="008110F6">
        <w:rPr>
          <w:sz w:val="24"/>
          <w:lang w:val="en-US"/>
        </w:rPr>
        <w:t xml:space="preserve">  const { linkObjects } = props;</w:t>
      </w:r>
    </w:p>
    <w:p w14:paraId="408126A0" w14:textId="77777777" w:rsidR="008110F6" w:rsidRPr="008110F6" w:rsidRDefault="008110F6" w:rsidP="008110F6">
      <w:pPr>
        <w:spacing w:line="240" w:lineRule="auto"/>
        <w:jc w:val="both"/>
        <w:rPr>
          <w:sz w:val="24"/>
          <w:lang w:val="en-US"/>
        </w:rPr>
      </w:pPr>
      <w:r w:rsidRPr="008110F6">
        <w:rPr>
          <w:sz w:val="24"/>
          <w:lang w:val="en-US"/>
        </w:rPr>
        <w:t xml:space="preserve">  const links = linkObjects.map((el, index) =&gt; {</w:t>
      </w:r>
    </w:p>
    <w:p w14:paraId="35B39334"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45230BE1" w14:textId="77777777" w:rsidR="008110F6" w:rsidRPr="008110F6" w:rsidRDefault="008110F6" w:rsidP="008110F6">
      <w:pPr>
        <w:spacing w:line="240" w:lineRule="auto"/>
        <w:jc w:val="both"/>
        <w:rPr>
          <w:sz w:val="24"/>
          <w:lang w:val="en-US"/>
        </w:rPr>
      </w:pPr>
      <w:r w:rsidRPr="008110F6">
        <w:rPr>
          <w:sz w:val="24"/>
          <w:lang w:val="en-US"/>
        </w:rPr>
        <w:t xml:space="preserve">      &lt;NavLink key={index} link={el.link} label={el.label} icon={el.icon} /&gt;</w:t>
      </w:r>
    </w:p>
    <w:p w14:paraId="6C8B9658" w14:textId="77777777" w:rsidR="008110F6" w:rsidRPr="008110F6" w:rsidRDefault="008110F6" w:rsidP="008110F6">
      <w:pPr>
        <w:spacing w:line="240" w:lineRule="auto"/>
        <w:jc w:val="both"/>
        <w:rPr>
          <w:sz w:val="24"/>
          <w:lang w:val="en-US"/>
        </w:rPr>
      </w:pPr>
      <w:r w:rsidRPr="008110F6">
        <w:rPr>
          <w:sz w:val="24"/>
          <w:lang w:val="en-US"/>
        </w:rPr>
        <w:t xml:space="preserve">    );</w:t>
      </w:r>
    </w:p>
    <w:p w14:paraId="4213A57B" w14:textId="77777777" w:rsidR="008110F6" w:rsidRPr="008110F6" w:rsidRDefault="008110F6" w:rsidP="008110F6">
      <w:pPr>
        <w:spacing w:line="240" w:lineRule="auto"/>
        <w:jc w:val="both"/>
        <w:rPr>
          <w:sz w:val="24"/>
          <w:lang w:val="en-US"/>
        </w:rPr>
      </w:pPr>
      <w:r w:rsidRPr="008110F6">
        <w:rPr>
          <w:sz w:val="24"/>
          <w:lang w:val="en-US"/>
        </w:rPr>
        <w:t xml:space="preserve">  });</w:t>
      </w:r>
    </w:p>
    <w:p w14:paraId="06C02EBD"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15CDADFA" w14:textId="77777777" w:rsidR="008110F6" w:rsidRPr="008110F6" w:rsidRDefault="008110F6" w:rsidP="008110F6">
      <w:pPr>
        <w:spacing w:line="240" w:lineRule="auto"/>
        <w:jc w:val="both"/>
        <w:rPr>
          <w:sz w:val="24"/>
          <w:lang w:val="en-US"/>
        </w:rPr>
      </w:pPr>
      <w:r w:rsidRPr="008110F6">
        <w:rPr>
          <w:sz w:val="24"/>
          <w:lang w:val="en-US"/>
        </w:rPr>
        <w:t xml:space="preserve">    &lt;NavBarWrapper&gt;</w:t>
      </w:r>
    </w:p>
    <w:p w14:paraId="0E9814D5" w14:textId="77777777" w:rsidR="008110F6" w:rsidRPr="008110F6" w:rsidRDefault="008110F6" w:rsidP="008110F6">
      <w:pPr>
        <w:spacing w:line="240" w:lineRule="auto"/>
        <w:jc w:val="both"/>
        <w:rPr>
          <w:sz w:val="24"/>
          <w:lang w:val="en-US"/>
        </w:rPr>
      </w:pPr>
      <w:r w:rsidRPr="008110F6">
        <w:rPr>
          <w:sz w:val="24"/>
          <w:lang w:val="en-US"/>
        </w:rPr>
        <w:t xml:space="preserve">      {links}</w:t>
      </w:r>
    </w:p>
    <w:p w14:paraId="7B63EE04" w14:textId="77777777" w:rsidR="008110F6" w:rsidRPr="008110F6" w:rsidRDefault="008110F6" w:rsidP="008110F6">
      <w:pPr>
        <w:spacing w:line="240" w:lineRule="auto"/>
        <w:jc w:val="both"/>
        <w:rPr>
          <w:sz w:val="24"/>
          <w:lang w:val="en-US"/>
        </w:rPr>
      </w:pPr>
      <w:r w:rsidRPr="008110F6">
        <w:rPr>
          <w:sz w:val="24"/>
          <w:lang w:val="en-US"/>
        </w:rPr>
        <w:t xml:space="preserve">    &lt;/NavBarWrapper&gt;</w:t>
      </w:r>
    </w:p>
    <w:p w14:paraId="43AF09F6" w14:textId="77777777" w:rsidR="008110F6" w:rsidRPr="008110F6" w:rsidRDefault="008110F6" w:rsidP="008110F6">
      <w:pPr>
        <w:spacing w:line="240" w:lineRule="auto"/>
        <w:jc w:val="both"/>
        <w:rPr>
          <w:sz w:val="24"/>
          <w:lang w:val="en-US"/>
        </w:rPr>
      </w:pPr>
      <w:r w:rsidRPr="008110F6">
        <w:rPr>
          <w:sz w:val="24"/>
          <w:lang w:val="en-US"/>
        </w:rPr>
        <w:t xml:space="preserve">  );</w:t>
      </w:r>
    </w:p>
    <w:p w14:paraId="2D1DFB9C" w14:textId="77777777" w:rsidR="008110F6" w:rsidRPr="008110F6" w:rsidRDefault="008110F6" w:rsidP="008110F6">
      <w:pPr>
        <w:spacing w:line="240" w:lineRule="auto"/>
        <w:jc w:val="both"/>
        <w:rPr>
          <w:sz w:val="24"/>
          <w:lang w:val="en-US"/>
        </w:rPr>
      </w:pPr>
      <w:r w:rsidRPr="008110F6">
        <w:rPr>
          <w:sz w:val="24"/>
          <w:lang w:val="en-US"/>
        </w:rPr>
        <w:t>};</w:t>
      </w:r>
    </w:p>
    <w:p w14:paraId="44A4D58E" w14:textId="724A4FF5" w:rsidR="008110F6" w:rsidRPr="008110F6" w:rsidRDefault="008110F6" w:rsidP="008110F6">
      <w:pPr>
        <w:spacing w:line="240" w:lineRule="auto"/>
        <w:jc w:val="both"/>
        <w:rPr>
          <w:sz w:val="24"/>
          <w:lang w:val="en-US"/>
        </w:rPr>
      </w:pPr>
      <w:r w:rsidRPr="008110F6">
        <w:rPr>
          <w:sz w:val="24"/>
          <w:lang w:val="en-US"/>
        </w:rPr>
        <w:t>export default NavBar;</w:t>
      </w:r>
    </w:p>
    <w:p w14:paraId="0B3D4871" w14:textId="77777777" w:rsidR="008110F6" w:rsidRDefault="008110F6" w:rsidP="00186505">
      <w:pPr>
        <w:spacing w:line="240" w:lineRule="auto"/>
        <w:jc w:val="both"/>
        <w:rPr>
          <w:b/>
          <w:sz w:val="28"/>
          <w:lang w:val="en-US"/>
        </w:rPr>
      </w:pPr>
    </w:p>
    <w:p w14:paraId="281C52D6" w14:textId="26442F77" w:rsidR="00186505" w:rsidRDefault="00186505" w:rsidP="00186505">
      <w:pPr>
        <w:spacing w:line="240" w:lineRule="auto"/>
        <w:jc w:val="both"/>
        <w:rPr>
          <w:b/>
          <w:sz w:val="28"/>
          <w:lang w:val="en-US"/>
        </w:rPr>
      </w:pPr>
      <w:r>
        <w:rPr>
          <w:b/>
          <w:sz w:val="28"/>
          <w:lang w:val="en-US"/>
        </w:rPr>
        <w:t>SectionsList.styled.ts</w:t>
      </w:r>
    </w:p>
    <w:p w14:paraId="6B78A182"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0DD8FA61" w14:textId="77777777" w:rsidR="008110F6" w:rsidRPr="008110F6" w:rsidRDefault="008110F6" w:rsidP="008110F6">
      <w:pPr>
        <w:spacing w:line="240" w:lineRule="auto"/>
        <w:jc w:val="both"/>
        <w:rPr>
          <w:sz w:val="24"/>
          <w:lang w:val="en-US"/>
        </w:rPr>
      </w:pPr>
      <w:r w:rsidRPr="008110F6">
        <w:rPr>
          <w:sz w:val="24"/>
          <w:lang w:val="en-US"/>
        </w:rPr>
        <w:t>import { FlexContainer } from '../common/common.styled';</w:t>
      </w:r>
    </w:p>
    <w:p w14:paraId="580A2258" w14:textId="77777777" w:rsidR="008110F6" w:rsidRPr="008110F6" w:rsidRDefault="008110F6" w:rsidP="008110F6">
      <w:pPr>
        <w:spacing w:line="240" w:lineRule="auto"/>
        <w:jc w:val="both"/>
        <w:rPr>
          <w:sz w:val="24"/>
          <w:lang w:val="en-US"/>
        </w:rPr>
      </w:pPr>
    </w:p>
    <w:p w14:paraId="17D47246" w14:textId="77777777" w:rsidR="008110F6" w:rsidRPr="008110F6" w:rsidRDefault="008110F6" w:rsidP="008110F6">
      <w:pPr>
        <w:spacing w:line="240" w:lineRule="auto"/>
        <w:jc w:val="both"/>
        <w:rPr>
          <w:sz w:val="24"/>
          <w:lang w:val="en-US"/>
        </w:rPr>
      </w:pPr>
      <w:r w:rsidRPr="008110F6">
        <w:rPr>
          <w:sz w:val="24"/>
          <w:lang w:val="en-US"/>
        </w:rPr>
        <w:t>export const SectionsListContainer = styled.div`</w:t>
      </w:r>
    </w:p>
    <w:p w14:paraId="4C3094E9" w14:textId="77777777" w:rsidR="008110F6" w:rsidRPr="008110F6" w:rsidRDefault="008110F6" w:rsidP="008110F6">
      <w:pPr>
        <w:spacing w:line="240" w:lineRule="auto"/>
        <w:jc w:val="both"/>
        <w:rPr>
          <w:sz w:val="24"/>
          <w:lang w:val="en-US"/>
        </w:rPr>
      </w:pPr>
      <w:r w:rsidRPr="008110F6">
        <w:rPr>
          <w:sz w:val="24"/>
          <w:lang w:val="en-US"/>
        </w:rPr>
        <w:t xml:space="preserve">  background-color: rgba(0, 0, 0, 0.2);</w:t>
      </w:r>
    </w:p>
    <w:p w14:paraId="7ECD924C" w14:textId="77777777" w:rsidR="008110F6" w:rsidRPr="008110F6" w:rsidRDefault="008110F6" w:rsidP="008110F6">
      <w:pPr>
        <w:spacing w:line="240" w:lineRule="auto"/>
        <w:jc w:val="both"/>
        <w:rPr>
          <w:sz w:val="24"/>
          <w:lang w:val="en-US"/>
        </w:rPr>
      </w:pPr>
      <w:r w:rsidRPr="008110F6">
        <w:rPr>
          <w:sz w:val="24"/>
          <w:lang w:val="en-US"/>
        </w:rPr>
        <w:t xml:space="preserve">  backdrop-filter: blur(15px);</w:t>
      </w:r>
    </w:p>
    <w:p w14:paraId="2F725DC7"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518471FC"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6115B074" w14:textId="77777777" w:rsidR="008110F6" w:rsidRPr="008110F6" w:rsidRDefault="008110F6" w:rsidP="008110F6">
      <w:pPr>
        <w:spacing w:line="240" w:lineRule="auto"/>
        <w:jc w:val="both"/>
        <w:rPr>
          <w:sz w:val="24"/>
          <w:lang w:val="en-US"/>
        </w:rPr>
      </w:pPr>
      <w:r w:rsidRPr="008110F6">
        <w:rPr>
          <w:sz w:val="24"/>
          <w:lang w:val="en-US"/>
        </w:rPr>
        <w:t xml:space="preserve">  padding: 5px;</w:t>
      </w:r>
    </w:p>
    <w:p w14:paraId="181F3F2A" w14:textId="77777777" w:rsidR="008110F6" w:rsidRPr="008110F6" w:rsidRDefault="008110F6" w:rsidP="008110F6">
      <w:pPr>
        <w:spacing w:line="240" w:lineRule="auto"/>
        <w:jc w:val="both"/>
        <w:rPr>
          <w:sz w:val="24"/>
          <w:lang w:val="en-US"/>
        </w:rPr>
      </w:pPr>
      <w:r w:rsidRPr="008110F6">
        <w:rPr>
          <w:sz w:val="24"/>
          <w:lang w:val="en-US"/>
        </w:rPr>
        <w:t xml:space="preserve">  row-gap: 5px;</w:t>
      </w:r>
    </w:p>
    <w:p w14:paraId="01C6ECC1" w14:textId="77777777" w:rsidR="008110F6" w:rsidRPr="008110F6" w:rsidRDefault="008110F6" w:rsidP="008110F6">
      <w:pPr>
        <w:spacing w:line="240" w:lineRule="auto"/>
        <w:jc w:val="both"/>
        <w:rPr>
          <w:sz w:val="24"/>
          <w:lang w:val="en-US"/>
        </w:rPr>
      </w:pPr>
      <w:r w:rsidRPr="008110F6">
        <w:rPr>
          <w:sz w:val="24"/>
          <w:lang w:val="en-US"/>
        </w:rPr>
        <w:t xml:space="preserve">  overflow-y: scroll;</w:t>
      </w:r>
    </w:p>
    <w:p w14:paraId="477547F5" w14:textId="77777777" w:rsidR="008110F6" w:rsidRPr="008110F6" w:rsidRDefault="008110F6" w:rsidP="008110F6">
      <w:pPr>
        <w:spacing w:line="240" w:lineRule="auto"/>
        <w:jc w:val="both"/>
        <w:rPr>
          <w:sz w:val="24"/>
          <w:lang w:val="en-US"/>
        </w:rPr>
      </w:pPr>
      <w:r w:rsidRPr="008110F6">
        <w:rPr>
          <w:sz w:val="24"/>
          <w:lang w:val="en-US"/>
        </w:rPr>
        <w:t xml:space="preserve">  height: 100%    ;</w:t>
      </w:r>
    </w:p>
    <w:p w14:paraId="79566369" w14:textId="77777777" w:rsidR="008110F6" w:rsidRPr="008110F6" w:rsidRDefault="008110F6" w:rsidP="008110F6">
      <w:pPr>
        <w:spacing w:line="240" w:lineRule="auto"/>
        <w:jc w:val="both"/>
        <w:rPr>
          <w:sz w:val="24"/>
          <w:lang w:val="en-US"/>
        </w:rPr>
      </w:pPr>
      <w:r w:rsidRPr="008110F6">
        <w:rPr>
          <w:sz w:val="24"/>
          <w:lang w:val="en-US"/>
        </w:rPr>
        <w:t>`;</w:t>
      </w:r>
    </w:p>
    <w:p w14:paraId="0230A916" w14:textId="77777777" w:rsidR="008110F6" w:rsidRPr="008110F6" w:rsidRDefault="008110F6" w:rsidP="008110F6">
      <w:pPr>
        <w:spacing w:line="240" w:lineRule="auto"/>
        <w:jc w:val="both"/>
        <w:rPr>
          <w:sz w:val="24"/>
          <w:lang w:val="en-US"/>
        </w:rPr>
      </w:pPr>
      <w:r w:rsidRPr="008110F6">
        <w:rPr>
          <w:sz w:val="24"/>
          <w:lang w:val="en-US"/>
        </w:rPr>
        <w:t>export const SectionItem = styled(FlexContainer)&lt;{isActive: boolean}&gt;`</w:t>
      </w:r>
    </w:p>
    <w:p w14:paraId="1FD360E0" w14:textId="77777777" w:rsidR="008110F6" w:rsidRPr="008110F6" w:rsidRDefault="008110F6" w:rsidP="008110F6">
      <w:pPr>
        <w:spacing w:line="240" w:lineRule="auto"/>
        <w:jc w:val="both"/>
        <w:rPr>
          <w:sz w:val="24"/>
          <w:lang w:val="en-US"/>
        </w:rPr>
      </w:pPr>
      <w:r w:rsidRPr="008110F6">
        <w:rPr>
          <w:sz w:val="24"/>
          <w:lang w:val="en-US"/>
        </w:rPr>
        <w:t xml:space="preserve">  column-gap: 5px;</w:t>
      </w:r>
    </w:p>
    <w:p w14:paraId="0B38277B"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044F4359" w14:textId="77777777" w:rsidR="008110F6" w:rsidRPr="008110F6" w:rsidRDefault="008110F6" w:rsidP="008110F6">
      <w:pPr>
        <w:spacing w:line="240" w:lineRule="auto"/>
        <w:jc w:val="both"/>
        <w:rPr>
          <w:sz w:val="24"/>
          <w:lang w:val="en-US"/>
        </w:rPr>
      </w:pPr>
      <w:r w:rsidRPr="008110F6">
        <w:rPr>
          <w:sz w:val="24"/>
          <w:lang w:val="en-US"/>
        </w:rPr>
        <w:t xml:space="preserve">  justify-content: flex-start;</w:t>
      </w:r>
    </w:p>
    <w:p w14:paraId="6FD76081" w14:textId="77777777" w:rsidR="008110F6" w:rsidRPr="008110F6" w:rsidRDefault="008110F6" w:rsidP="008110F6">
      <w:pPr>
        <w:spacing w:line="240" w:lineRule="auto"/>
        <w:jc w:val="both"/>
        <w:rPr>
          <w:sz w:val="24"/>
          <w:lang w:val="en-US"/>
        </w:rPr>
      </w:pPr>
      <w:r w:rsidRPr="008110F6">
        <w:rPr>
          <w:sz w:val="24"/>
          <w:lang w:val="en-US"/>
        </w:rPr>
        <w:t xml:space="preserve">  font-size: 16px;</w:t>
      </w:r>
    </w:p>
    <w:p w14:paraId="349E3764" w14:textId="77777777" w:rsidR="008110F6" w:rsidRPr="008110F6" w:rsidRDefault="008110F6" w:rsidP="008110F6">
      <w:pPr>
        <w:spacing w:line="240" w:lineRule="auto"/>
        <w:jc w:val="both"/>
        <w:rPr>
          <w:sz w:val="24"/>
          <w:lang w:val="en-US"/>
        </w:rPr>
      </w:pPr>
      <w:r w:rsidRPr="008110F6">
        <w:rPr>
          <w:sz w:val="24"/>
          <w:lang w:val="en-US"/>
        </w:rPr>
        <w:t xml:space="preserve">  font-weight: 700;</w:t>
      </w:r>
    </w:p>
    <w:p w14:paraId="34BFBAFD" w14:textId="77777777" w:rsidR="008110F6" w:rsidRPr="008110F6" w:rsidRDefault="008110F6" w:rsidP="008110F6">
      <w:pPr>
        <w:spacing w:line="240" w:lineRule="auto"/>
        <w:jc w:val="both"/>
        <w:rPr>
          <w:sz w:val="24"/>
          <w:lang w:val="en-US"/>
        </w:rPr>
      </w:pPr>
      <w:r w:rsidRPr="008110F6">
        <w:rPr>
          <w:sz w:val="24"/>
          <w:lang w:val="en-US"/>
        </w:rPr>
        <w:t xml:space="preserve">  color: var(--white);</w:t>
      </w:r>
    </w:p>
    <w:p w14:paraId="3A755693" w14:textId="77777777" w:rsidR="008110F6" w:rsidRPr="008110F6" w:rsidRDefault="008110F6" w:rsidP="008110F6">
      <w:pPr>
        <w:spacing w:line="240" w:lineRule="auto"/>
        <w:jc w:val="both"/>
        <w:rPr>
          <w:sz w:val="24"/>
          <w:lang w:val="en-US"/>
        </w:rPr>
      </w:pPr>
      <w:r w:rsidRPr="008110F6">
        <w:rPr>
          <w:sz w:val="24"/>
          <w:lang w:val="en-US"/>
        </w:rPr>
        <w:t xml:space="preserve">  background: ${props =&gt; props.isActive ? 'rgba(255,255,255,0.4)' : 'none'};</w:t>
      </w:r>
    </w:p>
    <w:p w14:paraId="42871700" w14:textId="77777777" w:rsidR="008110F6" w:rsidRPr="008110F6" w:rsidRDefault="008110F6" w:rsidP="008110F6">
      <w:pPr>
        <w:spacing w:line="240" w:lineRule="auto"/>
        <w:jc w:val="both"/>
        <w:rPr>
          <w:sz w:val="24"/>
          <w:lang w:val="en-US"/>
        </w:rPr>
      </w:pPr>
      <w:r w:rsidRPr="008110F6">
        <w:rPr>
          <w:sz w:val="24"/>
          <w:lang w:val="en-US"/>
        </w:rPr>
        <w:t xml:space="preserve">  transition: all 0.3s ease;</w:t>
      </w:r>
    </w:p>
    <w:p w14:paraId="538A2D6C" w14:textId="77777777" w:rsidR="008110F6" w:rsidRPr="008110F6" w:rsidRDefault="008110F6" w:rsidP="008110F6">
      <w:pPr>
        <w:spacing w:line="240" w:lineRule="auto"/>
        <w:jc w:val="both"/>
        <w:rPr>
          <w:sz w:val="24"/>
          <w:lang w:val="en-US"/>
        </w:rPr>
      </w:pPr>
      <w:r w:rsidRPr="008110F6">
        <w:rPr>
          <w:sz w:val="24"/>
          <w:lang w:val="en-US"/>
        </w:rPr>
        <w:lastRenderedPageBreak/>
        <w:t xml:space="preserve">  &amp;:hover {</w:t>
      </w:r>
    </w:p>
    <w:p w14:paraId="76FD5A94" w14:textId="77777777" w:rsidR="008110F6" w:rsidRPr="008110F6" w:rsidRDefault="008110F6" w:rsidP="008110F6">
      <w:pPr>
        <w:spacing w:line="240" w:lineRule="auto"/>
        <w:jc w:val="both"/>
        <w:rPr>
          <w:sz w:val="24"/>
          <w:lang w:val="en-US"/>
        </w:rPr>
      </w:pPr>
      <w:r w:rsidRPr="008110F6">
        <w:rPr>
          <w:sz w:val="24"/>
          <w:lang w:val="en-US"/>
        </w:rPr>
        <w:t xml:space="preserve">    background: ${props =&gt; !props.isActive ? 'rgba(0,0,0,0.4)' : 'rgba(255,255,255,0.4)'};</w:t>
      </w:r>
    </w:p>
    <w:p w14:paraId="7088D181" w14:textId="77777777" w:rsidR="008110F6" w:rsidRPr="008110F6" w:rsidRDefault="008110F6" w:rsidP="008110F6">
      <w:pPr>
        <w:spacing w:line="240" w:lineRule="auto"/>
        <w:jc w:val="both"/>
        <w:rPr>
          <w:sz w:val="24"/>
          <w:lang w:val="en-US"/>
        </w:rPr>
      </w:pPr>
      <w:r w:rsidRPr="008110F6">
        <w:rPr>
          <w:sz w:val="24"/>
          <w:lang w:val="en-US"/>
        </w:rPr>
        <w:t xml:space="preserve">    cursor: pointer;</w:t>
      </w:r>
    </w:p>
    <w:p w14:paraId="4BDA37E0" w14:textId="77777777" w:rsidR="008110F6" w:rsidRPr="008110F6" w:rsidRDefault="008110F6" w:rsidP="008110F6">
      <w:pPr>
        <w:spacing w:line="240" w:lineRule="auto"/>
        <w:jc w:val="both"/>
        <w:rPr>
          <w:sz w:val="24"/>
          <w:lang w:val="en-US"/>
        </w:rPr>
      </w:pPr>
      <w:r w:rsidRPr="008110F6">
        <w:rPr>
          <w:sz w:val="24"/>
          <w:lang w:val="en-US"/>
        </w:rPr>
        <w:t xml:space="preserve">  }</w:t>
      </w:r>
    </w:p>
    <w:p w14:paraId="0D9E6984" w14:textId="77777777" w:rsidR="008110F6" w:rsidRPr="008110F6" w:rsidRDefault="008110F6" w:rsidP="008110F6">
      <w:pPr>
        <w:spacing w:line="240" w:lineRule="auto"/>
        <w:jc w:val="both"/>
        <w:rPr>
          <w:sz w:val="24"/>
          <w:lang w:val="en-US"/>
        </w:rPr>
      </w:pPr>
      <w:r w:rsidRPr="008110F6">
        <w:rPr>
          <w:sz w:val="24"/>
          <w:lang w:val="en-US"/>
        </w:rPr>
        <w:t xml:space="preserve">  img {</w:t>
      </w:r>
    </w:p>
    <w:p w14:paraId="114297F7" w14:textId="77777777" w:rsidR="008110F6" w:rsidRPr="008110F6" w:rsidRDefault="008110F6" w:rsidP="008110F6">
      <w:pPr>
        <w:spacing w:line="240" w:lineRule="auto"/>
        <w:jc w:val="both"/>
        <w:rPr>
          <w:sz w:val="24"/>
          <w:lang w:val="en-US"/>
        </w:rPr>
      </w:pPr>
      <w:r w:rsidRPr="008110F6">
        <w:rPr>
          <w:sz w:val="24"/>
          <w:lang w:val="en-US"/>
        </w:rPr>
        <w:t xml:space="preserve">    height: 32px;</w:t>
      </w:r>
    </w:p>
    <w:p w14:paraId="42CC9C3F" w14:textId="77777777" w:rsidR="008110F6" w:rsidRPr="008110F6" w:rsidRDefault="008110F6" w:rsidP="008110F6">
      <w:pPr>
        <w:spacing w:line="240" w:lineRule="auto"/>
        <w:jc w:val="both"/>
        <w:rPr>
          <w:sz w:val="24"/>
          <w:lang w:val="en-US"/>
        </w:rPr>
      </w:pPr>
      <w:r w:rsidRPr="008110F6">
        <w:rPr>
          <w:sz w:val="24"/>
          <w:lang w:val="en-US"/>
        </w:rPr>
        <w:t xml:space="preserve">    width: 32px;</w:t>
      </w:r>
    </w:p>
    <w:p w14:paraId="3E92FB99" w14:textId="77777777" w:rsidR="008110F6" w:rsidRPr="008110F6" w:rsidRDefault="008110F6" w:rsidP="008110F6">
      <w:pPr>
        <w:spacing w:line="240" w:lineRule="auto"/>
        <w:jc w:val="both"/>
        <w:rPr>
          <w:sz w:val="24"/>
          <w:lang w:val="en-US"/>
        </w:rPr>
      </w:pPr>
      <w:r w:rsidRPr="008110F6">
        <w:rPr>
          <w:sz w:val="24"/>
          <w:lang w:val="en-US"/>
        </w:rPr>
        <w:t xml:space="preserve">  }</w:t>
      </w:r>
    </w:p>
    <w:p w14:paraId="4910D877" w14:textId="27CAE6D6" w:rsidR="008110F6" w:rsidRPr="008110F6" w:rsidRDefault="008110F6" w:rsidP="008110F6">
      <w:pPr>
        <w:spacing w:line="240" w:lineRule="auto"/>
        <w:jc w:val="both"/>
        <w:rPr>
          <w:sz w:val="24"/>
          <w:lang w:val="en-US"/>
        </w:rPr>
      </w:pPr>
      <w:r w:rsidRPr="008110F6">
        <w:rPr>
          <w:sz w:val="24"/>
          <w:lang w:val="en-US"/>
        </w:rPr>
        <w:t>`;</w:t>
      </w:r>
    </w:p>
    <w:p w14:paraId="264D2DA8" w14:textId="77777777" w:rsidR="008110F6" w:rsidRDefault="008110F6" w:rsidP="00186505">
      <w:pPr>
        <w:spacing w:line="240" w:lineRule="auto"/>
        <w:jc w:val="both"/>
        <w:rPr>
          <w:b/>
          <w:sz w:val="28"/>
          <w:lang w:val="en-US"/>
        </w:rPr>
      </w:pPr>
    </w:p>
    <w:p w14:paraId="2F27D5DC" w14:textId="71BCA7A5" w:rsidR="00186505" w:rsidRDefault="00186505" w:rsidP="00186505">
      <w:pPr>
        <w:spacing w:line="240" w:lineRule="auto"/>
        <w:jc w:val="both"/>
        <w:rPr>
          <w:b/>
          <w:sz w:val="28"/>
          <w:lang w:val="en-US"/>
        </w:rPr>
      </w:pPr>
      <w:r>
        <w:rPr>
          <w:b/>
          <w:sz w:val="28"/>
          <w:lang w:val="en-US"/>
        </w:rPr>
        <w:t>SectionsList.tsx</w:t>
      </w:r>
    </w:p>
    <w:p w14:paraId="4E682153" w14:textId="77777777" w:rsidR="008110F6" w:rsidRPr="008110F6" w:rsidRDefault="008110F6" w:rsidP="008110F6">
      <w:pPr>
        <w:spacing w:line="240" w:lineRule="auto"/>
        <w:jc w:val="both"/>
        <w:rPr>
          <w:sz w:val="24"/>
          <w:lang w:val="en-US"/>
        </w:rPr>
      </w:pPr>
      <w:r w:rsidRPr="008110F6">
        <w:rPr>
          <w:sz w:val="24"/>
          <w:lang w:val="en-US"/>
        </w:rPr>
        <w:t>import React, { FC, useMemo } from 'react';</w:t>
      </w:r>
    </w:p>
    <w:p w14:paraId="0BD34B31" w14:textId="77777777" w:rsidR="008110F6" w:rsidRPr="008110F6" w:rsidRDefault="008110F6" w:rsidP="008110F6">
      <w:pPr>
        <w:spacing w:line="240" w:lineRule="auto"/>
        <w:jc w:val="both"/>
        <w:rPr>
          <w:sz w:val="24"/>
          <w:lang w:val="en-US"/>
        </w:rPr>
      </w:pPr>
      <w:r w:rsidRPr="008110F6">
        <w:rPr>
          <w:sz w:val="24"/>
          <w:lang w:val="en-US"/>
        </w:rPr>
        <w:t>import { SectionItem, SectionsListContainer } from './SectionsList.styled';</w:t>
      </w:r>
    </w:p>
    <w:p w14:paraId="43F848B4" w14:textId="77777777" w:rsidR="008110F6" w:rsidRPr="008110F6" w:rsidRDefault="008110F6" w:rsidP="008110F6">
      <w:pPr>
        <w:spacing w:line="240" w:lineRule="auto"/>
        <w:jc w:val="both"/>
        <w:rPr>
          <w:sz w:val="24"/>
          <w:lang w:val="en-US"/>
        </w:rPr>
      </w:pPr>
      <w:r w:rsidRPr="008110F6">
        <w:rPr>
          <w:sz w:val="24"/>
          <w:lang w:val="en-US"/>
        </w:rPr>
        <w:t>import { Tooltip } from '@mui/material';</w:t>
      </w:r>
    </w:p>
    <w:p w14:paraId="2709FA2F" w14:textId="77777777" w:rsidR="008110F6" w:rsidRPr="008110F6" w:rsidRDefault="008110F6" w:rsidP="008110F6">
      <w:pPr>
        <w:spacing w:line="240" w:lineRule="auto"/>
        <w:jc w:val="both"/>
        <w:rPr>
          <w:sz w:val="24"/>
          <w:lang w:val="en-US"/>
        </w:rPr>
      </w:pPr>
      <w:r w:rsidRPr="008110F6">
        <w:rPr>
          <w:sz w:val="24"/>
          <w:lang w:val="en-US"/>
        </w:rPr>
        <w:t>import { getTranslations } from '../../utils/translations';</w:t>
      </w:r>
    </w:p>
    <w:p w14:paraId="44CF99EB" w14:textId="77777777" w:rsidR="008110F6" w:rsidRPr="008110F6" w:rsidRDefault="008110F6" w:rsidP="008110F6">
      <w:pPr>
        <w:spacing w:line="240" w:lineRule="auto"/>
        <w:jc w:val="both"/>
        <w:rPr>
          <w:sz w:val="24"/>
          <w:lang w:val="en-US"/>
        </w:rPr>
      </w:pPr>
      <w:r w:rsidRPr="008110F6">
        <w:rPr>
          <w:sz w:val="24"/>
          <w:lang w:val="en-US"/>
        </w:rPr>
        <w:t>import { Spinner } from '../Spinner';</w:t>
      </w:r>
    </w:p>
    <w:p w14:paraId="6B5092BA" w14:textId="77777777" w:rsidR="008110F6" w:rsidRPr="008110F6" w:rsidRDefault="008110F6" w:rsidP="008110F6">
      <w:pPr>
        <w:spacing w:line="240" w:lineRule="auto"/>
        <w:jc w:val="both"/>
        <w:rPr>
          <w:sz w:val="24"/>
          <w:lang w:val="en-US"/>
        </w:rPr>
      </w:pPr>
      <w:r w:rsidRPr="008110F6">
        <w:rPr>
          <w:sz w:val="24"/>
          <w:lang w:val="en-US"/>
        </w:rPr>
        <w:t>import { setSelectedSection } from '../../store/events/events.slice';</w:t>
      </w:r>
    </w:p>
    <w:p w14:paraId="0D19D8EB" w14:textId="77777777" w:rsidR="008110F6" w:rsidRPr="008110F6" w:rsidRDefault="008110F6" w:rsidP="008110F6">
      <w:pPr>
        <w:spacing w:line="240" w:lineRule="auto"/>
        <w:jc w:val="both"/>
        <w:rPr>
          <w:sz w:val="24"/>
          <w:lang w:val="en-US"/>
        </w:rPr>
      </w:pPr>
      <w:r w:rsidRPr="008110F6">
        <w:rPr>
          <w:sz w:val="24"/>
          <w:lang w:val="en-US"/>
        </w:rPr>
        <w:t>import { useGetSectionsBySportIdQuery } from '../../services/api';</w:t>
      </w:r>
    </w:p>
    <w:p w14:paraId="33A35FDA" w14:textId="77777777" w:rsidR="008110F6" w:rsidRPr="008110F6" w:rsidRDefault="008110F6" w:rsidP="008110F6">
      <w:pPr>
        <w:spacing w:line="240" w:lineRule="auto"/>
        <w:jc w:val="both"/>
        <w:rPr>
          <w:sz w:val="24"/>
          <w:lang w:val="en-US"/>
        </w:rPr>
      </w:pPr>
      <w:r w:rsidRPr="008110F6">
        <w:rPr>
          <w:sz w:val="24"/>
          <w:lang w:val="en-US"/>
        </w:rPr>
        <w:t>import { useAppDispatch, useAppSelector } from '../../store';</w:t>
      </w:r>
    </w:p>
    <w:p w14:paraId="1DA0F5AE" w14:textId="77777777" w:rsidR="008110F6" w:rsidRPr="008110F6" w:rsidRDefault="008110F6" w:rsidP="008110F6">
      <w:pPr>
        <w:spacing w:line="240" w:lineRule="auto"/>
        <w:jc w:val="both"/>
        <w:rPr>
          <w:sz w:val="24"/>
          <w:lang w:val="en-US"/>
        </w:rPr>
      </w:pPr>
    </w:p>
    <w:p w14:paraId="42FDD2A0" w14:textId="77777777" w:rsidR="008110F6" w:rsidRPr="008110F6" w:rsidRDefault="008110F6" w:rsidP="008110F6">
      <w:pPr>
        <w:spacing w:line="240" w:lineRule="auto"/>
        <w:jc w:val="both"/>
        <w:rPr>
          <w:sz w:val="24"/>
          <w:lang w:val="en-US"/>
        </w:rPr>
      </w:pPr>
      <w:r w:rsidRPr="008110F6">
        <w:rPr>
          <w:sz w:val="24"/>
          <w:lang w:val="en-US"/>
        </w:rPr>
        <w:t>const SectionsList: FC&lt;{ sportId: number }&gt; = ({ sportId }) =&gt; {</w:t>
      </w:r>
    </w:p>
    <w:p w14:paraId="1E8629BB" w14:textId="77777777" w:rsidR="008110F6" w:rsidRPr="008110F6" w:rsidRDefault="008110F6" w:rsidP="008110F6">
      <w:pPr>
        <w:spacing w:line="240" w:lineRule="auto"/>
        <w:jc w:val="both"/>
        <w:rPr>
          <w:sz w:val="24"/>
          <w:lang w:val="en-US"/>
        </w:rPr>
      </w:pPr>
      <w:r w:rsidRPr="008110F6">
        <w:rPr>
          <w:sz w:val="24"/>
          <w:lang w:val="en-US"/>
        </w:rPr>
        <w:t xml:space="preserve">  const { data, isLoading: isSectionsLoading, isFetching: isSectionsFetching } = useGetSectionsBySportIdQuery(sportId);</w:t>
      </w:r>
    </w:p>
    <w:p w14:paraId="1BFBAA1A" w14:textId="77777777" w:rsidR="008110F6" w:rsidRPr="008110F6" w:rsidRDefault="008110F6" w:rsidP="008110F6">
      <w:pPr>
        <w:spacing w:line="240" w:lineRule="auto"/>
        <w:jc w:val="both"/>
        <w:rPr>
          <w:sz w:val="24"/>
          <w:lang w:val="en-US"/>
        </w:rPr>
      </w:pPr>
      <w:r w:rsidRPr="008110F6">
        <w:rPr>
          <w:sz w:val="24"/>
          <w:lang w:val="en-US"/>
        </w:rPr>
        <w:t xml:space="preserve">  const { selectedSectionId } = useAppSelector(state =&gt; state.events);</w:t>
      </w:r>
    </w:p>
    <w:p w14:paraId="20B95FA5" w14:textId="77777777" w:rsidR="008110F6" w:rsidRPr="008110F6" w:rsidRDefault="008110F6" w:rsidP="008110F6">
      <w:pPr>
        <w:spacing w:line="240" w:lineRule="auto"/>
        <w:jc w:val="both"/>
        <w:rPr>
          <w:sz w:val="24"/>
          <w:lang w:val="en-US"/>
        </w:rPr>
      </w:pPr>
      <w:r w:rsidRPr="008110F6">
        <w:rPr>
          <w:sz w:val="24"/>
          <w:lang w:val="en-US"/>
        </w:rPr>
        <w:t xml:space="preserve">  const dispatch = useAppDispatch();</w:t>
      </w:r>
    </w:p>
    <w:p w14:paraId="0296F943" w14:textId="77777777" w:rsidR="008110F6" w:rsidRPr="008110F6" w:rsidRDefault="008110F6" w:rsidP="008110F6">
      <w:pPr>
        <w:spacing w:line="240" w:lineRule="auto"/>
        <w:jc w:val="both"/>
        <w:rPr>
          <w:sz w:val="24"/>
          <w:lang w:val="en-US"/>
        </w:rPr>
      </w:pPr>
      <w:r w:rsidRPr="008110F6">
        <w:rPr>
          <w:sz w:val="24"/>
          <w:lang w:val="en-US"/>
        </w:rPr>
        <w:t xml:space="preserve">  const sections = useMemo(() =&gt;</w:t>
      </w:r>
    </w:p>
    <w:p w14:paraId="74E53B48" w14:textId="77777777" w:rsidR="008110F6" w:rsidRPr="008110F6" w:rsidRDefault="008110F6" w:rsidP="008110F6">
      <w:pPr>
        <w:spacing w:line="240" w:lineRule="auto"/>
        <w:jc w:val="both"/>
        <w:rPr>
          <w:sz w:val="24"/>
          <w:lang w:val="en-US"/>
        </w:rPr>
      </w:pPr>
      <w:r w:rsidRPr="008110F6">
        <w:rPr>
          <w:sz w:val="24"/>
          <w:lang w:val="en-US"/>
        </w:rPr>
        <w:t xml:space="preserve">    data &amp;&amp; [...data.data]</w:t>
      </w:r>
    </w:p>
    <w:p w14:paraId="19201EFD" w14:textId="77777777" w:rsidR="008110F6" w:rsidRPr="008110F6" w:rsidRDefault="008110F6" w:rsidP="008110F6">
      <w:pPr>
        <w:spacing w:line="240" w:lineRule="auto"/>
        <w:jc w:val="both"/>
        <w:rPr>
          <w:sz w:val="24"/>
          <w:lang w:val="en-US"/>
        </w:rPr>
      </w:pPr>
      <w:r w:rsidRPr="008110F6">
        <w:rPr>
          <w:sz w:val="24"/>
          <w:lang w:val="en-US"/>
        </w:rPr>
        <w:t xml:space="preserve">      .sort((a, b) =&gt; a.name_translations.ru &amp;&amp; b.name_translations.ru</w:t>
      </w:r>
    </w:p>
    <w:p w14:paraId="005194A0" w14:textId="77777777" w:rsidR="008110F6" w:rsidRPr="008110F6" w:rsidRDefault="008110F6" w:rsidP="008110F6">
      <w:pPr>
        <w:spacing w:line="240" w:lineRule="auto"/>
        <w:jc w:val="both"/>
        <w:rPr>
          <w:sz w:val="24"/>
          <w:lang w:val="en-US"/>
        </w:rPr>
      </w:pPr>
      <w:r w:rsidRPr="008110F6">
        <w:rPr>
          <w:sz w:val="24"/>
          <w:lang w:val="en-US"/>
        </w:rPr>
        <w:t xml:space="preserve">        ? a.name_translations.ru.localeCompare(b?.name_translations?.ru) : a.name.localeCompare(b.name))</w:t>
      </w:r>
    </w:p>
    <w:p w14:paraId="54BF60E4" w14:textId="77777777" w:rsidR="008110F6" w:rsidRPr="008110F6" w:rsidRDefault="008110F6" w:rsidP="008110F6">
      <w:pPr>
        <w:spacing w:line="240" w:lineRule="auto"/>
        <w:jc w:val="both"/>
        <w:rPr>
          <w:sz w:val="24"/>
          <w:lang w:val="en-US"/>
        </w:rPr>
      </w:pPr>
      <w:r w:rsidRPr="008110F6">
        <w:rPr>
          <w:sz w:val="24"/>
          <w:lang w:val="en-US"/>
        </w:rPr>
        <w:t xml:space="preserve">    || [], [data]);</w:t>
      </w:r>
    </w:p>
    <w:p w14:paraId="4CF4EF75" w14:textId="77777777" w:rsidR="008110F6" w:rsidRPr="008110F6" w:rsidRDefault="008110F6" w:rsidP="008110F6">
      <w:pPr>
        <w:spacing w:line="240" w:lineRule="auto"/>
        <w:jc w:val="both"/>
        <w:rPr>
          <w:sz w:val="24"/>
          <w:lang w:val="en-US"/>
        </w:rPr>
      </w:pPr>
    </w:p>
    <w:p w14:paraId="6B93418E" w14:textId="77777777" w:rsidR="008110F6" w:rsidRPr="008110F6" w:rsidRDefault="008110F6" w:rsidP="008110F6">
      <w:pPr>
        <w:spacing w:line="240" w:lineRule="auto"/>
        <w:jc w:val="both"/>
        <w:rPr>
          <w:sz w:val="24"/>
          <w:lang w:val="en-US"/>
        </w:rPr>
      </w:pPr>
      <w:r w:rsidRPr="008110F6">
        <w:rPr>
          <w:sz w:val="24"/>
          <w:lang w:val="en-US"/>
        </w:rPr>
        <w:t xml:space="preserve">  const handleSelectSection = (id: number) =&gt; {</w:t>
      </w:r>
    </w:p>
    <w:p w14:paraId="0B46CD90" w14:textId="77777777" w:rsidR="008110F6" w:rsidRPr="008110F6" w:rsidRDefault="008110F6" w:rsidP="008110F6">
      <w:pPr>
        <w:spacing w:line="240" w:lineRule="auto"/>
        <w:jc w:val="both"/>
        <w:rPr>
          <w:sz w:val="24"/>
          <w:lang w:val="en-US"/>
        </w:rPr>
      </w:pPr>
      <w:r w:rsidRPr="008110F6">
        <w:rPr>
          <w:sz w:val="24"/>
          <w:lang w:val="en-US"/>
        </w:rPr>
        <w:t xml:space="preserve">    dispatch(setSelectedSection(id));</w:t>
      </w:r>
    </w:p>
    <w:p w14:paraId="3648D339" w14:textId="77777777" w:rsidR="008110F6" w:rsidRPr="008110F6" w:rsidRDefault="008110F6" w:rsidP="008110F6">
      <w:pPr>
        <w:spacing w:line="240" w:lineRule="auto"/>
        <w:jc w:val="both"/>
        <w:rPr>
          <w:sz w:val="24"/>
          <w:lang w:val="en-US"/>
        </w:rPr>
      </w:pPr>
      <w:r w:rsidRPr="008110F6">
        <w:rPr>
          <w:sz w:val="24"/>
          <w:lang w:val="en-US"/>
        </w:rPr>
        <w:t xml:space="preserve">  };</w:t>
      </w:r>
    </w:p>
    <w:p w14:paraId="22DBF73E" w14:textId="77777777" w:rsidR="008110F6" w:rsidRPr="008110F6" w:rsidRDefault="008110F6" w:rsidP="008110F6">
      <w:pPr>
        <w:spacing w:line="240" w:lineRule="auto"/>
        <w:jc w:val="both"/>
        <w:rPr>
          <w:sz w:val="24"/>
          <w:lang w:val="en-US"/>
        </w:rPr>
      </w:pPr>
    </w:p>
    <w:p w14:paraId="6BA8CE94"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4609E16D" w14:textId="77777777" w:rsidR="008110F6" w:rsidRPr="008110F6" w:rsidRDefault="008110F6" w:rsidP="008110F6">
      <w:pPr>
        <w:spacing w:line="240" w:lineRule="auto"/>
        <w:jc w:val="both"/>
        <w:rPr>
          <w:sz w:val="24"/>
          <w:lang w:val="en-US"/>
        </w:rPr>
      </w:pPr>
      <w:r w:rsidRPr="008110F6">
        <w:rPr>
          <w:sz w:val="24"/>
          <w:lang w:val="en-US"/>
        </w:rPr>
        <w:t xml:space="preserve">    &lt;SectionsListContainer&gt;</w:t>
      </w:r>
    </w:p>
    <w:p w14:paraId="0419EE8A" w14:textId="77777777" w:rsidR="008110F6" w:rsidRPr="008110F6" w:rsidRDefault="008110F6" w:rsidP="008110F6">
      <w:pPr>
        <w:spacing w:line="240" w:lineRule="auto"/>
        <w:jc w:val="both"/>
        <w:rPr>
          <w:sz w:val="24"/>
          <w:lang w:val="en-US"/>
        </w:rPr>
      </w:pPr>
      <w:r w:rsidRPr="008110F6">
        <w:rPr>
          <w:sz w:val="24"/>
          <w:lang w:val="en-US"/>
        </w:rPr>
        <w:t xml:space="preserve">      {!isSectionsLoading &amp;&amp; !isSectionsFetching ? sections.map(section =&gt; (</w:t>
      </w:r>
    </w:p>
    <w:p w14:paraId="71E0D2BC" w14:textId="77777777" w:rsidR="008110F6" w:rsidRPr="008110F6" w:rsidRDefault="008110F6" w:rsidP="008110F6">
      <w:pPr>
        <w:spacing w:line="240" w:lineRule="auto"/>
        <w:jc w:val="both"/>
        <w:rPr>
          <w:sz w:val="24"/>
          <w:lang w:val="en-US"/>
        </w:rPr>
      </w:pPr>
      <w:r w:rsidRPr="008110F6">
        <w:rPr>
          <w:sz w:val="24"/>
          <w:lang w:val="en-US"/>
        </w:rPr>
        <w:t xml:space="preserve">        &lt;Tooltip</w:t>
      </w:r>
    </w:p>
    <w:p w14:paraId="590175C0" w14:textId="77777777" w:rsidR="008110F6" w:rsidRPr="008110F6" w:rsidRDefault="008110F6" w:rsidP="008110F6">
      <w:pPr>
        <w:spacing w:line="240" w:lineRule="auto"/>
        <w:jc w:val="both"/>
        <w:rPr>
          <w:sz w:val="24"/>
          <w:lang w:val="en-US"/>
        </w:rPr>
      </w:pPr>
      <w:r w:rsidRPr="008110F6">
        <w:rPr>
          <w:sz w:val="24"/>
          <w:lang w:val="en-US"/>
        </w:rPr>
        <w:t xml:space="preserve">          key={section.slug}</w:t>
      </w:r>
    </w:p>
    <w:p w14:paraId="280F1F8B" w14:textId="77777777" w:rsidR="008110F6" w:rsidRPr="008110F6" w:rsidRDefault="008110F6" w:rsidP="008110F6">
      <w:pPr>
        <w:spacing w:line="240" w:lineRule="auto"/>
        <w:jc w:val="both"/>
        <w:rPr>
          <w:sz w:val="24"/>
          <w:lang w:val="en-US"/>
        </w:rPr>
      </w:pPr>
      <w:r w:rsidRPr="008110F6">
        <w:rPr>
          <w:sz w:val="24"/>
          <w:lang w:val="en-US"/>
        </w:rPr>
        <w:t xml:space="preserve">          title={'Выбрать категорию: ' + getTranslations(section)}</w:t>
      </w:r>
    </w:p>
    <w:p w14:paraId="6739D456" w14:textId="77777777" w:rsidR="008110F6" w:rsidRPr="008110F6" w:rsidRDefault="008110F6" w:rsidP="008110F6">
      <w:pPr>
        <w:spacing w:line="240" w:lineRule="auto"/>
        <w:jc w:val="both"/>
        <w:rPr>
          <w:sz w:val="24"/>
          <w:lang w:val="en-US"/>
        </w:rPr>
      </w:pPr>
      <w:r w:rsidRPr="008110F6">
        <w:rPr>
          <w:sz w:val="24"/>
          <w:lang w:val="en-US"/>
        </w:rPr>
        <w:t xml:space="preserve">          placement="top-end"</w:t>
      </w:r>
    </w:p>
    <w:p w14:paraId="3093D3F7" w14:textId="77777777" w:rsidR="008110F6" w:rsidRPr="008110F6" w:rsidRDefault="008110F6" w:rsidP="008110F6">
      <w:pPr>
        <w:spacing w:line="240" w:lineRule="auto"/>
        <w:jc w:val="both"/>
        <w:rPr>
          <w:sz w:val="24"/>
          <w:lang w:val="en-US"/>
        </w:rPr>
      </w:pPr>
      <w:r w:rsidRPr="008110F6">
        <w:rPr>
          <w:sz w:val="24"/>
          <w:lang w:val="en-US"/>
        </w:rPr>
        <w:t xml:space="preserve">        &gt;</w:t>
      </w:r>
    </w:p>
    <w:p w14:paraId="323773B6" w14:textId="77777777" w:rsidR="008110F6" w:rsidRPr="008110F6" w:rsidRDefault="008110F6" w:rsidP="008110F6">
      <w:pPr>
        <w:spacing w:line="240" w:lineRule="auto"/>
        <w:jc w:val="both"/>
        <w:rPr>
          <w:sz w:val="24"/>
          <w:lang w:val="en-US"/>
        </w:rPr>
      </w:pPr>
      <w:r w:rsidRPr="008110F6">
        <w:rPr>
          <w:sz w:val="24"/>
          <w:lang w:val="en-US"/>
        </w:rPr>
        <w:t xml:space="preserve">          &lt;SectionItem</w:t>
      </w:r>
    </w:p>
    <w:p w14:paraId="145EE3D0" w14:textId="77777777" w:rsidR="008110F6" w:rsidRPr="008110F6" w:rsidRDefault="008110F6" w:rsidP="008110F6">
      <w:pPr>
        <w:spacing w:line="240" w:lineRule="auto"/>
        <w:jc w:val="both"/>
        <w:rPr>
          <w:sz w:val="24"/>
          <w:lang w:val="en-US"/>
        </w:rPr>
      </w:pPr>
      <w:r w:rsidRPr="008110F6">
        <w:rPr>
          <w:sz w:val="24"/>
          <w:lang w:val="en-US"/>
        </w:rPr>
        <w:t xml:space="preserve">            onClick={() =&gt; handleSelectSection(section.id)}</w:t>
      </w:r>
    </w:p>
    <w:p w14:paraId="17565C1C" w14:textId="77777777" w:rsidR="008110F6" w:rsidRPr="008110F6" w:rsidRDefault="008110F6" w:rsidP="008110F6">
      <w:pPr>
        <w:spacing w:line="240" w:lineRule="auto"/>
        <w:jc w:val="both"/>
        <w:rPr>
          <w:sz w:val="24"/>
          <w:lang w:val="en-US"/>
        </w:rPr>
      </w:pPr>
      <w:r w:rsidRPr="008110F6">
        <w:rPr>
          <w:sz w:val="24"/>
          <w:lang w:val="en-US"/>
        </w:rPr>
        <w:t xml:space="preserve">            isActive={section.id === selectedSectionId}</w:t>
      </w:r>
    </w:p>
    <w:p w14:paraId="671864D4" w14:textId="77777777" w:rsidR="008110F6" w:rsidRPr="008110F6" w:rsidRDefault="008110F6" w:rsidP="008110F6">
      <w:pPr>
        <w:spacing w:line="240" w:lineRule="auto"/>
        <w:jc w:val="both"/>
        <w:rPr>
          <w:sz w:val="24"/>
          <w:lang w:val="en-US"/>
        </w:rPr>
      </w:pPr>
      <w:r w:rsidRPr="008110F6">
        <w:rPr>
          <w:sz w:val="24"/>
          <w:lang w:val="en-US"/>
        </w:rPr>
        <w:t xml:space="preserve">          &gt;</w:t>
      </w:r>
    </w:p>
    <w:p w14:paraId="2DE0FDDF" w14:textId="77777777" w:rsidR="008110F6" w:rsidRPr="008110F6" w:rsidRDefault="008110F6" w:rsidP="008110F6">
      <w:pPr>
        <w:spacing w:line="240" w:lineRule="auto"/>
        <w:jc w:val="both"/>
        <w:rPr>
          <w:sz w:val="24"/>
          <w:lang w:val="en-US"/>
        </w:rPr>
      </w:pPr>
      <w:r w:rsidRPr="008110F6">
        <w:rPr>
          <w:sz w:val="24"/>
          <w:lang w:val="en-US"/>
        </w:rPr>
        <w:t xml:space="preserve">            &lt;span className={`flags flags--category flags--md flags--${section.flag}`} /&gt;</w:t>
      </w:r>
    </w:p>
    <w:p w14:paraId="2B781A39" w14:textId="77777777" w:rsidR="008110F6" w:rsidRPr="008110F6" w:rsidRDefault="008110F6" w:rsidP="008110F6">
      <w:pPr>
        <w:spacing w:line="240" w:lineRule="auto"/>
        <w:jc w:val="both"/>
        <w:rPr>
          <w:sz w:val="24"/>
          <w:lang w:val="en-US"/>
        </w:rPr>
      </w:pPr>
      <w:r w:rsidRPr="008110F6">
        <w:rPr>
          <w:sz w:val="24"/>
          <w:lang w:val="en-US"/>
        </w:rPr>
        <w:t xml:space="preserve">            {getTranslations(section)}</w:t>
      </w:r>
    </w:p>
    <w:p w14:paraId="3992B7C0" w14:textId="77777777" w:rsidR="008110F6" w:rsidRPr="008110F6" w:rsidRDefault="008110F6" w:rsidP="008110F6">
      <w:pPr>
        <w:spacing w:line="240" w:lineRule="auto"/>
        <w:jc w:val="both"/>
        <w:rPr>
          <w:sz w:val="24"/>
          <w:lang w:val="en-US"/>
        </w:rPr>
      </w:pPr>
      <w:r w:rsidRPr="008110F6">
        <w:rPr>
          <w:sz w:val="24"/>
          <w:lang w:val="en-US"/>
        </w:rPr>
        <w:t xml:space="preserve">          &lt;/SectionItem&gt;</w:t>
      </w:r>
    </w:p>
    <w:p w14:paraId="4CA01FAF" w14:textId="77777777" w:rsidR="008110F6" w:rsidRPr="008110F6" w:rsidRDefault="008110F6" w:rsidP="008110F6">
      <w:pPr>
        <w:spacing w:line="240" w:lineRule="auto"/>
        <w:jc w:val="both"/>
        <w:rPr>
          <w:sz w:val="24"/>
          <w:lang w:val="en-US"/>
        </w:rPr>
      </w:pPr>
      <w:r w:rsidRPr="008110F6">
        <w:rPr>
          <w:sz w:val="24"/>
          <w:lang w:val="en-US"/>
        </w:rPr>
        <w:t xml:space="preserve">        &lt;/Tooltip&gt;</w:t>
      </w:r>
    </w:p>
    <w:p w14:paraId="35EC5BBC" w14:textId="77777777" w:rsidR="008110F6" w:rsidRPr="008110F6" w:rsidRDefault="008110F6" w:rsidP="008110F6">
      <w:pPr>
        <w:spacing w:line="240" w:lineRule="auto"/>
        <w:jc w:val="both"/>
        <w:rPr>
          <w:sz w:val="24"/>
          <w:lang w:val="en-US"/>
        </w:rPr>
      </w:pPr>
      <w:r w:rsidRPr="008110F6">
        <w:rPr>
          <w:sz w:val="24"/>
          <w:lang w:val="en-US"/>
        </w:rPr>
        <w:lastRenderedPageBreak/>
        <w:t xml:space="preserve">      )) : &lt;Spinner width='50' /&gt;}</w:t>
      </w:r>
    </w:p>
    <w:p w14:paraId="478808FF" w14:textId="77777777" w:rsidR="008110F6" w:rsidRPr="008110F6" w:rsidRDefault="008110F6" w:rsidP="008110F6">
      <w:pPr>
        <w:spacing w:line="240" w:lineRule="auto"/>
        <w:jc w:val="both"/>
        <w:rPr>
          <w:sz w:val="24"/>
          <w:lang w:val="en-US"/>
        </w:rPr>
      </w:pPr>
      <w:r w:rsidRPr="008110F6">
        <w:rPr>
          <w:sz w:val="24"/>
          <w:lang w:val="en-US"/>
        </w:rPr>
        <w:t xml:space="preserve">    &lt;/SectionsListContainer&gt;</w:t>
      </w:r>
    </w:p>
    <w:p w14:paraId="48CE0656" w14:textId="77777777" w:rsidR="008110F6" w:rsidRPr="008110F6" w:rsidRDefault="008110F6" w:rsidP="008110F6">
      <w:pPr>
        <w:spacing w:line="240" w:lineRule="auto"/>
        <w:jc w:val="both"/>
        <w:rPr>
          <w:sz w:val="24"/>
          <w:lang w:val="en-US"/>
        </w:rPr>
      </w:pPr>
      <w:r w:rsidRPr="008110F6">
        <w:rPr>
          <w:sz w:val="24"/>
          <w:lang w:val="en-US"/>
        </w:rPr>
        <w:t xml:space="preserve">  );</w:t>
      </w:r>
    </w:p>
    <w:p w14:paraId="22D5FA12" w14:textId="77777777" w:rsidR="008110F6" w:rsidRPr="008110F6" w:rsidRDefault="008110F6" w:rsidP="008110F6">
      <w:pPr>
        <w:spacing w:line="240" w:lineRule="auto"/>
        <w:jc w:val="both"/>
        <w:rPr>
          <w:sz w:val="24"/>
          <w:lang w:val="en-US"/>
        </w:rPr>
      </w:pPr>
      <w:r w:rsidRPr="008110F6">
        <w:rPr>
          <w:sz w:val="24"/>
          <w:lang w:val="en-US"/>
        </w:rPr>
        <w:t>};</w:t>
      </w:r>
    </w:p>
    <w:p w14:paraId="05E73C70" w14:textId="77777777" w:rsidR="008110F6" w:rsidRPr="008110F6" w:rsidRDefault="008110F6" w:rsidP="008110F6">
      <w:pPr>
        <w:spacing w:line="240" w:lineRule="auto"/>
        <w:jc w:val="both"/>
        <w:rPr>
          <w:sz w:val="24"/>
          <w:lang w:val="en-US"/>
        </w:rPr>
      </w:pPr>
    </w:p>
    <w:p w14:paraId="2E0679CF" w14:textId="13065B7F" w:rsidR="008110F6" w:rsidRPr="008110F6" w:rsidRDefault="008110F6" w:rsidP="008110F6">
      <w:pPr>
        <w:spacing w:line="240" w:lineRule="auto"/>
        <w:jc w:val="both"/>
        <w:rPr>
          <w:sz w:val="24"/>
          <w:lang w:val="en-US"/>
        </w:rPr>
      </w:pPr>
      <w:r w:rsidRPr="008110F6">
        <w:rPr>
          <w:sz w:val="24"/>
          <w:lang w:val="en-US"/>
        </w:rPr>
        <w:t>export default SectionsList;</w:t>
      </w:r>
    </w:p>
    <w:p w14:paraId="497BBA6A" w14:textId="77777777" w:rsidR="008110F6" w:rsidRDefault="008110F6" w:rsidP="00186505">
      <w:pPr>
        <w:spacing w:line="240" w:lineRule="auto"/>
        <w:jc w:val="both"/>
        <w:rPr>
          <w:b/>
          <w:sz w:val="28"/>
          <w:lang w:val="en-US"/>
        </w:rPr>
      </w:pPr>
    </w:p>
    <w:p w14:paraId="2CA930AA" w14:textId="1C9999E8" w:rsidR="00186505" w:rsidRDefault="00186505" w:rsidP="00186505">
      <w:pPr>
        <w:spacing w:line="240" w:lineRule="auto"/>
        <w:jc w:val="both"/>
        <w:rPr>
          <w:b/>
          <w:sz w:val="28"/>
          <w:lang w:val="en-US"/>
        </w:rPr>
      </w:pPr>
      <w:r>
        <w:rPr>
          <w:b/>
          <w:sz w:val="28"/>
          <w:lang w:val="en-US"/>
        </w:rPr>
        <w:t>Spinner.ts</w:t>
      </w:r>
    </w:p>
    <w:p w14:paraId="22846001"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4B63C561" w14:textId="77777777" w:rsidR="008110F6" w:rsidRPr="008110F6" w:rsidRDefault="008110F6" w:rsidP="008110F6">
      <w:pPr>
        <w:spacing w:line="240" w:lineRule="auto"/>
        <w:jc w:val="both"/>
        <w:rPr>
          <w:sz w:val="24"/>
          <w:lang w:val="en-US"/>
        </w:rPr>
      </w:pPr>
    </w:p>
    <w:p w14:paraId="4D97EADC" w14:textId="77777777" w:rsidR="008110F6" w:rsidRPr="008110F6" w:rsidRDefault="008110F6" w:rsidP="008110F6">
      <w:pPr>
        <w:spacing w:line="240" w:lineRule="auto"/>
        <w:jc w:val="both"/>
        <w:rPr>
          <w:sz w:val="24"/>
          <w:lang w:val="en-US"/>
        </w:rPr>
      </w:pPr>
      <w:r w:rsidRPr="008110F6">
        <w:rPr>
          <w:sz w:val="24"/>
          <w:lang w:val="en-US"/>
        </w:rPr>
        <w:t>const borderPath = 0.1;</w:t>
      </w:r>
    </w:p>
    <w:p w14:paraId="5819E4D8" w14:textId="77777777" w:rsidR="008110F6" w:rsidRPr="008110F6" w:rsidRDefault="008110F6" w:rsidP="008110F6">
      <w:pPr>
        <w:spacing w:line="240" w:lineRule="auto"/>
        <w:jc w:val="both"/>
        <w:rPr>
          <w:sz w:val="24"/>
          <w:lang w:val="en-US"/>
        </w:rPr>
      </w:pPr>
    </w:p>
    <w:p w14:paraId="746D1406" w14:textId="77777777" w:rsidR="008110F6" w:rsidRPr="008110F6" w:rsidRDefault="008110F6" w:rsidP="008110F6">
      <w:pPr>
        <w:spacing w:line="240" w:lineRule="auto"/>
        <w:jc w:val="both"/>
        <w:rPr>
          <w:sz w:val="24"/>
          <w:lang w:val="en-US"/>
        </w:rPr>
      </w:pPr>
      <w:r w:rsidRPr="008110F6">
        <w:rPr>
          <w:sz w:val="24"/>
          <w:lang w:val="en-US"/>
        </w:rPr>
        <w:t>export const Spinner = styled.div&lt;{ width: string }&gt;`</w:t>
      </w:r>
    </w:p>
    <w:p w14:paraId="17A6170E" w14:textId="77777777" w:rsidR="008110F6" w:rsidRPr="008110F6" w:rsidRDefault="008110F6" w:rsidP="008110F6">
      <w:pPr>
        <w:spacing w:line="240" w:lineRule="auto"/>
        <w:jc w:val="both"/>
        <w:rPr>
          <w:sz w:val="24"/>
          <w:lang w:val="en-US"/>
        </w:rPr>
      </w:pPr>
      <w:r w:rsidRPr="008110F6">
        <w:rPr>
          <w:sz w:val="24"/>
          <w:lang w:val="en-US"/>
        </w:rPr>
        <w:t xml:space="preserve">  height: ${(props): string =&gt; props.width + 'px'};</w:t>
      </w:r>
    </w:p>
    <w:p w14:paraId="59CF24B7" w14:textId="77777777" w:rsidR="008110F6" w:rsidRPr="008110F6" w:rsidRDefault="008110F6" w:rsidP="008110F6">
      <w:pPr>
        <w:spacing w:line="240" w:lineRule="auto"/>
        <w:jc w:val="both"/>
        <w:rPr>
          <w:sz w:val="24"/>
          <w:lang w:val="en-US"/>
        </w:rPr>
      </w:pPr>
      <w:r w:rsidRPr="008110F6">
        <w:rPr>
          <w:sz w:val="24"/>
          <w:lang w:val="en-US"/>
        </w:rPr>
        <w:t xml:space="preserve">  width: ${(props): string =&gt; props.width + 'px'}; </w:t>
      </w:r>
    </w:p>
    <w:p w14:paraId="7AC055E5" w14:textId="77777777" w:rsidR="008110F6" w:rsidRPr="008110F6" w:rsidRDefault="008110F6" w:rsidP="008110F6">
      <w:pPr>
        <w:spacing w:line="240" w:lineRule="auto"/>
        <w:jc w:val="both"/>
        <w:rPr>
          <w:sz w:val="24"/>
          <w:lang w:val="en-US"/>
        </w:rPr>
      </w:pPr>
      <w:r w:rsidRPr="008110F6">
        <w:rPr>
          <w:sz w:val="24"/>
          <w:lang w:val="en-US"/>
        </w:rPr>
        <w:t xml:space="preserve">  margin: 0 auto;</w:t>
      </w:r>
    </w:p>
    <w:p w14:paraId="3FAC3517" w14:textId="77777777" w:rsidR="008110F6" w:rsidRPr="008110F6" w:rsidRDefault="008110F6" w:rsidP="008110F6">
      <w:pPr>
        <w:spacing w:line="240" w:lineRule="auto"/>
        <w:jc w:val="both"/>
        <w:rPr>
          <w:sz w:val="24"/>
          <w:lang w:val="en-US"/>
        </w:rPr>
      </w:pPr>
      <w:r w:rsidRPr="008110F6">
        <w:rPr>
          <w:sz w:val="24"/>
          <w:lang w:val="en-US"/>
        </w:rPr>
        <w:t xml:space="preserve">  border-radius: 50%;</w:t>
      </w:r>
    </w:p>
    <w:p w14:paraId="4C7D99C8" w14:textId="77777777" w:rsidR="008110F6" w:rsidRPr="008110F6" w:rsidRDefault="008110F6" w:rsidP="008110F6">
      <w:pPr>
        <w:spacing w:line="240" w:lineRule="auto"/>
        <w:jc w:val="both"/>
        <w:rPr>
          <w:sz w:val="24"/>
          <w:lang w:val="en-US"/>
        </w:rPr>
      </w:pPr>
      <w:r w:rsidRPr="008110F6">
        <w:rPr>
          <w:sz w:val="24"/>
          <w:lang w:val="en-US"/>
        </w:rPr>
        <w:t xml:space="preserve">  border: var(--midGray) ${(props): string =&gt; `${+props.width * borderPath}` + 'px'} solid;</w:t>
      </w:r>
    </w:p>
    <w:p w14:paraId="0981731D" w14:textId="77777777" w:rsidR="008110F6" w:rsidRPr="008110F6" w:rsidRDefault="008110F6" w:rsidP="008110F6">
      <w:pPr>
        <w:spacing w:line="240" w:lineRule="auto"/>
        <w:jc w:val="both"/>
        <w:rPr>
          <w:sz w:val="24"/>
          <w:lang w:val="en-US"/>
        </w:rPr>
      </w:pPr>
      <w:r w:rsidRPr="008110F6">
        <w:rPr>
          <w:sz w:val="24"/>
          <w:lang w:val="en-US"/>
        </w:rPr>
        <w:t xml:space="preserve">  border-top-color: var(--activeLinkBackground);</w:t>
      </w:r>
    </w:p>
    <w:p w14:paraId="4629D0C3" w14:textId="77777777" w:rsidR="008110F6" w:rsidRPr="008110F6" w:rsidRDefault="008110F6" w:rsidP="008110F6">
      <w:pPr>
        <w:spacing w:line="240" w:lineRule="auto"/>
        <w:jc w:val="both"/>
        <w:rPr>
          <w:sz w:val="24"/>
          <w:lang w:val="en-US"/>
        </w:rPr>
      </w:pPr>
      <w:r w:rsidRPr="008110F6">
        <w:rPr>
          <w:sz w:val="24"/>
          <w:lang w:val="en-US"/>
        </w:rPr>
        <w:t xml:space="preserve">  border-bottom-color: #eee;</w:t>
      </w:r>
    </w:p>
    <w:p w14:paraId="4D3AAFA4" w14:textId="77777777" w:rsidR="008110F6" w:rsidRPr="008110F6" w:rsidRDefault="008110F6" w:rsidP="008110F6">
      <w:pPr>
        <w:spacing w:line="240" w:lineRule="auto"/>
        <w:jc w:val="both"/>
        <w:rPr>
          <w:sz w:val="24"/>
          <w:lang w:val="en-US"/>
        </w:rPr>
      </w:pPr>
      <w:r w:rsidRPr="008110F6">
        <w:rPr>
          <w:sz w:val="24"/>
          <w:lang w:val="en-US"/>
        </w:rPr>
        <w:t xml:space="preserve">  animation: spin 2s infinite ease-in-out;</w:t>
      </w:r>
    </w:p>
    <w:p w14:paraId="5F710882" w14:textId="77777777" w:rsidR="008110F6" w:rsidRPr="008110F6" w:rsidRDefault="008110F6" w:rsidP="008110F6">
      <w:pPr>
        <w:spacing w:line="240" w:lineRule="auto"/>
        <w:jc w:val="both"/>
        <w:rPr>
          <w:sz w:val="24"/>
          <w:lang w:val="en-US"/>
        </w:rPr>
      </w:pPr>
      <w:r w:rsidRPr="008110F6">
        <w:rPr>
          <w:sz w:val="24"/>
          <w:lang w:val="en-US"/>
        </w:rPr>
        <w:t xml:space="preserve">  @keyframes spin {</w:t>
      </w:r>
    </w:p>
    <w:p w14:paraId="0E604C94" w14:textId="77777777" w:rsidR="008110F6" w:rsidRPr="008110F6" w:rsidRDefault="008110F6" w:rsidP="008110F6">
      <w:pPr>
        <w:spacing w:line="240" w:lineRule="auto"/>
        <w:jc w:val="both"/>
        <w:rPr>
          <w:sz w:val="24"/>
          <w:lang w:val="en-US"/>
        </w:rPr>
      </w:pPr>
      <w:r w:rsidRPr="008110F6">
        <w:rPr>
          <w:sz w:val="24"/>
          <w:lang w:val="en-US"/>
        </w:rPr>
        <w:t xml:space="preserve">    50% {</w:t>
      </w:r>
    </w:p>
    <w:p w14:paraId="1F668C14" w14:textId="77777777" w:rsidR="008110F6" w:rsidRPr="008110F6" w:rsidRDefault="008110F6" w:rsidP="008110F6">
      <w:pPr>
        <w:spacing w:line="240" w:lineRule="auto"/>
        <w:jc w:val="both"/>
        <w:rPr>
          <w:sz w:val="24"/>
          <w:lang w:val="en-US"/>
        </w:rPr>
      </w:pPr>
      <w:r w:rsidRPr="008110F6">
        <w:rPr>
          <w:sz w:val="24"/>
          <w:lang w:val="en-US"/>
        </w:rPr>
        <w:t xml:space="preserve">      transform: rotate(360deg);</w:t>
      </w:r>
    </w:p>
    <w:p w14:paraId="3C18AB97" w14:textId="77777777" w:rsidR="008110F6" w:rsidRPr="008110F6" w:rsidRDefault="008110F6" w:rsidP="008110F6">
      <w:pPr>
        <w:spacing w:line="240" w:lineRule="auto"/>
        <w:jc w:val="both"/>
        <w:rPr>
          <w:sz w:val="24"/>
          <w:lang w:val="en-US"/>
        </w:rPr>
      </w:pPr>
      <w:r w:rsidRPr="008110F6">
        <w:rPr>
          <w:sz w:val="24"/>
          <w:lang w:val="en-US"/>
        </w:rPr>
        <w:t xml:space="preserve">      border-bottom-color: var(--activeLinkBackground);</w:t>
      </w:r>
    </w:p>
    <w:p w14:paraId="197B8EE8" w14:textId="77777777" w:rsidR="008110F6" w:rsidRPr="008110F6" w:rsidRDefault="008110F6" w:rsidP="008110F6">
      <w:pPr>
        <w:spacing w:line="240" w:lineRule="auto"/>
        <w:jc w:val="both"/>
        <w:rPr>
          <w:sz w:val="24"/>
          <w:lang w:val="en-US"/>
        </w:rPr>
      </w:pPr>
      <w:r w:rsidRPr="008110F6">
        <w:rPr>
          <w:sz w:val="24"/>
          <w:lang w:val="en-US"/>
        </w:rPr>
        <w:t xml:space="preserve">      border-top-color: #eee;</w:t>
      </w:r>
    </w:p>
    <w:p w14:paraId="342625F6" w14:textId="77777777" w:rsidR="008110F6" w:rsidRPr="008110F6" w:rsidRDefault="008110F6" w:rsidP="008110F6">
      <w:pPr>
        <w:spacing w:line="240" w:lineRule="auto"/>
        <w:jc w:val="both"/>
        <w:rPr>
          <w:sz w:val="24"/>
          <w:lang w:val="en-US"/>
        </w:rPr>
      </w:pPr>
      <w:r w:rsidRPr="008110F6">
        <w:rPr>
          <w:sz w:val="24"/>
          <w:lang w:val="en-US"/>
        </w:rPr>
        <w:t xml:space="preserve">    }</w:t>
      </w:r>
    </w:p>
    <w:p w14:paraId="368B1361" w14:textId="77777777" w:rsidR="008110F6" w:rsidRPr="008110F6" w:rsidRDefault="008110F6" w:rsidP="008110F6">
      <w:pPr>
        <w:spacing w:line="240" w:lineRule="auto"/>
        <w:jc w:val="both"/>
        <w:rPr>
          <w:sz w:val="24"/>
          <w:lang w:val="en-US"/>
        </w:rPr>
      </w:pPr>
      <w:r w:rsidRPr="008110F6">
        <w:rPr>
          <w:sz w:val="24"/>
          <w:lang w:val="en-US"/>
        </w:rPr>
        <w:t xml:space="preserve">    100%{</w:t>
      </w:r>
    </w:p>
    <w:p w14:paraId="10732EE2" w14:textId="77777777" w:rsidR="008110F6" w:rsidRPr="008110F6" w:rsidRDefault="008110F6" w:rsidP="008110F6">
      <w:pPr>
        <w:spacing w:line="240" w:lineRule="auto"/>
        <w:jc w:val="both"/>
        <w:rPr>
          <w:sz w:val="24"/>
          <w:lang w:val="en-US"/>
        </w:rPr>
      </w:pPr>
      <w:r w:rsidRPr="008110F6">
        <w:rPr>
          <w:sz w:val="24"/>
          <w:lang w:val="en-US"/>
        </w:rPr>
        <w:t xml:space="preserve">      transform: rotate(0deg);</w:t>
      </w:r>
    </w:p>
    <w:p w14:paraId="2DDA41E2" w14:textId="77777777" w:rsidR="008110F6" w:rsidRPr="008110F6" w:rsidRDefault="008110F6" w:rsidP="008110F6">
      <w:pPr>
        <w:spacing w:line="240" w:lineRule="auto"/>
        <w:jc w:val="both"/>
        <w:rPr>
          <w:sz w:val="24"/>
          <w:lang w:val="en-US"/>
        </w:rPr>
      </w:pPr>
      <w:r w:rsidRPr="008110F6">
        <w:rPr>
          <w:sz w:val="24"/>
          <w:lang w:val="en-US"/>
        </w:rPr>
        <w:t xml:space="preserve">      border-top-color: var(--activeLinkBackground);</w:t>
      </w:r>
    </w:p>
    <w:p w14:paraId="291E5445" w14:textId="77777777" w:rsidR="008110F6" w:rsidRPr="008110F6" w:rsidRDefault="008110F6" w:rsidP="008110F6">
      <w:pPr>
        <w:spacing w:line="240" w:lineRule="auto"/>
        <w:jc w:val="both"/>
        <w:rPr>
          <w:sz w:val="24"/>
          <w:lang w:val="en-US"/>
        </w:rPr>
      </w:pPr>
      <w:r w:rsidRPr="008110F6">
        <w:rPr>
          <w:sz w:val="24"/>
          <w:lang w:val="en-US"/>
        </w:rPr>
        <w:t xml:space="preserve">      border-bottom-color: #eee;</w:t>
      </w:r>
    </w:p>
    <w:p w14:paraId="0B939464" w14:textId="77777777" w:rsidR="008110F6" w:rsidRPr="008110F6" w:rsidRDefault="008110F6" w:rsidP="008110F6">
      <w:pPr>
        <w:spacing w:line="240" w:lineRule="auto"/>
        <w:jc w:val="both"/>
        <w:rPr>
          <w:sz w:val="24"/>
          <w:lang w:val="en-US"/>
        </w:rPr>
      </w:pPr>
      <w:r w:rsidRPr="008110F6">
        <w:rPr>
          <w:sz w:val="24"/>
          <w:lang w:val="en-US"/>
        </w:rPr>
        <w:t xml:space="preserve">    }</w:t>
      </w:r>
    </w:p>
    <w:p w14:paraId="37B07215" w14:textId="77777777" w:rsidR="008110F6" w:rsidRPr="008110F6" w:rsidRDefault="008110F6" w:rsidP="008110F6">
      <w:pPr>
        <w:spacing w:line="240" w:lineRule="auto"/>
        <w:jc w:val="both"/>
        <w:rPr>
          <w:sz w:val="24"/>
          <w:lang w:val="en-US"/>
        </w:rPr>
      </w:pPr>
      <w:r w:rsidRPr="008110F6">
        <w:rPr>
          <w:sz w:val="24"/>
          <w:lang w:val="en-US"/>
        </w:rPr>
        <w:t xml:space="preserve">  }</w:t>
      </w:r>
    </w:p>
    <w:p w14:paraId="75F0E390" w14:textId="07155A7C" w:rsidR="008110F6" w:rsidRPr="008110F6" w:rsidRDefault="008110F6" w:rsidP="008110F6">
      <w:pPr>
        <w:spacing w:line="240" w:lineRule="auto"/>
        <w:jc w:val="both"/>
        <w:rPr>
          <w:sz w:val="24"/>
          <w:lang w:val="en-US"/>
        </w:rPr>
      </w:pPr>
      <w:r w:rsidRPr="008110F6">
        <w:rPr>
          <w:sz w:val="24"/>
          <w:lang w:val="en-US"/>
        </w:rPr>
        <w:t>`;</w:t>
      </w:r>
    </w:p>
    <w:p w14:paraId="3556EFA4" w14:textId="77777777" w:rsidR="008110F6" w:rsidRDefault="008110F6" w:rsidP="00186505">
      <w:pPr>
        <w:spacing w:line="240" w:lineRule="auto"/>
        <w:jc w:val="both"/>
        <w:rPr>
          <w:b/>
          <w:sz w:val="28"/>
          <w:lang w:val="en-US"/>
        </w:rPr>
      </w:pPr>
    </w:p>
    <w:p w14:paraId="3F00CBDC" w14:textId="7DA32E21" w:rsidR="00186505" w:rsidRDefault="00186505" w:rsidP="00186505">
      <w:pPr>
        <w:spacing w:line="240" w:lineRule="auto"/>
        <w:jc w:val="both"/>
        <w:rPr>
          <w:b/>
          <w:sz w:val="28"/>
          <w:lang w:val="en-US"/>
        </w:rPr>
      </w:pPr>
      <w:r>
        <w:rPr>
          <w:b/>
          <w:sz w:val="28"/>
          <w:lang w:val="en-US"/>
        </w:rPr>
        <w:t>SportTypes.styled.ts</w:t>
      </w:r>
    </w:p>
    <w:p w14:paraId="61BE78A1"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63269CBE" w14:textId="77777777" w:rsidR="008110F6" w:rsidRPr="008110F6" w:rsidRDefault="008110F6" w:rsidP="008110F6">
      <w:pPr>
        <w:spacing w:line="240" w:lineRule="auto"/>
        <w:jc w:val="both"/>
        <w:rPr>
          <w:sz w:val="24"/>
          <w:lang w:val="en-US"/>
        </w:rPr>
      </w:pPr>
    </w:p>
    <w:p w14:paraId="5B580036" w14:textId="77777777" w:rsidR="008110F6" w:rsidRPr="008110F6" w:rsidRDefault="008110F6" w:rsidP="008110F6">
      <w:pPr>
        <w:spacing w:line="240" w:lineRule="auto"/>
        <w:jc w:val="both"/>
        <w:rPr>
          <w:sz w:val="24"/>
          <w:lang w:val="en-US"/>
        </w:rPr>
      </w:pPr>
      <w:r w:rsidRPr="008110F6">
        <w:rPr>
          <w:sz w:val="24"/>
          <w:lang w:val="en-US"/>
        </w:rPr>
        <w:t>export const SportTypesContainer = styled.div`</w:t>
      </w:r>
    </w:p>
    <w:p w14:paraId="5A0CF3A1" w14:textId="77777777" w:rsidR="008110F6" w:rsidRPr="008110F6" w:rsidRDefault="008110F6" w:rsidP="008110F6">
      <w:pPr>
        <w:spacing w:line="240" w:lineRule="auto"/>
        <w:jc w:val="both"/>
        <w:rPr>
          <w:sz w:val="24"/>
          <w:lang w:val="en-US"/>
        </w:rPr>
      </w:pPr>
      <w:r w:rsidRPr="008110F6">
        <w:rPr>
          <w:sz w:val="24"/>
          <w:lang w:val="en-US"/>
        </w:rPr>
        <w:t xml:space="preserve">  height: 60px;</w:t>
      </w:r>
    </w:p>
    <w:p w14:paraId="3DEB436D"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05868192" w14:textId="77777777" w:rsidR="008110F6" w:rsidRPr="008110F6" w:rsidRDefault="008110F6" w:rsidP="008110F6">
      <w:pPr>
        <w:spacing w:line="240" w:lineRule="auto"/>
        <w:jc w:val="both"/>
        <w:rPr>
          <w:sz w:val="24"/>
          <w:lang w:val="en-US"/>
        </w:rPr>
      </w:pPr>
      <w:r w:rsidRPr="008110F6">
        <w:rPr>
          <w:sz w:val="24"/>
          <w:lang w:val="en-US"/>
        </w:rPr>
        <w:t xml:space="preserve">  font-size: 1.5em;</w:t>
      </w:r>
    </w:p>
    <w:p w14:paraId="142570C5" w14:textId="77777777" w:rsidR="008110F6" w:rsidRPr="008110F6" w:rsidRDefault="008110F6" w:rsidP="008110F6">
      <w:pPr>
        <w:spacing w:line="240" w:lineRule="auto"/>
        <w:jc w:val="both"/>
        <w:rPr>
          <w:sz w:val="24"/>
          <w:lang w:val="en-US"/>
        </w:rPr>
      </w:pPr>
      <w:r w:rsidRPr="008110F6">
        <w:rPr>
          <w:sz w:val="24"/>
          <w:lang w:val="en-US"/>
        </w:rPr>
        <w:t xml:space="preserve">  justify-content: center;</w:t>
      </w:r>
    </w:p>
    <w:p w14:paraId="7B63E7EA" w14:textId="77777777" w:rsidR="008110F6" w:rsidRPr="008110F6" w:rsidRDefault="008110F6" w:rsidP="008110F6">
      <w:pPr>
        <w:spacing w:line="240" w:lineRule="auto"/>
        <w:jc w:val="both"/>
        <w:rPr>
          <w:sz w:val="24"/>
          <w:lang w:val="en-US"/>
        </w:rPr>
      </w:pPr>
      <w:r w:rsidRPr="008110F6">
        <w:rPr>
          <w:sz w:val="24"/>
          <w:lang w:val="en-US"/>
        </w:rPr>
        <w:t xml:space="preserve">  border-bottom: 1px #eeeeee10 solid;</w:t>
      </w:r>
    </w:p>
    <w:p w14:paraId="42C4FE9C" w14:textId="77777777" w:rsidR="008110F6" w:rsidRPr="008110F6" w:rsidRDefault="008110F6" w:rsidP="008110F6">
      <w:pPr>
        <w:spacing w:line="240" w:lineRule="auto"/>
        <w:jc w:val="both"/>
        <w:rPr>
          <w:sz w:val="24"/>
          <w:lang w:val="en-US"/>
        </w:rPr>
      </w:pPr>
      <w:r w:rsidRPr="008110F6">
        <w:rPr>
          <w:sz w:val="24"/>
          <w:lang w:val="en-US"/>
        </w:rPr>
        <w:t xml:space="preserve">  a{</w:t>
      </w:r>
    </w:p>
    <w:p w14:paraId="1A68713A"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33CC8DA5" w14:textId="77777777" w:rsidR="008110F6" w:rsidRPr="008110F6" w:rsidRDefault="008110F6" w:rsidP="008110F6">
      <w:pPr>
        <w:spacing w:line="240" w:lineRule="auto"/>
        <w:jc w:val="both"/>
        <w:rPr>
          <w:sz w:val="24"/>
          <w:lang w:val="en-US"/>
        </w:rPr>
      </w:pPr>
      <w:r w:rsidRPr="008110F6">
        <w:rPr>
          <w:sz w:val="24"/>
          <w:lang w:val="en-US"/>
        </w:rPr>
        <w:t xml:space="preserve">    height:100%;</w:t>
      </w:r>
    </w:p>
    <w:p w14:paraId="4962C909" w14:textId="77777777" w:rsidR="008110F6" w:rsidRPr="008110F6" w:rsidRDefault="008110F6" w:rsidP="008110F6">
      <w:pPr>
        <w:spacing w:line="240" w:lineRule="auto"/>
        <w:jc w:val="both"/>
        <w:rPr>
          <w:sz w:val="24"/>
          <w:lang w:val="en-US"/>
        </w:rPr>
      </w:pPr>
      <w:r w:rsidRPr="008110F6">
        <w:rPr>
          <w:sz w:val="24"/>
          <w:lang w:val="en-US"/>
        </w:rPr>
        <w:t xml:space="preserve">    padding: 0 40px;</w:t>
      </w:r>
    </w:p>
    <w:p w14:paraId="6DC72CCB"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0D0E4F60" w14:textId="77777777" w:rsidR="008110F6" w:rsidRPr="008110F6" w:rsidRDefault="008110F6" w:rsidP="008110F6">
      <w:pPr>
        <w:spacing w:line="240" w:lineRule="auto"/>
        <w:jc w:val="both"/>
        <w:rPr>
          <w:sz w:val="24"/>
          <w:lang w:val="en-US"/>
        </w:rPr>
      </w:pPr>
      <w:r w:rsidRPr="008110F6">
        <w:rPr>
          <w:sz w:val="24"/>
          <w:lang w:val="en-US"/>
        </w:rPr>
        <w:t xml:space="preserve">    justify-content: center;</w:t>
      </w:r>
    </w:p>
    <w:p w14:paraId="7907D171" w14:textId="77777777" w:rsidR="008110F6" w:rsidRPr="008110F6" w:rsidRDefault="008110F6" w:rsidP="008110F6">
      <w:pPr>
        <w:spacing w:line="240" w:lineRule="auto"/>
        <w:jc w:val="both"/>
        <w:rPr>
          <w:sz w:val="24"/>
          <w:lang w:val="en-US"/>
        </w:rPr>
      </w:pPr>
      <w:r w:rsidRPr="008110F6">
        <w:rPr>
          <w:sz w:val="24"/>
          <w:lang w:val="en-US"/>
        </w:rPr>
        <w:t xml:space="preserve">    text-decoration: none;</w:t>
      </w:r>
    </w:p>
    <w:p w14:paraId="3BFAC567" w14:textId="77777777" w:rsidR="008110F6" w:rsidRPr="008110F6" w:rsidRDefault="008110F6" w:rsidP="008110F6">
      <w:pPr>
        <w:spacing w:line="240" w:lineRule="auto"/>
        <w:jc w:val="both"/>
        <w:rPr>
          <w:sz w:val="24"/>
          <w:lang w:val="en-US"/>
        </w:rPr>
      </w:pPr>
      <w:r w:rsidRPr="008110F6">
        <w:rPr>
          <w:sz w:val="24"/>
          <w:lang w:val="en-US"/>
        </w:rPr>
        <w:t xml:space="preserve">    color: var(--navLinkColor);</w:t>
      </w:r>
    </w:p>
    <w:p w14:paraId="1E73C2E2" w14:textId="77777777" w:rsidR="008110F6" w:rsidRPr="008110F6" w:rsidRDefault="008110F6" w:rsidP="008110F6">
      <w:pPr>
        <w:spacing w:line="240" w:lineRule="auto"/>
        <w:jc w:val="both"/>
        <w:rPr>
          <w:sz w:val="24"/>
          <w:lang w:val="en-US"/>
        </w:rPr>
      </w:pPr>
      <w:r w:rsidRPr="008110F6">
        <w:rPr>
          <w:sz w:val="24"/>
          <w:lang w:val="en-US"/>
        </w:rPr>
        <w:lastRenderedPageBreak/>
        <w:t xml:space="preserve">    transition: all 0.5s ease;</w:t>
      </w:r>
    </w:p>
    <w:p w14:paraId="5A080FFF" w14:textId="77777777" w:rsidR="008110F6" w:rsidRPr="008110F6" w:rsidRDefault="008110F6" w:rsidP="008110F6">
      <w:pPr>
        <w:spacing w:line="240" w:lineRule="auto"/>
        <w:jc w:val="both"/>
        <w:rPr>
          <w:sz w:val="24"/>
          <w:lang w:val="en-US"/>
        </w:rPr>
      </w:pPr>
      <w:r w:rsidRPr="008110F6">
        <w:rPr>
          <w:sz w:val="24"/>
          <w:lang w:val="en-US"/>
        </w:rPr>
        <w:t xml:space="preserve">    :hover{</w:t>
      </w:r>
    </w:p>
    <w:p w14:paraId="025A96D0" w14:textId="77777777" w:rsidR="008110F6" w:rsidRPr="008110F6" w:rsidRDefault="008110F6" w:rsidP="008110F6">
      <w:pPr>
        <w:spacing w:line="240" w:lineRule="auto"/>
        <w:jc w:val="both"/>
        <w:rPr>
          <w:sz w:val="24"/>
          <w:lang w:val="en-US"/>
        </w:rPr>
      </w:pPr>
      <w:r w:rsidRPr="008110F6">
        <w:rPr>
          <w:sz w:val="24"/>
          <w:lang w:val="en-US"/>
        </w:rPr>
        <w:t xml:space="preserve">      background: #eeeeee20;</w:t>
      </w:r>
    </w:p>
    <w:p w14:paraId="68584FA0" w14:textId="77777777" w:rsidR="008110F6" w:rsidRPr="008110F6" w:rsidRDefault="008110F6" w:rsidP="008110F6">
      <w:pPr>
        <w:spacing w:line="240" w:lineRule="auto"/>
        <w:jc w:val="both"/>
        <w:rPr>
          <w:sz w:val="24"/>
          <w:lang w:val="en-US"/>
        </w:rPr>
      </w:pPr>
      <w:r w:rsidRPr="008110F6">
        <w:rPr>
          <w:sz w:val="24"/>
          <w:lang w:val="en-US"/>
        </w:rPr>
        <w:t xml:space="preserve">    }</w:t>
      </w:r>
    </w:p>
    <w:p w14:paraId="1EF39175" w14:textId="77777777" w:rsidR="008110F6" w:rsidRPr="008110F6" w:rsidRDefault="008110F6" w:rsidP="008110F6">
      <w:pPr>
        <w:spacing w:line="240" w:lineRule="auto"/>
        <w:jc w:val="both"/>
        <w:rPr>
          <w:sz w:val="24"/>
          <w:lang w:val="en-US"/>
        </w:rPr>
      </w:pPr>
      <w:r w:rsidRPr="008110F6">
        <w:rPr>
          <w:sz w:val="24"/>
          <w:lang w:val="en-US"/>
        </w:rPr>
        <w:t xml:space="preserve">  }</w:t>
      </w:r>
    </w:p>
    <w:p w14:paraId="0120084E" w14:textId="77777777" w:rsidR="008110F6" w:rsidRPr="008110F6" w:rsidRDefault="008110F6" w:rsidP="008110F6">
      <w:pPr>
        <w:spacing w:line="240" w:lineRule="auto"/>
        <w:jc w:val="both"/>
        <w:rPr>
          <w:sz w:val="24"/>
          <w:lang w:val="en-US"/>
        </w:rPr>
      </w:pPr>
      <w:r w:rsidRPr="008110F6">
        <w:rPr>
          <w:sz w:val="24"/>
          <w:lang w:val="en-US"/>
        </w:rPr>
        <w:t xml:space="preserve">  .active{</w:t>
      </w:r>
    </w:p>
    <w:p w14:paraId="44EB40CC" w14:textId="77777777" w:rsidR="008110F6" w:rsidRPr="008110F6" w:rsidRDefault="008110F6" w:rsidP="008110F6">
      <w:pPr>
        <w:spacing w:line="240" w:lineRule="auto"/>
        <w:jc w:val="both"/>
        <w:rPr>
          <w:sz w:val="24"/>
          <w:lang w:val="en-US"/>
        </w:rPr>
      </w:pPr>
      <w:r w:rsidRPr="008110F6">
        <w:rPr>
          <w:sz w:val="24"/>
          <w:lang w:val="en-US"/>
        </w:rPr>
        <w:t xml:space="preserve">    background: #eeeeee10;</w:t>
      </w:r>
    </w:p>
    <w:p w14:paraId="1021AF40" w14:textId="77777777" w:rsidR="008110F6" w:rsidRPr="008110F6" w:rsidRDefault="008110F6" w:rsidP="008110F6">
      <w:pPr>
        <w:spacing w:line="240" w:lineRule="auto"/>
        <w:jc w:val="both"/>
        <w:rPr>
          <w:sz w:val="24"/>
          <w:lang w:val="en-US"/>
        </w:rPr>
      </w:pPr>
      <w:r w:rsidRPr="008110F6">
        <w:rPr>
          <w:sz w:val="24"/>
          <w:lang w:val="en-US"/>
        </w:rPr>
        <w:t xml:space="preserve">  }</w:t>
      </w:r>
    </w:p>
    <w:p w14:paraId="633448CF" w14:textId="774CE0B8" w:rsidR="008110F6" w:rsidRPr="008110F6" w:rsidRDefault="008110F6" w:rsidP="008110F6">
      <w:pPr>
        <w:spacing w:line="240" w:lineRule="auto"/>
        <w:jc w:val="both"/>
        <w:rPr>
          <w:sz w:val="24"/>
          <w:lang w:val="en-US"/>
        </w:rPr>
      </w:pPr>
      <w:r w:rsidRPr="008110F6">
        <w:rPr>
          <w:sz w:val="24"/>
          <w:lang w:val="en-US"/>
        </w:rPr>
        <w:t>`;</w:t>
      </w:r>
    </w:p>
    <w:p w14:paraId="67DA0C0E" w14:textId="77777777" w:rsidR="008110F6" w:rsidRDefault="008110F6" w:rsidP="00186505">
      <w:pPr>
        <w:spacing w:line="240" w:lineRule="auto"/>
        <w:jc w:val="both"/>
        <w:rPr>
          <w:b/>
          <w:sz w:val="28"/>
          <w:lang w:val="en-US"/>
        </w:rPr>
      </w:pPr>
    </w:p>
    <w:p w14:paraId="061C101F" w14:textId="76709CC3" w:rsidR="00186505" w:rsidRDefault="00186505" w:rsidP="00186505">
      <w:pPr>
        <w:spacing w:line="240" w:lineRule="auto"/>
        <w:jc w:val="both"/>
        <w:rPr>
          <w:b/>
          <w:sz w:val="28"/>
          <w:lang w:val="en-US"/>
        </w:rPr>
      </w:pPr>
      <w:r>
        <w:rPr>
          <w:b/>
          <w:sz w:val="28"/>
          <w:lang w:val="en-US"/>
        </w:rPr>
        <w:t>SportTypes.tsx</w:t>
      </w:r>
    </w:p>
    <w:p w14:paraId="32DB244D" w14:textId="77777777" w:rsidR="008110F6" w:rsidRPr="008110F6" w:rsidRDefault="008110F6" w:rsidP="008110F6">
      <w:pPr>
        <w:spacing w:line="240" w:lineRule="auto"/>
        <w:jc w:val="both"/>
        <w:rPr>
          <w:sz w:val="24"/>
          <w:lang w:val="en-US"/>
        </w:rPr>
      </w:pPr>
      <w:r w:rsidRPr="008110F6">
        <w:rPr>
          <w:sz w:val="24"/>
          <w:lang w:val="en-US"/>
        </w:rPr>
        <w:t>import React, { FC, useEffect } from 'react';</w:t>
      </w:r>
    </w:p>
    <w:p w14:paraId="1C0C738B" w14:textId="77777777" w:rsidR="008110F6" w:rsidRPr="008110F6" w:rsidRDefault="008110F6" w:rsidP="008110F6">
      <w:pPr>
        <w:spacing w:line="240" w:lineRule="auto"/>
        <w:jc w:val="both"/>
        <w:rPr>
          <w:sz w:val="24"/>
          <w:lang w:val="en-US"/>
        </w:rPr>
      </w:pPr>
      <w:r w:rsidRPr="008110F6">
        <w:rPr>
          <w:sz w:val="24"/>
          <w:lang w:val="en-US"/>
        </w:rPr>
        <w:t>import { NavLink } from 'react-router-dom';</w:t>
      </w:r>
    </w:p>
    <w:p w14:paraId="24B95F9C" w14:textId="77777777" w:rsidR="008110F6" w:rsidRPr="008110F6" w:rsidRDefault="008110F6" w:rsidP="008110F6">
      <w:pPr>
        <w:spacing w:line="240" w:lineRule="auto"/>
        <w:jc w:val="both"/>
        <w:rPr>
          <w:sz w:val="24"/>
          <w:lang w:val="en-US"/>
        </w:rPr>
      </w:pPr>
    </w:p>
    <w:p w14:paraId="76959B6A" w14:textId="77777777" w:rsidR="008110F6" w:rsidRPr="008110F6" w:rsidRDefault="008110F6" w:rsidP="008110F6">
      <w:pPr>
        <w:spacing w:line="240" w:lineRule="auto"/>
        <w:jc w:val="both"/>
        <w:rPr>
          <w:sz w:val="24"/>
          <w:lang w:val="en-US"/>
        </w:rPr>
      </w:pPr>
      <w:r w:rsidRPr="008110F6">
        <w:rPr>
          <w:sz w:val="24"/>
          <w:lang w:val="en-US"/>
        </w:rPr>
        <w:t>import {SportTypesContainer} from './SportTypes.styled';</w:t>
      </w:r>
    </w:p>
    <w:p w14:paraId="6478371A" w14:textId="77777777" w:rsidR="008110F6" w:rsidRPr="008110F6" w:rsidRDefault="008110F6" w:rsidP="008110F6">
      <w:pPr>
        <w:spacing w:line="240" w:lineRule="auto"/>
        <w:jc w:val="both"/>
        <w:rPr>
          <w:sz w:val="24"/>
          <w:lang w:val="en-US"/>
        </w:rPr>
      </w:pPr>
      <w:r w:rsidRPr="008110F6">
        <w:rPr>
          <w:sz w:val="24"/>
          <w:lang w:val="en-US"/>
        </w:rPr>
        <w:t>import {useSportTypesFetch} from '../../hooks/useSportTypesFetch';</w:t>
      </w:r>
    </w:p>
    <w:p w14:paraId="72E6DB8D" w14:textId="77777777" w:rsidR="008110F6" w:rsidRPr="008110F6" w:rsidRDefault="008110F6" w:rsidP="008110F6">
      <w:pPr>
        <w:spacing w:line="240" w:lineRule="auto"/>
        <w:jc w:val="both"/>
        <w:rPr>
          <w:sz w:val="24"/>
          <w:lang w:val="en-US"/>
        </w:rPr>
      </w:pPr>
      <w:r w:rsidRPr="008110F6">
        <w:rPr>
          <w:sz w:val="24"/>
          <w:lang w:val="en-US"/>
        </w:rPr>
        <w:t>import { useAppDispatch, useAppSelector } from '../../store';</w:t>
      </w:r>
    </w:p>
    <w:p w14:paraId="1D819AC6" w14:textId="77777777" w:rsidR="008110F6" w:rsidRPr="008110F6" w:rsidRDefault="008110F6" w:rsidP="008110F6">
      <w:pPr>
        <w:spacing w:line="240" w:lineRule="auto"/>
        <w:jc w:val="both"/>
        <w:rPr>
          <w:sz w:val="24"/>
          <w:lang w:val="en-US"/>
        </w:rPr>
      </w:pPr>
      <w:r w:rsidRPr="008110F6">
        <w:rPr>
          <w:sz w:val="24"/>
          <w:lang w:val="en-US"/>
        </w:rPr>
        <w:t>import {Spinner} from '../Spinner';</w:t>
      </w:r>
    </w:p>
    <w:p w14:paraId="101B5CCC" w14:textId="77777777" w:rsidR="008110F6" w:rsidRPr="008110F6" w:rsidRDefault="008110F6" w:rsidP="008110F6">
      <w:pPr>
        <w:spacing w:line="240" w:lineRule="auto"/>
        <w:jc w:val="both"/>
        <w:rPr>
          <w:sz w:val="24"/>
          <w:lang w:val="en-US"/>
        </w:rPr>
      </w:pPr>
      <w:r w:rsidRPr="008110F6">
        <w:rPr>
          <w:sz w:val="24"/>
          <w:lang w:val="en-US"/>
        </w:rPr>
        <w:t>import {Outlet} from 'react-router-dom';</w:t>
      </w:r>
    </w:p>
    <w:p w14:paraId="04C3C0CD" w14:textId="77777777" w:rsidR="008110F6" w:rsidRPr="008110F6" w:rsidRDefault="008110F6" w:rsidP="008110F6">
      <w:pPr>
        <w:spacing w:line="240" w:lineRule="auto"/>
        <w:jc w:val="both"/>
        <w:rPr>
          <w:sz w:val="24"/>
          <w:lang w:val="en-US"/>
        </w:rPr>
      </w:pPr>
      <w:r w:rsidRPr="008110F6">
        <w:rPr>
          <w:sz w:val="24"/>
          <w:lang w:val="en-US"/>
        </w:rPr>
        <w:t>import { setSelectedSection } from '../../store/events/events.slice';</w:t>
      </w:r>
    </w:p>
    <w:p w14:paraId="64C81EE9" w14:textId="77777777" w:rsidR="008110F6" w:rsidRPr="008110F6" w:rsidRDefault="008110F6" w:rsidP="008110F6">
      <w:pPr>
        <w:spacing w:line="240" w:lineRule="auto"/>
        <w:jc w:val="both"/>
        <w:rPr>
          <w:sz w:val="24"/>
          <w:lang w:val="en-US"/>
        </w:rPr>
      </w:pPr>
      <w:r w:rsidRPr="008110F6">
        <w:rPr>
          <w:sz w:val="24"/>
          <w:lang w:val="en-US"/>
        </w:rPr>
        <w:t>import { useLocation } from 'react-router';</w:t>
      </w:r>
    </w:p>
    <w:p w14:paraId="6C56B173" w14:textId="77777777" w:rsidR="008110F6" w:rsidRPr="008110F6" w:rsidRDefault="008110F6" w:rsidP="008110F6">
      <w:pPr>
        <w:spacing w:line="240" w:lineRule="auto"/>
        <w:jc w:val="both"/>
        <w:rPr>
          <w:sz w:val="24"/>
          <w:lang w:val="en-US"/>
        </w:rPr>
      </w:pPr>
    </w:p>
    <w:p w14:paraId="54E27CB1" w14:textId="77777777" w:rsidR="008110F6" w:rsidRPr="008110F6" w:rsidRDefault="008110F6" w:rsidP="008110F6">
      <w:pPr>
        <w:spacing w:line="240" w:lineRule="auto"/>
        <w:jc w:val="both"/>
        <w:rPr>
          <w:sz w:val="24"/>
          <w:lang w:val="en-US"/>
        </w:rPr>
      </w:pPr>
      <w:r w:rsidRPr="008110F6">
        <w:rPr>
          <w:sz w:val="24"/>
          <w:lang w:val="en-US"/>
        </w:rPr>
        <w:t>const SportTypes: FC = () =&gt; {</w:t>
      </w:r>
    </w:p>
    <w:p w14:paraId="0FD66C25" w14:textId="77777777" w:rsidR="008110F6" w:rsidRPr="008110F6" w:rsidRDefault="008110F6" w:rsidP="008110F6">
      <w:pPr>
        <w:spacing w:line="240" w:lineRule="auto"/>
        <w:jc w:val="both"/>
        <w:rPr>
          <w:sz w:val="24"/>
          <w:lang w:val="en-US"/>
        </w:rPr>
      </w:pPr>
      <w:r w:rsidRPr="008110F6">
        <w:rPr>
          <w:sz w:val="24"/>
          <w:lang w:val="en-US"/>
        </w:rPr>
        <w:t xml:space="preserve">  const {loading, error} = useSportTypesFetch();</w:t>
      </w:r>
    </w:p>
    <w:p w14:paraId="2FFF72C0" w14:textId="77777777" w:rsidR="008110F6" w:rsidRPr="008110F6" w:rsidRDefault="008110F6" w:rsidP="008110F6">
      <w:pPr>
        <w:spacing w:line="240" w:lineRule="auto"/>
        <w:jc w:val="both"/>
        <w:rPr>
          <w:sz w:val="24"/>
          <w:lang w:val="en-US"/>
        </w:rPr>
      </w:pPr>
      <w:r w:rsidRPr="008110F6">
        <w:rPr>
          <w:sz w:val="24"/>
          <w:lang w:val="en-US"/>
        </w:rPr>
        <w:t xml:space="preserve">  const state = useAppSelector(state =&gt; state.sportTypes);</w:t>
      </w:r>
    </w:p>
    <w:p w14:paraId="75E20923" w14:textId="77777777" w:rsidR="008110F6" w:rsidRPr="008110F6" w:rsidRDefault="008110F6" w:rsidP="008110F6">
      <w:pPr>
        <w:spacing w:line="240" w:lineRule="auto"/>
        <w:jc w:val="both"/>
        <w:rPr>
          <w:sz w:val="24"/>
          <w:lang w:val="en-US"/>
        </w:rPr>
      </w:pPr>
      <w:r w:rsidRPr="008110F6">
        <w:rPr>
          <w:sz w:val="24"/>
          <w:lang w:val="en-US"/>
        </w:rPr>
        <w:t xml:space="preserve">  const dispatch = useAppDispatch();</w:t>
      </w:r>
    </w:p>
    <w:p w14:paraId="7B85784D" w14:textId="77777777" w:rsidR="008110F6" w:rsidRPr="008110F6" w:rsidRDefault="008110F6" w:rsidP="008110F6">
      <w:pPr>
        <w:spacing w:line="240" w:lineRule="auto"/>
        <w:jc w:val="both"/>
        <w:rPr>
          <w:sz w:val="24"/>
          <w:lang w:val="en-US"/>
        </w:rPr>
      </w:pPr>
    </w:p>
    <w:p w14:paraId="4A651417" w14:textId="77777777" w:rsidR="008110F6" w:rsidRPr="008110F6" w:rsidRDefault="008110F6" w:rsidP="008110F6">
      <w:pPr>
        <w:spacing w:line="240" w:lineRule="auto"/>
        <w:jc w:val="both"/>
        <w:rPr>
          <w:sz w:val="24"/>
          <w:lang w:val="en-US"/>
        </w:rPr>
      </w:pPr>
      <w:r w:rsidRPr="008110F6">
        <w:rPr>
          <w:sz w:val="24"/>
          <w:lang w:val="en-US"/>
        </w:rPr>
        <w:t xml:space="preserve">  const location = useLocation();</w:t>
      </w:r>
    </w:p>
    <w:p w14:paraId="22C08269" w14:textId="77777777" w:rsidR="008110F6" w:rsidRPr="008110F6" w:rsidRDefault="008110F6" w:rsidP="008110F6">
      <w:pPr>
        <w:spacing w:line="240" w:lineRule="auto"/>
        <w:jc w:val="both"/>
        <w:rPr>
          <w:sz w:val="24"/>
          <w:lang w:val="en-US"/>
        </w:rPr>
      </w:pPr>
    </w:p>
    <w:p w14:paraId="4E57B7A2" w14:textId="77777777" w:rsidR="008110F6" w:rsidRPr="008110F6" w:rsidRDefault="008110F6" w:rsidP="008110F6">
      <w:pPr>
        <w:spacing w:line="240" w:lineRule="auto"/>
        <w:jc w:val="both"/>
        <w:rPr>
          <w:sz w:val="24"/>
          <w:lang w:val="en-US"/>
        </w:rPr>
      </w:pPr>
      <w:r w:rsidRPr="008110F6">
        <w:rPr>
          <w:sz w:val="24"/>
          <w:lang w:val="en-US"/>
        </w:rPr>
        <w:t xml:space="preserve">  useEffect(() =&gt; {</w:t>
      </w:r>
    </w:p>
    <w:p w14:paraId="162C9241" w14:textId="77777777" w:rsidR="008110F6" w:rsidRPr="008110F6" w:rsidRDefault="008110F6" w:rsidP="008110F6">
      <w:pPr>
        <w:spacing w:line="240" w:lineRule="auto"/>
        <w:jc w:val="both"/>
        <w:rPr>
          <w:sz w:val="24"/>
          <w:lang w:val="en-US"/>
        </w:rPr>
      </w:pPr>
      <w:r w:rsidRPr="008110F6">
        <w:rPr>
          <w:sz w:val="24"/>
          <w:lang w:val="en-US"/>
        </w:rPr>
        <w:t xml:space="preserve">    dispatch(setSelectedSection(null));</w:t>
      </w:r>
    </w:p>
    <w:p w14:paraId="46F37745" w14:textId="77777777" w:rsidR="008110F6" w:rsidRPr="008110F6" w:rsidRDefault="008110F6" w:rsidP="008110F6">
      <w:pPr>
        <w:spacing w:line="240" w:lineRule="auto"/>
        <w:jc w:val="both"/>
        <w:rPr>
          <w:sz w:val="24"/>
          <w:lang w:val="en-US"/>
        </w:rPr>
      </w:pPr>
      <w:r w:rsidRPr="008110F6">
        <w:rPr>
          <w:sz w:val="24"/>
          <w:lang w:val="en-US"/>
        </w:rPr>
        <w:t xml:space="preserve">  }, [location, dispatch]);</w:t>
      </w:r>
    </w:p>
    <w:p w14:paraId="053359A0" w14:textId="77777777" w:rsidR="008110F6" w:rsidRPr="008110F6" w:rsidRDefault="008110F6" w:rsidP="008110F6">
      <w:pPr>
        <w:spacing w:line="240" w:lineRule="auto"/>
        <w:jc w:val="both"/>
        <w:rPr>
          <w:sz w:val="24"/>
          <w:lang w:val="en-US"/>
        </w:rPr>
      </w:pPr>
    </w:p>
    <w:p w14:paraId="1E021483"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50D9A0B5"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47F725A8" w14:textId="77777777" w:rsidR="008110F6" w:rsidRPr="008110F6" w:rsidRDefault="008110F6" w:rsidP="008110F6">
      <w:pPr>
        <w:spacing w:line="240" w:lineRule="auto"/>
        <w:jc w:val="both"/>
        <w:rPr>
          <w:sz w:val="24"/>
          <w:lang w:val="en-US"/>
        </w:rPr>
      </w:pPr>
      <w:r w:rsidRPr="008110F6">
        <w:rPr>
          <w:sz w:val="24"/>
          <w:lang w:val="en-US"/>
        </w:rPr>
        <w:t xml:space="preserve">      &lt;SportTypesContainer&gt;</w:t>
      </w:r>
    </w:p>
    <w:p w14:paraId="6F6C7911" w14:textId="77777777" w:rsidR="008110F6" w:rsidRPr="008110F6" w:rsidRDefault="008110F6" w:rsidP="008110F6">
      <w:pPr>
        <w:spacing w:line="240" w:lineRule="auto"/>
        <w:jc w:val="both"/>
        <w:rPr>
          <w:sz w:val="24"/>
          <w:lang w:val="en-US"/>
        </w:rPr>
      </w:pPr>
      <w:r w:rsidRPr="008110F6">
        <w:rPr>
          <w:sz w:val="24"/>
          <w:lang w:val="en-US"/>
        </w:rPr>
        <w:t xml:space="preserve">        {!loading &amp;&amp; !error ?</w:t>
      </w:r>
    </w:p>
    <w:p w14:paraId="2F6D759E" w14:textId="77777777" w:rsidR="008110F6" w:rsidRPr="008110F6" w:rsidRDefault="008110F6" w:rsidP="008110F6">
      <w:pPr>
        <w:spacing w:line="240" w:lineRule="auto"/>
        <w:jc w:val="both"/>
        <w:rPr>
          <w:sz w:val="24"/>
          <w:lang w:val="en-US"/>
        </w:rPr>
      </w:pPr>
      <w:r w:rsidRPr="008110F6">
        <w:rPr>
          <w:sz w:val="24"/>
          <w:lang w:val="en-US"/>
        </w:rPr>
        <w:t xml:space="preserve">          (</w:t>
      </w:r>
    </w:p>
    <w:p w14:paraId="1545EC5E"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36898DF1" w14:textId="77777777" w:rsidR="008110F6" w:rsidRPr="008110F6" w:rsidRDefault="008110F6" w:rsidP="008110F6">
      <w:pPr>
        <w:spacing w:line="240" w:lineRule="auto"/>
        <w:jc w:val="both"/>
        <w:rPr>
          <w:sz w:val="24"/>
          <w:lang w:val="en-US"/>
        </w:rPr>
      </w:pPr>
      <w:r w:rsidRPr="008110F6">
        <w:rPr>
          <w:sz w:val="24"/>
          <w:lang w:val="en-US"/>
        </w:rPr>
        <w:t xml:space="preserve">              {state.sportTypes.map(type =&gt; (</w:t>
      </w:r>
    </w:p>
    <w:p w14:paraId="56172E71" w14:textId="77777777" w:rsidR="008110F6" w:rsidRPr="008110F6" w:rsidRDefault="008110F6" w:rsidP="008110F6">
      <w:pPr>
        <w:spacing w:line="240" w:lineRule="auto"/>
        <w:jc w:val="both"/>
        <w:rPr>
          <w:sz w:val="24"/>
          <w:lang w:val="en-US"/>
        </w:rPr>
      </w:pPr>
      <w:r w:rsidRPr="008110F6">
        <w:rPr>
          <w:sz w:val="24"/>
          <w:lang w:val="en-US"/>
        </w:rPr>
        <w:t xml:space="preserve">                &lt;NavLink key={type.slug} to={'/events/' + type.slug}&gt;{type?.name_translations?.ru}&lt;/NavLink&gt;))}</w:t>
      </w:r>
    </w:p>
    <w:p w14:paraId="525D815D"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68389E3B" w14:textId="77777777" w:rsidR="008110F6" w:rsidRPr="008110F6" w:rsidRDefault="008110F6" w:rsidP="008110F6">
      <w:pPr>
        <w:spacing w:line="240" w:lineRule="auto"/>
        <w:jc w:val="both"/>
        <w:rPr>
          <w:sz w:val="24"/>
          <w:lang w:val="en-US"/>
        </w:rPr>
      </w:pPr>
      <w:r w:rsidRPr="008110F6">
        <w:rPr>
          <w:sz w:val="24"/>
          <w:lang w:val="en-US"/>
        </w:rPr>
        <w:t xml:space="preserve">          ) :</w:t>
      </w:r>
    </w:p>
    <w:p w14:paraId="5F1B2848" w14:textId="77777777" w:rsidR="008110F6" w:rsidRPr="008110F6" w:rsidRDefault="008110F6" w:rsidP="008110F6">
      <w:pPr>
        <w:spacing w:line="240" w:lineRule="auto"/>
        <w:jc w:val="both"/>
        <w:rPr>
          <w:sz w:val="24"/>
          <w:lang w:val="en-US"/>
        </w:rPr>
      </w:pPr>
      <w:r w:rsidRPr="008110F6">
        <w:rPr>
          <w:sz w:val="24"/>
          <w:lang w:val="en-US"/>
        </w:rPr>
        <w:t xml:space="preserve">          &lt;Spinner width="50"/&gt;</w:t>
      </w:r>
    </w:p>
    <w:p w14:paraId="2FE52CBF" w14:textId="77777777" w:rsidR="008110F6" w:rsidRPr="008110F6" w:rsidRDefault="008110F6" w:rsidP="008110F6">
      <w:pPr>
        <w:spacing w:line="240" w:lineRule="auto"/>
        <w:jc w:val="both"/>
        <w:rPr>
          <w:sz w:val="24"/>
          <w:lang w:val="en-US"/>
        </w:rPr>
      </w:pPr>
      <w:r w:rsidRPr="008110F6">
        <w:rPr>
          <w:sz w:val="24"/>
          <w:lang w:val="en-US"/>
        </w:rPr>
        <w:t xml:space="preserve">        }</w:t>
      </w:r>
    </w:p>
    <w:p w14:paraId="05F26605" w14:textId="77777777" w:rsidR="008110F6" w:rsidRPr="008110F6" w:rsidRDefault="008110F6" w:rsidP="008110F6">
      <w:pPr>
        <w:spacing w:line="240" w:lineRule="auto"/>
        <w:jc w:val="both"/>
        <w:rPr>
          <w:sz w:val="24"/>
          <w:lang w:val="en-US"/>
        </w:rPr>
      </w:pPr>
      <w:r w:rsidRPr="008110F6">
        <w:rPr>
          <w:sz w:val="24"/>
          <w:lang w:val="en-US"/>
        </w:rPr>
        <w:t xml:space="preserve">      &lt;/SportTypesContainer&gt;</w:t>
      </w:r>
    </w:p>
    <w:p w14:paraId="3F407DFF" w14:textId="77777777" w:rsidR="008110F6" w:rsidRPr="008110F6" w:rsidRDefault="008110F6" w:rsidP="008110F6">
      <w:pPr>
        <w:spacing w:line="240" w:lineRule="auto"/>
        <w:jc w:val="both"/>
        <w:rPr>
          <w:sz w:val="24"/>
          <w:lang w:val="en-US"/>
        </w:rPr>
      </w:pPr>
      <w:r w:rsidRPr="008110F6">
        <w:rPr>
          <w:sz w:val="24"/>
          <w:lang w:val="en-US"/>
        </w:rPr>
        <w:t xml:space="preserve">      &lt;Outlet/&gt;</w:t>
      </w:r>
    </w:p>
    <w:p w14:paraId="282E719C" w14:textId="77777777" w:rsidR="008110F6" w:rsidRPr="008110F6" w:rsidRDefault="008110F6" w:rsidP="008110F6">
      <w:pPr>
        <w:spacing w:line="240" w:lineRule="auto"/>
        <w:jc w:val="both"/>
        <w:rPr>
          <w:sz w:val="24"/>
          <w:lang w:val="en-US"/>
        </w:rPr>
      </w:pPr>
      <w:r w:rsidRPr="008110F6">
        <w:rPr>
          <w:sz w:val="24"/>
          <w:lang w:val="en-US"/>
        </w:rPr>
        <w:t xml:space="preserve">    &lt;/&gt;</w:t>
      </w:r>
    </w:p>
    <w:p w14:paraId="18C93C93" w14:textId="77777777" w:rsidR="008110F6" w:rsidRPr="008110F6" w:rsidRDefault="008110F6" w:rsidP="008110F6">
      <w:pPr>
        <w:spacing w:line="240" w:lineRule="auto"/>
        <w:jc w:val="both"/>
        <w:rPr>
          <w:sz w:val="24"/>
          <w:lang w:val="en-US"/>
        </w:rPr>
      </w:pPr>
    </w:p>
    <w:p w14:paraId="7B259124" w14:textId="77777777" w:rsidR="008110F6" w:rsidRPr="008110F6" w:rsidRDefault="008110F6" w:rsidP="008110F6">
      <w:pPr>
        <w:spacing w:line="240" w:lineRule="auto"/>
        <w:jc w:val="both"/>
        <w:rPr>
          <w:sz w:val="24"/>
          <w:lang w:val="en-US"/>
        </w:rPr>
      </w:pPr>
      <w:r w:rsidRPr="008110F6">
        <w:rPr>
          <w:sz w:val="24"/>
          <w:lang w:val="en-US"/>
        </w:rPr>
        <w:t xml:space="preserve">  );</w:t>
      </w:r>
    </w:p>
    <w:p w14:paraId="6B3E05B1" w14:textId="77777777" w:rsidR="008110F6" w:rsidRPr="008110F6" w:rsidRDefault="008110F6" w:rsidP="008110F6">
      <w:pPr>
        <w:spacing w:line="240" w:lineRule="auto"/>
        <w:jc w:val="both"/>
        <w:rPr>
          <w:sz w:val="24"/>
          <w:lang w:val="en-US"/>
        </w:rPr>
      </w:pPr>
      <w:r w:rsidRPr="008110F6">
        <w:rPr>
          <w:sz w:val="24"/>
          <w:lang w:val="en-US"/>
        </w:rPr>
        <w:t>};</w:t>
      </w:r>
    </w:p>
    <w:p w14:paraId="456D3BA1" w14:textId="77777777" w:rsidR="008110F6" w:rsidRPr="008110F6" w:rsidRDefault="008110F6" w:rsidP="008110F6">
      <w:pPr>
        <w:spacing w:line="240" w:lineRule="auto"/>
        <w:jc w:val="both"/>
        <w:rPr>
          <w:sz w:val="24"/>
          <w:lang w:val="en-US"/>
        </w:rPr>
      </w:pPr>
    </w:p>
    <w:p w14:paraId="330D73A4" w14:textId="0A9571B9" w:rsidR="008110F6" w:rsidRPr="008110F6" w:rsidRDefault="008110F6" w:rsidP="008110F6">
      <w:pPr>
        <w:spacing w:line="240" w:lineRule="auto"/>
        <w:jc w:val="both"/>
        <w:rPr>
          <w:sz w:val="24"/>
          <w:lang w:val="en-US"/>
        </w:rPr>
      </w:pPr>
      <w:r w:rsidRPr="008110F6">
        <w:rPr>
          <w:sz w:val="24"/>
          <w:lang w:val="en-US"/>
        </w:rPr>
        <w:t>export default SportTypes;</w:t>
      </w:r>
    </w:p>
    <w:p w14:paraId="261A2C67" w14:textId="77777777" w:rsidR="008110F6" w:rsidRDefault="008110F6" w:rsidP="00186505">
      <w:pPr>
        <w:spacing w:line="240" w:lineRule="auto"/>
        <w:jc w:val="both"/>
        <w:rPr>
          <w:b/>
          <w:sz w:val="28"/>
          <w:lang w:val="en-US"/>
        </w:rPr>
      </w:pPr>
    </w:p>
    <w:p w14:paraId="7E6B5389" w14:textId="46954066" w:rsidR="00186505" w:rsidRDefault="00186505" w:rsidP="00186505">
      <w:pPr>
        <w:spacing w:line="240" w:lineRule="auto"/>
        <w:jc w:val="both"/>
        <w:rPr>
          <w:b/>
          <w:sz w:val="28"/>
          <w:lang w:val="en-US"/>
        </w:rPr>
      </w:pPr>
      <w:r>
        <w:rPr>
          <w:b/>
          <w:sz w:val="28"/>
          <w:lang w:val="en-US"/>
        </w:rPr>
        <w:t>StadiumInfo.styled.ts</w:t>
      </w:r>
    </w:p>
    <w:p w14:paraId="42700037" w14:textId="4E2E474F" w:rsidR="008110F6" w:rsidRPr="008110F6" w:rsidRDefault="008110F6" w:rsidP="008110F6">
      <w:pPr>
        <w:tabs>
          <w:tab w:val="left" w:pos="1236"/>
        </w:tabs>
        <w:spacing w:line="240" w:lineRule="auto"/>
        <w:jc w:val="both"/>
        <w:rPr>
          <w:sz w:val="24"/>
          <w:lang w:val="en-US"/>
        </w:rPr>
      </w:pPr>
      <w:r w:rsidRPr="008110F6">
        <w:rPr>
          <w:sz w:val="24"/>
          <w:lang w:val="en-US"/>
        </w:rPr>
        <w:t>import { MatchIncidentsWrapper } from '../MatchIncidents/MatchIncidents.styled';</w:t>
      </w:r>
    </w:p>
    <w:p w14:paraId="5DC50DB4" w14:textId="77777777" w:rsidR="008110F6" w:rsidRPr="008110F6" w:rsidRDefault="008110F6" w:rsidP="008110F6">
      <w:pPr>
        <w:tabs>
          <w:tab w:val="left" w:pos="1236"/>
        </w:tabs>
        <w:spacing w:line="240" w:lineRule="auto"/>
        <w:jc w:val="both"/>
        <w:rPr>
          <w:sz w:val="24"/>
          <w:lang w:val="en-US"/>
        </w:rPr>
      </w:pPr>
      <w:r w:rsidRPr="008110F6">
        <w:rPr>
          <w:sz w:val="24"/>
          <w:lang w:val="en-US"/>
        </w:rPr>
        <w:t>import styled from 'styled-components';</w:t>
      </w:r>
    </w:p>
    <w:p w14:paraId="6BAB966B" w14:textId="77777777" w:rsidR="008110F6" w:rsidRPr="008110F6" w:rsidRDefault="008110F6" w:rsidP="008110F6">
      <w:pPr>
        <w:tabs>
          <w:tab w:val="left" w:pos="1236"/>
        </w:tabs>
        <w:spacing w:line="240" w:lineRule="auto"/>
        <w:jc w:val="both"/>
        <w:rPr>
          <w:sz w:val="24"/>
          <w:lang w:val="en-US"/>
        </w:rPr>
      </w:pPr>
    </w:p>
    <w:p w14:paraId="30B67385" w14:textId="77777777" w:rsidR="008110F6" w:rsidRPr="008110F6" w:rsidRDefault="008110F6" w:rsidP="008110F6">
      <w:pPr>
        <w:tabs>
          <w:tab w:val="left" w:pos="1236"/>
        </w:tabs>
        <w:spacing w:line="240" w:lineRule="auto"/>
        <w:jc w:val="both"/>
        <w:rPr>
          <w:sz w:val="24"/>
          <w:lang w:val="en-US"/>
        </w:rPr>
      </w:pPr>
      <w:r w:rsidRPr="008110F6">
        <w:rPr>
          <w:sz w:val="24"/>
          <w:lang w:val="en-US"/>
        </w:rPr>
        <w:t>export const StadiumInfoWrapper = styled(MatchIncidentsWrapper)`</w:t>
      </w:r>
    </w:p>
    <w:p w14:paraId="627A777A" w14:textId="77777777" w:rsidR="008110F6" w:rsidRPr="008110F6" w:rsidRDefault="008110F6" w:rsidP="008110F6">
      <w:pPr>
        <w:tabs>
          <w:tab w:val="left" w:pos="1236"/>
        </w:tabs>
        <w:spacing w:line="240" w:lineRule="auto"/>
        <w:jc w:val="both"/>
        <w:rPr>
          <w:sz w:val="24"/>
          <w:lang w:val="en-US"/>
        </w:rPr>
      </w:pPr>
      <w:r w:rsidRPr="008110F6">
        <w:rPr>
          <w:sz w:val="24"/>
          <w:lang w:val="en-US"/>
        </w:rPr>
        <w:t xml:space="preserve">  align-items: center;</w:t>
      </w:r>
    </w:p>
    <w:p w14:paraId="0F466C13" w14:textId="77777777" w:rsidR="008110F6" w:rsidRPr="008110F6" w:rsidRDefault="008110F6" w:rsidP="008110F6">
      <w:pPr>
        <w:tabs>
          <w:tab w:val="left" w:pos="1236"/>
        </w:tabs>
        <w:spacing w:line="240" w:lineRule="auto"/>
        <w:jc w:val="both"/>
        <w:rPr>
          <w:sz w:val="24"/>
          <w:lang w:val="en-US"/>
        </w:rPr>
      </w:pPr>
      <w:r w:rsidRPr="008110F6">
        <w:rPr>
          <w:sz w:val="24"/>
          <w:lang w:val="en-US"/>
        </w:rPr>
        <w:t xml:space="preserve">  row-gap: 5px;</w:t>
      </w:r>
    </w:p>
    <w:p w14:paraId="6B191912" w14:textId="1BACC5D5" w:rsidR="008110F6" w:rsidRPr="008110F6" w:rsidRDefault="008110F6" w:rsidP="008110F6">
      <w:pPr>
        <w:tabs>
          <w:tab w:val="left" w:pos="1236"/>
        </w:tabs>
        <w:spacing w:line="240" w:lineRule="auto"/>
        <w:jc w:val="both"/>
        <w:rPr>
          <w:sz w:val="24"/>
          <w:lang w:val="en-US"/>
        </w:rPr>
      </w:pPr>
      <w:r w:rsidRPr="008110F6">
        <w:rPr>
          <w:sz w:val="24"/>
          <w:lang w:val="en-US"/>
        </w:rPr>
        <w:t>`;</w:t>
      </w:r>
    </w:p>
    <w:p w14:paraId="3CE3C62B" w14:textId="77777777" w:rsidR="008110F6" w:rsidRDefault="008110F6" w:rsidP="00186505">
      <w:pPr>
        <w:spacing w:line="240" w:lineRule="auto"/>
        <w:jc w:val="both"/>
        <w:rPr>
          <w:b/>
          <w:sz w:val="28"/>
          <w:lang w:val="en-US"/>
        </w:rPr>
      </w:pPr>
    </w:p>
    <w:p w14:paraId="66D4593A" w14:textId="69B9F813" w:rsidR="00186505" w:rsidRDefault="00186505" w:rsidP="00186505">
      <w:pPr>
        <w:spacing w:line="240" w:lineRule="auto"/>
        <w:jc w:val="both"/>
        <w:rPr>
          <w:b/>
          <w:sz w:val="28"/>
          <w:lang w:val="en-US"/>
        </w:rPr>
      </w:pPr>
      <w:r>
        <w:rPr>
          <w:b/>
          <w:sz w:val="28"/>
          <w:lang w:val="en-US"/>
        </w:rPr>
        <w:t>StadiumInfo.tsx</w:t>
      </w:r>
    </w:p>
    <w:p w14:paraId="2F919AED" w14:textId="77777777" w:rsidR="008110F6" w:rsidRPr="008110F6" w:rsidRDefault="008110F6" w:rsidP="008110F6">
      <w:pPr>
        <w:spacing w:line="240" w:lineRule="auto"/>
        <w:jc w:val="both"/>
        <w:rPr>
          <w:sz w:val="24"/>
          <w:lang w:val="en-US"/>
        </w:rPr>
      </w:pPr>
      <w:r w:rsidRPr="008110F6">
        <w:rPr>
          <w:sz w:val="24"/>
          <w:lang w:val="en-US"/>
        </w:rPr>
        <w:t>import React, { FC } from 'react';</w:t>
      </w:r>
    </w:p>
    <w:p w14:paraId="7FF14525" w14:textId="77777777" w:rsidR="008110F6" w:rsidRPr="008110F6" w:rsidRDefault="008110F6" w:rsidP="008110F6">
      <w:pPr>
        <w:spacing w:line="240" w:lineRule="auto"/>
        <w:jc w:val="both"/>
        <w:rPr>
          <w:sz w:val="24"/>
          <w:lang w:val="en-US"/>
        </w:rPr>
      </w:pPr>
      <w:r w:rsidRPr="008110F6">
        <w:rPr>
          <w:sz w:val="24"/>
          <w:lang w:val="en-US"/>
        </w:rPr>
        <w:t>import { IVenueModel } from '../../model/venue.model';</w:t>
      </w:r>
    </w:p>
    <w:p w14:paraId="65F68E7B" w14:textId="77777777" w:rsidR="008110F6" w:rsidRPr="008110F6" w:rsidRDefault="008110F6" w:rsidP="008110F6">
      <w:pPr>
        <w:spacing w:line="240" w:lineRule="auto"/>
        <w:jc w:val="both"/>
        <w:rPr>
          <w:sz w:val="24"/>
          <w:lang w:val="en-US"/>
        </w:rPr>
      </w:pPr>
      <w:r w:rsidRPr="008110F6">
        <w:rPr>
          <w:sz w:val="24"/>
          <w:lang w:val="en-US"/>
        </w:rPr>
        <w:t>import { StadiumInfoWrapper } from './StadiumInfo.styled';</w:t>
      </w:r>
    </w:p>
    <w:p w14:paraId="3EC4F035" w14:textId="77777777" w:rsidR="008110F6" w:rsidRPr="008110F6" w:rsidRDefault="008110F6" w:rsidP="008110F6">
      <w:pPr>
        <w:spacing w:line="240" w:lineRule="auto"/>
        <w:jc w:val="both"/>
        <w:rPr>
          <w:sz w:val="24"/>
          <w:lang w:val="en-US"/>
        </w:rPr>
      </w:pPr>
      <w:r w:rsidRPr="008110F6">
        <w:rPr>
          <w:sz w:val="24"/>
          <w:lang w:val="en-US"/>
        </w:rPr>
        <w:t>import { FlexContainer } from '../common/common.styled';</w:t>
      </w:r>
    </w:p>
    <w:p w14:paraId="243FEDD5" w14:textId="77777777" w:rsidR="008110F6" w:rsidRPr="008110F6" w:rsidRDefault="008110F6" w:rsidP="008110F6">
      <w:pPr>
        <w:spacing w:line="240" w:lineRule="auto"/>
        <w:jc w:val="both"/>
        <w:rPr>
          <w:sz w:val="24"/>
          <w:lang w:val="en-US"/>
        </w:rPr>
      </w:pPr>
      <w:r w:rsidRPr="008110F6">
        <w:rPr>
          <w:sz w:val="24"/>
          <w:lang w:val="en-US"/>
        </w:rPr>
        <w:t>import StadiumIcon from '@mui/icons-material/Stadium';</w:t>
      </w:r>
    </w:p>
    <w:p w14:paraId="4393D048" w14:textId="77777777" w:rsidR="008110F6" w:rsidRPr="008110F6" w:rsidRDefault="008110F6" w:rsidP="008110F6">
      <w:pPr>
        <w:spacing w:line="240" w:lineRule="auto"/>
        <w:jc w:val="both"/>
        <w:rPr>
          <w:sz w:val="24"/>
          <w:lang w:val="en-US"/>
        </w:rPr>
      </w:pPr>
    </w:p>
    <w:p w14:paraId="18AA3413" w14:textId="77777777" w:rsidR="008110F6" w:rsidRPr="008110F6" w:rsidRDefault="008110F6" w:rsidP="008110F6">
      <w:pPr>
        <w:spacing w:line="240" w:lineRule="auto"/>
        <w:jc w:val="both"/>
        <w:rPr>
          <w:sz w:val="24"/>
          <w:lang w:val="en-US"/>
        </w:rPr>
      </w:pPr>
      <w:r w:rsidRPr="008110F6">
        <w:rPr>
          <w:sz w:val="24"/>
          <w:lang w:val="en-US"/>
        </w:rPr>
        <w:t>const StadiumInfo: FC&lt;{ venue: IVenueModel }&gt; = ({ venue }) =&gt; {</w:t>
      </w:r>
    </w:p>
    <w:p w14:paraId="549C6F2E"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10620CFC" w14:textId="77777777" w:rsidR="008110F6" w:rsidRPr="008110F6" w:rsidRDefault="008110F6" w:rsidP="008110F6">
      <w:pPr>
        <w:spacing w:line="240" w:lineRule="auto"/>
        <w:jc w:val="both"/>
        <w:rPr>
          <w:sz w:val="24"/>
          <w:lang w:val="en-US"/>
        </w:rPr>
      </w:pPr>
      <w:r w:rsidRPr="008110F6">
        <w:rPr>
          <w:sz w:val="24"/>
          <w:lang w:val="en-US"/>
        </w:rPr>
        <w:t xml:space="preserve">    &lt;StadiumInfoWrapper&gt;</w:t>
      </w:r>
    </w:p>
    <w:p w14:paraId="1C98C7C9" w14:textId="77777777" w:rsidR="008110F6" w:rsidRPr="008110F6" w:rsidRDefault="008110F6" w:rsidP="008110F6">
      <w:pPr>
        <w:spacing w:line="240" w:lineRule="auto"/>
        <w:jc w:val="both"/>
        <w:rPr>
          <w:sz w:val="24"/>
          <w:lang w:val="en-US"/>
        </w:rPr>
      </w:pPr>
      <w:r w:rsidRPr="008110F6">
        <w:rPr>
          <w:sz w:val="24"/>
          <w:lang w:val="en-US"/>
        </w:rPr>
        <w:t xml:space="preserve">      &lt;FlexContainer jc="space-evenly" style={{ width: '70%' }}&gt;</w:t>
      </w:r>
    </w:p>
    <w:p w14:paraId="2C353240" w14:textId="77777777" w:rsidR="008110F6" w:rsidRPr="008110F6" w:rsidRDefault="008110F6" w:rsidP="008110F6">
      <w:pPr>
        <w:spacing w:line="240" w:lineRule="auto"/>
        <w:jc w:val="both"/>
        <w:rPr>
          <w:sz w:val="24"/>
          <w:lang w:val="en-US"/>
        </w:rPr>
      </w:pPr>
      <w:r w:rsidRPr="008110F6">
        <w:rPr>
          <w:sz w:val="24"/>
          <w:lang w:val="en-US"/>
        </w:rPr>
        <w:t xml:space="preserve">        &lt;FlexContainer fd="column" rg="5px" ai="center"&gt;</w:t>
      </w:r>
    </w:p>
    <w:p w14:paraId="0FD59EFD" w14:textId="77777777" w:rsidR="008110F6" w:rsidRPr="008110F6" w:rsidRDefault="008110F6" w:rsidP="008110F6">
      <w:pPr>
        <w:spacing w:line="240" w:lineRule="auto"/>
        <w:jc w:val="both"/>
        <w:rPr>
          <w:sz w:val="24"/>
          <w:lang w:val="en-US"/>
        </w:rPr>
      </w:pPr>
      <w:r w:rsidRPr="008110F6">
        <w:rPr>
          <w:sz w:val="24"/>
          <w:lang w:val="en-US"/>
        </w:rPr>
        <w:t xml:space="preserve">          &lt;span&gt;{venue?.country_name || 'H/Д'}&lt;/span&gt;</w:t>
      </w:r>
    </w:p>
    <w:p w14:paraId="11410C4E" w14:textId="77777777" w:rsidR="008110F6" w:rsidRPr="008110F6" w:rsidRDefault="008110F6" w:rsidP="008110F6">
      <w:pPr>
        <w:spacing w:line="240" w:lineRule="auto"/>
        <w:jc w:val="both"/>
        <w:rPr>
          <w:sz w:val="24"/>
          <w:lang w:val="en-US"/>
        </w:rPr>
      </w:pPr>
      <w:r w:rsidRPr="008110F6">
        <w:rPr>
          <w:sz w:val="24"/>
          <w:lang w:val="en-US"/>
        </w:rPr>
        <w:t xml:space="preserve">          &lt;span style={{ fontWeight: 700 }}&gt;Страна проведения&lt;/span&gt;</w:t>
      </w:r>
    </w:p>
    <w:p w14:paraId="0781CF40"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19F88599" w14:textId="77777777" w:rsidR="008110F6" w:rsidRPr="008110F6" w:rsidRDefault="008110F6" w:rsidP="008110F6">
      <w:pPr>
        <w:spacing w:line="240" w:lineRule="auto"/>
        <w:jc w:val="both"/>
        <w:rPr>
          <w:sz w:val="24"/>
          <w:lang w:val="en-US"/>
        </w:rPr>
      </w:pPr>
      <w:r w:rsidRPr="008110F6">
        <w:rPr>
          <w:sz w:val="24"/>
          <w:lang w:val="en-US"/>
        </w:rPr>
        <w:t xml:space="preserve">        &lt;FlexContainer fd="column" rg="5px" ai="center"&gt;</w:t>
      </w:r>
    </w:p>
    <w:p w14:paraId="6E29ECA9" w14:textId="77777777" w:rsidR="008110F6" w:rsidRPr="008110F6" w:rsidRDefault="008110F6" w:rsidP="008110F6">
      <w:pPr>
        <w:spacing w:line="240" w:lineRule="auto"/>
        <w:jc w:val="both"/>
        <w:rPr>
          <w:sz w:val="24"/>
          <w:lang w:val="en-US"/>
        </w:rPr>
      </w:pPr>
      <w:r w:rsidRPr="008110F6">
        <w:rPr>
          <w:sz w:val="24"/>
          <w:lang w:val="en-US"/>
        </w:rPr>
        <w:t xml:space="preserve">          &lt;span&gt;{venue?.city.ru ? venue?.city.ru : venue?.city.en || 'H/Д'}&lt;/span&gt;</w:t>
      </w:r>
    </w:p>
    <w:p w14:paraId="5969046E" w14:textId="77777777" w:rsidR="008110F6" w:rsidRPr="008110F6" w:rsidRDefault="008110F6" w:rsidP="008110F6">
      <w:pPr>
        <w:spacing w:line="240" w:lineRule="auto"/>
        <w:jc w:val="both"/>
        <w:rPr>
          <w:sz w:val="24"/>
          <w:lang w:val="en-US"/>
        </w:rPr>
      </w:pPr>
      <w:r w:rsidRPr="008110F6">
        <w:rPr>
          <w:sz w:val="24"/>
          <w:lang w:val="en-US"/>
        </w:rPr>
        <w:t xml:space="preserve">          &lt;span style={{ fontWeight: 700 }}&gt;Город проведения&lt;/span&gt;</w:t>
      </w:r>
    </w:p>
    <w:p w14:paraId="2CDBE5AD"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B06DF0A" w14:textId="77777777" w:rsidR="008110F6" w:rsidRPr="008110F6" w:rsidRDefault="008110F6" w:rsidP="008110F6">
      <w:pPr>
        <w:spacing w:line="240" w:lineRule="auto"/>
        <w:jc w:val="both"/>
        <w:rPr>
          <w:sz w:val="24"/>
          <w:lang w:val="en-US"/>
        </w:rPr>
      </w:pPr>
      <w:r w:rsidRPr="008110F6">
        <w:rPr>
          <w:sz w:val="24"/>
          <w:lang w:val="en-US"/>
        </w:rPr>
        <w:t xml:space="preserve">        &lt;FlexContainer fd="column" rg="5px" ai="center"&gt;</w:t>
      </w:r>
    </w:p>
    <w:p w14:paraId="21A73729" w14:textId="77777777" w:rsidR="008110F6" w:rsidRPr="008110F6" w:rsidRDefault="008110F6" w:rsidP="008110F6">
      <w:pPr>
        <w:spacing w:line="240" w:lineRule="auto"/>
        <w:jc w:val="both"/>
        <w:rPr>
          <w:sz w:val="24"/>
          <w:lang w:val="en-US"/>
        </w:rPr>
      </w:pPr>
      <w:r w:rsidRPr="008110F6">
        <w:rPr>
          <w:sz w:val="24"/>
          <w:lang w:val="en-US"/>
        </w:rPr>
        <w:t xml:space="preserve">          &lt;span&gt;{venue?.stadium.ru ? venue?.stadium.ru : venue?.stadium.en || 'H/Д'}&lt;/span&gt;</w:t>
      </w:r>
    </w:p>
    <w:p w14:paraId="26FBE009" w14:textId="77777777" w:rsidR="008110F6" w:rsidRPr="008110F6" w:rsidRDefault="008110F6" w:rsidP="008110F6">
      <w:pPr>
        <w:spacing w:line="240" w:lineRule="auto"/>
        <w:jc w:val="both"/>
        <w:rPr>
          <w:sz w:val="24"/>
          <w:lang w:val="en-US"/>
        </w:rPr>
      </w:pPr>
      <w:r w:rsidRPr="008110F6">
        <w:rPr>
          <w:sz w:val="24"/>
          <w:lang w:val="en-US"/>
        </w:rPr>
        <w:t xml:space="preserve">          &lt;span style={{ fontWeight: 700 }}&gt;&lt;StadiumIcon /&gt; Стадион&lt;/span&gt;</w:t>
      </w:r>
    </w:p>
    <w:p w14:paraId="27CE7F54"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37F78CFD" w14:textId="77777777" w:rsidR="008110F6" w:rsidRPr="008110F6" w:rsidRDefault="008110F6" w:rsidP="008110F6">
      <w:pPr>
        <w:spacing w:line="240" w:lineRule="auto"/>
        <w:jc w:val="both"/>
        <w:rPr>
          <w:sz w:val="24"/>
          <w:lang w:val="en-US"/>
        </w:rPr>
      </w:pPr>
      <w:r w:rsidRPr="008110F6">
        <w:rPr>
          <w:sz w:val="24"/>
          <w:lang w:val="en-US"/>
        </w:rPr>
        <w:t xml:space="preserve">        &lt;FlexContainer fd="column" rg="5px" ai="center"&gt;</w:t>
      </w:r>
    </w:p>
    <w:p w14:paraId="2EE886B9" w14:textId="77777777" w:rsidR="008110F6" w:rsidRPr="008110F6" w:rsidRDefault="008110F6" w:rsidP="008110F6">
      <w:pPr>
        <w:spacing w:line="240" w:lineRule="auto"/>
        <w:jc w:val="both"/>
        <w:rPr>
          <w:sz w:val="24"/>
          <w:lang w:val="en-US"/>
        </w:rPr>
      </w:pPr>
      <w:r w:rsidRPr="008110F6">
        <w:rPr>
          <w:sz w:val="24"/>
          <w:lang w:val="en-US"/>
        </w:rPr>
        <w:t xml:space="preserve">          &lt;span&gt;{venue?.stadium_capacity || 'H/Д'}&lt;/span&gt;</w:t>
      </w:r>
    </w:p>
    <w:p w14:paraId="2985459E" w14:textId="77777777" w:rsidR="008110F6" w:rsidRPr="008110F6" w:rsidRDefault="008110F6" w:rsidP="008110F6">
      <w:pPr>
        <w:spacing w:line="240" w:lineRule="auto"/>
        <w:jc w:val="both"/>
        <w:rPr>
          <w:sz w:val="24"/>
          <w:lang w:val="en-US"/>
        </w:rPr>
      </w:pPr>
      <w:r w:rsidRPr="008110F6">
        <w:rPr>
          <w:sz w:val="24"/>
          <w:lang w:val="en-US"/>
        </w:rPr>
        <w:t xml:space="preserve">          &lt;span style={{ fontWeight: 700 }}&gt;Вместимость&lt;/span&gt;</w:t>
      </w:r>
    </w:p>
    <w:p w14:paraId="78CC9324"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5B35B6A0"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36ABFD5B" w14:textId="77777777" w:rsidR="008110F6" w:rsidRPr="008110F6" w:rsidRDefault="008110F6" w:rsidP="008110F6">
      <w:pPr>
        <w:spacing w:line="240" w:lineRule="auto"/>
        <w:jc w:val="both"/>
        <w:rPr>
          <w:sz w:val="24"/>
          <w:lang w:val="en-US"/>
        </w:rPr>
      </w:pPr>
      <w:r w:rsidRPr="008110F6">
        <w:rPr>
          <w:sz w:val="24"/>
          <w:lang w:val="en-US"/>
        </w:rPr>
        <w:t xml:space="preserve">    &lt;/StadiumInfoWrapper&gt;</w:t>
      </w:r>
    </w:p>
    <w:p w14:paraId="7F234EBE" w14:textId="77777777" w:rsidR="008110F6" w:rsidRPr="008110F6" w:rsidRDefault="008110F6" w:rsidP="008110F6">
      <w:pPr>
        <w:spacing w:line="240" w:lineRule="auto"/>
        <w:jc w:val="both"/>
        <w:rPr>
          <w:sz w:val="24"/>
          <w:lang w:val="en-US"/>
        </w:rPr>
      </w:pPr>
      <w:r w:rsidRPr="008110F6">
        <w:rPr>
          <w:sz w:val="24"/>
          <w:lang w:val="en-US"/>
        </w:rPr>
        <w:t xml:space="preserve">  );</w:t>
      </w:r>
    </w:p>
    <w:p w14:paraId="0890C231" w14:textId="77777777" w:rsidR="008110F6" w:rsidRPr="008110F6" w:rsidRDefault="008110F6" w:rsidP="008110F6">
      <w:pPr>
        <w:spacing w:line="240" w:lineRule="auto"/>
        <w:jc w:val="both"/>
        <w:rPr>
          <w:sz w:val="24"/>
          <w:lang w:val="en-US"/>
        </w:rPr>
      </w:pPr>
      <w:r w:rsidRPr="008110F6">
        <w:rPr>
          <w:sz w:val="24"/>
          <w:lang w:val="en-US"/>
        </w:rPr>
        <w:t>};</w:t>
      </w:r>
    </w:p>
    <w:p w14:paraId="34768C52" w14:textId="77777777" w:rsidR="008110F6" w:rsidRPr="008110F6" w:rsidRDefault="008110F6" w:rsidP="008110F6">
      <w:pPr>
        <w:spacing w:line="240" w:lineRule="auto"/>
        <w:jc w:val="both"/>
        <w:rPr>
          <w:sz w:val="24"/>
          <w:lang w:val="en-US"/>
        </w:rPr>
      </w:pPr>
    </w:p>
    <w:p w14:paraId="09363891" w14:textId="42F1FA4F" w:rsidR="008110F6" w:rsidRPr="008110F6" w:rsidRDefault="008110F6" w:rsidP="008110F6">
      <w:pPr>
        <w:spacing w:line="240" w:lineRule="auto"/>
        <w:jc w:val="both"/>
        <w:rPr>
          <w:sz w:val="24"/>
          <w:lang w:val="en-US"/>
        </w:rPr>
      </w:pPr>
      <w:r w:rsidRPr="008110F6">
        <w:rPr>
          <w:sz w:val="24"/>
          <w:lang w:val="en-US"/>
        </w:rPr>
        <w:t>export default StadiumInfo;</w:t>
      </w:r>
    </w:p>
    <w:p w14:paraId="0024B718" w14:textId="77777777" w:rsidR="008110F6" w:rsidRDefault="008110F6" w:rsidP="00186505">
      <w:pPr>
        <w:spacing w:line="240" w:lineRule="auto"/>
        <w:jc w:val="both"/>
        <w:rPr>
          <w:b/>
          <w:sz w:val="28"/>
          <w:lang w:val="en-US"/>
        </w:rPr>
      </w:pPr>
    </w:p>
    <w:p w14:paraId="7796A80D" w14:textId="3F961E22" w:rsidR="00186505" w:rsidRDefault="00186505" w:rsidP="00186505">
      <w:pPr>
        <w:spacing w:line="240" w:lineRule="auto"/>
        <w:jc w:val="both"/>
        <w:rPr>
          <w:b/>
          <w:sz w:val="28"/>
          <w:lang w:val="en-US"/>
        </w:rPr>
      </w:pPr>
      <w:r>
        <w:rPr>
          <w:b/>
          <w:sz w:val="28"/>
          <w:lang w:val="en-US"/>
        </w:rPr>
        <w:t>TeamLineUpTable.styled.ts</w:t>
      </w:r>
    </w:p>
    <w:p w14:paraId="3254C12C"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78839471" w14:textId="77777777" w:rsidR="008110F6" w:rsidRPr="008110F6" w:rsidRDefault="008110F6" w:rsidP="008110F6">
      <w:pPr>
        <w:spacing w:line="240" w:lineRule="auto"/>
        <w:jc w:val="both"/>
        <w:rPr>
          <w:sz w:val="24"/>
          <w:lang w:val="en-US"/>
        </w:rPr>
      </w:pPr>
    </w:p>
    <w:p w14:paraId="6AE2A820" w14:textId="77777777" w:rsidR="008110F6" w:rsidRPr="008110F6" w:rsidRDefault="008110F6" w:rsidP="008110F6">
      <w:pPr>
        <w:spacing w:line="240" w:lineRule="auto"/>
        <w:jc w:val="both"/>
        <w:rPr>
          <w:sz w:val="24"/>
          <w:lang w:val="en-US"/>
        </w:rPr>
      </w:pPr>
      <w:r w:rsidRPr="008110F6">
        <w:rPr>
          <w:sz w:val="24"/>
          <w:lang w:val="en-US"/>
        </w:rPr>
        <w:t>export const TeamLineUpTableWrapper = styled.div`</w:t>
      </w:r>
    </w:p>
    <w:p w14:paraId="1458B99B" w14:textId="77777777" w:rsidR="008110F6" w:rsidRPr="008110F6" w:rsidRDefault="008110F6" w:rsidP="008110F6">
      <w:pPr>
        <w:spacing w:line="240" w:lineRule="auto"/>
        <w:jc w:val="both"/>
        <w:rPr>
          <w:sz w:val="24"/>
          <w:lang w:val="en-US"/>
        </w:rPr>
      </w:pPr>
      <w:r w:rsidRPr="008110F6">
        <w:rPr>
          <w:sz w:val="24"/>
          <w:lang w:val="en-US"/>
        </w:rPr>
        <w:lastRenderedPageBreak/>
        <w:t xml:space="preserve">  width: 100%;</w:t>
      </w:r>
    </w:p>
    <w:p w14:paraId="2AD52B07" w14:textId="77777777" w:rsidR="008110F6" w:rsidRPr="008110F6" w:rsidRDefault="008110F6" w:rsidP="008110F6">
      <w:pPr>
        <w:spacing w:line="240" w:lineRule="auto"/>
        <w:jc w:val="both"/>
        <w:rPr>
          <w:sz w:val="24"/>
          <w:lang w:val="en-US"/>
        </w:rPr>
      </w:pPr>
      <w:r w:rsidRPr="008110F6">
        <w:rPr>
          <w:sz w:val="24"/>
          <w:lang w:val="en-US"/>
        </w:rPr>
        <w:t xml:space="preserve">  background: var(--midGrayTP);</w:t>
      </w:r>
    </w:p>
    <w:p w14:paraId="4EE07C77" w14:textId="77777777" w:rsidR="008110F6" w:rsidRPr="008110F6" w:rsidRDefault="008110F6" w:rsidP="008110F6">
      <w:pPr>
        <w:spacing w:line="240" w:lineRule="auto"/>
        <w:jc w:val="both"/>
        <w:rPr>
          <w:sz w:val="24"/>
          <w:lang w:val="en-US"/>
        </w:rPr>
      </w:pPr>
      <w:r w:rsidRPr="008110F6">
        <w:rPr>
          <w:sz w:val="24"/>
          <w:lang w:val="en-US"/>
        </w:rPr>
        <w:t xml:space="preserve">  border-radius: 5px;</w:t>
      </w:r>
    </w:p>
    <w:p w14:paraId="1513C1AB" w14:textId="77777777" w:rsidR="008110F6" w:rsidRPr="008110F6" w:rsidRDefault="008110F6" w:rsidP="008110F6">
      <w:pPr>
        <w:spacing w:line="240" w:lineRule="auto"/>
        <w:jc w:val="both"/>
        <w:rPr>
          <w:sz w:val="24"/>
          <w:lang w:val="en-US"/>
        </w:rPr>
      </w:pPr>
      <w:r w:rsidRPr="008110F6">
        <w:rPr>
          <w:sz w:val="24"/>
          <w:lang w:val="en-US"/>
        </w:rPr>
        <w:t xml:space="preserve">  padding: 5px;</w:t>
      </w:r>
    </w:p>
    <w:p w14:paraId="31F967D5" w14:textId="77777777" w:rsidR="008110F6" w:rsidRPr="008110F6" w:rsidRDefault="008110F6" w:rsidP="008110F6">
      <w:pPr>
        <w:spacing w:line="240" w:lineRule="auto"/>
        <w:jc w:val="both"/>
        <w:rPr>
          <w:sz w:val="24"/>
          <w:lang w:val="en-US"/>
        </w:rPr>
      </w:pPr>
      <w:r w:rsidRPr="008110F6">
        <w:rPr>
          <w:sz w:val="24"/>
          <w:lang w:val="en-US"/>
        </w:rPr>
        <w:t xml:space="preserve">  color: var(--darkGray);</w:t>
      </w:r>
    </w:p>
    <w:p w14:paraId="48111E63" w14:textId="77777777" w:rsidR="008110F6" w:rsidRPr="008110F6" w:rsidRDefault="008110F6" w:rsidP="008110F6">
      <w:pPr>
        <w:spacing w:line="240" w:lineRule="auto"/>
        <w:jc w:val="both"/>
        <w:rPr>
          <w:sz w:val="24"/>
          <w:lang w:val="en-US"/>
        </w:rPr>
      </w:pPr>
      <w:r w:rsidRPr="008110F6">
        <w:rPr>
          <w:sz w:val="24"/>
          <w:lang w:val="en-US"/>
        </w:rPr>
        <w:t>`;</w:t>
      </w:r>
    </w:p>
    <w:p w14:paraId="53C784CB" w14:textId="77777777" w:rsidR="008110F6" w:rsidRPr="008110F6" w:rsidRDefault="008110F6" w:rsidP="008110F6">
      <w:pPr>
        <w:spacing w:line="240" w:lineRule="auto"/>
        <w:jc w:val="both"/>
        <w:rPr>
          <w:sz w:val="24"/>
          <w:lang w:val="en-US"/>
        </w:rPr>
      </w:pPr>
    </w:p>
    <w:p w14:paraId="283E4EDE" w14:textId="77777777" w:rsidR="008110F6" w:rsidRPr="008110F6" w:rsidRDefault="008110F6" w:rsidP="008110F6">
      <w:pPr>
        <w:spacing w:line="240" w:lineRule="auto"/>
        <w:jc w:val="both"/>
        <w:rPr>
          <w:sz w:val="24"/>
          <w:lang w:val="en-US"/>
        </w:rPr>
      </w:pPr>
      <w:r w:rsidRPr="008110F6">
        <w:rPr>
          <w:sz w:val="24"/>
          <w:lang w:val="en-US"/>
        </w:rPr>
        <w:t>export const TeamLineUpGridTemplate = styled.div`</w:t>
      </w:r>
    </w:p>
    <w:p w14:paraId="79645C6F"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1A3AFA99" w14:textId="77777777" w:rsidR="008110F6" w:rsidRPr="008110F6" w:rsidRDefault="008110F6" w:rsidP="008110F6">
      <w:pPr>
        <w:spacing w:line="240" w:lineRule="auto"/>
        <w:jc w:val="both"/>
        <w:rPr>
          <w:sz w:val="24"/>
          <w:lang w:val="en-US"/>
        </w:rPr>
      </w:pPr>
      <w:r w:rsidRPr="008110F6">
        <w:rPr>
          <w:sz w:val="24"/>
          <w:lang w:val="en-US"/>
        </w:rPr>
        <w:t xml:space="preserve">  display: grid;</w:t>
      </w:r>
    </w:p>
    <w:p w14:paraId="63AC8530" w14:textId="77777777" w:rsidR="008110F6" w:rsidRPr="008110F6" w:rsidRDefault="008110F6" w:rsidP="008110F6">
      <w:pPr>
        <w:spacing w:line="240" w:lineRule="auto"/>
        <w:jc w:val="both"/>
        <w:rPr>
          <w:sz w:val="24"/>
          <w:lang w:val="en-US"/>
        </w:rPr>
      </w:pPr>
      <w:r w:rsidRPr="008110F6">
        <w:rPr>
          <w:sz w:val="24"/>
          <w:lang w:val="en-US"/>
        </w:rPr>
        <w:t xml:space="preserve">  grid-template-columns: 40px 250px 100px 100px 100px;</w:t>
      </w:r>
    </w:p>
    <w:p w14:paraId="6C7E78D2" w14:textId="77777777" w:rsidR="008110F6" w:rsidRPr="008110F6" w:rsidRDefault="008110F6" w:rsidP="008110F6">
      <w:pPr>
        <w:spacing w:line="240" w:lineRule="auto"/>
        <w:jc w:val="both"/>
        <w:rPr>
          <w:sz w:val="24"/>
          <w:lang w:val="en-US"/>
        </w:rPr>
      </w:pPr>
      <w:r w:rsidRPr="008110F6">
        <w:rPr>
          <w:sz w:val="24"/>
          <w:lang w:val="en-US"/>
        </w:rPr>
        <w:t xml:space="preserve">  justify-items: center;</w:t>
      </w:r>
    </w:p>
    <w:p w14:paraId="4AEE1031" w14:textId="77777777" w:rsidR="008110F6" w:rsidRPr="008110F6" w:rsidRDefault="008110F6" w:rsidP="008110F6">
      <w:pPr>
        <w:spacing w:line="240" w:lineRule="auto"/>
        <w:jc w:val="both"/>
        <w:rPr>
          <w:sz w:val="24"/>
          <w:lang w:val="en-US"/>
        </w:rPr>
      </w:pPr>
      <w:r w:rsidRPr="008110F6">
        <w:rPr>
          <w:sz w:val="24"/>
          <w:lang w:val="en-US"/>
        </w:rPr>
        <w:t xml:space="preserve">  span:not(:last-child){</w:t>
      </w:r>
    </w:p>
    <w:p w14:paraId="29F0040A" w14:textId="77777777" w:rsidR="008110F6" w:rsidRPr="008110F6" w:rsidRDefault="008110F6" w:rsidP="008110F6">
      <w:pPr>
        <w:spacing w:line="240" w:lineRule="auto"/>
        <w:jc w:val="both"/>
        <w:rPr>
          <w:sz w:val="24"/>
          <w:lang w:val="en-US"/>
        </w:rPr>
      </w:pPr>
      <w:r w:rsidRPr="008110F6">
        <w:rPr>
          <w:sz w:val="24"/>
          <w:lang w:val="en-US"/>
        </w:rPr>
        <w:t xml:space="preserve">    display: block;</w:t>
      </w:r>
    </w:p>
    <w:p w14:paraId="77D7BE1C" w14:textId="77777777" w:rsidR="008110F6" w:rsidRPr="008110F6" w:rsidRDefault="008110F6" w:rsidP="008110F6">
      <w:pPr>
        <w:spacing w:line="240" w:lineRule="auto"/>
        <w:jc w:val="both"/>
        <w:rPr>
          <w:sz w:val="24"/>
          <w:lang w:val="en-US"/>
        </w:rPr>
      </w:pPr>
      <w:r w:rsidRPr="008110F6">
        <w:rPr>
          <w:sz w:val="24"/>
          <w:lang w:val="en-US"/>
        </w:rPr>
        <w:t xml:space="preserve">    width: 100%;</w:t>
      </w:r>
    </w:p>
    <w:p w14:paraId="2AA52724" w14:textId="77777777" w:rsidR="008110F6" w:rsidRPr="008110F6" w:rsidRDefault="008110F6" w:rsidP="008110F6">
      <w:pPr>
        <w:spacing w:line="240" w:lineRule="auto"/>
        <w:jc w:val="both"/>
        <w:rPr>
          <w:sz w:val="24"/>
          <w:lang w:val="en-US"/>
        </w:rPr>
      </w:pPr>
      <w:r w:rsidRPr="008110F6">
        <w:rPr>
          <w:sz w:val="24"/>
          <w:lang w:val="en-US"/>
        </w:rPr>
        <w:t xml:space="preserve">    text-align: center;</w:t>
      </w:r>
    </w:p>
    <w:p w14:paraId="1CDB6A5F" w14:textId="77777777" w:rsidR="008110F6" w:rsidRPr="008110F6" w:rsidRDefault="008110F6" w:rsidP="008110F6">
      <w:pPr>
        <w:spacing w:line="240" w:lineRule="auto"/>
        <w:jc w:val="both"/>
        <w:rPr>
          <w:sz w:val="24"/>
          <w:lang w:val="en-US"/>
        </w:rPr>
      </w:pPr>
      <w:r w:rsidRPr="008110F6">
        <w:rPr>
          <w:sz w:val="24"/>
          <w:lang w:val="en-US"/>
        </w:rPr>
        <w:t xml:space="preserve">    border-right: 1px solid var(--darkGray);</w:t>
      </w:r>
    </w:p>
    <w:p w14:paraId="288C6D45" w14:textId="77777777" w:rsidR="008110F6" w:rsidRPr="008110F6" w:rsidRDefault="008110F6" w:rsidP="008110F6">
      <w:pPr>
        <w:spacing w:line="240" w:lineRule="auto"/>
        <w:jc w:val="both"/>
        <w:rPr>
          <w:sz w:val="24"/>
          <w:lang w:val="en-US"/>
        </w:rPr>
      </w:pPr>
      <w:r w:rsidRPr="008110F6">
        <w:rPr>
          <w:sz w:val="24"/>
          <w:lang w:val="en-US"/>
        </w:rPr>
        <w:t xml:space="preserve">  }</w:t>
      </w:r>
    </w:p>
    <w:p w14:paraId="2E48B0BB" w14:textId="77777777" w:rsidR="008110F6" w:rsidRPr="008110F6" w:rsidRDefault="008110F6" w:rsidP="008110F6">
      <w:pPr>
        <w:spacing w:line="240" w:lineRule="auto"/>
        <w:jc w:val="both"/>
        <w:rPr>
          <w:sz w:val="24"/>
          <w:lang w:val="en-US"/>
        </w:rPr>
      </w:pPr>
      <w:r w:rsidRPr="008110F6">
        <w:rPr>
          <w:sz w:val="24"/>
          <w:lang w:val="en-US"/>
        </w:rPr>
        <w:t xml:space="preserve">  :nth-child(odd) {</w:t>
      </w:r>
    </w:p>
    <w:p w14:paraId="35B0C668" w14:textId="77777777" w:rsidR="008110F6" w:rsidRPr="008110F6" w:rsidRDefault="008110F6" w:rsidP="008110F6">
      <w:pPr>
        <w:spacing w:line="240" w:lineRule="auto"/>
        <w:jc w:val="both"/>
        <w:rPr>
          <w:sz w:val="24"/>
          <w:lang w:val="en-US"/>
        </w:rPr>
      </w:pPr>
      <w:r w:rsidRPr="008110F6">
        <w:rPr>
          <w:sz w:val="24"/>
          <w:lang w:val="en-US"/>
        </w:rPr>
        <w:t xml:space="preserve">    background-color: var(--lightGray);</w:t>
      </w:r>
    </w:p>
    <w:p w14:paraId="59B860C4" w14:textId="77777777" w:rsidR="008110F6" w:rsidRPr="008110F6" w:rsidRDefault="008110F6" w:rsidP="008110F6">
      <w:pPr>
        <w:spacing w:line="240" w:lineRule="auto"/>
        <w:jc w:val="both"/>
        <w:rPr>
          <w:sz w:val="24"/>
          <w:lang w:val="en-US"/>
        </w:rPr>
      </w:pPr>
      <w:r w:rsidRPr="008110F6">
        <w:rPr>
          <w:sz w:val="24"/>
          <w:lang w:val="en-US"/>
        </w:rPr>
        <w:t xml:space="preserve">  }</w:t>
      </w:r>
    </w:p>
    <w:p w14:paraId="11652901" w14:textId="77777777" w:rsidR="008110F6" w:rsidRPr="008110F6" w:rsidRDefault="008110F6" w:rsidP="008110F6">
      <w:pPr>
        <w:spacing w:line="240" w:lineRule="auto"/>
        <w:jc w:val="both"/>
        <w:rPr>
          <w:sz w:val="24"/>
          <w:lang w:val="en-US"/>
        </w:rPr>
      </w:pPr>
      <w:r w:rsidRPr="008110F6">
        <w:rPr>
          <w:sz w:val="24"/>
          <w:lang w:val="en-US"/>
        </w:rPr>
        <w:t>`;</w:t>
      </w:r>
    </w:p>
    <w:p w14:paraId="70E2D11E" w14:textId="77777777" w:rsidR="008110F6" w:rsidRPr="008110F6" w:rsidRDefault="008110F6" w:rsidP="008110F6">
      <w:pPr>
        <w:spacing w:line="240" w:lineRule="auto"/>
        <w:jc w:val="both"/>
        <w:rPr>
          <w:sz w:val="24"/>
          <w:lang w:val="en-US"/>
        </w:rPr>
      </w:pPr>
    </w:p>
    <w:p w14:paraId="487D7039" w14:textId="77777777" w:rsidR="008110F6" w:rsidRPr="008110F6" w:rsidRDefault="008110F6" w:rsidP="008110F6">
      <w:pPr>
        <w:spacing w:line="240" w:lineRule="auto"/>
        <w:jc w:val="both"/>
        <w:rPr>
          <w:sz w:val="24"/>
          <w:lang w:val="en-US"/>
        </w:rPr>
      </w:pPr>
      <w:r w:rsidRPr="008110F6">
        <w:rPr>
          <w:sz w:val="24"/>
          <w:lang w:val="en-US"/>
        </w:rPr>
        <w:t>export const TeamLineUpHeader = styled(TeamLineUpGridTemplate)`</w:t>
      </w:r>
    </w:p>
    <w:p w14:paraId="0F470C28" w14:textId="77777777" w:rsidR="008110F6" w:rsidRPr="008110F6" w:rsidRDefault="008110F6" w:rsidP="008110F6">
      <w:pPr>
        <w:spacing w:line="240" w:lineRule="auto"/>
        <w:jc w:val="both"/>
        <w:rPr>
          <w:sz w:val="24"/>
          <w:lang w:val="en-US"/>
        </w:rPr>
      </w:pPr>
      <w:r w:rsidRPr="008110F6">
        <w:rPr>
          <w:sz w:val="24"/>
          <w:lang w:val="en-US"/>
        </w:rPr>
        <w:t xml:space="preserve">  background-color: var(--gray);</w:t>
      </w:r>
    </w:p>
    <w:p w14:paraId="1B90D1D6" w14:textId="33AA1F04" w:rsidR="008110F6" w:rsidRPr="008110F6" w:rsidRDefault="008110F6" w:rsidP="008110F6">
      <w:pPr>
        <w:spacing w:line="240" w:lineRule="auto"/>
        <w:jc w:val="both"/>
        <w:rPr>
          <w:sz w:val="24"/>
          <w:lang w:val="en-US"/>
        </w:rPr>
      </w:pPr>
      <w:r w:rsidRPr="008110F6">
        <w:rPr>
          <w:sz w:val="24"/>
          <w:lang w:val="en-US"/>
        </w:rPr>
        <w:t>`;</w:t>
      </w:r>
    </w:p>
    <w:p w14:paraId="1DCEC87A" w14:textId="77777777" w:rsidR="008110F6" w:rsidRDefault="008110F6" w:rsidP="00186505">
      <w:pPr>
        <w:spacing w:line="240" w:lineRule="auto"/>
        <w:jc w:val="both"/>
        <w:rPr>
          <w:b/>
          <w:sz w:val="28"/>
          <w:lang w:val="en-US"/>
        </w:rPr>
      </w:pPr>
    </w:p>
    <w:p w14:paraId="74641C14" w14:textId="187F16FF" w:rsidR="00186505" w:rsidRDefault="00186505" w:rsidP="00186505">
      <w:pPr>
        <w:spacing w:line="240" w:lineRule="auto"/>
        <w:jc w:val="both"/>
        <w:rPr>
          <w:b/>
          <w:sz w:val="28"/>
          <w:lang w:val="en-US"/>
        </w:rPr>
      </w:pPr>
      <w:r>
        <w:rPr>
          <w:b/>
          <w:sz w:val="28"/>
          <w:lang w:val="en-US"/>
        </w:rPr>
        <w:t>TeamLineUpTable.tsx</w:t>
      </w:r>
    </w:p>
    <w:p w14:paraId="164BAD2A" w14:textId="77777777" w:rsidR="008110F6" w:rsidRPr="008110F6" w:rsidRDefault="008110F6" w:rsidP="008110F6">
      <w:pPr>
        <w:spacing w:line="240" w:lineRule="auto"/>
        <w:jc w:val="both"/>
        <w:rPr>
          <w:sz w:val="24"/>
          <w:lang w:val="en-US"/>
        </w:rPr>
      </w:pPr>
      <w:r w:rsidRPr="008110F6">
        <w:rPr>
          <w:sz w:val="24"/>
          <w:lang w:val="en-US"/>
        </w:rPr>
        <w:t>import React, { FC } from 'react';</w:t>
      </w:r>
    </w:p>
    <w:p w14:paraId="703ED303" w14:textId="77777777" w:rsidR="008110F6" w:rsidRPr="008110F6" w:rsidRDefault="008110F6" w:rsidP="008110F6">
      <w:pPr>
        <w:spacing w:line="240" w:lineRule="auto"/>
        <w:jc w:val="both"/>
        <w:rPr>
          <w:sz w:val="24"/>
          <w:lang w:val="en-US"/>
        </w:rPr>
      </w:pPr>
      <w:r w:rsidRPr="008110F6">
        <w:rPr>
          <w:sz w:val="24"/>
          <w:lang w:val="en-US"/>
        </w:rPr>
        <w:t>import { ILineupRow } from '../../model/lineup.model';</w:t>
      </w:r>
    </w:p>
    <w:p w14:paraId="3532011E" w14:textId="77777777" w:rsidR="008110F6" w:rsidRPr="008110F6" w:rsidRDefault="008110F6" w:rsidP="008110F6">
      <w:pPr>
        <w:spacing w:line="240" w:lineRule="auto"/>
        <w:jc w:val="both"/>
        <w:rPr>
          <w:sz w:val="24"/>
          <w:lang w:val="en-US"/>
        </w:rPr>
      </w:pPr>
      <w:r w:rsidRPr="008110F6">
        <w:rPr>
          <w:sz w:val="24"/>
          <w:lang w:val="en-US"/>
        </w:rPr>
        <w:t>import { TeamLineUpGridTemplate, TeamLineUpHeader, TeamLineUpTableWrapper } from './TeamLineupTable.styled';</w:t>
      </w:r>
    </w:p>
    <w:p w14:paraId="5A61AC72" w14:textId="77777777" w:rsidR="008110F6" w:rsidRPr="008110F6" w:rsidRDefault="008110F6" w:rsidP="008110F6">
      <w:pPr>
        <w:spacing w:line="240" w:lineRule="auto"/>
        <w:jc w:val="both"/>
        <w:rPr>
          <w:sz w:val="24"/>
          <w:lang w:val="en-US"/>
        </w:rPr>
      </w:pPr>
    </w:p>
    <w:p w14:paraId="7021755E" w14:textId="77777777" w:rsidR="008110F6" w:rsidRPr="008110F6" w:rsidRDefault="008110F6" w:rsidP="008110F6">
      <w:pPr>
        <w:spacing w:line="240" w:lineRule="auto"/>
        <w:jc w:val="both"/>
        <w:rPr>
          <w:sz w:val="24"/>
          <w:lang w:val="en-US"/>
        </w:rPr>
      </w:pPr>
      <w:r w:rsidRPr="008110F6">
        <w:rPr>
          <w:sz w:val="24"/>
          <w:lang w:val="en-US"/>
        </w:rPr>
        <w:t>const TeamLineupTable: FC&lt;{ rows: ILineupRow[] }&gt; = ({ rows }) =&gt; {</w:t>
      </w:r>
    </w:p>
    <w:p w14:paraId="4EA07CD3"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7DE19738" w14:textId="77777777" w:rsidR="008110F6" w:rsidRPr="008110F6" w:rsidRDefault="008110F6" w:rsidP="008110F6">
      <w:pPr>
        <w:spacing w:line="240" w:lineRule="auto"/>
        <w:jc w:val="both"/>
        <w:rPr>
          <w:sz w:val="24"/>
          <w:lang w:val="en-US"/>
        </w:rPr>
      </w:pPr>
      <w:r w:rsidRPr="008110F6">
        <w:rPr>
          <w:sz w:val="24"/>
          <w:lang w:val="en-US"/>
        </w:rPr>
        <w:t xml:space="preserve">    &lt;TeamLineUpTableWrapper&gt;</w:t>
      </w:r>
    </w:p>
    <w:p w14:paraId="5273471D" w14:textId="77777777" w:rsidR="008110F6" w:rsidRPr="008110F6" w:rsidRDefault="008110F6" w:rsidP="008110F6">
      <w:pPr>
        <w:spacing w:line="240" w:lineRule="auto"/>
        <w:jc w:val="both"/>
        <w:rPr>
          <w:sz w:val="24"/>
          <w:lang w:val="en-US"/>
        </w:rPr>
      </w:pPr>
      <w:r w:rsidRPr="008110F6">
        <w:rPr>
          <w:sz w:val="24"/>
          <w:lang w:val="en-US"/>
        </w:rPr>
        <w:t xml:space="preserve">      &lt;TeamLineUpHeader&gt;</w:t>
      </w:r>
    </w:p>
    <w:p w14:paraId="2B7C0279"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4F7794C1" w14:textId="77777777" w:rsidR="008110F6" w:rsidRPr="008110F6" w:rsidRDefault="008110F6" w:rsidP="008110F6">
      <w:pPr>
        <w:spacing w:line="240" w:lineRule="auto"/>
        <w:jc w:val="both"/>
        <w:rPr>
          <w:sz w:val="24"/>
          <w:lang w:val="en-US"/>
        </w:rPr>
      </w:pPr>
      <w:r w:rsidRPr="008110F6">
        <w:rPr>
          <w:sz w:val="24"/>
          <w:lang w:val="en-US"/>
        </w:rPr>
        <w:t xml:space="preserve">          #</w:t>
      </w:r>
    </w:p>
    <w:p w14:paraId="39927DD1"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43F17C43"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2238FF2B" w14:textId="77777777" w:rsidR="008110F6" w:rsidRPr="008110F6" w:rsidRDefault="008110F6" w:rsidP="008110F6">
      <w:pPr>
        <w:spacing w:line="240" w:lineRule="auto"/>
        <w:jc w:val="both"/>
        <w:rPr>
          <w:sz w:val="24"/>
          <w:lang w:val="en-US"/>
        </w:rPr>
      </w:pPr>
      <w:r w:rsidRPr="008110F6">
        <w:rPr>
          <w:sz w:val="24"/>
          <w:lang w:val="en-US"/>
        </w:rPr>
        <w:t xml:space="preserve">          Игрок</w:t>
      </w:r>
    </w:p>
    <w:p w14:paraId="7FA1CC84"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7D2FD11F"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2E768521" w14:textId="77777777" w:rsidR="008110F6" w:rsidRPr="008110F6" w:rsidRDefault="008110F6" w:rsidP="008110F6">
      <w:pPr>
        <w:spacing w:line="240" w:lineRule="auto"/>
        <w:jc w:val="both"/>
        <w:rPr>
          <w:sz w:val="24"/>
          <w:lang w:val="en-US"/>
        </w:rPr>
      </w:pPr>
      <w:r w:rsidRPr="008110F6">
        <w:rPr>
          <w:sz w:val="24"/>
          <w:lang w:val="en-US"/>
        </w:rPr>
        <w:t xml:space="preserve">          Позиция</w:t>
      </w:r>
    </w:p>
    <w:p w14:paraId="13DE0800"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47E5A6A4"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5036B5B9" w14:textId="77777777" w:rsidR="008110F6" w:rsidRPr="008110F6" w:rsidRDefault="008110F6" w:rsidP="008110F6">
      <w:pPr>
        <w:spacing w:line="240" w:lineRule="auto"/>
        <w:jc w:val="both"/>
        <w:rPr>
          <w:sz w:val="24"/>
          <w:lang w:val="en-US"/>
        </w:rPr>
      </w:pPr>
      <w:r w:rsidRPr="008110F6">
        <w:rPr>
          <w:sz w:val="24"/>
          <w:lang w:val="en-US"/>
        </w:rPr>
        <w:t xml:space="preserve">          Возраст</w:t>
      </w:r>
    </w:p>
    <w:p w14:paraId="5DE6535F"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68194331"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2C33AD48" w14:textId="77777777" w:rsidR="008110F6" w:rsidRPr="008110F6" w:rsidRDefault="008110F6" w:rsidP="008110F6">
      <w:pPr>
        <w:spacing w:line="240" w:lineRule="auto"/>
        <w:jc w:val="both"/>
        <w:rPr>
          <w:sz w:val="24"/>
          <w:lang w:val="en-US"/>
        </w:rPr>
      </w:pPr>
      <w:r w:rsidRPr="008110F6">
        <w:rPr>
          <w:sz w:val="24"/>
          <w:lang w:val="en-US"/>
        </w:rPr>
        <w:t xml:space="preserve">          Рейтинг</w:t>
      </w:r>
    </w:p>
    <w:p w14:paraId="558B6E02"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61082E2C"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TeamLineUpHeader&gt;</w:t>
      </w:r>
    </w:p>
    <w:p w14:paraId="11E039F6" w14:textId="77777777" w:rsidR="008110F6" w:rsidRPr="008110F6" w:rsidRDefault="008110F6" w:rsidP="008110F6">
      <w:pPr>
        <w:spacing w:line="240" w:lineRule="auto"/>
        <w:jc w:val="both"/>
        <w:rPr>
          <w:sz w:val="24"/>
          <w:lang w:val="en-US"/>
        </w:rPr>
      </w:pPr>
      <w:r w:rsidRPr="008110F6">
        <w:rPr>
          <w:sz w:val="24"/>
          <w:lang w:val="en-US"/>
        </w:rPr>
        <w:t xml:space="preserve">      {rows.map(el =&gt; (</w:t>
      </w:r>
    </w:p>
    <w:p w14:paraId="621C3C07" w14:textId="77777777" w:rsidR="008110F6" w:rsidRPr="008110F6" w:rsidRDefault="008110F6" w:rsidP="008110F6">
      <w:pPr>
        <w:spacing w:line="240" w:lineRule="auto"/>
        <w:jc w:val="both"/>
        <w:rPr>
          <w:sz w:val="24"/>
          <w:lang w:val="en-US"/>
        </w:rPr>
      </w:pPr>
      <w:r w:rsidRPr="008110F6">
        <w:rPr>
          <w:sz w:val="24"/>
          <w:lang w:val="en-US"/>
        </w:rPr>
        <w:t xml:space="preserve">        &lt;TeamLineUpGridTemplate key={el?.id}&gt;</w:t>
      </w:r>
    </w:p>
    <w:p w14:paraId="7037B214"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23B7ABCB" w14:textId="77777777" w:rsidR="008110F6" w:rsidRPr="008110F6" w:rsidRDefault="008110F6" w:rsidP="008110F6">
      <w:pPr>
        <w:spacing w:line="240" w:lineRule="auto"/>
        <w:jc w:val="both"/>
        <w:rPr>
          <w:sz w:val="24"/>
          <w:lang w:val="en-US"/>
        </w:rPr>
      </w:pPr>
      <w:r w:rsidRPr="008110F6">
        <w:rPr>
          <w:sz w:val="24"/>
          <w:lang w:val="en-US"/>
        </w:rPr>
        <w:t xml:space="preserve">            {el?.shirt_number}</w:t>
      </w:r>
    </w:p>
    <w:p w14:paraId="58464E68"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1C3AC672"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15DBD504" w14:textId="77777777" w:rsidR="008110F6" w:rsidRPr="008110F6" w:rsidRDefault="008110F6" w:rsidP="008110F6">
      <w:pPr>
        <w:spacing w:line="240" w:lineRule="auto"/>
        <w:jc w:val="both"/>
        <w:rPr>
          <w:sz w:val="24"/>
          <w:lang w:val="en-US"/>
        </w:rPr>
      </w:pPr>
      <w:r w:rsidRPr="008110F6">
        <w:rPr>
          <w:sz w:val="24"/>
          <w:lang w:val="en-US"/>
        </w:rPr>
        <w:t xml:space="preserve">            {el?.name}</w:t>
      </w:r>
    </w:p>
    <w:p w14:paraId="2D87A683"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480BC1F0"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061BDF92" w14:textId="77777777" w:rsidR="008110F6" w:rsidRPr="008110F6" w:rsidRDefault="008110F6" w:rsidP="008110F6">
      <w:pPr>
        <w:spacing w:line="240" w:lineRule="auto"/>
        <w:jc w:val="both"/>
        <w:rPr>
          <w:sz w:val="24"/>
          <w:lang w:val="en-US"/>
        </w:rPr>
      </w:pPr>
      <w:r w:rsidRPr="008110F6">
        <w:rPr>
          <w:sz w:val="24"/>
          <w:lang w:val="en-US"/>
        </w:rPr>
        <w:t xml:space="preserve">            {el?.position}</w:t>
      </w:r>
    </w:p>
    <w:p w14:paraId="765C8D2C"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57A0C679"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4DEAE29A" w14:textId="77777777" w:rsidR="008110F6" w:rsidRPr="008110F6" w:rsidRDefault="008110F6" w:rsidP="008110F6">
      <w:pPr>
        <w:spacing w:line="240" w:lineRule="auto"/>
        <w:jc w:val="both"/>
        <w:rPr>
          <w:sz w:val="24"/>
          <w:lang w:val="en-US"/>
        </w:rPr>
      </w:pPr>
      <w:r w:rsidRPr="008110F6">
        <w:rPr>
          <w:sz w:val="24"/>
          <w:lang w:val="en-US"/>
        </w:rPr>
        <w:t xml:space="preserve">            {el?.age}</w:t>
      </w:r>
    </w:p>
    <w:p w14:paraId="47041532"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02AE048C"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68F1191E" w14:textId="77777777" w:rsidR="008110F6" w:rsidRPr="008110F6" w:rsidRDefault="008110F6" w:rsidP="008110F6">
      <w:pPr>
        <w:spacing w:line="240" w:lineRule="auto"/>
        <w:jc w:val="both"/>
        <w:rPr>
          <w:sz w:val="24"/>
          <w:lang w:val="en-US"/>
        </w:rPr>
      </w:pPr>
      <w:r w:rsidRPr="008110F6">
        <w:rPr>
          <w:sz w:val="24"/>
          <w:lang w:val="en-US"/>
        </w:rPr>
        <w:t xml:space="preserve">            {el?.rating}</w:t>
      </w:r>
    </w:p>
    <w:p w14:paraId="045D7ED4" w14:textId="77777777" w:rsidR="008110F6" w:rsidRPr="008110F6" w:rsidRDefault="008110F6" w:rsidP="008110F6">
      <w:pPr>
        <w:spacing w:line="240" w:lineRule="auto"/>
        <w:jc w:val="both"/>
        <w:rPr>
          <w:sz w:val="24"/>
          <w:lang w:val="en-US"/>
        </w:rPr>
      </w:pPr>
      <w:r w:rsidRPr="008110F6">
        <w:rPr>
          <w:sz w:val="24"/>
          <w:lang w:val="en-US"/>
        </w:rPr>
        <w:t xml:space="preserve">          &lt;/span&gt;</w:t>
      </w:r>
    </w:p>
    <w:p w14:paraId="11D736DA" w14:textId="77777777" w:rsidR="008110F6" w:rsidRPr="008110F6" w:rsidRDefault="008110F6" w:rsidP="008110F6">
      <w:pPr>
        <w:spacing w:line="240" w:lineRule="auto"/>
        <w:jc w:val="both"/>
        <w:rPr>
          <w:sz w:val="24"/>
          <w:lang w:val="en-US"/>
        </w:rPr>
      </w:pPr>
      <w:r w:rsidRPr="008110F6">
        <w:rPr>
          <w:sz w:val="24"/>
          <w:lang w:val="en-US"/>
        </w:rPr>
        <w:t xml:space="preserve">        &lt;/TeamLineUpGridTemplate&gt;</w:t>
      </w:r>
    </w:p>
    <w:p w14:paraId="086006A4" w14:textId="77777777" w:rsidR="008110F6" w:rsidRPr="008110F6" w:rsidRDefault="008110F6" w:rsidP="008110F6">
      <w:pPr>
        <w:spacing w:line="240" w:lineRule="auto"/>
        <w:jc w:val="both"/>
        <w:rPr>
          <w:sz w:val="24"/>
          <w:lang w:val="en-US"/>
        </w:rPr>
      </w:pPr>
      <w:r w:rsidRPr="008110F6">
        <w:rPr>
          <w:sz w:val="24"/>
          <w:lang w:val="en-US"/>
        </w:rPr>
        <w:t xml:space="preserve">      ))}</w:t>
      </w:r>
    </w:p>
    <w:p w14:paraId="66EB72F4" w14:textId="77777777" w:rsidR="008110F6" w:rsidRPr="008110F6" w:rsidRDefault="008110F6" w:rsidP="008110F6">
      <w:pPr>
        <w:spacing w:line="240" w:lineRule="auto"/>
        <w:jc w:val="both"/>
        <w:rPr>
          <w:sz w:val="24"/>
          <w:lang w:val="en-US"/>
        </w:rPr>
      </w:pPr>
      <w:r w:rsidRPr="008110F6">
        <w:rPr>
          <w:sz w:val="24"/>
          <w:lang w:val="en-US"/>
        </w:rPr>
        <w:t xml:space="preserve">    &lt;/TeamLineUpTableWrapper&gt;</w:t>
      </w:r>
    </w:p>
    <w:p w14:paraId="71A5EF60" w14:textId="77777777" w:rsidR="008110F6" w:rsidRPr="008110F6" w:rsidRDefault="008110F6" w:rsidP="008110F6">
      <w:pPr>
        <w:spacing w:line="240" w:lineRule="auto"/>
        <w:jc w:val="both"/>
        <w:rPr>
          <w:sz w:val="24"/>
          <w:lang w:val="en-US"/>
        </w:rPr>
      </w:pPr>
      <w:r w:rsidRPr="008110F6">
        <w:rPr>
          <w:sz w:val="24"/>
          <w:lang w:val="en-US"/>
        </w:rPr>
        <w:t xml:space="preserve">  );</w:t>
      </w:r>
    </w:p>
    <w:p w14:paraId="05DD35EE" w14:textId="77777777" w:rsidR="008110F6" w:rsidRPr="008110F6" w:rsidRDefault="008110F6" w:rsidP="008110F6">
      <w:pPr>
        <w:spacing w:line="240" w:lineRule="auto"/>
        <w:jc w:val="both"/>
        <w:rPr>
          <w:sz w:val="24"/>
          <w:lang w:val="en-US"/>
        </w:rPr>
      </w:pPr>
      <w:r w:rsidRPr="008110F6">
        <w:rPr>
          <w:sz w:val="24"/>
          <w:lang w:val="en-US"/>
        </w:rPr>
        <w:t>};</w:t>
      </w:r>
    </w:p>
    <w:p w14:paraId="126AAF46" w14:textId="77777777" w:rsidR="008110F6" w:rsidRPr="008110F6" w:rsidRDefault="008110F6" w:rsidP="008110F6">
      <w:pPr>
        <w:spacing w:line="240" w:lineRule="auto"/>
        <w:jc w:val="both"/>
        <w:rPr>
          <w:sz w:val="24"/>
          <w:lang w:val="en-US"/>
        </w:rPr>
      </w:pPr>
    </w:p>
    <w:p w14:paraId="20EDA7FF" w14:textId="21D2D2AB" w:rsidR="008110F6" w:rsidRPr="008110F6" w:rsidRDefault="008110F6" w:rsidP="008110F6">
      <w:pPr>
        <w:spacing w:line="240" w:lineRule="auto"/>
        <w:jc w:val="both"/>
        <w:rPr>
          <w:sz w:val="24"/>
          <w:lang w:val="en-US"/>
        </w:rPr>
      </w:pPr>
      <w:r w:rsidRPr="008110F6">
        <w:rPr>
          <w:sz w:val="24"/>
          <w:lang w:val="en-US"/>
        </w:rPr>
        <w:t>export default TeamLineupTable;</w:t>
      </w:r>
    </w:p>
    <w:p w14:paraId="72F2EDEC" w14:textId="77777777" w:rsidR="008110F6" w:rsidRDefault="008110F6" w:rsidP="00186505">
      <w:pPr>
        <w:spacing w:line="240" w:lineRule="auto"/>
        <w:jc w:val="both"/>
        <w:rPr>
          <w:b/>
          <w:sz w:val="28"/>
          <w:lang w:val="en-US"/>
        </w:rPr>
      </w:pPr>
    </w:p>
    <w:p w14:paraId="2E2958C7" w14:textId="185477BC" w:rsidR="00186505" w:rsidRDefault="00186505" w:rsidP="00186505">
      <w:pPr>
        <w:spacing w:line="240" w:lineRule="auto"/>
        <w:jc w:val="both"/>
        <w:rPr>
          <w:b/>
          <w:sz w:val="28"/>
          <w:lang w:val="en-US"/>
        </w:rPr>
      </w:pPr>
      <w:r>
        <w:rPr>
          <w:b/>
          <w:sz w:val="28"/>
          <w:lang w:val="en-US"/>
        </w:rPr>
        <w:t>TeamModal.styled.ts</w:t>
      </w:r>
    </w:p>
    <w:p w14:paraId="59DC9B8E" w14:textId="77777777" w:rsidR="008110F6" w:rsidRPr="008110F6" w:rsidRDefault="008110F6" w:rsidP="008110F6">
      <w:pPr>
        <w:spacing w:line="240" w:lineRule="auto"/>
        <w:jc w:val="both"/>
        <w:rPr>
          <w:sz w:val="24"/>
          <w:lang w:val="en-US"/>
        </w:rPr>
      </w:pPr>
      <w:r w:rsidRPr="008110F6">
        <w:rPr>
          <w:sz w:val="24"/>
          <w:lang w:val="en-US"/>
        </w:rPr>
        <w:t>import styled from 'styled-components';</w:t>
      </w:r>
    </w:p>
    <w:p w14:paraId="7F486D20" w14:textId="77777777" w:rsidR="008110F6" w:rsidRPr="008110F6" w:rsidRDefault="008110F6" w:rsidP="008110F6">
      <w:pPr>
        <w:spacing w:line="240" w:lineRule="auto"/>
        <w:jc w:val="both"/>
        <w:rPr>
          <w:sz w:val="24"/>
          <w:lang w:val="en-US"/>
        </w:rPr>
      </w:pPr>
      <w:r w:rsidRPr="008110F6">
        <w:rPr>
          <w:sz w:val="24"/>
          <w:lang w:val="en-US"/>
        </w:rPr>
        <w:t>import { EventHeaderWrapper, EventsHeaderDivider, EventWrapper } from '../Event/Event.styled';</w:t>
      </w:r>
    </w:p>
    <w:p w14:paraId="188F5CF6" w14:textId="77777777" w:rsidR="008110F6" w:rsidRPr="008110F6" w:rsidRDefault="008110F6" w:rsidP="008110F6">
      <w:pPr>
        <w:spacing w:line="240" w:lineRule="auto"/>
        <w:jc w:val="both"/>
        <w:rPr>
          <w:sz w:val="24"/>
          <w:lang w:val="en-US"/>
        </w:rPr>
      </w:pPr>
    </w:p>
    <w:p w14:paraId="4EEE186A" w14:textId="77777777" w:rsidR="008110F6" w:rsidRPr="008110F6" w:rsidRDefault="008110F6" w:rsidP="008110F6">
      <w:pPr>
        <w:spacing w:line="240" w:lineRule="auto"/>
        <w:jc w:val="both"/>
        <w:rPr>
          <w:sz w:val="24"/>
          <w:lang w:val="en-US"/>
        </w:rPr>
      </w:pPr>
      <w:r w:rsidRPr="008110F6">
        <w:rPr>
          <w:sz w:val="24"/>
          <w:lang w:val="en-US"/>
        </w:rPr>
        <w:t>export const TeamWrapper = styled(EventWrapper)``;</w:t>
      </w:r>
    </w:p>
    <w:p w14:paraId="1F2B8C8D" w14:textId="77777777" w:rsidR="008110F6" w:rsidRPr="008110F6" w:rsidRDefault="008110F6" w:rsidP="008110F6">
      <w:pPr>
        <w:spacing w:line="240" w:lineRule="auto"/>
        <w:jc w:val="both"/>
        <w:rPr>
          <w:sz w:val="24"/>
          <w:lang w:val="en-US"/>
        </w:rPr>
      </w:pPr>
      <w:r w:rsidRPr="008110F6">
        <w:rPr>
          <w:sz w:val="24"/>
          <w:lang w:val="en-US"/>
        </w:rPr>
        <w:t>export const TeamHeaderWrapper = styled(EventHeaderWrapper)`</w:t>
      </w:r>
    </w:p>
    <w:p w14:paraId="64BBC23B" w14:textId="77777777" w:rsidR="008110F6" w:rsidRPr="008110F6" w:rsidRDefault="008110F6" w:rsidP="008110F6">
      <w:pPr>
        <w:spacing w:line="240" w:lineRule="auto"/>
        <w:jc w:val="both"/>
        <w:rPr>
          <w:sz w:val="24"/>
          <w:lang w:val="en-US"/>
        </w:rPr>
      </w:pPr>
      <w:r w:rsidRPr="008110F6">
        <w:rPr>
          <w:sz w:val="24"/>
          <w:lang w:val="en-US"/>
        </w:rPr>
        <w:t xml:space="preserve">  font-size: 32px;</w:t>
      </w:r>
    </w:p>
    <w:p w14:paraId="12173671" w14:textId="77777777" w:rsidR="008110F6" w:rsidRPr="008110F6" w:rsidRDefault="008110F6" w:rsidP="008110F6">
      <w:pPr>
        <w:spacing w:line="240" w:lineRule="auto"/>
        <w:jc w:val="both"/>
        <w:rPr>
          <w:sz w:val="24"/>
          <w:lang w:val="en-US"/>
        </w:rPr>
      </w:pPr>
      <w:r w:rsidRPr="008110F6">
        <w:rPr>
          <w:sz w:val="24"/>
          <w:lang w:val="en-US"/>
        </w:rPr>
        <w:t xml:space="preserve">  font-weight: 700;</w:t>
      </w:r>
    </w:p>
    <w:p w14:paraId="1F903AD6" w14:textId="77777777" w:rsidR="008110F6" w:rsidRPr="008110F6" w:rsidRDefault="008110F6" w:rsidP="008110F6">
      <w:pPr>
        <w:spacing w:line="240" w:lineRule="auto"/>
        <w:jc w:val="both"/>
        <w:rPr>
          <w:sz w:val="24"/>
          <w:lang w:val="en-US"/>
        </w:rPr>
      </w:pPr>
      <w:r w:rsidRPr="008110F6">
        <w:rPr>
          <w:sz w:val="24"/>
          <w:lang w:val="en-US"/>
        </w:rPr>
        <w:t xml:space="preserve">  img{ </w:t>
      </w:r>
    </w:p>
    <w:p w14:paraId="7B2DD68A" w14:textId="77777777" w:rsidR="008110F6" w:rsidRPr="008110F6" w:rsidRDefault="008110F6" w:rsidP="008110F6">
      <w:pPr>
        <w:spacing w:line="240" w:lineRule="auto"/>
        <w:jc w:val="both"/>
        <w:rPr>
          <w:sz w:val="24"/>
          <w:lang w:val="en-US"/>
        </w:rPr>
      </w:pPr>
      <w:r w:rsidRPr="008110F6">
        <w:rPr>
          <w:sz w:val="24"/>
          <w:lang w:val="en-US"/>
        </w:rPr>
        <w:t xml:space="preserve">    height: 48px;</w:t>
      </w:r>
    </w:p>
    <w:p w14:paraId="288C722E" w14:textId="77777777" w:rsidR="008110F6" w:rsidRPr="008110F6" w:rsidRDefault="008110F6" w:rsidP="008110F6">
      <w:pPr>
        <w:spacing w:line="240" w:lineRule="auto"/>
        <w:jc w:val="both"/>
        <w:rPr>
          <w:sz w:val="24"/>
          <w:lang w:val="en-US"/>
        </w:rPr>
      </w:pPr>
      <w:r w:rsidRPr="008110F6">
        <w:rPr>
          <w:sz w:val="24"/>
          <w:lang w:val="en-US"/>
        </w:rPr>
        <w:t xml:space="preserve">    width: 48px;</w:t>
      </w:r>
    </w:p>
    <w:p w14:paraId="2F0526E7" w14:textId="77777777" w:rsidR="008110F6" w:rsidRPr="008110F6" w:rsidRDefault="008110F6" w:rsidP="008110F6">
      <w:pPr>
        <w:spacing w:line="240" w:lineRule="auto"/>
        <w:jc w:val="both"/>
        <w:rPr>
          <w:sz w:val="24"/>
          <w:lang w:val="en-US"/>
        </w:rPr>
      </w:pPr>
      <w:r w:rsidRPr="008110F6">
        <w:rPr>
          <w:sz w:val="24"/>
          <w:lang w:val="en-US"/>
        </w:rPr>
        <w:t xml:space="preserve">  }</w:t>
      </w:r>
    </w:p>
    <w:p w14:paraId="73B23DBD" w14:textId="77777777" w:rsidR="008110F6" w:rsidRPr="008110F6" w:rsidRDefault="008110F6" w:rsidP="008110F6">
      <w:pPr>
        <w:spacing w:line="240" w:lineRule="auto"/>
        <w:jc w:val="both"/>
        <w:rPr>
          <w:sz w:val="24"/>
          <w:lang w:val="en-US"/>
        </w:rPr>
      </w:pPr>
      <w:r w:rsidRPr="008110F6">
        <w:rPr>
          <w:sz w:val="24"/>
          <w:lang w:val="en-US"/>
        </w:rPr>
        <w:t xml:space="preserve">  height: 48px;</w:t>
      </w:r>
    </w:p>
    <w:p w14:paraId="17F762FD" w14:textId="77777777" w:rsidR="008110F6" w:rsidRPr="008110F6" w:rsidRDefault="008110F6" w:rsidP="008110F6">
      <w:pPr>
        <w:spacing w:line="240" w:lineRule="auto"/>
        <w:jc w:val="both"/>
        <w:rPr>
          <w:sz w:val="24"/>
          <w:lang w:val="en-US"/>
        </w:rPr>
      </w:pPr>
      <w:r w:rsidRPr="008110F6">
        <w:rPr>
          <w:sz w:val="24"/>
          <w:lang w:val="en-US"/>
        </w:rPr>
        <w:t>`;</w:t>
      </w:r>
    </w:p>
    <w:p w14:paraId="089D49F9" w14:textId="77777777" w:rsidR="008110F6" w:rsidRPr="008110F6" w:rsidRDefault="008110F6" w:rsidP="008110F6">
      <w:pPr>
        <w:spacing w:line="240" w:lineRule="auto"/>
        <w:jc w:val="both"/>
        <w:rPr>
          <w:sz w:val="24"/>
          <w:lang w:val="en-US"/>
        </w:rPr>
      </w:pPr>
    </w:p>
    <w:p w14:paraId="152B8291" w14:textId="77777777" w:rsidR="008110F6" w:rsidRPr="008110F6" w:rsidRDefault="008110F6" w:rsidP="008110F6">
      <w:pPr>
        <w:spacing w:line="240" w:lineRule="auto"/>
        <w:jc w:val="both"/>
        <w:rPr>
          <w:sz w:val="24"/>
          <w:lang w:val="en-US"/>
        </w:rPr>
      </w:pPr>
      <w:r w:rsidRPr="008110F6">
        <w:rPr>
          <w:sz w:val="24"/>
          <w:lang w:val="en-US"/>
        </w:rPr>
        <w:t>export const TeamGrid = styled.div`</w:t>
      </w:r>
    </w:p>
    <w:p w14:paraId="413CB57D" w14:textId="77777777" w:rsidR="008110F6" w:rsidRPr="008110F6" w:rsidRDefault="008110F6" w:rsidP="008110F6">
      <w:pPr>
        <w:spacing w:line="240" w:lineRule="auto"/>
        <w:jc w:val="both"/>
        <w:rPr>
          <w:sz w:val="24"/>
          <w:lang w:val="en-US"/>
        </w:rPr>
      </w:pPr>
      <w:r w:rsidRPr="008110F6">
        <w:rPr>
          <w:sz w:val="24"/>
          <w:lang w:val="en-US"/>
        </w:rPr>
        <w:t xml:space="preserve">  margin-top: 10px;</w:t>
      </w:r>
    </w:p>
    <w:p w14:paraId="510B5AD2" w14:textId="77777777" w:rsidR="008110F6" w:rsidRPr="008110F6" w:rsidRDefault="008110F6" w:rsidP="008110F6">
      <w:pPr>
        <w:spacing w:line="240" w:lineRule="auto"/>
        <w:jc w:val="both"/>
        <w:rPr>
          <w:sz w:val="24"/>
          <w:lang w:val="en-US"/>
        </w:rPr>
      </w:pPr>
      <w:r w:rsidRPr="008110F6">
        <w:rPr>
          <w:sz w:val="24"/>
          <w:lang w:val="en-US"/>
        </w:rPr>
        <w:t xml:space="preserve">  display: grid;</w:t>
      </w:r>
    </w:p>
    <w:p w14:paraId="3BA7FF09" w14:textId="77777777" w:rsidR="008110F6" w:rsidRPr="008110F6" w:rsidRDefault="008110F6" w:rsidP="008110F6">
      <w:pPr>
        <w:spacing w:line="240" w:lineRule="auto"/>
        <w:jc w:val="both"/>
        <w:rPr>
          <w:sz w:val="24"/>
          <w:lang w:val="en-US"/>
        </w:rPr>
      </w:pPr>
      <w:r w:rsidRPr="008110F6">
        <w:rPr>
          <w:sz w:val="24"/>
          <w:lang w:val="en-US"/>
        </w:rPr>
        <w:t xml:space="preserve">  grid-template-columns: 1fr 1fr;</w:t>
      </w:r>
    </w:p>
    <w:p w14:paraId="36EFC075" w14:textId="77777777" w:rsidR="008110F6" w:rsidRPr="008110F6" w:rsidRDefault="008110F6" w:rsidP="008110F6">
      <w:pPr>
        <w:spacing w:line="240" w:lineRule="auto"/>
        <w:jc w:val="both"/>
        <w:rPr>
          <w:sz w:val="24"/>
          <w:lang w:val="en-US"/>
        </w:rPr>
      </w:pPr>
      <w:r w:rsidRPr="008110F6">
        <w:rPr>
          <w:sz w:val="24"/>
          <w:lang w:val="en-US"/>
        </w:rPr>
        <w:t xml:space="preserve">  grid-gap: 20px;</w:t>
      </w:r>
    </w:p>
    <w:p w14:paraId="26B70739" w14:textId="77777777" w:rsidR="008110F6" w:rsidRPr="008110F6" w:rsidRDefault="008110F6" w:rsidP="008110F6">
      <w:pPr>
        <w:spacing w:line="240" w:lineRule="auto"/>
        <w:jc w:val="both"/>
        <w:rPr>
          <w:sz w:val="24"/>
          <w:lang w:val="en-US"/>
        </w:rPr>
      </w:pPr>
      <w:r w:rsidRPr="008110F6">
        <w:rPr>
          <w:sz w:val="24"/>
          <w:lang w:val="en-US"/>
        </w:rPr>
        <w:t xml:space="preserve">  align-items: start;</w:t>
      </w:r>
    </w:p>
    <w:p w14:paraId="569CCA75" w14:textId="77777777" w:rsidR="008110F6" w:rsidRPr="008110F6" w:rsidRDefault="008110F6" w:rsidP="008110F6">
      <w:pPr>
        <w:spacing w:line="240" w:lineRule="auto"/>
        <w:jc w:val="both"/>
        <w:rPr>
          <w:sz w:val="24"/>
          <w:lang w:val="en-US"/>
        </w:rPr>
      </w:pPr>
      <w:r w:rsidRPr="008110F6">
        <w:rPr>
          <w:sz w:val="24"/>
          <w:lang w:val="en-US"/>
        </w:rPr>
        <w:t xml:space="preserve">  justify-items: end;</w:t>
      </w:r>
    </w:p>
    <w:p w14:paraId="580FBF8C" w14:textId="77777777" w:rsidR="008110F6" w:rsidRPr="008110F6" w:rsidRDefault="008110F6" w:rsidP="008110F6">
      <w:pPr>
        <w:spacing w:line="240" w:lineRule="auto"/>
        <w:jc w:val="both"/>
        <w:rPr>
          <w:sz w:val="24"/>
          <w:lang w:val="en-US"/>
        </w:rPr>
      </w:pPr>
      <w:r w:rsidRPr="008110F6">
        <w:rPr>
          <w:sz w:val="24"/>
          <w:lang w:val="en-US"/>
        </w:rPr>
        <w:t xml:space="preserve">  background: var(--lightGray);</w:t>
      </w:r>
    </w:p>
    <w:p w14:paraId="6F343DEA" w14:textId="77777777" w:rsidR="008110F6" w:rsidRPr="008110F6" w:rsidRDefault="008110F6" w:rsidP="008110F6">
      <w:pPr>
        <w:spacing w:line="240" w:lineRule="auto"/>
        <w:jc w:val="both"/>
        <w:rPr>
          <w:sz w:val="24"/>
          <w:lang w:val="en-US"/>
        </w:rPr>
      </w:pPr>
      <w:r w:rsidRPr="008110F6">
        <w:rPr>
          <w:sz w:val="24"/>
          <w:lang w:val="en-US"/>
        </w:rPr>
        <w:t xml:space="preserve">  padding: 5px;</w:t>
      </w:r>
    </w:p>
    <w:p w14:paraId="423834F7" w14:textId="77777777" w:rsidR="008110F6" w:rsidRPr="008110F6" w:rsidRDefault="008110F6" w:rsidP="008110F6">
      <w:pPr>
        <w:spacing w:line="240" w:lineRule="auto"/>
        <w:jc w:val="both"/>
        <w:rPr>
          <w:sz w:val="24"/>
          <w:lang w:val="en-US"/>
        </w:rPr>
      </w:pPr>
      <w:r w:rsidRPr="008110F6">
        <w:rPr>
          <w:sz w:val="24"/>
          <w:lang w:val="en-US"/>
        </w:rPr>
        <w:t>`;</w:t>
      </w:r>
    </w:p>
    <w:p w14:paraId="0154C46C" w14:textId="77777777" w:rsidR="008110F6" w:rsidRPr="008110F6" w:rsidRDefault="008110F6" w:rsidP="008110F6">
      <w:pPr>
        <w:spacing w:line="240" w:lineRule="auto"/>
        <w:jc w:val="both"/>
        <w:rPr>
          <w:sz w:val="24"/>
          <w:lang w:val="en-US"/>
        </w:rPr>
      </w:pPr>
    </w:p>
    <w:p w14:paraId="2C000ACC" w14:textId="77777777" w:rsidR="008110F6" w:rsidRPr="008110F6" w:rsidRDefault="008110F6" w:rsidP="008110F6">
      <w:pPr>
        <w:spacing w:line="240" w:lineRule="auto"/>
        <w:jc w:val="both"/>
        <w:rPr>
          <w:sz w:val="24"/>
          <w:lang w:val="en-US"/>
        </w:rPr>
      </w:pPr>
      <w:r w:rsidRPr="008110F6">
        <w:rPr>
          <w:sz w:val="24"/>
          <w:lang w:val="en-US"/>
        </w:rPr>
        <w:t>export const TeamDataInfo = styled.div`</w:t>
      </w:r>
    </w:p>
    <w:p w14:paraId="18AB0A5B" w14:textId="77777777" w:rsidR="008110F6" w:rsidRPr="008110F6" w:rsidRDefault="008110F6" w:rsidP="008110F6">
      <w:pPr>
        <w:spacing w:line="240" w:lineRule="auto"/>
        <w:jc w:val="both"/>
        <w:rPr>
          <w:sz w:val="24"/>
          <w:lang w:val="en-US"/>
        </w:rPr>
      </w:pPr>
      <w:r w:rsidRPr="008110F6">
        <w:rPr>
          <w:sz w:val="24"/>
          <w:lang w:val="en-US"/>
        </w:rPr>
        <w:t xml:space="preserve">  padding: 5px;</w:t>
      </w:r>
    </w:p>
    <w:p w14:paraId="74B906A8" w14:textId="77777777" w:rsidR="008110F6" w:rsidRPr="008110F6" w:rsidRDefault="008110F6" w:rsidP="008110F6">
      <w:pPr>
        <w:spacing w:line="240" w:lineRule="auto"/>
        <w:jc w:val="both"/>
        <w:rPr>
          <w:sz w:val="24"/>
          <w:lang w:val="en-US"/>
        </w:rPr>
      </w:pPr>
      <w:r w:rsidRPr="008110F6">
        <w:rPr>
          <w:sz w:val="24"/>
          <w:lang w:val="en-US"/>
        </w:rPr>
        <w:t xml:space="preserve">  display: flex;</w:t>
      </w:r>
    </w:p>
    <w:p w14:paraId="7941490F" w14:textId="77777777" w:rsidR="008110F6" w:rsidRPr="008110F6" w:rsidRDefault="008110F6" w:rsidP="008110F6">
      <w:pPr>
        <w:spacing w:line="240" w:lineRule="auto"/>
        <w:jc w:val="both"/>
        <w:rPr>
          <w:sz w:val="24"/>
          <w:lang w:val="en-US"/>
        </w:rPr>
      </w:pPr>
      <w:r w:rsidRPr="008110F6">
        <w:rPr>
          <w:sz w:val="24"/>
          <w:lang w:val="en-US"/>
        </w:rPr>
        <w:t xml:space="preserve">  flex-direction: column;</w:t>
      </w:r>
    </w:p>
    <w:p w14:paraId="589CCDF1" w14:textId="77777777" w:rsidR="008110F6" w:rsidRPr="008110F6" w:rsidRDefault="008110F6" w:rsidP="008110F6">
      <w:pPr>
        <w:spacing w:line="240" w:lineRule="auto"/>
        <w:jc w:val="both"/>
        <w:rPr>
          <w:sz w:val="24"/>
          <w:lang w:val="en-US"/>
        </w:rPr>
      </w:pPr>
      <w:r w:rsidRPr="008110F6">
        <w:rPr>
          <w:sz w:val="24"/>
          <w:lang w:val="en-US"/>
        </w:rPr>
        <w:t xml:space="preserve">  align-items: center;</w:t>
      </w:r>
    </w:p>
    <w:p w14:paraId="12957C62" w14:textId="77777777" w:rsidR="008110F6" w:rsidRPr="008110F6" w:rsidRDefault="008110F6" w:rsidP="008110F6">
      <w:pPr>
        <w:spacing w:line="240" w:lineRule="auto"/>
        <w:jc w:val="both"/>
        <w:rPr>
          <w:sz w:val="24"/>
          <w:lang w:val="en-US"/>
        </w:rPr>
      </w:pPr>
      <w:r w:rsidRPr="008110F6">
        <w:rPr>
          <w:sz w:val="24"/>
          <w:lang w:val="en-US"/>
        </w:rPr>
        <w:t xml:space="preserve">  border-radius: 4px;</w:t>
      </w:r>
    </w:p>
    <w:p w14:paraId="0BD16950" w14:textId="77777777" w:rsidR="008110F6" w:rsidRPr="008110F6" w:rsidRDefault="008110F6" w:rsidP="008110F6">
      <w:pPr>
        <w:spacing w:line="240" w:lineRule="auto"/>
        <w:jc w:val="both"/>
        <w:rPr>
          <w:sz w:val="24"/>
          <w:lang w:val="en-US"/>
        </w:rPr>
      </w:pPr>
      <w:r w:rsidRPr="008110F6">
        <w:rPr>
          <w:sz w:val="24"/>
          <w:lang w:val="en-US"/>
        </w:rPr>
        <w:t xml:space="preserve">  row-gap: 10px;</w:t>
      </w:r>
    </w:p>
    <w:p w14:paraId="7BC1CDE4" w14:textId="77777777" w:rsidR="008110F6" w:rsidRPr="008110F6" w:rsidRDefault="008110F6" w:rsidP="008110F6">
      <w:pPr>
        <w:spacing w:line="240" w:lineRule="auto"/>
        <w:jc w:val="both"/>
        <w:rPr>
          <w:sz w:val="24"/>
          <w:lang w:val="en-US"/>
        </w:rPr>
      </w:pPr>
      <w:r w:rsidRPr="008110F6">
        <w:rPr>
          <w:sz w:val="24"/>
          <w:lang w:val="en-US"/>
        </w:rPr>
        <w:t xml:space="preserve">  border: 1px solid #333;</w:t>
      </w:r>
    </w:p>
    <w:p w14:paraId="5504ADFF" w14:textId="77777777" w:rsidR="008110F6" w:rsidRPr="008110F6" w:rsidRDefault="008110F6" w:rsidP="008110F6">
      <w:pPr>
        <w:spacing w:line="240" w:lineRule="auto"/>
        <w:jc w:val="both"/>
        <w:rPr>
          <w:sz w:val="24"/>
          <w:lang w:val="en-US"/>
        </w:rPr>
      </w:pPr>
      <w:r w:rsidRPr="008110F6">
        <w:rPr>
          <w:sz w:val="24"/>
          <w:lang w:val="en-US"/>
        </w:rPr>
        <w:t xml:space="preserve">  color: #333;</w:t>
      </w:r>
    </w:p>
    <w:p w14:paraId="2F93E761" w14:textId="77777777" w:rsidR="008110F6" w:rsidRPr="008110F6" w:rsidRDefault="008110F6" w:rsidP="008110F6">
      <w:pPr>
        <w:spacing w:line="240" w:lineRule="auto"/>
        <w:jc w:val="both"/>
        <w:rPr>
          <w:sz w:val="24"/>
          <w:lang w:val="en-US"/>
        </w:rPr>
      </w:pPr>
      <w:r w:rsidRPr="008110F6">
        <w:rPr>
          <w:sz w:val="24"/>
          <w:lang w:val="en-US"/>
        </w:rPr>
        <w:t xml:space="preserve">  span{</w:t>
      </w:r>
    </w:p>
    <w:p w14:paraId="5820429D" w14:textId="77777777" w:rsidR="008110F6" w:rsidRPr="008110F6" w:rsidRDefault="008110F6" w:rsidP="008110F6">
      <w:pPr>
        <w:spacing w:line="240" w:lineRule="auto"/>
        <w:jc w:val="both"/>
        <w:rPr>
          <w:sz w:val="24"/>
          <w:lang w:val="en-US"/>
        </w:rPr>
      </w:pPr>
      <w:r w:rsidRPr="008110F6">
        <w:rPr>
          <w:sz w:val="24"/>
          <w:lang w:val="en-US"/>
        </w:rPr>
        <w:t xml:space="preserve">    font-size: 20px;</w:t>
      </w:r>
    </w:p>
    <w:p w14:paraId="68A85AB9" w14:textId="77777777" w:rsidR="008110F6" w:rsidRPr="008110F6" w:rsidRDefault="008110F6" w:rsidP="008110F6">
      <w:pPr>
        <w:spacing w:line="240" w:lineRule="auto"/>
        <w:jc w:val="both"/>
        <w:rPr>
          <w:sz w:val="24"/>
          <w:lang w:val="en-US"/>
        </w:rPr>
      </w:pPr>
      <w:r w:rsidRPr="008110F6">
        <w:rPr>
          <w:sz w:val="24"/>
          <w:lang w:val="en-US"/>
        </w:rPr>
        <w:t xml:space="preserve">  }</w:t>
      </w:r>
    </w:p>
    <w:p w14:paraId="1DAD554F" w14:textId="77777777" w:rsidR="008110F6" w:rsidRPr="008110F6" w:rsidRDefault="008110F6" w:rsidP="008110F6">
      <w:pPr>
        <w:spacing w:line="240" w:lineRule="auto"/>
        <w:jc w:val="both"/>
        <w:rPr>
          <w:sz w:val="24"/>
          <w:lang w:val="en-US"/>
        </w:rPr>
      </w:pPr>
      <w:r w:rsidRPr="008110F6">
        <w:rPr>
          <w:sz w:val="24"/>
          <w:lang w:val="en-US"/>
        </w:rPr>
        <w:t xml:space="preserve">  span:first-child {</w:t>
      </w:r>
    </w:p>
    <w:p w14:paraId="1DAE72F8" w14:textId="77777777" w:rsidR="008110F6" w:rsidRPr="008110F6" w:rsidRDefault="008110F6" w:rsidP="008110F6">
      <w:pPr>
        <w:spacing w:line="240" w:lineRule="auto"/>
        <w:jc w:val="both"/>
        <w:rPr>
          <w:sz w:val="24"/>
          <w:lang w:val="en-US"/>
        </w:rPr>
      </w:pPr>
      <w:r w:rsidRPr="008110F6">
        <w:rPr>
          <w:sz w:val="24"/>
          <w:lang w:val="en-US"/>
        </w:rPr>
        <w:t xml:space="preserve">    font-weight: 700;</w:t>
      </w:r>
    </w:p>
    <w:p w14:paraId="487D6192" w14:textId="77777777" w:rsidR="008110F6" w:rsidRPr="008110F6" w:rsidRDefault="008110F6" w:rsidP="008110F6">
      <w:pPr>
        <w:spacing w:line="240" w:lineRule="auto"/>
        <w:jc w:val="both"/>
        <w:rPr>
          <w:sz w:val="24"/>
          <w:lang w:val="en-US"/>
        </w:rPr>
      </w:pPr>
      <w:r w:rsidRPr="008110F6">
        <w:rPr>
          <w:sz w:val="24"/>
          <w:lang w:val="en-US"/>
        </w:rPr>
        <w:t xml:space="preserve">  }</w:t>
      </w:r>
    </w:p>
    <w:p w14:paraId="0D14F0D7" w14:textId="77777777" w:rsidR="008110F6" w:rsidRPr="008110F6" w:rsidRDefault="008110F6" w:rsidP="008110F6">
      <w:pPr>
        <w:spacing w:line="240" w:lineRule="auto"/>
        <w:jc w:val="both"/>
        <w:rPr>
          <w:sz w:val="24"/>
          <w:lang w:val="en-US"/>
        </w:rPr>
      </w:pPr>
      <w:r w:rsidRPr="008110F6">
        <w:rPr>
          <w:sz w:val="24"/>
          <w:lang w:val="en-US"/>
        </w:rPr>
        <w:t>`;</w:t>
      </w:r>
    </w:p>
    <w:p w14:paraId="6C9E59F0" w14:textId="77777777" w:rsidR="008110F6" w:rsidRPr="008110F6" w:rsidRDefault="008110F6" w:rsidP="00186505">
      <w:pPr>
        <w:spacing w:line="240" w:lineRule="auto"/>
        <w:jc w:val="both"/>
        <w:rPr>
          <w:sz w:val="24"/>
          <w:lang w:val="en-US"/>
        </w:rPr>
      </w:pPr>
    </w:p>
    <w:p w14:paraId="11ED38E9" w14:textId="77777777" w:rsidR="008110F6" w:rsidRDefault="008110F6" w:rsidP="00186505">
      <w:pPr>
        <w:spacing w:line="240" w:lineRule="auto"/>
        <w:jc w:val="both"/>
        <w:rPr>
          <w:b/>
          <w:sz w:val="28"/>
          <w:lang w:val="en-US"/>
        </w:rPr>
      </w:pPr>
    </w:p>
    <w:p w14:paraId="36132A8F" w14:textId="41D6E08F" w:rsidR="00186505" w:rsidRDefault="00186505" w:rsidP="00186505">
      <w:pPr>
        <w:spacing w:line="240" w:lineRule="auto"/>
        <w:jc w:val="both"/>
        <w:rPr>
          <w:b/>
          <w:sz w:val="28"/>
          <w:lang w:val="en-US"/>
        </w:rPr>
      </w:pPr>
      <w:r>
        <w:rPr>
          <w:b/>
          <w:sz w:val="28"/>
          <w:lang w:val="en-US"/>
        </w:rPr>
        <w:t>TeamModal.styled.tsx</w:t>
      </w:r>
    </w:p>
    <w:p w14:paraId="4E487DA4" w14:textId="77777777" w:rsidR="008110F6" w:rsidRPr="008110F6" w:rsidRDefault="008110F6" w:rsidP="008110F6">
      <w:pPr>
        <w:spacing w:line="240" w:lineRule="auto"/>
        <w:jc w:val="both"/>
        <w:rPr>
          <w:sz w:val="24"/>
          <w:lang w:val="en-US"/>
        </w:rPr>
      </w:pPr>
      <w:r w:rsidRPr="008110F6">
        <w:rPr>
          <w:sz w:val="24"/>
          <w:lang w:val="en-US"/>
        </w:rPr>
        <w:t>import React, { useMemo, useState } from 'react';</w:t>
      </w:r>
    </w:p>
    <w:p w14:paraId="4E08E9AC" w14:textId="77777777" w:rsidR="008110F6" w:rsidRPr="008110F6" w:rsidRDefault="008110F6" w:rsidP="008110F6">
      <w:pPr>
        <w:spacing w:line="240" w:lineRule="auto"/>
        <w:jc w:val="both"/>
        <w:rPr>
          <w:sz w:val="24"/>
          <w:lang w:val="en-US"/>
        </w:rPr>
      </w:pPr>
      <w:r w:rsidRPr="008110F6">
        <w:rPr>
          <w:sz w:val="24"/>
          <w:lang w:val="en-US"/>
        </w:rPr>
        <w:t>import { TeamDataInfo, TeamGrid, TeamHeaderWrapper, TeamWrapper } from './TeamModal.styled';</w:t>
      </w:r>
    </w:p>
    <w:p w14:paraId="46F9574E" w14:textId="77777777" w:rsidR="008110F6" w:rsidRPr="008110F6" w:rsidRDefault="008110F6" w:rsidP="008110F6">
      <w:pPr>
        <w:spacing w:line="240" w:lineRule="auto"/>
        <w:jc w:val="both"/>
        <w:rPr>
          <w:sz w:val="24"/>
          <w:lang w:val="en-US"/>
        </w:rPr>
      </w:pPr>
      <w:r w:rsidRPr="008110F6">
        <w:rPr>
          <w:sz w:val="24"/>
          <w:lang w:val="en-US"/>
        </w:rPr>
        <w:t>import { useAppDispatch, useAppSelector } from '../../store';</w:t>
      </w:r>
    </w:p>
    <w:p w14:paraId="669733C9" w14:textId="77777777" w:rsidR="008110F6" w:rsidRPr="008110F6" w:rsidRDefault="008110F6" w:rsidP="008110F6">
      <w:pPr>
        <w:spacing w:line="240" w:lineRule="auto"/>
        <w:jc w:val="both"/>
        <w:rPr>
          <w:sz w:val="24"/>
          <w:lang w:val="en-US"/>
        </w:rPr>
      </w:pPr>
      <w:r w:rsidRPr="008110F6">
        <w:rPr>
          <w:sz w:val="24"/>
          <w:lang w:val="en-US"/>
        </w:rPr>
        <w:t>import { useGetTeamEventsByIdQuery, useGetTeamDataByIdQuery, useGetTeamLineupsByIdQuery } from '../../services/api';</w:t>
      </w:r>
    </w:p>
    <w:p w14:paraId="51AA87CD" w14:textId="77777777" w:rsidR="008110F6" w:rsidRPr="008110F6" w:rsidRDefault="008110F6" w:rsidP="008110F6">
      <w:pPr>
        <w:spacing w:line="240" w:lineRule="auto"/>
        <w:jc w:val="both"/>
        <w:rPr>
          <w:sz w:val="24"/>
          <w:lang w:val="en-US"/>
        </w:rPr>
      </w:pPr>
      <w:r w:rsidRPr="008110F6">
        <w:rPr>
          <w:sz w:val="24"/>
          <w:lang w:val="en-US"/>
        </w:rPr>
        <w:t>import { teamModalSelector, teamModalActions } from '../../store/teamModal/teamModal.slice';</w:t>
      </w:r>
    </w:p>
    <w:p w14:paraId="16289EE3" w14:textId="77777777" w:rsidR="008110F6" w:rsidRPr="008110F6" w:rsidRDefault="008110F6" w:rsidP="008110F6">
      <w:pPr>
        <w:spacing w:line="240" w:lineRule="auto"/>
        <w:jc w:val="both"/>
        <w:rPr>
          <w:sz w:val="24"/>
          <w:lang w:val="en-US"/>
        </w:rPr>
      </w:pPr>
      <w:r w:rsidRPr="008110F6">
        <w:rPr>
          <w:sz w:val="24"/>
          <w:lang w:val="en-US"/>
        </w:rPr>
        <w:t>import { getTranslations } from '../../utils/translations';</w:t>
      </w:r>
    </w:p>
    <w:p w14:paraId="2F643505" w14:textId="77777777" w:rsidR="008110F6" w:rsidRPr="008110F6" w:rsidRDefault="008110F6" w:rsidP="008110F6">
      <w:pPr>
        <w:spacing w:line="240" w:lineRule="auto"/>
        <w:jc w:val="both"/>
        <w:rPr>
          <w:sz w:val="24"/>
          <w:lang w:val="en-US"/>
        </w:rPr>
      </w:pPr>
      <w:r w:rsidRPr="008110F6">
        <w:rPr>
          <w:sz w:val="24"/>
          <w:lang w:val="en-US"/>
        </w:rPr>
        <w:t>import { Box, Modal } from '@mui/material';</w:t>
      </w:r>
    </w:p>
    <w:p w14:paraId="3252D064" w14:textId="77777777" w:rsidR="008110F6" w:rsidRPr="008110F6" w:rsidRDefault="008110F6" w:rsidP="008110F6">
      <w:pPr>
        <w:spacing w:line="240" w:lineRule="auto"/>
        <w:jc w:val="both"/>
        <w:rPr>
          <w:sz w:val="24"/>
          <w:lang w:val="en-US"/>
        </w:rPr>
      </w:pPr>
      <w:r w:rsidRPr="008110F6">
        <w:rPr>
          <w:sz w:val="24"/>
          <w:lang w:val="en-US"/>
        </w:rPr>
        <w:t>import { Spinner } from '../Spinner';</w:t>
      </w:r>
    </w:p>
    <w:p w14:paraId="2E11626C" w14:textId="77777777" w:rsidR="008110F6" w:rsidRPr="008110F6" w:rsidRDefault="008110F6" w:rsidP="008110F6">
      <w:pPr>
        <w:spacing w:line="240" w:lineRule="auto"/>
        <w:jc w:val="both"/>
        <w:rPr>
          <w:sz w:val="24"/>
          <w:lang w:val="en-US"/>
        </w:rPr>
      </w:pPr>
      <w:r w:rsidRPr="008110F6">
        <w:rPr>
          <w:sz w:val="24"/>
          <w:lang w:val="en-US"/>
        </w:rPr>
        <w:t>import EventItem from '../EventItem';</w:t>
      </w:r>
    </w:p>
    <w:p w14:paraId="6BF997C2" w14:textId="77777777" w:rsidR="008110F6" w:rsidRPr="008110F6" w:rsidRDefault="008110F6" w:rsidP="008110F6">
      <w:pPr>
        <w:spacing w:line="240" w:lineRule="auto"/>
        <w:jc w:val="both"/>
        <w:rPr>
          <w:sz w:val="24"/>
          <w:lang w:val="en-US"/>
        </w:rPr>
      </w:pPr>
      <w:r w:rsidRPr="008110F6">
        <w:rPr>
          <w:sz w:val="24"/>
          <w:lang w:val="en-US"/>
        </w:rPr>
        <w:t>import { FlexContainer } from '../common/common.styled';</w:t>
      </w:r>
    </w:p>
    <w:p w14:paraId="613FD51A" w14:textId="77777777" w:rsidR="008110F6" w:rsidRPr="008110F6" w:rsidRDefault="008110F6" w:rsidP="008110F6">
      <w:pPr>
        <w:spacing w:line="240" w:lineRule="auto"/>
        <w:jc w:val="both"/>
        <w:rPr>
          <w:sz w:val="24"/>
          <w:lang w:val="en-US"/>
        </w:rPr>
      </w:pPr>
      <w:r w:rsidRPr="008110F6">
        <w:rPr>
          <w:sz w:val="24"/>
          <w:lang w:val="en-US"/>
        </w:rPr>
        <w:t>import GroupsIcon from '@mui/icons-material/Groups';</w:t>
      </w:r>
    </w:p>
    <w:p w14:paraId="68DF2860" w14:textId="77777777" w:rsidR="008110F6" w:rsidRPr="008110F6" w:rsidRDefault="008110F6" w:rsidP="008110F6">
      <w:pPr>
        <w:spacing w:line="240" w:lineRule="auto"/>
        <w:jc w:val="both"/>
        <w:rPr>
          <w:sz w:val="24"/>
          <w:lang w:val="en-US"/>
        </w:rPr>
      </w:pPr>
      <w:r w:rsidRPr="008110F6">
        <w:rPr>
          <w:sz w:val="24"/>
          <w:lang w:val="en-US"/>
        </w:rPr>
        <w:t>import ProgressBar from '../common/ProgressBar';</w:t>
      </w:r>
    </w:p>
    <w:p w14:paraId="541CD439" w14:textId="77777777" w:rsidR="008110F6" w:rsidRPr="008110F6" w:rsidRDefault="008110F6" w:rsidP="008110F6">
      <w:pPr>
        <w:spacing w:line="240" w:lineRule="auto"/>
        <w:jc w:val="both"/>
        <w:rPr>
          <w:sz w:val="24"/>
          <w:lang w:val="en-US"/>
        </w:rPr>
      </w:pPr>
      <w:r w:rsidRPr="008110F6">
        <w:rPr>
          <w:sz w:val="24"/>
          <w:lang w:val="en-US"/>
        </w:rPr>
        <w:t>import { TeamLineupConfirmationStatus, TeamLineupInfo } from '../MatchInfoLineup/MatchInfoLineup.styled';</w:t>
      </w:r>
    </w:p>
    <w:p w14:paraId="71067761" w14:textId="77777777" w:rsidR="008110F6" w:rsidRPr="008110F6" w:rsidRDefault="008110F6" w:rsidP="008110F6">
      <w:pPr>
        <w:spacing w:line="240" w:lineRule="auto"/>
        <w:jc w:val="both"/>
        <w:rPr>
          <w:sz w:val="24"/>
          <w:lang w:val="en-US"/>
        </w:rPr>
      </w:pPr>
      <w:r w:rsidRPr="008110F6">
        <w:rPr>
          <w:sz w:val="24"/>
          <w:lang w:val="en-US"/>
        </w:rPr>
        <w:t>import TeamLineupTable from '../TeamLineUpTable';</w:t>
      </w:r>
    </w:p>
    <w:p w14:paraId="201EBAED" w14:textId="77777777" w:rsidR="008110F6" w:rsidRPr="008110F6" w:rsidRDefault="008110F6" w:rsidP="008110F6">
      <w:pPr>
        <w:spacing w:line="240" w:lineRule="auto"/>
        <w:jc w:val="both"/>
        <w:rPr>
          <w:sz w:val="24"/>
          <w:lang w:val="en-US"/>
        </w:rPr>
      </w:pPr>
      <w:r w:rsidRPr="008110F6">
        <w:rPr>
          <w:sz w:val="24"/>
          <w:lang w:val="en-US"/>
        </w:rPr>
        <w:t>import { lineupsPositionsShortNaming } from '../../constants/lineups.constants';</w:t>
      </w:r>
    </w:p>
    <w:p w14:paraId="55F5E525" w14:textId="77777777" w:rsidR="008110F6" w:rsidRPr="008110F6" w:rsidRDefault="008110F6" w:rsidP="008110F6">
      <w:pPr>
        <w:spacing w:line="240" w:lineRule="auto"/>
        <w:jc w:val="both"/>
        <w:rPr>
          <w:sz w:val="24"/>
          <w:lang w:val="en-US"/>
        </w:rPr>
      </w:pPr>
    </w:p>
    <w:p w14:paraId="5564AE7B" w14:textId="77777777" w:rsidR="008110F6" w:rsidRPr="008110F6" w:rsidRDefault="008110F6" w:rsidP="008110F6">
      <w:pPr>
        <w:spacing w:line="240" w:lineRule="auto"/>
        <w:jc w:val="both"/>
        <w:rPr>
          <w:sz w:val="24"/>
          <w:lang w:val="en-US"/>
        </w:rPr>
      </w:pPr>
      <w:r w:rsidRPr="008110F6">
        <w:rPr>
          <w:sz w:val="24"/>
          <w:lang w:val="en-US"/>
        </w:rPr>
        <w:t>const style = {</w:t>
      </w:r>
    </w:p>
    <w:p w14:paraId="1286900F" w14:textId="77777777" w:rsidR="008110F6" w:rsidRPr="008110F6" w:rsidRDefault="008110F6" w:rsidP="008110F6">
      <w:pPr>
        <w:spacing w:line="240" w:lineRule="auto"/>
        <w:jc w:val="both"/>
        <w:rPr>
          <w:sz w:val="24"/>
          <w:lang w:val="en-US"/>
        </w:rPr>
      </w:pPr>
      <w:r w:rsidRPr="008110F6">
        <w:rPr>
          <w:sz w:val="24"/>
          <w:lang w:val="en-US"/>
        </w:rPr>
        <w:t xml:space="preserve">  position: 'absolute',</w:t>
      </w:r>
    </w:p>
    <w:p w14:paraId="4F514E17" w14:textId="77777777" w:rsidR="008110F6" w:rsidRPr="008110F6" w:rsidRDefault="008110F6" w:rsidP="008110F6">
      <w:pPr>
        <w:spacing w:line="240" w:lineRule="auto"/>
        <w:jc w:val="both"/>
        <w:rPr>
          <w:sz w:val="24"/>
          <w:lang w:val="en-US"/>
        </w:rPr>
      </w:pPr>
      <w:r w:rsidRPr="008110F6">
        <w:rPr>
          <w:sz w:val="24"/>
          <w:lang w:val="en-US"/>
        </w:rPr>
        <w:t xml:space="preserve">  top: '50%',</w:t>
      </w:r>
    </w:p>
    <w:p w14:paraId="7D2D9C7F" w14:textId="77777777" w:rsidR="008110F6" w:rsidRPr="008110F6" w:rsidRDefault="008110F6" w:rsidP="008110F6">
      <w:pPr>
        <w:spacing w:line="240" w:lineRule="auto"/>
        <w:jc w:val="both"/>
        <w:rPr>
          <w:sz w:val="24"/>
          <w:lang w:val="en-US"/>
        </w:rPr>
      </w:pPr>
      <w:r w:rsidRPr="008110F6">
        <w:rPr>
          <w:sz w:val="24"/>
          <w:lang w:val="en-US"/>
        </w:rPr>
        <w:t xml:space="preserve">  left: '50%',</w:t>
      </w:r>
    </w:p>
    <w:p w14:paraId="59D9B3AA" w14:textId="77777777" w:rsidR="008110F6" w:rsidRPr="008110F6" w:rsidRDefault="008110F6" w:rsidP="008110F6">
      <w:pPr>
        <w:spacing w:line="240" w:lineRule="auto"/>
        <w:jc w:val="both"/>
        <w:rPr>
          <w:sz w:val="24"/>
          <w:lang w:val="en-US"/>
        </w:rPr>
      </w:pPr>
      <w:r w:rsidRPr="008110F6">
        <w:rPr>
          <w:sz w:val="24"/>
          <w:lang w:val="en-US"/>
        </w:rPr>
        <w:t xml:space="preserve">  transform: 'translate(-50%, -50%)',</w:t>
      </w:r>
    </w:p>
    <w:p w14:paraId="0FCE6098" w14:textId="77777777" w:rsidR="008110F6" w:rsidRPr="008110F6" w:rsidRDefault="008110F6" w:rsidP="008110F6">
      <w:pPr>
        <w:spacing w:line="240" w:lineRule="auto"/>
        <w:jc w:val="both"/>
        <w:rPr>
          <w:sz w:val="24"/>
          <w:lang w:val="en-US"/>
        </w:rPr>
      </w:pPr>
      <w:r w:rsidRPr="008110F6">
        <w:rPr>
          <w:sz w:val="24"/>
          <w:lang w:val="en-US"/>
        </w:rPr>
        <w:t xml:space="preserve">  width: 1340,</w:t>
      </w:r>
    </w:p>
    <w:p w14:paraId="7B5C66E8" w14:textId="77777777" w:rsidR="008110F6" w:rsidRPr="008110F6" w:rsidRDefault="008110F6" w:rsidP="008110F6">
      <w:pPr>
        <w:spacing w:line="240" w:lineRule="auto"/>
        <w:jc w:val="both"/>
        <w:rPr>
          <w:sz w:val="24"/>
          <w:lang w:val="en-US"/>
        </w:rPr>
      </w:pPr>
      <w:r w:rsidRPr="008110F6">
        <w:rPr>
          <w:sz w:val="24"/>
          <w:lang w:val="en-US"/>
        </w:rPr>
        <w:t xml:space="preserve">  height: 700,</w:t>
      </w:r>
    </w:p>
    <w:p w14:paraId="22E4BB42" w14:textId="77777777" w:rsidR="008110F6" w:rsidRPr="008110F6" w:rsidRDefault="008110F6" w:rsidP="008110F6">
      <w:pPr>
        <w:spacing w:line="240" w:lineRule="auto"/>
        <w:jc w:val="both"/>
        <w:rPr>
          <w:sz w:val="24"/>
          <w:lang w:val="en-US"/>
        </w:rPr>
      </w:pPr>
      <w:r w:rsidRPr="008110F6">
        <w:rPr>
          <w:sz w:val="24"/>
          <w:lang w:val="en-US"/>
        </w:rPr>
        <w:t xml:space="preserve">  bgcolor: 'background.paper',</w:t>
      </w:r>
    </w:p>
    <w:p w14:paraId="3BF098E3" w14:textId="77777777" w:rsidR="008110F6" w:rsidRPr="008110F6" w:rsidRDefault="008110F6" w:rsidP="008110F6">
      <w:pPr>
        <w:spacing w:line="240" w:lineRule="auto"/>
        <w:jc w:val="both"/>
        <w:rPr>
          <w:sz w:val="24"/>
          <w:lang w:val="en-US"/>
        </w:rPr>
      </w:pPr>
      <w:r w:rsidRPr="008110F6">
        <w:rPr>
          <w:sz w:val="24"/>
          <w:lang w:val="en-US"/>
        </w:rPr>
        <w:t xml:space="preserve">  border: '2px solid #000',</w:t>
      </w:r>
    </w:p>
    <w:p w14:paraId="18260200" w14:textId="77777777" w:rsidR="008110F6" w:rsidRPr="008110F6" w:rsidRDefault="008110F6" w:rsidP="008110F6">
      <w:pPr>
        <w:spacing w:line="240" w:lineRule="auto"/>
        <w:jc w:val="both"/>
        <w:rPr>
          <w:sz w:val="24"/>
          <w:lang w:val="en-US"/>
        </w:rPr>
      </w:pPr>
      <w:r w:rsidRPr="008110F6">
        <w:rPr>
          <w:sz w:val="24"/>
          <w:lang w:val="en-US"/>
        </w:rPr>
        <w:t xml:space="preserve">  boxShadow: 24,</w:t>
      </w:r>
    </w:p>
    <w:p w14:paraId="0527830F" w14:textId="77777777" w:rsidR="008110F6" w:rsidRPr="008110F6" w:rsidRDefault="008110F6" w:rsidP="008110F6">
      <w:pPr>
        <w:spacing w:line="240" w:lineRule="auto"/>
        <w:jc w:val="both"/>
        <w:rPr>
          <w:sz w:val="24"/>
          <w:lang w:val="en-US"/>
        </w:rPr>
      </w:pPr>
      <w:r w:rsidRPr="008110F6">
        <w:rPr>
          <w:sz w:val="24"/>
          <w:lang w:val="en-US"/>
        </w:rPr>
        <w:t xml:space="preserve">  p: 4,</w:t>
      </w:r>
    </w:p>
    <w:p w14:paraId="57DB8DBF" w14:textId="77777777" w:rsidR="008110F6" w:rsidRPr="008110F6" w:rsidRDefault="008110F6" w:rsidP="008110F6">
      <w:pPr>
        <w:spacing w:line="240" w:lineRule="auto"/>
        <w:jc w:val="both"/>
        <w:rPr>
          <w:sz w:val="24"/>
          <w:lang w:val="en-US"/>
        </w:rPr>
      </w:pPr>
      <w:r w:rsidRPr="008110F6">
        <w:rPr>
          <w:sz w:val="24"/>
          <w:lang w:val="en-US"/>
        </w:rPr>
        <w:t xml:space="preserve">  color: 'text.primary',</w:t>
      </w:r>
    </w:p>
    <w:p w14:paraId="1CD9B42D" w14:textId="77777777" w:rsidR="008110F6" w:rsidRPr="008110F6" w:rsidRDefault="008110F6" w:rsidP="008110F6">
      <w:pPr>
        <w:spacing w:line="240" w:lineRule="auto"/>
        <w:jc w:val="both"/>
        <w:rPr>
          <w:sz w:val="24"/>
          <w:lang w:val="en-US"/>
        </w:rPr>
      </w:pPr>
      <w:r w:rsidRPr="008110F6">
        <w:rPr>
          <w:sz w:val="24"/>
          <w:lang w:val="en-US"/>
        </w:rPr>
        <w:lastRenderedPageBreak/>
        <w:t xml:space="preserve">  zIndex: 15555,</w:t>
      </w:r>
    </w:p>
    <w:p w14:paraId="66E1E961" w14:textId="77777777" w:rsidR="008110F6" w:rsidRPr="008110F6" w:rsidRDefault="008110F6" w:rsidP="008110F6">
      <w:pPr>
        <w:spacing w:line="240" w:lineRule="auto"/>
        <w:jc w:val="both"/>
        <w:rPr>
          <w:sz w:val="24"/>
          <w:lang w:val="en-US"/>
        </w:rPr>
      </w:pPr>
      <w:r w:rsidRPr="008110F6">
        <w:rPr>
          <w:sz w:val="24"/>
          <w:lang w:val="en-US"/>
        </w:rPr>
        <w:t xml:space="preserve">  overflow: 'auto',</w:t>
      </w:r>
    </w:p>
    <w:p w14:paraId="03C30F93" w14:textId="77777777" w:rsidR="008110F6" w:rsidRPr="008110F6" w:rsidRDefault="008110F6" w:rsidP="008110F6">
      <w:pPr>
        <w:spacing w:line="240" w:lineRule="auto"/>
        <w:jc w:val="both"/>
        <w:rPr>
          <w:sz w:val="24"/>
          <w:lang w:val="en-US"/>
        </w:rPr>
      </w:pPr>
      <w:r w:rsidRPr="008110F6">
        <w:rPr>
          <w:sz w:val="24"/>
          <w:lang w:val="en-US"/>
        </w:rPr>
        <w:t>};</w:t>
      </w:r>
    </w:p>
    <w:p w14:paraId="6D392C01" w14:textId="77777777" w:rsidR="008110F6" w:rsidRPr="008110F6" w:rsidRDefault="008110F6" w:rsidP="008110F6">
      <w:pPr>
        <w:spacing w:line="240" w:lineRule="auto"/>
        <w:jc w:val="both"/>
        <w:rPr>
          <w:sz w:val="24"/>
          <w:lang w:val="en-US"/>
        </w:rPr>
      </w:pPr>
    </w:p>
    <w:p w14:paraId="455A05A5" w14:textId="77777777" w:rsidR="008110F6" w:rsidRPr="008110F6" w:rsidRDefault="008110F6" w:rsidP="008110F6">
      <w:pPr>
        <w:spacing w:line="240" w:lineRule="auto"/>
        <w:jc w:val="both"/>
        <w:rPr>
          <w:sz w:val="24"/>
          <w:lang w:val="en-US"/>
        </w:rPr>
      </w:pPr>
      <w:r w:rsidRPr="008110F6">
        <w:rPr>
          <w:sz w:val="24"/>
          <w:lang w:val="en-US"/>
        </w:rPr>
        <w:t>const TeamModal = () =&gt; {</w:t>
      </w:r>
    </w:p>
    <w:p w14:paraId="29975858" w14:textId="77777777" w:rsidR="008110F6" w:rsidRPr="008110F6" w:rsidRDefault="008110F6" w:rsidP="008110F6">
      <w:pPr>
        <w:spacing w:line="240" w:lineRule="auto"/>
        <w:jc w:val="both"/>
        <w:rPr>
          <w:sz w:val="24"/>
          <w:lang w:val="en-US"/>
        </w:rPr>
      </w:pPr>
      <w:r w:rsidRPr="008110F6">
        <w:rPr>
          <w:sz w:val="24"/>
          <w:lang w:val="en-US"/>
        </w:rPr>
        <w:t xml:space="preserve">  const { teamId, isOpen } = useAppSelector(teamModalSelector);</w:t>
      </w:r>
    </w:p>
    <w:p w14:paraId="2E24F3CC" w14:textId="77777777" w:rsidR="008110F6" w:rsidRPr="008110F6" w:rsidRDefault="008110F6" w:rsidP="008110F6">
      <w:pPr>
        <w:spacing w:line="240" w:lineRule="auto"/>
        <w:jc w:val="both"/>
        <w:rPr>
          <w:sz w:val="24"/>
          <w:lang w:val="en-US"/>
        </w:rPr>
      </w:pPr>
      <w:r w:rsidRPr="008110F6">
        <w:rPr>
          <w:sz w:val="24"/>
          <w:lang w:val="en-US"/>
        </w:rPr>
        <w:t xml:space="preserve">  const dispatch = useAppDispatch();</w:t>
      </w:r>
    </w:p>
    <w:p w14:paraId="5AA9AC0E" w14:textId="77777777" w:rsidR="008110F6" w:rsidRPr="008110F6" w:rsidRDefault="008110F6" w:rsidP="008110F6">
      <w:pPr>
        <w:spacing w:line="240" w:lineRule="auto"/>
        <w:jc w:val="both"/>
        <w:rPr>
          <w:sz w:val="24"/>
          <w:lang w:val="en-US"/>
        </w:rPr>
      </w:pPr>
    </w:p>
    <w:p w14:paraId="3A3A71D9" w14:textId="77777777" w:rsidR="008110F6" w:rsidRPr="008110F6" w:rsidRDefault="008110F6" w:rsidP="008110F6">
      <w:pPr>
        <w:spacing w:line="240" w:lineRule="auto"/>
        <w:jc w:val="both"/>
        <w:rPr>
          <w:sz w:val="24"/>
          <w:lang w:val="en-US"/>
        </w:rPr>
      </w:pPr>
      <w:r w:rsidRPr="008110F6">
        <w:rPr>
          <w:sz w:val="24"/>
          <w:lang w:val="en-US"/>
        </w:rPr>
        <w:t xml:space="preserve">  const handleClose = () =&gt; {</w:t>
      </w:r>
    </w:p>
    <w:p w14:paraId="6F2E66B9" w14:textId="77777777" w:rsidR="008110F6" w:rsidRPr="008110F6" w:rsidRDefault="008110F6" w:rsidP="008110F6">
      <w:pPr>
        <w:spacing w:line="240" w:lineRule="auto"/>
        <w:jc w:val="both"/>
        <w:rPr>
          <w:sz w:val="24"/>
          <w:lang w:val="en-US"/>
        </w:rPr>
      </w:pPr>
      <w:r w:rsidRPr="008110F6">
        <w:rPr>
          <w:sz w:val="24"/>
          <w:lang w:val="en-US"/>
        </w:rPr>
        <w:t xml:space="preserve">    dispatch(teamModalActions.closeChallengeModal());</w:t>
      </w:r>
    </w:p>
    <w:p w14:paraId="6227BFB1" w14:textId="77777777" w:rsidR="008110F6" w:rsidRPr="008110F6" w:rsidRDefault="008110F6" w:rsidP="008110F6">
      <w:pPr>
        <w:spacing w:line="240" w:lineRule="auto"/>
        <w:jc w:val="both"/>
        <w:rPr>
          <w:sz w:val="24"/>
          <w:lang w:val="en-US"/>
        </w:rPr>
      </w:pPr>
      <w:r w:rsidRPr="008110F6">
        <w:rPr>
          <w:sz w:val="24"/>
          <w:lang w:val="en-US"/>
        </w:rPr>
        <w:t xml:space="preserve">  };</w:t>
      </w:r>
    </w:p>
    <w:p w14:paraId="29F1C623" w14:textId="77777777" w:rsidR="008110F6" w:rsidRPr="008110F6" w:rsidRDefault="008110F6" w:rsidP="008110F6">
      <w:pPr>
        <w:spacing w:line="240" w:lineRule="auto"/>
        <w:jc w:val="both"/>
        <w:rPr>
          <w:sz w:val="24"/>
          <w:lang w:val="en-US"/>
        </w:rPr>
      </w:pPr>
    </w:p>
    <w:p w14:paraId="3B4B0894" w14:textId="77777777" w:rsidR="008110F6" w:rsidRPr="008110F6" w:rsidRDefault="008110F6" w:rsidP="008110F6">
      <w:pPr>
        <w:spacing w:line="240" w:lineRule="auto"/>
        <w:jc w:val="both"/>
        <w:rPr>
          <w:sz w:val="24"/>
          <w:lang w:val="en-US"/>
        </w:rPr>
      </w:pPr>
      <w:r w:rsidRPr="008110F6">
        <w:rPr>
          <w:sz w:val="24"/>
          <w:lang w:val="en-US"/>
        </w:rPr>
        <w:t xml:space="preserve">  const { data } = useGetTeamDataByIdQuery(teamId, { skip: !teamId });</w:t>
      </w:r>
    </w:p>
    <w:p w14:paraId="4894E3C4" w14:textId="77777777" w:rsidR="008110F6" w:rsidRPr="008110F6" w:rsidRDefault="008110F6" w:rsidP="008110F6">
      <w:pPr>
        <w:spacing w:line="240" w:lineRule="auto"/>
        <w:jc w:val="both"/>
        <w:rPr>
          <w:sz w:val="24"/>
          <w:lang w:val="en-US"/>
        </w:rPr>
      </w:pPr>
      <w:r w:rsidRPr="008110F6">
        <w:rPr>
          <w:sz w:val="24"/>
          <w:lang w:val="en-US"/>
        </w:rPr>
        <w:t xml:space="preserve">  const { data: eventsResponse } = useGetTeamEventsByIdQuery(teamId, { skip: !teamId });</w:t>
      </w:r>
    </w:p>
    <w:p w14:paraId="12F2B36B" w14:textId="77777777" w:rsidR="008110F6" w:rsidRPr="008110F6" w:rsidRDefault="008110F6" w:rsidP="008110F6">
      <w:pPr>
        <w:spacing w:line="240" w:lineRule="auto"/>
        <w:jc w:val="both"/>
        <w:rPr>
          <w:sz w:val="24"/>
          <w:lang w:val="en-US"/>
        </w:rPr>
      </w:pPr>
      <w:r w:rsidRPr="008110F6">
        <w:rPr>
          <w:sz w:val="24"/>
          <w:lang w:val="en-US"/>
        </w:rPr>
        <w:t xml:space="preserve">  const eventsData = useMemo(() =&gt; eventsResponse?.data || [], [eventsResponse]);</w:t>
      </w:r>
    </w:p>
    <w:p w14:paraId="03D9C1DA" w14:textId="77777777" w:rsidR="008110F6" w:rsidRPr="008110F6" w:rsidRDefault="008110F6" w:rsidP="008110F6">
      <w:pPr>
        <w:spacing w:line="240" w:lineRule="auto"/>
        <w:jc w:val="both"/>
        <w:rPr>
          <w:sz w:val="24"/>
          <w:lang w:val="en-US"/>
        </w:rPr>
      </w:pPr>
    </w:p>
    <w:p w14:paraId="53EE8197" w14:textId="77777777" w:rsidR="008110F6" w:rsidRPr="008110F6" w:rsidRDefault="008110F6" w:rsidP="008110F6">
      <w:pPr>
        <w:spacing w:line="240" w:lineRule="auto"/>
        <w:jc w:val="both"/>
        <w:rPr>
          <w:sz w:val="24"/>
          <w:lang w:val="en-US"/>
        </w:rPr>
      </w:pPr>
      <w:r w:rsidRPr="008110F6">
        <w:rPr>
          <w:sz w:val="24"/>
          <w:lang w:val="en-US"/>
        </w:rPr>
        <w:t xml:space="preserve">  const { data: lineupsResponse } = useGetTeamLineupsByIdQuery(teamId, { skip: !teamId });</w:t>
      </w:r>
    </w:p>
    <w:p w14:paraId="7FEE5CF0" w14:textId="77777777" w:rsidR="008110F6" w:rsidRPr="008110F6" w:rsidRDefault="008110F6" w:rsidP="008110F6">
      <w:pPr>
        <w:spacing w:line="240" w:lineRule="auto"/>
        <w:jc w:val="both"/>
        <w:rPr>
          <w:sz w:val="24"/>
          <w:lang w:val="en-US"/>
        </w:rPr>
      </w:pPr>
      <w:r w:rsidRPr="008110F6">
        <w:rPr>
          <w:sz w:val="24"/>
          <w:lang w:val="en-US"/>
        </w:rPr>
        <w:t xml:space="preserve">  const homeTeamLineup = useMemo(() =&gt; lineupsResponse?.data.find(lineup =&gt; lineup.is_confirmed), [lineupsResponse]);</w:t>
      </w:r>
    </w:p>
    <w:p w14:paraId="76705048" w14:textId="77777777" w:rsidR="008110F6" w:rsidRPr="008110F6" w:rsidRDefault="008110F6" w:rsidP="008110F6">
      <w:pPr>
        <w:spacing w:line="240" w:lineRule="auto"/>
        <w:jc w:val="both"/>
        <w:rPr>
          <w:sz w:val="24"/>
          <w:lang w:val="en-US"/>
        </w:rPr>
      </w:pPr>
    </w:p>
    <w:p w14:paraId="4DC4C5FA" w14:textId="77777777" w:rsidR="008110F6" w:rsidRPr="008110F6" w:rsidRDefault="008110F6" w:rsidP="008110F6">
      <w:pPr>
        <w:spacing w:line="240" w:lineRule="auto"/>
        <w:jc w:val="both"/>
        <w:rPr>
          <w:sz w:val="24"/>
          <w:lang w:val="en-US"/>
        </w:rPr>
      </w:pPr>
      <w:r w:rsidRPr="008110F6">
        <w:rPr>
          <w:sz w:val="24"/>
          <w:lang w:val="en-US"/>
        </w:rPr>
        <w:t xml:space="preserve">  const teamData = useMemo(() =&gt; data?.data, [data]);</w:t>
      </w:r>
    </w:p>
    <w:p w14:paraId="10EBF059" w14:textId="77777777" w:rsidR="008110F6" w:rsidRPr="008110F6" w:rsidRDefault="008110F6" w:rsidP="008110F6">
      <w:pPr>
        <w:spacing w:line="240" w:lineRule="auto"/>
        <w:jc w:val="both"/>
        <w:rPr>
          <w:sz w:val="24"/>
          <w:lang w:val="en-US"/>
        </w:rPr>
      </w:pPr>
    </w:p>
    <w:p w14:paraId="467048B8" w14:textId="77777777" w:rsidR="008110F6" w:rsidRPr="008110F6" w:rsidRDefault="008110F6" w:rsidP="008110F6">
      <w:pPr>
        <w:spacing w:line="240" w:lineRule="auto"/>
        <w:jc w:val="both"/>
        <w:rPr>
          <w:sz w:val="24"/>
          <w:lang w:val="en-US"/>
        </w:rPr>
      </w:pPr>
      <w:r w:rsidRPr="008110F6">
        <w:rPr>
          <w:sz w:val="24"/>
          <w:lang w:val="en-US"/>
        </w:rPr>
        <w:t xml:space="preserve">  const homeTeamLineupRows = useMemo(() =&gt; {</w:t>
      </w:r>
    </w:p>
    <w:p w14:paraId="5CA29222" w14:textId="77777777" w:rsidR="008110F6" w:rsidRPr="008110F6" w:rsidRDefault="008110F6" w:rsidP="008110F6">
      <w:pPr>
        <w:spacing w:line="240" w:lineRule="auto"/>
        <w:jc w:val="both"/>
        <w:rPr>
          <w:sz w:val="24"/>
          <w:lang w:val="en-US"/>
        </w:rPr>
      </w:pPr>
      <w:r w:rsidRPr="008110F6">
        <w:rPr>
          <w:sz w:val="24"/>
          <w:lang w:val="en-US"/>
        </w:rPr>
        <w:t xml:space="preserve">    return homeTeamLineup?.lineup_players.map(lineupPlayer =&gt; ({</w:t>
      </w:r>
    </w:p>
    <w:p w14:paraId="63CD13A4" w14:textId="77777777" w:rsidR="008110F6" w:rsidRPr="008110F6" w:rsidRDefault="008110F6" w:rsidP="008110F6">
      <w:pPr>
        <w:spacing w:line="240" w:lineRule="auto"/>
        <w:jc w:val="both"/>
        <w:rPr>
          <w:sz w:val="24"/>
          <w:lang w:val="en-US"/>
        </w:rPr>
      </w:pPr>
      <w:r w:rsidRPr="008110F6">
        <w:rPr>
          <w:sz w:val="24"/>
          <w:lang w:val="en-US"/>
        </w:rPr>
        <w:t xml:space="preserve">      id: lineupPlayer.player.id,</w:t>
      </w:r>
    </w:p>
    <w:p w14:paraId="4D776CFE" w14:textId="77777777" w:rsidR="008110F6" w:rsidRPr="008110F6" w:rsidRDefault="008110F6" w:rsidP="008110F6">
      <w:pPr>
        <w:spacing w:line="240" w:lineRule="auto"/>
        <w:jc w:val="both"/>
        <w:rPr>
          <w:sz w:val="24"/>
          <w:lang w:val="en-US"/>
        </w:rPr>
      </w:pPr>
      <w:r w:rsidRPr="008110F6">
        <w:rPr>
          <w:sz w:val="24"/>
          <w:lang w:val="en-US"/>
        </w:rPr>
        <w:t xml:space="preserve">      shirt_number: lineupPlayer.player.shirt_number,</w:t>
      </w:r>
    </w:p>
    <w:p w14:paraId="799D341F" w14:textId="77777777" w:rsidR="008110F6" w:rsidRPr="008110F6" w:rsidRDefault="008110F6" w:rsidP="008110F6">
      <w:pPr>
        <w:spacing w:line="240" w:lineRule="auto"/>
        <w:jc w:val="both"/>
        <w:rPr>
          <w:sz w:val="24"/>
          <w:lang w:val="en-US"/>
        </w:rPr>
      </w:pPr>
      <w:r w:rsidRPr="008110F6">
        <w:rPr>
          <w:sz w:val="24"/>
          <w:lang w:val="en-US"/>
        </w:rPr>
        <w:t xml:space="preserve">      name: lineupPlayer.player.name,</w:t>
      </w:r>
    </w:p>
    <w:p w14:paraId="1EE58007" w14:textId="77777777" w:rsidR="008110F6" w:rsidRPr="008110F6" w:rsidRDefault="008110F6" w:rsidP="008110F6">
      <w:pPr>
        <w:spacing w:line="240" w:lineRule="auto"/>
        <w:jc w:val="both"/>
        <w:rPr>
          <w:sz w:val="24"/>
          <w:lang w:val="en-US"/>
        </w:rPr>
      </w:pPr>
      <w:r w:rsidRPr="008110F6">
        <w:rPr>
          <w:sz w:val="24"/>
          <w:lang w:val="en-US"/>
        </w:rPr>
        <w:t xml:space="preserve">      // eslint-disable-next-line @typescript-eslint/no-unsafe-member-access,@typescript-eslint/no-unsafe-assignment</w:t>
      </w:r>
    </w:p>
    <w:p w14:paraId="656D3C45" w14:textId="77777777" w:rsidR="008110F6" w:rsidRPr="008110F6" w:rsidRDefault="008110F6" w:rsidP="008110F6">
      <w:pPr>
        <w:spacing w:line="240" w:lineRule="auto"/>
        <w:jc w:val="both"/>
        <w:rPr>
          <w:sz w:val="24"/>
          <w:lang w:val="en-US"/>
        </w:rPr>
      </w:pPr>
      <w:r w:rsidRPr="008110F6">
        <w:rPr>
          <w:sz w:val="24"/>
          <w:lang w:val="en-US"/>
        </w:rPr>
        <w:t xml:space="preserve">      position: lineupsPositionsShortNaming[eventsData[0]?.sport?.slug]</w:t>
      </w:r>
    </w:p>
    <w:p w14:paraId="2AAE17F5" w14:textId="77777777" w:rsidR="008110F6" w:rsidRPr="008110F6" w:rsidRDefault="008110F6" w:rsidP="008110F6">
      <w:pPr>
        <w:spacing w:line="240" w:lineRule="auto"/>
        <w:jc w:val="both"/>
        <w:rPr>
          <w:sz w:val="24"/>
          <w:lang w:val="en-US"/>
        </w:rPr>
      </w:pPr>
      <w:r w:rsidRPr="008110F6">
        <w:rPr>
          <w:sz w:val="24"/>
          <w:lang w:val="en-US"/>
        </w:rPr>
        <w:t xml:space="preserve">        &amp;&amp; lineupsPositionsShortNaming[eventsData[0]?.sport?.slug][lineupPlayer.player.position] || 'Н/Д',</w:t>
      </w:r>
    </w:p>
    <w:p w14:paraId="73D9D343" w14:textId="77777777" w:rsidR="008110F6" w:rsidRPr="008110F6" w:rsidRDefault="008110F6" w:rsidP="008110F6">
      <w:pPr>
        <w:spacing w:line="240" w:lineRule="auto"/>
        <w:jc w:val="both"/>
        <w:rPr>
          <w:sz w:val="24"/>
          <w:lang w:val="en-US"/>
        </w:rPr>
      </w:pPr>
      <w:r w:rsidRPr="008110F6">
        <w:rPr>
          <w:sz w:val="24"/>
          <w:lang w:val="en-US"/>
        </w:rPr>
        <w:t xml:space="preserve">      age: lineupPlayer.player.age,</w:t>
      </w:r>
    </w:p>
    <w:p w14:paraId="068AB990" w14:textId="77777777" w:rsidR="008110F6" w:rsidRPr="008110F6" w:rsidRDefault="008110F6" w:rsidP="008110F6">
      <w:pPr>
        <w:spacing w:line="240" w:lineRule="auto"/>
        <w:jc w:val="both"/>
        <w:rPr>
          <w:sz w:val="24"/>
          <w:lang w:val="en-US"/>
        </w:rPr>
      </w:pPr>
      <w:r w:rsidRPr="008110F6">
        <w:rPr>
          <w:sz w:val="24"/>
          <w:lang w:val="en-US"/>
        </w:rPr>
        <w:t xml:space="preserve">      rating: lineupPlayer.player.rating,</w:t>
      </w:r>
    </w:p>
    <w:p w14:paraId="12FD857C" w14:textId="77777777" w:rsidR="008110F6" w:rsidRPr="008110F6" w:rsidRDefault="008110F6" w:rsidP="008110F6">
      <w:pPr>
        <w:spacing w:line="240" w:lineRule="auto"/>
        <w:jc w:val="both"/>
        <w:rPr>
          <w:sz w:val="24"/>
          <w:lang w:val="en-US"/>
        </w:rPr>
      </w:pPr>
      <w:r w:rsidRPr="008110F6">
        <w:rPr>
          <w:sz w:val="24"/>
          <w:lang w:val="en-US"/>
        </w:rPr>
        <w:t xml:space="preserve">    })) || [];</w:t>
      </w:r>
    </w:p>
    <w:p w14:paraId="22F6940E" w14:textId="77777777" w:rsidR="008110F6" w:rsidRPr="008110F6" w:rsidRDefault="008110F6" w:rsidP="008110F6">
      <w:pPr>
        <w:spacing w:line="240" w:lineRule="auto"/>
        <w:jc w:val="both"/>
        <w:rPr>
          <w:sz w:val="24"/>
          <w:lang w:val="en-US"/>
        </w:rPr>
      </w:pPr>
      <w:r w:rsidRPr="008110F6">
        <w:rPr>
          <w:sz w:val="24"/>
          <w:lang w:val="en-US"/>
        </w:rPr>
        <w:t xml:space="preserve">  }, [homeTeamLineup, eventsData[0]?.sport.slug]);</w:t>
      </w:r>
    </w:p>
    <w:p w14:paraId="689AA4CA" w14:textId="77777777" w:rsidR="008110F6" w:rsidRPr="008110F6" w:rsidRDefault="008110F6" w:rsidP="008110F6">
      <w:pPr>
        <w:spacing w:line="240" w:lineRule="auto"/>
        <w:jc w:val="both"/>
        <w:rPr>
          <w:sz w:val="24"/>
          <w:lang w:val="en-US"/>
        </w:rPr>
      </w:pPr>
    </w:p>
    <w:p w14:paraId="0FB0D312" w14:textId="77777777" w:rsidR="008110F6" w:rsidRPr="008110F6" w:rsidRDefault="008110F6" w:rsidP="008110F6">
      <w:pPr>
        <w:spacing w:line="240" w:lineRule="auto"/>
        <w:jc w:val="both"/>
        <w:rPr>
          <w:sz w:val="24"/>
          <w:lang w:val="en-US"/>
        </w:rPr>
      </w:pPr>
    </w:p>
    <w:p w14:paraId="0D9E0C6B" w14:textId="77777777" w:rsidR="008110F6" w:rsidRPr="008110F6" w:rsidRDefault="008110F6" w:rsidP="008110F6">
      <w:pPr>
        <w:spacing w:line="240" w:lineRule="auto"/>
        <w:jc w:val="both"/>
        <w:rPr>
          <w:sz w:val="24"/>
          <w:lang w:val="en-US"/>
        </w:rPr>
      </w:pPr>
      <w:r w:rsidRPr="008110F6">
        <w:rPr>
          <w:sz w:val="24"/>
          <w:lang w:val="en-US"/>
        </w:rPr>
        <w:t xml:space="preserve">  if (!teamData) return &lt;Spinner width='50px' /&gt;;</w:t>
      </w:r>
    </w:p>
    <w:p w14:paraId="034F252A" w14:textId="77777777" w:rsidR="008110F6" w:rsidRPr="008110F6" w:rsidRDefault="008110F6" w:rsidP="008110F6">
      <w:pPr>
        <w:spacing w:line="240" w:lineRule="auto"/>
        <w:jc w:val="both"/>
        <w:rPr>
          <w:sz w:val="24"/>
          <w:lang w:val="en-US"/>
        </w:rPr>
      </w:pPr>
    </w:p>
    <w:p w14:paraId="0E5169E4"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64581B0E" w14:textId="77777777" w:rsidR="008110F6" w:rsidRPr="008110F6" w:rsidRDefault="008110F6" w:rsidP="008110F6">
      <w:pPr>
        <w:spacing w:line="240" w:lineRule="auto"/>
        <w:jc w:val="both"/>
        <w:rPr>
          <w:sz w:val="24"/>
          <w:lang w:val="en-US"/>
        </w:rPr>
      </w:pPr>
      <w:r w:rsidRPr="008110F6">
        <w:rPr>
          <w:sz w:val="24"/>
          <w:lang w:val="en-US"/>
        </w:rPr>
        <w:t xml:space="preserve">    &lt;Modal</w:t>
      </w:r>
    </w:p>
    <w:p w14:paraId="2312E704" w14:textId="77777777" w:rsidR="008110F6" w:rsidRPr="008110F6" w:rsidRDefault="008110F6" w:rsidP="008110F6">
      <w:pPr>
        <w:spacing w:line="240" w:lineRule="auto"/>
        <w:jc w:val="both"/>
        <w:rPr>
          <w:sz w:val="24"/>
          <w:lang w:val="en-US"/>
        </w:rPr>
      </w:pPr>
      <w:r w:rsidRPr="008110F6">
        <w:rPr>
          <w:sz w:val="24"/>
          <w:lang w:val="en-US"/>
        </w:rPr>
        <w:t xml:space="preserve">      open={isOpen}</w:t>
      </w:r>
    </w:p>
    <w:p w14:paraId="273552C1" w14:textId="77777777" w:rsidR="008110F6" w:rsidRPr="008110F6" w:rsidRDefault="008110F6" w:rsidP="008110F6">
      <w:pPr>
        <w:spacing w:line="240" w:lineRule="auto"/>
        <w:jc w:val="both"/>
        <w:rPr>
          <w:sz w:val="24"/>
          <w:lang w:val="en-US"/>
        </w:rPr>
      </w:pPr>
      <w:r w:rsidRPr="008110F6">
        <w:rPr>
          <w:sz w:val="24"/>
          <w:lang w:val="en-US"/>
        </w:rPr>
        <w:t xml:space="preserve">      onClose={handleClose}</w:t>
      </w:r>
    </w:p>
    <w:p w14:paraId="43B488D6" w14:textId="77777777" w:rsidR="008110F6" w:rsidRPr="008110F6" w:rsidRDefault="008110F6" w:rsidP="008110F6">
      <w:pPr>
        <w:spacing w:line="240" w:lineRule="auto"/>
        <w:jc w:val="both"/>
        <w:rPr>
          <w:sz w:val="24"/>
          <w:lang w:val="en-US"/>
        </w:rPr>
      </w:pPr>
      <w:r w:rsidRPr="008110F6">
        <w:rPr>
          <w:sz w:val="24"/>
          <w:lang w:val="en-US"/>
        </w:rPr>
        <w:t xml:space="preserve">    &gt;</w:t>
      </w:r>
    </w:p>
    <w:p w14:paraId="7FF24198" w14:textId="77777777" w:rsidR="008110F6" w:rsidRPr="008110F6" w:rsidRDefault="008110F6" w:rsidP="008110F6">
      <w:pPr>
        <w:spacing w:line="240" w:lineRule="auto"/>
        <w:jc w:val="both"/>
        <w:rPr>
          <w:sz w:val="24"/>
          <w:lang w:val="en-US"/>
        </w:rPr>
      </w:pPr>
      <w:r w:rsidRPr="008110F6">
        <w:rPr>
          <w:sz w:val="24"/>
          <w:lang w:val="en-US"/>
        </w:rPr>
        <w:t xml:space="preserve">      &lt;Box sx={style}&gt;</w:t>
      </w:r>
    </w:p>
    <w:p w14:paraId="0BCB6BD8" w14:textId="77777777" w:rsidR="008110F6" w:rsidRPr="008110F6" w:rsidRDefault="008110F6" w:rsidP="008110F6">
      <w:pPr>
        <w:spacing w:line="240" w:lineRule="auto"/>
        <w:jc w:val="both"/>
        <w:rPr>
          <w:sz w:val="24"/>
          <w:lang w:val="en-US"/>
        </w:rPr>
      </w:pPr>
      <w:r w:rsidRPr="008110F6">
        <w:rPr>
          <w:sz w:val="24"/>
          <w:lang w:val="en-US"/>
        </w:rPr>
        <w:t xml:space="preserve">        &lt;TeamWrapper&gt;</w:t>
      </w:r>
    </w:p>
    <w:p w14:paraId="15F4E841" w14:textId="77777777" w:rsidR="008110F6" w:rsidRPr="008110F6" w:rsidRDefault="008110F6" w:rsidP="008110F6">
      <w:pPr>
        <w:spacing w:line="240" w:lineRule="auto"/>
        <w:jc w:val="both"/>
        <w:rPr>
          <w:sz w:val="24"/>
          <w:lang w:val="en-US"/>
        </w:rPr>
      </w:pPr>
      <w:r w:rsidRPr="008110F6">
        <w:rPr>
          <w:sz w:val="24"/>
          <w:lang w:val="en-US"/>
        </w:rPr>
        <w:t xml:space="preserve">          &lt;TeamHeaderWrapper&gt;</w:t>
      </w:r>
    </w:p>
    <w:p w14:paraId="6F7ED496" w14:textId="77777777" w:rsidR="008110F6" w:rsidRPr="008110F6" w:rsidRDefault="008110F6" w:rsidP="008110F6">
      <w:pPr>
        <w:spacing w:line="240" w:lineRule="auto"/>
        <w:jc w:val="both"/>
        <w:rPr>
          <w:sz w:val="24"/>
          <w:lang w:val="en-US"/>
        </w:rPr>
      </w:pPr>
      <w:r w:rsidRPr="008110F6">
        <w:rPr>
          <w:sz w:val="24"/>
          <w:lang w:val="en-US"/>
        </w:rPr>
        <w:t xml:space="preserve">            &lt;img src={teamData.logo} alt='logo' /&gt;</w:t>
      </w:r>
    </w:p>
    <w:p w14:paraId="6FAE6990" w14:textId="77777777" w:rsidR="008110F6" w:rsidRPr="008110F6" w:rsidRDefault="008110F6" w:rsidP="008110F6">
      <w:pPr>
        <w:spacing w:line="240" w:lineRule="auto"/>
        <w:jc w:val="both"/>
        <w:rPr>
          <w:sz w:val="24"/>
          <w:lang w:val="en-US"/>
        </w:rPr>
      </w:pPr>
      <w:r w:rsidRPr="008110F6">
        <w:rPr>
          <w:sz w:val="24"/>
          <w:lang w:val="en-US"/>
        </w:rPr>
        <w:t xml:space="preserve">            &lt;span&gt;{getTranslations(teamData)}&lt;/span&gt;</w:t>
      </w:r>
    </w:p>
    <w:p w14:paraId="1114A8E2"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TeamHeaderWrapper&gt;</w:t>
      </w:r>
    </w:p>
    <w:p w14:paraId="609FAB69" w14:textId="77777777" w:rsidR="008110F6" w:rsidRPr="008110F6" w:rsidRDefault="008110F6" w:rsidP="008110F6">
      <w:pPr>
        <w:spacing w:line="240" w:lineRule="auto"/>
        <w:jc w:val="both"/>
        <w:rPr>
          <w:sz w:val="24"/>
          <w:lang w:val="en-US"/>
        </w:rPr>
      </w:pPr>
      <w:r w:rsidRPr="008110F6">
        <w:rPr>
          <w:sz w:val="24"/>
          <w:lang w:val="en-US"/>
        </w:rPr>
        <w:t xml:space="preserve">          &lt;TeamGrid&gt;</w:t>
      </w:r>
    </w:p>
    <w:p w14:paraId="687FB5A8"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0668D80F" w14:textId="77777777" w:rsidR="008110F6" w:rsidRPr="008110F6" w:rsidRDefault="008110F6" w:rsidP="008110F6">
      <w:pPr>
        <w:spacing w:line="240" w:lineRule="auto"/>
        <w:jc w:val="both"/>
        <w:rPr>
          <w:sz w:val="24"/>
          <w:lang w:val="en-US"/>
        </w:rPr>
      </w:pPr>
      <w:r w:rsidRPr="008110F6">
        <w:rPr>
          <w:sz w:val="24"/>
          <w:lang w:val="en-US"/>
        </w:rPr>
        <w:t xml:space="preserve">              &lt;h2 style={{ background: 'var(--lightGray)', textAlign: 'center', color: '#353535'}}&gt;Данные команды:&lt;/h2&gt;</w:t>
      </w:r>
    </w:p>
    <w:p w14:paraId="7F356BBF" w14:textId="77777777" w:rsidR="008110F6" w:rsidRPr="008110F6" w:rsidRDefault="008110F6" w:rsidP="008110F6">
      <w:pPr>
        <w:spacing w:line="240" w:lineRule="auto"/>
        <w:jc w:val="both"/>
        <w:rPr>
          <w:sz w:val="24"/>
          <w:lang w:val="en-US"/>
        </w:rPr>
      </w:pPr>
      <w:r w:rsidRPr="008110F6">
        <w:rPr>
          <w:sz w:val="24"/>
          <w:lang w:val="en-US"/>
        </w:rPr>
        <w:t xml:space="preserve">              &lt;TeamDataInfo&gt;</w:t>
      </w:r>
    </w:p>
    <w:p w14:paraId="3F737659" w14:textId="77777777" w:rsidR="008110F6" w:rsidRPr="008110F6" w:rsidRDefault="008110F6" w:rsidP="008110F6">
      <w:pPr>
        <w:spacing w:line="240" w:lineRule="auto"/>
        <w:jc w:val="both"/>
        <w:rPr>
          <w:sz w:val="24"/>
          <w:lang w:val="en-US"/>
        </w:rPr>
      </w:pPr>
      <w:r w:rsidRPr="008110F6">
        <w:rPr>
          <w:sz w:val="24"/>
          <w:lang w:val="en-US"/>
        </w:rPr>
        <w:t xml:space="preserve">                &lt;h3&gt;Тренер&lt;/h3&gt;</w:t>
      </w:r>
    </w:p>
    <w:p w14:paraId="4B9006D4" w14:textId="77777777" w:rsidR="008110F6" w:rsidRPr="008110F6" w:rsidRDefault="008110F6" w:rsidP="008110F6">
      <w:pPr>
        <w:spacing w:line="240" w:lineRule="auto"/>
        <w:jc w:val="both"/>
        <w:rPr>
          <w:sz w:val="24"/>
          <w:lang w:val="en-US"/>
        </w:rPr>
      </w:pPr>
      <w:r w:rsidRPr="008110F6">
        <w:rPr>
          <w:sz w:val="24"/>
          <w:lang w:val="en-US"/>
        </w:rPr>
        <w:t xml:space="preserve">                &lt;img src={teamData?.manager?.photo} alt='photo' /&gt;</w:t>
      </w:r>
    </w:p>
    <w:p w14:paraId="6F62CC54" w14:textId="77777777" w:rsidR="008110F6" w:rsidRPr="008110F6" w:rsidRDefault="008110F6" w:rsidP="008110F6">
      <w:pPr>
        <w:spacing w:line="240" w:lineRule="auto"/>
        <w:jc w:val="both"/>
        <w:rPr>
          <w:sz w:val="24"/>
          <w:lang w:val="en-US"/>
        </w:rPr>
      </w:pPr>
      <w:r w:rsidRPr="008110F6">
        <w:rPr>
          <w:sz w:val="24"/>
          <w:lang w:val="en-US"/>
        </w:rPr>
        <w:t xml:space="preserve">                &lt;h4&gt;{getTranslations(teamData.manager)}&lt;/h4&gt;</w:t>
      </w:r>
    </w:p>
    <w:p w14:paraId="3C45A023"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561D2EAA" w14:textId="77777777" w:rsidR="008110F6" w:rsidRPr="008110F6" w:rsidRDefault="008110F6" w:rsidP="008110F6">
      <w:pPr>
        <w:spacing w:line="240" w:lineRule="auto"/>
        <w:jc w:val="both"/>
        <w:rPr>
          <w:sz w:val="24"/>
          <w:lang w:val="en-US"/>
        </w:rPr>
      </w:pPr>
      <w:r w:rsidRPr="008110F6">
        <w:rPr>
          <w:sz w:val="24"/>
          <w:lang w:val="en-US"/>
        </w:rPr>
        <w:t xml:space="preserve">                  &lt;FlexContainer fd="column" rg="5px" ai="center"&gt;</w:t>
      </w:r>
    </w:p>
    <w:p w14:paraId="38940254" w14:textId="77777777" w:rsidR="008110F6" w:rsidRPr="008110F6" w:rsidRDefault="008110F6" w:rsidP="008110F6">
      <w:pPr>
        <w:spacing w:line="240" w:lineRule="auto"/>
        <w:jc w:val="both"/>
        <w:rPr>
          <w:sz w:val="24"/>
          <w:lang w:val="en-US"/>
        </w:rPr>
      </w:pPr>
      <w:r w:rsidRPr="008110F6">
        <w:rPr>
          <w:sz w:val="24"/>
          <w:lang w:val="en-US"/>
        </w:rPr>
        <w:t xml:space="preserve">                    &lt;span&gt;{teamData?.manager?.nationality_code}&lt;/span&gt;</w:t>
      </w:r>
    </w:p>
    <w:p w14:paraId="212A30CD" w14:textId="77777777" w:rsidR="008110F6" w:rsidRPr="008110F6" w:rsidRDefault="008110F6" w:rsidP="008110F6">
      <w:pPr>
        <w:spacing w:line="240" w:lineRule="auto"/>
        <w:jc w:val="both"/>
        <w:rPr>
          <w:sz w:val="24"/>
          <w:lang w:val="en-US"/>
        </w:rPr>
      </w:pPr>
      <w:r w:rsidRPr="008110F6">
        <w:rPr>
          <w:sz w:val="24"/>
          <w:lang w:val="en-US"/>
        </w:rPr>
        <w:t xml:space="preserve">                    &lt;span&gt;Национальность&lt;/span&gt;</w:t>
      </w:r>
    </w:p>
    <w:p w14:paraId="6A9EEB9B"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6DC18FEB" w14:textId="77777777" w:rsidR="008110F6" w:rsidRPr="008110F6" w:rsidRDefault="008110F6" w:rsidP="008110F6">
      <w:pPr>
        <w:spacing w:line="240" w:lineRule="auto"/>
        <w:jc w:val="both"/>
        <w:rPr>
          <w:sz w:val="24"/>
          <w:lang w:val="en-US"/>
        </w:rPr>
      </w:pPr>
      <w:r w:rsidRPr="008110F6">
        <w:rPr>
          <w:sz w:val="24"/>
          <w:lang w:val="en-US"/>
        </w:rPr>
        <w:t xml:space="preserve">                  {teamData?.manager?.date_birth &amp;&amp; (</w:t>
      </w:r>
    </w:p>
    <w:p w14:paraId="35BB18D1" w14:textId="77777777" w:rsidR="008110F6" w:rsidRPr="008110F6" w:rsidRDefault="008110F6" w:rsidP="008110F6">
      <w:pPr>
        <w:spacing w:line="240" w:lineRule="auto"/>
        <w:jc w:val="both"/>
        <w:rPr>
          <w:sz w:val="24"/>
          <w:lang w:val="en-US"/>
        </w:rPr>
      </w:pPr>
      <w:r w:rsidRPr="008110F6">
        <w:rPr>
          <w:sz w:val="24"/>
          <w:lang w:val="en-US"/>
        </w:rPr>
        <w:t xml:space="preserve">                    &lt;FlexContainer fd='column' rg='5px' ai='center'&gt;</w:t>
      </w:r>
    </w:p>
    <w:p w14:paraId="65B3D9DF" w14:textId="77777777" w:rsidR="008110F6" w:rsidRPr="008110F6" w:rsidRDefault="008110F6" w:rsidP="008110F6">
      <w:pPr>
        <w:spacing w:line="240" w:lineRule="auto"/>
        <w:jc w:val="both"/>
        <w:rPr>
          <w:sz w:val="24"/>
          <w:lang w:val="en-US"/>
        </w:rPr>
      </w:pPr>
      <w:r w:rsidRPr="008110F6">
        <w:rPr>
          <w:sz w:val="24"/>
          <w:lang w:val="en-US"/>
        </w:rPr>
        <w:t xml:space="preserve">                      &lt;span&gt;{teamData?.manager?.date_birth}&lt;/span&gt;</w:t>
      </w:r>
    </w:p>
    <w:p w14:paraId="3FBA38F2" w14:textId="77777777" w:rsidR="008110F6" w:rsidRPr="008110F6" w:rsidRDefault="008110F6" w:rsidP="008110F6">
      <w:pPr>
        <w:spacing w:line="240" w:lineRule="auto"/>
        <w:jc w:val="both"/>
        <w:rPr>
          <w:sz w:val="24"/>
          <w:lang w:val="en-US"/>
        </w:rPr>
      </w:pPr>
      <w:r w:rsidRPr="008110F6">
        <w:rPr>
          <w:sz w:val="24"/>
          <w:lang w:val="en-US"/>
        </w:rPr>
        <w:t xml:space="preserve">                      &lt;span&gt;Дата рождения&lt;/span&gt;</w:t>
      </w:r>
    </w:p>
    <w:p w14:paraId="66277C32"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13D473AB" w14:textId="77777777" w:rsidR="008110F6" w:rsidRPr="008110F6" w:rsidRDefault="008110F6" w:rsidP="008110F6">
      <w:pPr>
        <w:spacing w:line="240" w:lineRule="auto"/>
        <w:jc w:val="both"/>
        <w:rPr>
          <w:sz w:val="24"/>
          <w:lang w:val="en-US"/>
        </w:rPr>
      </w:pPr>
      <w:r w:rsidRPr="008110F6">
        <w:rPr>
          <w:sz w:val="24"/>
          <w:lang w:val="en-US"/>
        </w:rPr>
        <w:t xml:space="preserve">                  )}</w:t>
      </w:r>
    </w:p>
    <w:p w14:paraId="58661101" w14:textId="77777777" w:rsidR="008110F6" w:rsidRPr="008110F6" w:rsidRDefault="008110F6" w:rsidP="008110F6">
      <w:pPr>
        <w:spacing w:line="240" w:lineRule="auto"/>
        <w:jc w:val="both"/>
        <w:rPr>
          <w:sz w:val="24"/>
          <w:lang w:val="en-US"/>
        </w:rPr>
      </w:pPr>
      <w:r w:rsidRPr="008110F6">
        <w:rPr>
          <w:sz w:val="24"/>
          <w:lang w:val="en-US"/>
        </w:rPr>
        <w:t xml:space="preserve">                  &lt;FlexContainer fd="column" rg="5px" ai="center"&gt;</w:t>
      </w:r>
    </w:p>
    <w:p w14:paraId="5EA741CE" w14:textId="77777777" w:rsidR="008110F6" w:rsidRPr="008110F6" w:rsidRDefault="008110F6" w:rsidP="008110F6">
      <w:pPr>
        <w:spacing w:line="240" w:lineRule="auto"/>
        <w:jc w:val="both"/>
        <w:rPr>
          <w:sz w:val="24"/>
          <w:lang w:val="en-US"/>
        </w:rPr>
      </w:pPr>
      <w:r w:rsidRPr="008110F6">
        <w:rPr>
          <w:sz w:val="24"/>
          <w:lang w:val="en-US"/>
        </w:rPr>
        <w:t xml:space="preserve">                    &lt;span&gt;{teamData?.manager?.preferred_formation}&lt;/span&gt;</w:t>
      </w:r>
    </w:p>
    <w:p w14:paraId="519471FF" w14:textId="77777777" w:rsidR="008110F6" w:rsidRPr="008110F6" w:rsidRDefault="008110F6" w:rsidP="008110F6">
      <w:pPr>
        <w:spacing w:line="240" w:lineRule="auto"/>
        <w:jc w:val="both"/>
        <w:rPr>
          <w:sz w:val="24"/>
          <w:lang w:val="en-US"/>
        </w:rPr>
      </w:pPr>
      <w:r w:rsidRPr="008110F6">
        <w:rPr>
          <w:sz w:val="24"/>
          <w:lang w:val="en-US"/>
        </w:rPr>
        <w:t xml:space="preserve">                    &lt;span&gt;Любимая схема&lt;/span&gt;</w:t>
      </w:r>
    </w:p>
    <w:p w14:paraId="46E62EA2"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797E561"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69477C9F" w14:textId="77777777" w:rsidR="008110F6" w:rsidRPr="008110F6" w:rsidRDefault="008110F6" w:rsidP="008110F6">
      <w:pPr>
        <w:spacing w:line="240" w:lineRule="auto"/>
        <w:jc w:val="both"/>
        <w:rPr>
          <w:sz w:val="24"/>
          <w:lang w:val="en-US"/>
        </w:rPr>
      </w:pPr>
      <w:r w:rsidRPr="008110F6">
        <w:rPr>
          <w:sz w:val="24"/>
          <w:lang w:val="en-US"/>
        </w:rPr>
        <w:t xml:space="preserve">                &lt;TeamLineupInfo&gt;</w:t>
      </w:r>
    </w:p>
    <w:p w14:paraId="7684DD6A" w14:textId="77777777" w:rsidR="008110F6" w:rsidRPr="008110F6" w:rsidRDefault="008110F6" w:rsidP="008110F6">
      <w:pPr>
        <w:spacing w:line="240" w:lineRule="auto"/>
        <w:jc w:val="both"/>
        <w:rPr>
          <w:sz w:val="24"/>
          <w:lang w:val="en-US"/>
        </w:rPr>
      </w:pPr>
      <w:r w:rsidRPr="008110F6">
        <w:rPr>
          <w:sz w:val="24"/>
          <w:lang w:val="en-US"/>
        </w:rPr>
        <w:t xml:space="preserve">                  &lt;h3&gt;Состав команды&lt;/h3&gt;</w:t>
      </w:r>
    </w:p>
    <w:p w14:paraId="622F1CCC"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cg='15px'&gt;</w:t>
      </w:r>
    </w:p>
    <w:p w14:paraId="4470B086"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3230EC88" w14:textId="77777777" w:rsidR="008110F6" w:rsidRPr="008110F6" w:rsidRDefault="008110F6" w:rsidP="008110F6">
      <w:pPr>
        <w:spacing w:line="240" w:lineRule="auto"/>
        <w:jc w:val="both"/>
        <w:rPr>
          <w:sz w:val="24"/>
          <w:lang w:val="en-US"/>
        </w:rPr>
      </w:pPr>
      <w:r w:rsidRPr="008110F6">
        <w:rPr>
          <w:sz w:val="24"/>
          <w:lang w:val="en-US"/>
        </w:rPr>
        <w:t xml:space="preserve">                      {homeTeamLineup?.formation || 'Н/Д'}</w:t>
      </w:r>
    </w:p>
    <w:p w14:paraId="19EEEDCF"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lt;GroupsIcon /&gt; Схема состава&lt;/FlexContainer&gt;</w:t>
      </w:r>
    </w:p>
    <w:p w14:paraId="7E25CDDA"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B57121E"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265ECE5C" w14:textId="77777777" w:rsidR="008110F6" w:rsidRPr="008110F6" w:rsidRDefault="008110F6" w:rsidP="008110F6">
      <w:pPr>
        <w:spacing w:line="240" w:lineRule="auto"/>
        <w:jc w:val="both"/>
        <w:rPr>
          <w:sz w:val="24"/>
          <w:lang w:val="en-US"/>
        </w:rPr>
      </w:pPr>
      <w:r w:rsidRPr="008110F6">
        <w:rPr>
          <w:sz w:val="24"/>
          <w:lang w:val="en-US"/>
        </w:rPr>
        <w:t xml:space="preserve">                      {homeTeamLineup?.avg_rating || 'Н/Д'}</w:t>
      </w:r>
    </w:p>
    <w:p w14:paraId="1E1F6183"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Средний рейтинг&lt;/FlexContainer&gt;</w:t>
      </w:r>
    </w:p>
    <w:p w14:paraId="34EC9A02"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73DD1A23"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440A1A3"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cg='10px' style={{ height: '40px', width: '100%' }}&gt;</w:t>
      </w:r>
    </w:p>
    <w:p w14:paraId="3E859380" w14:textId="77777777" w:rsidR="008110F6" w:rsidRPr="008110F6" w:rsidRDefault="008110F6" w:rsidP="008110F6">
      <w:pPr>
        <w:spacing w:line="240" w:lineRule="auto"/>
        <w:jc w:val="both"/>
        <w:rPr>
          <w:sz w:val="24"/>
          <w:lang w:val="en-US"/>
        </w:rPr>
      </w:pPr>
      <w:r w:rsidRPr="008110F6">
        <w:rPr>
          <w:sz w:val="24"/>
          <w:lang w:val="en-US"/>
        </w:rPr>
        <w:t xml:space="preserve">                    {homeTeamLineup?.attacking &amp;&amp; (</w:t>
      </w:r>
    </w:p>
    <w:p w14:paraId="25787290"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18CFC8B8"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attacking} /&gt;</w:t>
      </w:r>
    </w:p>
    <w:p w14:paraId="7653FC7A"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Атака&lt;/FlexContainer&gt;</w:t>
      </w:r>
    </w:p>
    <w:p w14:paraId="0F09D906"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7D762AC" w14:textId="77777777" w:rsidR="008110F6" w:rsidRPr="008110F6" w:rsidRDefault="008110F6" w:rsidP="008110F6">
      <w:pPr>
        <w:spacing w:line="240" w:lineRule="auto"/>
        <w:jc w:val="both"/>
        <w:rPr>
          <w:sz w:val="24"/>
          <w:lang w:val="en-US"/>
        </w:rPr>
      </w:pPr>
      <w:r w:rsidRPr="008110F6">
        <w:rPr>
          <w:sz w:val="24"/>
          <w:lang w:val="en-US"/>
        </w:rPr>
        <w:t xml:space="preserve">                    )}</w:t>
      </w:r>
    </w:p>
    <w:p w14:paraId="6CF10965" w14:textId="77777777" w:rsidR="008110F6" w:rsidRPr="008110F6" w:rsidRDefault="008110F6" w:rsidP="008110F6">
      <w:pPr>
        <w:spacing w:line="240" w:lineRule="auto"/>
        <w:jc w:val="both"/>
        <w:rPr>
          <w:sz w:val="24"/>
          <w:lang w:val="en-US"/>
        </w:rPr>
      </w:pPr>
      <w:r w:rsidRPr="008110F6">
        <w:rPr>
          <w:sz w:val="24"/>
          <w:lang w:val="en-US"/>
        </w:rPr>
        <w:t xml:space="preserve">                    {homeTeamLineup?.technical &amp;&amp; (</w:t>
      </w:r>
    </w:p>
    <w:p w14:paraId="76024845"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509B8483"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technical} /&gt;</w:t>
      </w:r>
    </w:p>
    <w:p w14:paraId="793782C2"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Техника&lt;/FlexContainer&gt;</w:t>
      </w:r>
    </w:p>
    <w:p w14:paraId="61A03F44"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5BA7F808" w14:textId="77777777" w:rsidR="008110F6" w:rsidRPr="008110F6" w:rsidRDefault="008110F6" w:rsidP="008110F6">
      <w:pPr>
        <w:spacing w:line="240" w:lineRule="auto"/>
        <w:jc w:val="both"/>
        <w:rPr>
          <w:sz w:val="24"/>
          <w:lang w:val="en-US"/>
        </w:rPr>
      </w:pPr>
      <w:r w:rsidRPr="008110F6">
        <w:rPr>
          <w:sz w:val="24"/>
          <w:lang w:val="en-US"/>
        </w:rPr>
        <w:t xml:space="preserve">                    )}</w:t>
      </w:r>
    </w:p>
    <w:p w14:paraId="55E32D10" w14:textId="77777777" w:rsidR="008110F6" w:rsidRPr="008110F6" w:rsidRDefault="008110F6" w:rsidP="008110F6">
      <w:pPr>
        <w:spacing w:line="240" w:lineRule="auto"/>
        <w:jc w:val="both"/>
        <w:rPr>
          <w:sz w:val="24"/>
          <w:lang w:val="en-US"/>
        </w:rPr>
      </w:pPr>
      <w:r w:rsidRPr="008110F6">
        <w:rPr>
          <w:sz w:val="24"/>
          <w:lang w:val="en-US"/>
        </w:rPr>
        <w:t xml:space="preserve">                    {homeTeamLineup?.defending &amp;&amp; (</w:t>
      </w:r>
    </w:p>
    <w:p w14:paraId="074496B5"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FlexContainer ai='center' rg='5px' fd='column'&gt;</w:t>
      </w:r>
    </w:p>
    <w:p w14:paraId="6D5653B3"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defending} /&gt;</w:t>
      </w:r>
    </w:p>
    <w:p w14:paraId="23D5F1D7"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Защита&lt;/FlexContainer&gt;</w:t>
      </w:r>
    </w:p>
    <w:p w14:paraId="61AB89AA"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0CCD2051" w14:textId="77777777" w:rsidR="008110F6" w:rsidRPr="008110F6" w:rsidRDefault="008110F6" w:rsidP="008110F6">
      <w:pPr>
        <w:spacing w:line="240" w:lineRule="auto"/>
        <w:jc w:val="both"/>
        <w:rPr>
          <w:sz w:val="24"/>
          <w:lang w:val="en-US"/>
        </w:rPr>
      </w:pPr>
      <w:r w:rsidRPr="008110F6">
        <w:rPr>
          <w:sz w:val="24"/>
          <w:lang w:val="en-US"/>
        </w:rPr>
        <w:t xml:space="preserve">                    )}</w:t>
      </w:r>
    </w:p>
    <w:p w14:paraId="345D89EF" w14:textId="77777777" w:rsidR="008110F6" w:rsidRPr="008110F6" w:rsidRDefault="008110F6" w:rsidP="008110F6">
      <w:pPr>
        <w:spacing w:line="240" w:lineRule="auto"/>
        <w:jc w:val="both"/>
        <w:rPr>
          <w:sz w:val="24"/>
          <w:lang w:val="en-US"/>
        </w:rPr>
      </w:pPr>
      <w:r w:rsidRPr="008110F6">
        <w:rPr>
          <w:sz w:val="24"/>
          <w:lang w:val="en-US"/>
        </w:rPr>
        <w:t xml:space="preserve">                    {homeTeamLineup?.tactical &amp;&amp; (</w:t>
      </w:r>
    </w:p>
    <w:p w14:paraId="03816CBF"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1735837A"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tactical} /&gt;</w:t>
      </w:r>
    </w:p>
    <w:p w14:paraId="7B01999C"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Тактика&lt;/FlexContainer&gt;</w:t>
      </w:r>
    </w:p>
    <w:p w14:paraId="076F0204"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48AD0F2C" w14:textId="77777777" w:rsidR="008110F6" w:rsidRPr="008110F6" w:rsidRDefault="008110F6" w:rsidP="008110F6">
      <w:pPr>
        <w:spacing w:line="240" w:lineRule="auto"/>
        <w:jc w:val="both"/>
        <w:rPr>
          <w:sz w:val="24"/>
          <w:lang w:val="en-US"/>
        </w:rPr>
      </w:pPr>
      <w:r w:rsidRPr="008110F6">
        <w:rPr>
          <w:sz w:val="24"/>
          <w:lang w:val="en-US"/>
        </w:rPr>
        <w:t xml:space="preserve">                    )}</w:t>
      </w:r>
    </w:p>
    <w:p w14:paraId="322BDBE8" w14:textId="77777777" w:rsidR="008110F6" w:rsidRPr="008110F6" w:rsidRDefault="008110F6" w:rsidP="008110F6">
      <w:pPr>
        <w:spacing w:line="240" w:lineRule="auto"/>
        <w:jc w:val="both"/>
        <w:rPr>
          <w:sz w:val="24"/>
          <w:lang w:val="en-US"/>
        </w:rPr>
      </w:pPr>
      <w:r w:rsidRPr="008110F6">
        <w:rPr>
          <w:sz w:val="24"/>
          <w:lang w:val="en-US"/>
        </w:rPr>
        <w:t xml:space="preserve">                    {homeTeamLineup?.creativity &amp;&amp; (</w:t>
      </w:r>
    </w:p>
    <w:p w14:paraId="57A033B6" w14:textId="77777777" w:rsidR="008110F6" w:rsidRPr="008110F6" w:rsidRDefault="008110F6" w:rsidP="008110F6">
      <w:pPr>
        <w:spacing w:line="240" w:lineRule="auto"/>
        <w:jc w:val="both"/>
        <w:rPr>
          <w:sz w:val="24"/>
          <w:lang w:val="en-US"/>
        </w:rPr>
      </w:pPr>
      <w:r w:rsidRPr="008110F6">
        <w:rPr>
          <w:sz w:val="24"/>
          <w:lang w:val="en-US"/>
        </w:rPr>
        <w:t xml:space="preserve">                      &lt;FlexContainer ai='center' rg='5px' fd='column'&gt;</w:t>
      </w:r>
    </w:p>
    <w:p w14:paraId="37ECC48E" w14:textId="77777777" w:rsidR="008110F6" w:rsidRPr="008110F6" w:rsidRDefault="008110F6" w:rsidP="008110F6">
      <w:pPr>
        <w:spacing w:line="240" w:lineRule="auto"/>
        <w:jc w:val="both"/>
        <w:rPr>
          <w:sz w:val="24"/>
          <w:lang w:val="en-US"/>
        </w:rPr>
      </w:pPr>
      <w:r w:rsidRPr="008110F6">
        <w:rPr>
          <w:sz w:val="24"/>
          <w:lang w:val="en-US"/>
        </w:rPr>
        <w:t xml:space="preserve">                        &lt;ProgressBar percent={homeTeamLineup.creativity} /&gt;</w:t>
      </w:r>
    </w:p>
    <w:p w14:paraId="113D4398" w14:textId="77777777" w:rsidR="008110F6" w:rsidRPr="008110F6" w:rsidRDefault="008110F6" w:rsidP="008110F6">
      <w:pPr>
        <w:spacing w:line="240" w:lineRule="auto"/>
        <w:jc w:val="both"/>
        <w:rPr>
          <w:sz w:val="24"/>
          <w:lang w:val="en-US"/>
        </w:rPr>
      </w:pPr>
      <w:r w:rsidRPr="008110F6">
        <w:rPr>
          <w:sz w:val="24"/>
          <w:lang w:val="en-US"/>
        </w:rPr>
        <w:t xml:space="preserve">                        &lt;FlexContainer ai='center'&gt;Креативность&lt;/FlexContainer&gt;</w:t>
      </w:r>
    </w:p>
    <w:p w14:paraId="7656E70C"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7EEAA679" w14:textId="77777777" w:rsidR="008110F6" w:rsidRPr="008110F6" w:rsidRDefault="008110F6" w:rsidP="008110F6">
      <w:pPr>
        <w:spacing w:line="240" w:lineRule="auto"/>
        <w:jc w:val="both"/>
        <w:rPr>
          <w:sz w:val="24"/>
          <w:lang w:val="en-US"/>
        </w:rPr>
      </w:pPr>
      <w:r w:rsidRPr="008110F6">
        <w:rPr>
          <w:sz w:val="24"/>
          <w:lang w:val="en-US"/>
        </w:rPr>
        <w:t xml:space="preserve">                    )}</w:t>
      </w:r>
    </w:p>
    <w:p w14:paraId="0B017E8D" w14:textId="77777777" w:rsidR="008110F6" w:rsidRPr="008110F6" w:rsidRDefault="008110F6" w:rsidP="008110F6">
      <w:pPr>
        <w:spacing w:line="240" w:lineRule="auto"/>
        <w:jc w:val="both"/>
        <w:rPr>
          <w:sz w:val="24"/>
          <w:lang w:val="en-US"/>
        </w:rPr>
      </w:pPr>
      <w:r w:rsidRPr="008110F6">
        <w:rPr>
          <w:sz w:val="24"/>
          <w:lang w:val="en-US"/>
        </w:rPr>
        <w:t xml:space="preserve">                  &lt;/FlexContainer&gt;</w:t>
      </w:r>
    </w:p>
    <w:p w14:paraId="53608DCF" w14:textId="77777777" w:rsidR="008110F6" w:rsidRPr="008110F6" w:rsidRDefault="008110F6" w:rsidP="008110F6">
      <w:pPr>
        <w:spacing w:line="240" w:lineRule="auto"/>
        <w:jc w:val="both"/>
        <w:rPr>
          <w:sz w:val="24"/>
          <w:lang w:val="en-US"/>
        </w:rPr>
      </w:pPr>
      <w:r w:rsidRPr="008110F6">
        <w:rPr>
          <w:sz w:val="24"/>
          <w:lang w:val="en-US"/>
        </w:rPr>
        <w:t xml:space="preserve">                  &lt;TeamLineupTable rows={homeTeamLineupRows} /&gt;</w:t>
      </w:r>
    </w:p>
    <w:p w14:paraId="3A2D2CF2" w14:textId="77777777" w:rsidR="008110F6" w:rsidRPr="008110F6" w:rsidRDefault="008110F6" w:rsidP="008110F6">
      <w:pPr>
        <w:spacing w:line="240" w:lineRule="auto"/>
        <w:jc w:val="both"/>
        <w:rPr>
          <w:sz w:val="24"/>
          <w:lang w:val="en-US"/>
        </w:rPr>
      </w:pPr>
      <w:r w:rsidRPr="008110F6">
        <w:rPr>
          <w:sz w:val="24"/>
          <w:lang w:val="en-US"/>
        </w:rPr>
        <w:t xml:space="preserve">                &lt;/TeamLineupInfo&gt;</w:t>
      </w:r>
    </w:p>
    <w:p w14:paraId="72220538" w14:textId="77777777" w:rsidR="008110F6" w:rsidRPr="008110F6" w:rsidRDefault="008110F6" w:rsidP="008110F6">
      <w:pPr>
        <w:spacing w:line="240" w:lineRule="auto"/>
        <w:jc w:val="both"/>
        <w:rPr>
          <w:sz w:val="24"/>
          <w:lang w:val="en-US"/>
        </w:rPr>
      </w:pPr>
      <w:r w:rsidRPr="008110F6">
        <w:rPr>
          <w:sz w:val="24"/>
          <w:lang w:val="en-US"/>
        </w:rPr>
        <w:t xml:space="preserve">              &lt;/TeamDataInfo&gt;</w:t>
      </w:r>
    </w:p>
    <w:p w14:paraId="1E2F3639"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143FEC5F" w14:textId="77777777" w:rsidR="008110F6" w:rsidRPr="008110F6" w:rsidRDefault="008110F6" w:rsidP="008110F6">
      <w:pPr>
        <w:spacing w:line="240" w:lineRule="auto"/>
        <w:jc w:val="both"/>
        <w:rPr>
          <w:sz w:val="24"/>
          <w:lang w:val="en-US"/>
        </w:rPr>
      </w:pPr>
      <w:r w:rsidRPr="008110F6">
        <w:rPr>
          <w:sz w:val="24"/>
          <w:lang w:val="en-US"/>
        </w:rPr>
        <w:t xml:space="preserve">            &lt;div style={{ backgroundColor: 'rgba(0,0,0,0.2)', backdropFilter: 'blur(15px)', height: '100%'}}&gt;</w:t>
      </w:r>
    </w:p>
    <w:p w14:paraId="735BACCF" w14:textId="77777777" w:rsidR="008110F6" w:rsidRPr="008110F6" w:rsidRDefault="008110F6" w:rsidP="008110F6">
      <w:pPr>
        <w:spacing w:line="240" w:lineRule="auto"/>
        <w:jc w:val="both"/>
        <w:rPr>
          <w:sz w:val="24"/>
          <w:lang w:val="en-US"/>
        </w:rPr>
      </w:pPr>
      <w:r w:rsidRPr="008110F6">
        <w:rPr>
          <w:sz w:val="24"/>
          <w:lang w:val="en-US"/>
        </w:rPr>
        <w:t xml:space="preserve">              &lt;h2 style={{ background: 'var(--lightGray)', textAlign: 'center', color: '#353535'}}&gt;</w:t>
      </w:r>
    </w:p>
    <w:p w14:paraId="1F017929" w14:textId="77777777" w:rsidR="008110F6" w:rsidRPr="008110F6" w:rsidRDefault="008110F6" w:rsidP="008110F6">
      <w:pPr>
        <w:spacing w:line="240" w:lineRule="auto"/>
        <w:jc w:val="both"/>
        <w:rPr>
          <w:sz w:val="24"/>
          <w:lang w:val="en-US"/>
        </w:rPr>
      </w:pPr>
      <w:r w:rsidRPr="008110F6">
        <w:rPr>
          <w:sz w:val="24"/>
          <w:lang w:val="en-US"/>
        </w:rPr>
        <w:t xml:space="preserve">                События команды:</w:t>
      </w:r>
    </w:p>
    <w:p w14:paraId="1691EC65" w14:textId="77777777" w:rsidR="008110F6" w:rsidRPr="008110F6" w:rsidRDefault="008110F6" w:rsidP="008110F6">
      <w:pPr>
        <w:spacing w:line="240" w:lineRule="auto"/>
        <w:jc w:val="both"/>
        <w:rPr>
          <w:sz w:val="24"/>
          <w:lang w:val="en-US"/>
        </w:rPr>
      </w:pPr>
      <w:r w:rsidRPr="008110F6">
        <w:rPr>
          <w:sz w:val="24"/>
          <w:lang w:val="en-US"/>
        </w:rPr>
        <w:t xml:space="preserve">              &lt;/h2&gt;</w:t>
      </w:r>
    </w:p>
    <w:p w14:paraId="772691A4" w14:textId="77777777" w:rsidR="008110F6" w:rsidRPr="008110F6" w:rsidRDefault="008110F6" w:rsidP="008110F6">
      <w:pPr>
        <w:spacing w:line="240" w:lineRule="auto"/>
        <w:jc w:val="both"/>
        <w:rPr>
          <w:sz w:val="24"/>
          <w:lang w:val="en-US"/>
        </w:rPr>
      </w:pPr>
      <w:r w:rsidRPr="008110F6">
        <w:rPr>
          <w:sz w:val="24"/>
          <w:lang w:val="en-US"/>
        </w:rPr>
        <w:t xml:space="preserve">              {eventsData.map(el =&gt; &lt;EventItem event={el} key={el.id}/&gt;)}</w:t>
      </w:r>
    </w:p>
    <w:p w14:paraId="1DAE2E33" w14:textId="77777777" w:rsidR="008110F6" w:rsidRPr="008110F6" w:rsidRDefault="008110F6" w:rsidP="008110F6">
      <w:pPr>
        <w:spacing w:line="240" w:lineRule="auto"/>
        <w:jc w:val="both"/>
        <w:rPr>
          <w:sz w:val="24"/>
          <w:lang w:val="en-US"/>
        </w:rPr>
      </w:pPr>
      <w:r w:rsidRPr="008110F6">
        <w:rPr>
          <w:sz w:val="24"/>
          <w:lang w:val="en-US"/>
        </w:rPr>
        <w:t xml:space="preserve">            &lt;/div&gt;</w:t>
      </w:r>
    </w:p>
    <w:p w14:paraId="3E2F2A7A" w14:textId="77777777" w:rsidR="008110F6" w:rsidRPr="008110F6" w:rsidRDefault="008110F6" w:rsidP="008110F6">
      <w:pPr>
        <w:spacing w:line="240" w:lineRule="auto"/>
        <w:jc w:val="both"/>
        <w:rPr>
          <w:sz w:val="24"/>
          <w:lang w:val="en-US"/>
        </w:rPr>
      </w:pPr>
      <w:r w:rsidRPr="008110F6">
        <w:rPr>
          <w:sz w:val="24"/>
          <w:lang w:val="en-US"/>
        </w:rPr>
        <w:t xml:space="preserve">          &lt;/TeamGrid&gt;</w:t>
      </w:r>
    </w:p>
    <w:p w14:paraId="327D5CE4" w14:textId="77777777" w:rsidR="008110F6" w:rsidRPr="008110F6" w:rsidRDefault="008110F6" w:rsidP="008110F6">
      <w:pPr>
        <w:spacing w:line="240" w:lineRule="auto"/>
        <w:jc w:val="both"/>
        <w:rPr>
          <w:sz w:val="24"/>
          <w:lang w:val="en-US"/>
        </w:rPr>
      </w:pPr>
      <w:r w:rsidRPr="008110F6">
        <w:rPr>
          <w:sz w:val="24"/>
          <w:lang w:val="en-US"/>
        </w:rPr>
        <w:t xml:space="preserve">        &lt;/TeamWrapper&gt;</w:t>
      </w:r>
    </w:p>
    <w:p w14:paraId="0E61771D" w14:textId="77777777" w:rsidR="008110F6" w:rsidRPr="008110F6" w:rsidRDefault="008110F6" w:rsidP="008110F6">
      <w:pPr>
        <w:spacing w:line="240" w:lineRule="auto"/>
        <w:jc w:val="both"/>
        <w:rPr>
          <w:sz w:val="24"/>
          <w:lang w:val="en-US"/>
        </w:rPr>
      </w:pPr>
      <w:r w:rsidRPr="008110F6">
        <w:rPr>
          <w:sz w:val="24"/>
          <w:lang w:val="en-US"/>
        </w:rPr>
        <w:t xml:space="preserve">      &lt;/Box&gt;</w:t>
      </w:r>
    </w:p>
    <w:p w14:paraId="4C2356AC" w14:textId="77777777" w:rsidR="008110F6" w:rsidRPr="008110F6" w:rsidRDefault="008110F6" w:rsidP="008110F6">
      <w:pPr>
        <w:spacing w:line="240" w:lineRule="auto"/>
        <w:jc w:val="both"/>
        <w:rPr>
          <w:sz w:val="24"/>
          <w:lang w:val="en-US"/>
        </w:rPr>
      </w:pPr>
      <w:r w:rsidRPr="008110F6">
        <w:rPr>
          <w:sz w:val="24"/>
          <w:lang w:val="en-US"/>
        </w:rPr>
        <w:t xml:space="preserve">    &lt;/Modal&gt;</w:t>
      </w:r>
    </w:p>
    <w:p w14:paraId="02C0D4BD" w14:textId="77777777" w:rsidR="008110F6" w:rsidRPr="008110F6" w:rsidRDefault="008110F6" w:rsidP="008110F6">
      <w:pPr>
        <w:spacing w:line="240" w:lineRule="auto"/>
        <w:jc w:val="both"/>
        <w:rPr>
          <w:sz w:val="24"/>
          <w:lang w:val="en-US"/>
        </w:rPr>
      </w:pPr>
      <w:r w:rsidRPr="008110F6">
        <w:rPr>
          <w:sz w:val="24"/>
          <w:lang w:val="en-US"/>
        </w:rPr>
        <w:t xml:space="preserve">  );</w:t>
      </w:r>
    </w:p>
    <w:p w14:paraId="3AADF861" w14:textId="77777777" w:rsidR="008110F6" w:rsidRPr="008110F6" w:rsidRDefault="008110F6" w:rsidP="008110F6">
      <w:pPr>
        <w:spacing w:line="240" w:lineRule="auto"/>
        <w:jc w:val="both"/>
        <w:rPr>
          <w:sz w:val="24"/>
          <w:lang w:val="en-US"/>
        </w:rPr>
      </w:pPr>
      <w:r w:rsidRPr="008110F6">
        <w:rPr>
          <w:sz w:val="24"/>
          <w:lang w:val="en-US"/>
        </w:rPr>
        <w:t>};</w:t>
      </w:r>
    </w:p>
    <w:p w14:paraId="3F1E710A" w14:textId="77777777" w:rsidR="008110F6" w:rsidRPr="008110F6" w:rsidRDefault="008110F6" w:rsidP="008110F6">
      <w:pPr>
        <w:spacing w:line="240" w:lineRule="auto"/>
        <w:jc w:val="both"/>
        <w:rPr>
          <w:sz w:val="24"/>
          <w:lang w:val="en-US"/>
        </w:rPr>
      </w:pPr>
    </w:p>
    <w:p w14:paraId="54AD0BB3" w14:textId="0DE36846" w:rsidR="008110F6" w:rsidRPr="008110F6" w:rsidRDefault="008110F6" w:rsidP="008110F6">
      <w:pPr>
        <w:spacing w:line="240" w:lineRule="auto"/>
        <w:jc w:val="both"/>
        <w:rPr>
          <w:sz w:val="24"/>
          <w:lang w:val="en-US"/>
        </w:rPr>
      </w:pPr>
      <w:r w:rsidRPr="008110F6">
        <w:rPr>
          <w:sz w:val="24"/>
          <w:lang w:val="en-US"/>
        </w:rPr>
        <w:t>export default TeamModal;</w:t>
      </w:r>
    </w:p>
    <w:p w14:paraId="0DA6AFB1" w14:textId="77777777" w:rsidR="008110F6" w:rsidRDefault="008110F6" w:rsidP="00186505">
      <w:pPr>
        <w:spacing w:line="240" w:lineRule="auto"/>
        <w:jc w:val="both"/>
        <w:rPr>
          <w:b/>
          <w:sz w:val="28"/>
          <w:lang w:val="en-US"/>
        </w:rPr>
      </w:pPr>
    </w:p>
    <w:p w14:paraId="519E52AF" w14:textId="3F140AE9" w:rsidR="00186505" w:rsidRDefault="00186505" w:rsidP="00186505">
      <w:pPr>
        <w:spacing w:line="240" w:lineRule="auto"/>
        <w:jc w:val="both"/>
        <w:rPr>
          <w:b/>
          <w:sz w:val="28"/>
          <w:lang w:val="en-US"/>
        </w:rPr>
      </w:pPr>
      <w:r>
        <w:rPr>
          <w:b/>
          <w:sz w:val="28"/>
          <w:lang w:val="en-US"/>
        </w:rPr>
        <w:t>App.tsx</w:t>
      </w:r>
    </w:p>
    <w:p w14:paraId="4848F032" w14:textId="77777777" w:rsidR="008110F6" w:rsidRPr="008110F6" w:rsidRDefault="008110F6" w:rsidP="008110F6">
      <w:pPr>
        <w:spacing w:line="240" w:lineRule="auto"/>
        <w:jc w:val="both"/>
        <w:rPr>
          <w:sz w:val="24"/>
          <w:lang w:val="en-US"/>
        </w:rPr>
      </w:pPr>
      <w:r w:rsidRPr="008110F6">
        <w:rPr>
          <w:sz w:val="24"/>
          <w:lang w:val="en-US"/>
        </w:rPr>
        <w:t>import { FC } from 'react';</w:t>
      </w:r>
    </w:p>
    <w:p w14:paraId="31339079" w14:textId="77777777" w:rsidR="008110F6" w:rsidRPr="008110F6" w:rsidRDefault="008110F6" w:rsidP="008110F6">
      <w:pPr>
        <w:spacing w:line="240" w:lineRule="auto"/>
        <w:jc w:val="both"/>
        <w:rPr>
          <w:sz w:val="24"/>
          <w:lang w:val="en-US"/>
        </w:rPr>
      </w:pPr>
      <w:r w:rsidRPr="008110F6">
        <w:rPr>
          <w:sz w:val="24"/>
          <w:lang w:val="en-US"/>
        </w:rPr>
        <w:t>import Header from './Header';</w:t>
      </w:r>
    </w:p>
    <w:p w14:paraId="223A316C" w14:textId="77777777" w:rsidR="008110F6" w:rsidRPr="008110F6" w:rsidRDefault="008110F6" w:rsidP="008110F6">
      <w:pPr>
        <w:spacing w:line="240" w:lineRule="auto"/>
        <w:jc w:val="both"/>
        <w:rPr>
          <w:sz w:val="24"/>
          <w:lang w:val="en-US"/>
        </w:rPr>
      </w:pPr>
      <w:r w:rsidRPr="008110F6">
        <w:rPr>
          <w:sz w:val="24"/>
          <w:lang w:val="en-US"/>
        </w:rPr>
        <w:t>import { GlobalStyle } from '../styles/GlobalStyle';</w:t>
      </w:r>
    </w:p>
    <w:p w14:paraId="2D86D04E" w14:textId="77777777" w:rsidR="008110F6" w:rsidRPr="008110F6" w:rsidRDefault="008110F6" w:rsidP="008110F6">
      <w:pPr>
        <w:spacing w:line="240" w:lineRule="auto"/>
        <w:jc w:val="both"/>
        <w:rPr>
          <w:sz w:val="24"/>
          <w:lang w:val="en-US"/>
        </w:rPr>
      </w:pPr>
      <w:r w:rsidRPr="008110F6">
        <w:rPr>
          <w:sz w:val="24"/>
          <w:lang w:val="en-US"/>
        </w:rPr>
        <w:t>import { RouteSwitcher } from './routeSwitcher';</w:t>
      </w:r>
    </w:p>
    <w:p w14:paraId="27F21289" w14:textId="77777777" w:rsidR="008110F6" w:rsidRPr="008110F6" w:rsidRDefault="008110F6" w:rsidP="008110F6">
      <w:pPr>
        <w:spacing w:line="240" w:lineRule="auto"/>
        <w:jc w:val="both"/>
        <w:rPr>
          <w:sz w:val="24"/>
          <w:lang w:val="en-US"/>
        </w:rPr>
      </w:pPr>
      <w:r w:rsidRPr="008110F6">
        <w:rPr>
          <w:sz w:val="24"/>
          <w:lang w:val="en-US"/>
        </w:rPr>
        <w:t>import { Provider } from 'react-redux';</w:t>
      </w:r>
    </w:p>
    <w:p w14:paraId="0CBDCF37" w14:textId="77777777" w:rsidR="008110F6" w:rsidRPr="008110F6" w:rsidRDefault="008110F6" w:rsidP="008110F6">
      <w:pPr>
        <w:spacing w:line="240" w:lineRule="auto"/>
        <w:jc w:val="both"/>
        <w:rPr>
          <w:sz w:val="24"/>
          <w:lang w:val="en-US"/>
        </w:rPr>
      </w:pPr>
      <w:r w:rsidRPr="008110F6">
        <w:rPr>
          <w:sz w:val="24"/>
          <w:lang w:val="en-US"/>
        </w:rPr>
        <w:t>import { store } from '../store';</w:t>
      </w:r>
    </w:p>
    <w:p w14:paraId="68C3225B" w14:textId="77777777" w:rsidR="008110F6" w:rsidRPr="008110F6" w:rsidRDefault="008110F6" w:rsidP="008110F6">
      <w:pPr>
        <w:spacing w:line="240" w:lineRule="auto"/>
        <w:jc w:val="both"/>
        <w:rPr>
          <w:sz w:val="24"/>
          <w:lang w:val="en-US"/>
        </w:rPr>
      </w:pPr>
      <w:r w:rsidRPr="008110F6">
        <w:rPr>
          <w:sz w:val="24"/>
          <w:lang w:val="en-US"/>
        </w:rPr>
        <w:t>import '../styles/flags.css';</w:t>
      </w:r>
    </w:p>
    <w:p w14:paraId="2109F1CD" w14:textId="77777777" w:rsidR="008110F6" w:rsidRPr="008110F6" w:rsidRDefault="008110F6" w:rsidP="008110F6">
      <w:pPr>
        <w:spacing w:line="240" w:lineRule="auto"/>
        <w:jc w:val="both"/>
        <w:rPr>
          <w:sz w:val="24"/>
          <w:lang w:val="en-US"/>
        </w:rPr>
      </w:pPr>
      <w:r w:rsidRPr="008110F6">
        <w:rPr>
          <w:sz w:val="24"/>
          <w:lang w:val="en-US"/>
        </w:rPr>
        <w:t>import { ThemeProvider } from '@mui/material';</w:t>
      </w:r>
    </w:p>
    <w:p w14:paraId="158DF8CD" w14:textId="77777777" w:rsidR="008110F6" w:rsidRPr="008110F6" w:rsidRDefault="008110F6" w:rsidP="008110F6">
      <w:pPr>
        <w:spacing w:line="240" w:lineRule="auto"/>
        <w:jc w:val="both"/>
        <w:rPr>
          <w:sz w:val="24"/>
          <w:lang w:val="en-US"/>
        </w:rPr>
      </w:pPr>
      <w:r w:rsidRPr="008110F6">
        <w:rPr>
          <w:sz w:val="24"/>
          <w:lang w:val="en-US"/>
        </w:rPr>
        <w:t>import { theme } from '../styles/muiTheme';</w:t>
      </w:r>
    </w:p>
    <w:p w14:paraId="028E9436" w14:textId="77777777" w:rsidR="008110F6" w:rsidRPr="008110F6" w:rsidRDefault="008110F6" w:rsidP="008110F6">
      <w:pPr>
        <w:spacing w:line="240" w:lineRule="auto"/>
        <w:jc w:val="both"/>
        <w:rPr>
          <w:sz w:val="24"/>
          <w:lang w:val="en-US"/>
        </w:rPr>
      </w:pPr>
    </w:p>
    <w:p w14:paraId="32D896E3" w14:textId="77777777" w:rsidR="008110F6" w:rsidRPr="008110F6" w:rsidRDefault="008110F6" w:rsidP="008110F6">
      <w:pPr>
        <w:spacing w:line="240" w:lineRule="auto"/>
        <w:jc w:val="both"/>
        <w:rPr>
          <w:sz w:val="24"/>
          <w:lang w:val="en-US"/>
        </w:rPr>
      </w:pPr>
      <w:r w:rsidRPr="008110F6">
        <w:rPr>
          <w:sz w:val="24"/>
          <w:lang w:val="en-US"/>
        </w:rPr>
        <w:t>const App: FC = () =&gt; {</w:t>
      </w:r>
    </w:p>
    <w:p w14:paraId="3A214FF2"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2B04BA5A" w14:textId="77777777" w:rsidR="008110F6" w:rsidRPr="008110F6" w:rsidRDefault="008110F6" w:rsidP="008110F6">
      <w:pPr>
        <w:spacing w:line="240" w:lineRule="auto"/>
        <w:jc w:val="both"/>
        <w:rPr>
          <w:sz w:val="24"/>
          <w:lang w:val="en-US"/>
        </w:rPr>
      </w:pPr>
      <w:r w:rsidRPr="008110F6">
        <w:rPr>
          <w:sz w:val="24"/>
          <w:lang w:val="en-US"/>
        </w:rPr>
        <w:lastRenderedPageBreak/>
        <w:t xml:space="preserve">    &lt;Provider store={store}&gt;</w:t>
      </w:r>
    </w:p>
    <w:p w14:paraId="6F6DD473" w14:textId="77777777" w:rsidR="008110F6" w:rsidRPr="008110F6" w:rsidRDefault="008110F6" w:rsidP="008110F6">
      <w:pPr>
        <w:spacing w:line="240" w:lineRule="auto"/>
        <w:jc w:val="both"/>
        <w:rPr>
          <w:sz w:val="24"/>
          <w:lang w:val="en-US"/>
        </w:rPr>
      </w:pPr>
      <w:r w:rsidRPr="008110F6">
        <w:rPr>
          <w:sz w:val="24"/>
          <w:lang w:val="en-US"/>
        </w:rPr>
        <w:t xml:space="preserve">      &lt;ThemeProvider theme={theme}&gt;</w:t>
      </w:r>
    </w:p>
    <w:p w14:paraId="637C4419" w14:textId="77777777" w:rsidR="008110F6" w:rsidRPr="008110F6" w:rsidRDefault="008110F6" w:rsidP="008110F6">
      <w:pPr>
        <w:spacing w:line="240" w:lineRule="auto"/>
        <w:jc w:val="both"/>
        <w:rPr>
          <w:sz w:val="24"/>
          <w:lang w:val="en-US"/>
        </w:rPr>
      </w:pPr>
      <w:r w:rsidRPr="008110F6">
        <w:rPr>
          <w:sz w:val="24"/>
          <w:lang w:val="en-US"/>
        </w:rPr>
        <w:t xml:space="preserve">        &lt;Header /&gt;</w:t>
      </w:r>
    </w:p>
    <w:p w14:paraId="314D6AE5" w14:textId="77777777" w:rsidR="008110F6" w:rsidRPr="008110F6" w:rsidRDefault="008110F6" w:rsidP="008110F6">
      <w:pPr>
        <w:spacing w:line="240" w:lineRule="auto"/>
        <w:jc w:val="both"/>
        <w:rPr>
          <w:sz w:val="24"/>
          <w:lang w:val="en-US"/>
        </w:rPr>
      </w:pPr>
      <w:r w:rsidRPr="008110F6">
        <w:rPr>
          <w:sz w:val="24"/>
          <w:lang w:val="en-US"/>
        </w:rPr>
        <w:t xml:space="preserve">        &lt;RouteSwitcher /&gt;</w:t>
      </w:r>
    </w:p>
    <w:p w14:paraId="020A97AE" w14:textId="77777777" w:rsidR="008110F6" w:rsidRPr="008110F6" w:rsidRDefault="008110F6" w:rsidP="008110F6">
      <w:pPr>
        <w:spacing w:line="240" w:lineRule="auto"/>
        <w:jc w:val="both"/>
        <w:rPr>
          <w:sz w:val="24"/>
          <w:lang w:val="en-US"/>
        </w:rPr>
      </w:pPr>
      <w:r w:rsidRPr="008110F6">
        <w:rPr>
          <w:sz w:val="24"/>
          <w:lang w:val="en-US"/>
        </w:rPr>
        <w:t xml:space="preserve">        &lt;GlobalStyle /&gt;</w:t>
      </w:r>
    </w:p>
    <w:p w14:paraId="6B69A26F" w14:textId="77777777" w:rsidR="008110F6" w:rsidRPr="008110F6" w:rsidRDefault="008110F6" w:rsidP="008110F6">
      <w:pPr>
        <w:spacing w:line="240" w:lineRule="auto"/>
        <w:jc w:val="both"/>
        <w:rPr>
          <w:sz w:val="24"/>
          <w:lang w:val="en-US"/>
        </w:rPr>
      </w:pPr>
      <w:r w:rsidRPr="008110F6">
        <w:rPr>
          <w:sz w:val="24"/>
          <w:lang w:val="en-US"/>
        </w:rPr>
        <w:t xml:space="preserve">      &lt;/ThemeProvider&gt;</w:t>
      </w:r>
    </w:p>
    <w:p w14:paraId="4E896D51" w14:textId="77777777" w:rsidR="008110F6" w:rsidRPr="008110F6" w:rsidRDefault="008110F6" w:rsidP="008110F6">
      <w:pPr>
        <w:spacing w:line="240" w:lineRule="auto"/>
        <w:jc w:val="both"/>
        <w:rPr>
          <w:sz w:val="24"/>
          <w:lang w:val="en-US"/>
        </w:rPr>
      </w:pPr>
      <w:r w:rsidRPr="008110F6">
        <w:rPr>
          <w:sz w:val="24"/>
          <w:lang w:val="en-US"/>
        </w:rPr>
        <w:t xml:space="preserve">    &lt;/Provider&gt;</w:t>
      </w:r>
    </w:p>
    <w:p w14:paraId="0933AA0D" w14:textId="77777777" w:rsidR="008110F6" w:rsidRPr="008110F6" w:rsidRDefault="008110F6" w:rsidP="008110F6">
      <w:pPr>
        <w:spacing w:line="240" w:lineRule="auto"/>
        <w:jc w:val="both"/>
        <w:rPr>
          <w:sz w:val="24"/>
          <w:lang w:val="en-US"/>
        </w:rPr>
      </w:pPr>
      <w:r w:rsidRPr="008110F6">
        <w:rPr>
          <w:sz w:val="24"/>
          <w:lang w:val="en-US"/>
        </w:rPr>
        <w:t xml:space="preserve">  );</w:t>
      </w:r>
    </w:p>
    <w:p w14:paraId="1E0F5E3C" w14:textId="77777777" w:rsidR="008110F6" w:rsidRPr="008110F6" w:rsidRDefault="008110F6" w:rsidP="008110F6">
      <w:pPr>
        <w:spacing w:line="240" w:lineRule="auto"/>
        <w:jc w:val="both"/>
        <w:rPr>
          <w:sz w:val="24"/>
          <w:lang w:val="en-US"/>
        </w:rPr>
      </w:pPr>
      <w:r w:rsidRPr="008110F6">
        <w:rPr>
          <w:sz w:val="24"/>
          <w:lang w:val="en-US"/>
        </w:rPr>
        <w:t>};</w:t>
      </w:r>
    </w:p>
    <w:p w14:paraId="4E9EEF66" w14:textId="77777777" w:rsidR="008110F6" w:rsidRPr="008110F6" w:rsidRDefault="008110F6" w:rsidP="008110F6">
      <w:pPr>
        <w:spacing w:line="240" w:lineRule="auto"/>
        <w:jc w:val="both"/>
        <w:rPr>
          <w:sz w:val="24"/>
          <w:lang w:val="en-US"/>
        </w:rPr>
      </w:pPr>
      <w:r w:rsidRPr="008110F6">
        <w:rPr>
          <w:sz w:val="24"/>
          <w:lang w:val="en-US"/>
        </w:rPr>
        <w:t>export default App;</w:t>
      </w:r>
    </w:p>
    <w:p w14:paraId="4EAECEB9" w14:textId="77777777" w:rsidR="008110F6" w:rsidRPr="008110F6" w:rsidRDefault="008110F6" w:rsidP="00186505">
      <w:pPr>
        <w:spacing w:line="240" w:lineRule="auto"/>
        <w:jc w:val="both"/>
        <w:rPr>
          <w:sz w:val="24"/>
          <w:lang w:val="en-US"/>
        </w:rPr>
      </w:pPr>
    </w:p>
    <w:p w14:paraId="233D7C9B" w14:textId="77777777" w:rsidR="008110F6" w:rsidRDefault="008110F6" w:rsidP="00186505">
      <w:pPr>
        <w:spacing w:line="240" w:lineRule="auto"/>
        <w:jc w:val="both"/>
        <w:rPr>
          <w:b/>
          <w:sz w:val="28"/>
          <w:lang w:val="en-US"/>
        </w:rPr>
      </w:pPr>
    </w:p>
    <w:p w14:paraId="71A41705" w14:textId="37E14789" w:rsidR="00186505" w:rsidRDefault="00186505" w:rsidP="00186505">
      <w:pPr>
        <w:spacing w:line="240" w:lineRule="auto"/>
        <w:jc w:val="both"/>
        <w:rPr>
          <w:b/>
          <w:sz w:val="28"/>
          <w:lang w:val="en-US"/>
        </w:rPr>
      </w:pPr>
      <w:r>
        <w:rPr>
          <w:b/>
          <w:sz w:val="28"/>
          <w:lang w:val="en-US"/>
        </w:rPr>
        <w:t>RouteSwitcher.tsx</w:t>
      </w:r>
    </w:p>
    <w:p w14:paraId="32A8A54B" w14:textId="77777777" w:rsidR="008110F6" w:rsidRPr="008110F6" w:rsidRDefault="008110F6" w:rsidP="008110F6">
      <w:pPr>
        <w:spacing w:line="240" w:lineRule="auto"/>
        <w:jc w:val="both"/>
        <w:rPr>
          <w:sz w:val="24"/>
          <w:lang w:val="en-US"/>
        </w:rPr>
      </w:pPr>
      <w:r w:rsidRPr="008110F6">
        <w:rPr>
          <w:sz w:val="24"/>
          <w:lang w:val="en-US"/>
        </w:rPr>
        <w:t>import {FC} from 'react';</w:t>
      </w:r>
    </w:p>
    <w:p w14:paraId="0AD9EDB7" w14:textId="77777777" w:rsidR="008110F6" w:rsidRPr="008110F6" w:rsidRDefault="008110F6" w:rsidP="008110F6">
      <w:pPr>
        <w:spacing w:line="240" w:lineRule="auto"/>
        <w:jc w:val="both"/>
        <w:rPr>
          <w:sz w:val="24"/>
          <w:lang w:val="en-US"/>
        </w:rPr>
      </w:pPr>
      <w:r w:rsidRPr="008110F6">
        <w:rPr>
          <w:sz w:val="24"/>
          <w:lang w:val="en-US"/>
        </w:rPr>
        <w:t>import {Routes, Route, Navigate} from 'react-router';</w:t>
      </w:r>
    </w:p>
    <w:p w14:paraId="6581332F" w14:textId="77777777" w:rsidR="008110F6" w:rsidRPr="008110F6" w:rsidRDefault="008110F6" w:rsidP="008110F6">
      <w:pPr>
        <w:spacing w:line="240" w:lineRule="auto"/>
        <w:jc w:val="both"/>
        <w:rPr>
          <w:sz w:val="24"/>
          <w:lang w:val="en-US"/>
        </w:rPr>
      </w:pPr>
      <w:r w:rsidRPr="008110F6">
        <w:rPr>
          <w:sz w:val="24"/>
          <w:lang w:val="en-US"/>
        </w:rPr>
        <w:t>import SportTypes from './SportTypes';</w:t>
      </w:r>
    </w:p>
    <w:p w14:paraId="28958AA3" w14:textId="77777777" w:rsidR="008110F6" w:rsidRPr="008110F6" w:rsidRDefault="008110F6" w:rsidP="008110F6">
      <w:pPr>
        <w:spacing w:line="240" w:lineRule="auto"/>
        <w:jc w:val="both"/>
        <w:rPr>
          <w:sz w:val="24"/>
          <w:lang w:val="en-US"/>
        </w:rPr>
      </w:pPr>
      <w:r w:rsidRPr="008110F6">
        <w:rPr>
          <w:sz w:val="24"/>
          <w:lang w:val="en-US"/>
        </w:rPr>
        <w:t>import Events from '../modules/Events';</w:t>
      </w:r>
    </w:p>
    <w:p w14:paraId="0BF44CA9" w14:textId="77777777" w:rsidR="008110F6" w:rsidRPr="008110F6" w:rsidRDefault="008110F6" w:rsidP="008110F6">
      <w:pPr>
        <w:spacing w:line="240" w:lineRule="auto"/>
        <w:jc w:val="both"/>
        <w:rPr>
          <w:sz w:val="24"/>
          <w:lang w:val="en-US"/>
        </w:rPr>
      </w:pPr>
      <w:r w:rsidRPr="008110F6">
        <w:rPr>
          <w:sz w:val="24"/>
          <w:lang w:val="en-US"/>
        </w:rPr>
        <w:t>import Favourites from '../modules/Favourites';</w:t>
      </w:r>
    </w:p>
    <w:p w14:paraId="362DA0C6" w14:textId="77777777" w:rsidR="008110F6" w:rsidRPr="008110F6" w:rsidRDefault="008110F6" w:rsidP="008110F6">
      <w:pPr>
        <w:spacing w:line="240" w:lineRule="auto"/>
        <w:jc w:val="both"/>
        <w:rPr>
          <w:sz w:val="24"/>
          <w:lang w:val="en-US"/>
        </w:rPr>
      </w:pPr>
      <w:r w:rsidRPr="008110F6">
        <w:rPr>
          <w:sz w:val="24"/>
          <w:lang w:val="en-US"/>
        </w:rPr>
        <w:t>import News from '../modules/News';</w:t>
      </w:r>
    </w:p>
    <w:p w14:paraId="0F7D9A4F" w14:textId="77777777" w:rsidR="008110F6" w:rsidRPr="008110F6" w:rsidRDefault="008110F6" w:rsidP="008110F6">
      <w:pPr>
        <w:spacing w:line="240" w:lineRule="auto"/>
        <w:jc w:val="both"/>
        <w:rPr>
          <w:sz w:val="24"/>
          <w:lang w:val="en-US"/>
        </w:rPr>
      </w:pPr>
    </w:p>
    <w:p w14:paraId="60957C06" w14:textId="77777777" w:rsidR="008110F6" w:rsidRPr="008110F6" w:rsidRDefault="008110F6" w:rsidP="008110F6">
      <w:pPr>
        <w:spacing w:line="240" w:lineRule="auto"/>
        <w:jc w:val="both"/>
        <w:rPr>
          <w:sz w:val="24"/>
          <w:lang w:val="en-US"/>
        </w:rPr>
      </w:pPr>
      <w:r w:rsidRPr="008110F6">
        <w:rPr>
          <w:sz w:val="24"/>
          <w:lang w:val="en-US"/>
        </w:rPr>
        <w:t>export const RouteSwitcher: FC = () =&gt; {</w:t>
      </w:r>
    </w:p>
    <w:p w14:paraId="61C3DC47" w14:textId="77777777" w:rsidR="008110F6" w:rsidRPr="008110F6" w:rsidRDefault="008110F6" w:rsidP="008110F6">
      <w:pPr>
        <w:spacing w:line="240" w:lineRule="auto"/>
        <w:jc w:val="both"/>
        <w:rPr>
          <w:sz w:val="24"/>
          <w:lang w:val="en-US"/>
        </w:rPr>
      </w:pPr>
      <w:r w:rsidRPr="008110F6">
        <w:rPr>
          <w:sz w:val="24"/>
          <w:lang w:val="en-US"/>
        </w:rPr>
        <w:t xml:space="preserve">  return (</w:t>
      </w:r>
    </w:p>
    <w:p w14:paraId="31E6716D" w14:textId="77777777" w:rsidR="008110F6" w:rsidRPr="008110F6" w:rsidRDefault="008110F6" w:rsidP="008110F6">
      <w:pPr>
        <w:spacing w:line="240" w:lineRule="auto"/>
        <w:jc w:val="both"/>
        <w:rPr>
          <w:sz w:val="24"/>
          <w:lang w:val="en-US"/>
        </w:rPr>
      </w:pPr>
      <w:r w:rsidRPr="008110F6">
        <w:rPr>
          <w:sz w:val="24"/>
          <w:lang w:val="en-US"/>
        </w:rPr>
        <w:t xml:space="preserve">    &lt;div className="app-wrapper"&gt;</w:t>
      </w:r>
    </w:p>
    <w:p w14:paraId="709A3012" w14:textId="77777777" w:rsidR="008110F6" w:rsidRPr="008110F6" w:rsidRDefault="008110F6" w:rsidP="008110F6">
      <w:pPr>
        <w:spacing w:line="240" w:lineRule="auto"/>
        <w:jc w:val="both"/>
        <w:rPr>
          <w:sz w:val="24"/>
          <w:lang w:val="en-US"/>
        </w:rPr>
      </w:pPr>
      <w:r w:rsidRPr="008110F6">
        <w:rPr>
          <w:sz w:val="24"/>
          <w:lang w:val="en-US"/>
        </w:rPr>
        <w:t xml:space="preserve">      &lt;div className="app-container"&gt;</w:t>
      </w:r>
    </w:p>
    <w:p w14:paraId="66331BB2" w14:textId="77777777" w:rsidR="008110F6" w:rsidRPr="008110F6" w:rsidRDefault="008110F6" w:rsidP="008110F6">
      <w:pPr>
        <w:spacing w:line="240" w:lineRule="auto"/>
        <w:jc w:val="both"/>
        <w:rPr>
          <w:sz w:val="24"/>
          <w:lang w:val="en-US"/>
        </w:rPr>
      </w:pPr>
      <w:r w:rsidRPr="008110F6">
        <w:rPr>
          <w:sz w:val="24"/>
          <w:lang w:val="en-US"/>
        </w:rPr>
        <w:t xml:space="preserve">        &lt;Routes&gt;</w:t>
      </w:r>
    </w:p>
    <w:p w14:paraId="51BA70ED" w14:textId="77777777" w:rsidR="008110F6" w:rsidRPr="008110F6" w:rsidRDefault="008110F6" w:rsidP="008110F6">
      <w:pPr>
        <w:spacing w:line="240" w:lineRule="auto"/>
        <w:jc w:val="both"/>
        <w:rPr>
          <w:sz w:val="24"/>
          <w:lang w:val="en-US"/>
        </w:rPr>
      </w:pPr>
      <w:r w:rsidRPr="008110F6">
        <w:rPr>
          <w:sz w:val="24"/>
          <w:lang w:val="en-US"/>
        </w:rPr>
        <w:t xml:space="preserve">          &lt;Route path="/events" element={&lt;SportTypes /&gt;}&gt;</w:t>
      </w:r>
    </w:p>
    <w:p w14:paraId="788B1833" w14:textId="77777777" w:rsidR="008110F6" w:rsidRPr="008110F6" w:rsidRDefault="008110F6" w:rsidP="008110F6">
      <w:pPr>
        <w:spacing w:line="240" w:lineRule="auto"/>
        <w:jc w:val="both"/>
        <w:rPr>
          <w:sz w:val="24"/>
          <w:lang w:val="en-US"/>
        </w:rPr>
      </w:pPr>
      <w:r w:rsidRPr="008110F6">
        <w:rPr>
          <w:sz w:val="24"/>
          <w:lang w:val="en-US"/>
        </w:rPr>
        <w:t xml:space="preserve">            &lt;Route path=":id" element={&lt;Events /&gt;} /&gt;</w:t>
      </w:r>
    </w:p>
    <w:p w14:paraId="0B2C5025" w14:textId="77777777" w:rsidR="008110F6" w:rsidRPr="008110F6" w:rsidRDefault="008110F6" w:rsidP="008110F6">
      <w:pPr>
        <w:spacing w:line="240" w:lineRule="auto"/>
        <w:jc w:val="both"/>
        <w:rPr>
          <w:sz w:val="24"/>
          <w:lang w:val="en-US"/>
        </w:rPr>
      </w:pPr>
      <w:r w:rsidRPr="008110F6">
        <w:rPr>
          <w:sz w:val="24"/>
          <w:lang w:val="en-US"/>
        </w:rPr>
        <w:t xml:space="preserve">          &lt;/Route&gt;</w:t>
      </w:r>
    </w:p>
    <w:p w14:paraId="3E0B5968" w14:textId="77777777" w:rsidR="008110F6" w:rsidRPr="008110F6" w:rsidRDefault="008110F6" w:rsidP="008110F6">
      <w:pPr>
        <w:spacing w:line="240" w:lineRule="auto"/>
        <w:jc w:val="both"/>
        <w:rPr>
          <w:sz w:val="24"/>
          <w:lang w:val="en-US"/>
        </w:rPr>
      </w:pPr>
      <w:r w:rsidRPr="008110F6">
        <w:rPr>
          <w:sz w:val="24"/>
          <w:lang w:val="en-US"/>
        </w:rPr>
        <w:t xml:space="preserve">          &lt;Route path="/favourites" element={&lt;Favourites /&gt;}/&gt;</w:t>
      </w:r>
    </w:p>
    <w:p w14:paraId="5471CCF0" w14:textId="77777777" w:rsidR="008110F6" w:rsidRPr="008110F6" w:rsidRDefault="008110F6" w:rsidP="008110F6">
      <w:pPr>
        <w:spacing w:line="240" w:lineRule="auto"/>
        <w:jc w:val="both"/>
        <w:rPr>
          <w:sz w:val="24"/>
          <w:lang w:val="en-US"/>
        </w:rPr>
      </w:pPr>
      <w:r w:rsidRPr="008110F6">
        <w:rPr>
          <w:sz w:val="24"/>
          <w:lang w:val="en-US"/>
        </w:rPr>
        <w:t xml:space="preserve">          &lt;Route path="/news" element={&lt;News /&gt;}/&gt;</w:t>
      </w:r>
    </w:p>
    <w:p w14:paraId="2CCFEB14" w14:textId="77777777" w:rsidR="008110F6" w:rsidRPr="008110F6" w:rsidRDefault="008110F6" w:rsidP="008110F6">
      <w:pPr>
        <w:spacing w:line="240" w:lineRule="auto"/>
        <w:jc w:val="both"/>
        <w:rPr>
          <w:sz w:val="24"/>
          <w:lang w:val="en-US"/>
        </w:rPr>
      </w:pPr>
      <w:r w:rsidRPr="008110F6">
        <w:rPr>
          <w:sz w:val="24"/>
          <w:lang w:val="en-US"/>
        </w:rPr>
        <w:t xml:space="preserve">          &lt;Route</w:t>
      </w:r>
    </w:p>
    <w:p w14:paraId="3F7A3A94" w14:textId="77777777" w:rsidR="008110F6" w:rsidRPr="008110F6" w:rsidRDefault="008110F6" w:rsidP="008110F6">
      <w:pPr>
        <w:spacing w:line="240" w:lineRule="auto"/>
        <w:jc w:val="both"/>
        <w:rPr>
          <w:sz w:val="24"/>
          <w:lang w:val="en-US"/>
        </w:rPr>
      </w:pPr>
      <w:r w:rsidRPr="008110F6">
        <w:rPr>
          <w:sz w:val="24"/>
          <w:lang w:val="en-US"/>
        </w:rPr>
        <w:t xml:space="preserve">            path="*"</w:t>
      </w:r>
    </w:p>
    <w:p w14:paraId="4F261136" w14:textId="77777777" w:rsidR="008110F6" w:rsidRPr="008110F6" w:rsidRDefault="008110F6" w:rsidP="008110F6">
      <w:pPr>
        <w:spacing w:line="240" w:lineRule="auto"/>
        <w:jc w:val="both"/>
        <w:rPr>
          <w:sz w:val="24"/>
          <w:lang w:val="en-US"/>
        </w:rPr>
      </w:pPr>
      <w:r w:rsidRPr="008110F6">
        <w:rPr>
          <w:sz w:val="24"/>
          <w:lang w:val="en-US"/>
        </w:rPr>
        <w:t xml:space="preserve">            element={</w:t>
      </w:r>
    </w:p>
    <w:p w14:paraId="026F2F78" w14:textId="77777777" w:rsidR="008110F6" w:rsidRPr="008110F6" w:rsidRDefault="008110F6" w:rsidP="008110F6">
      <w:pPr>
        <w:spacing w:line="240" w:lineRule="auto"/>
        <w:jc w:val="both"/>
        <w:rPr>
          <w:sz w:val="24"/>
          <w:lang w:val="en-US"/>
        </w:rPr>
      </w:pPr>
      <w:r w:rsidRPr="008110F6">
        <w:rPr>
          <w:sz w:val="24"/>
          <w:lang w:val="en-US"/>
        </w:rPr>
        <w:t xml:space="preserve">              &lt;Navigate to="/events/football"/&gt;</w:t>
      </w:r>
    </w:p>
    <w:p w14:paraId="7E7CC2D1" w14:textId="77777777" w:rsidR="008110F6" w:rsidRPr="008110F6" w:rsidRDefault="008110F6" w:rsidP="008110F6">
      <w:pPr>
        <w:spacing w:line="240" w:lineRule="auto"/>
        <w:jc w:val="both"/>
        <w:rPr>
          <w:sz w:val="24"/>
        </w:rPr>
      </w:pPr>
      <w:r w:rsidRPr="008110F6">
        <w:rPr>
          <w:sz w:val="24"/>
          <w:lang w:val="en-US"/>
        </w:rPr>
        <w:t xml:space="preserve">            </w:t>
      </w:r>
      <w:r w:rsidRPr="008110F6">
        <w:rPr>
          <w:sz w:val="24"/>
        </w:rPr>
        <w:t>}</w:t>
      </w:r>
    </w:p>
    <w:p w14:paraId="134ABCEC" w14:textId="77777777" w:rsidR="008110F6" w:rsidRPr="008110F6" w:rsidRDefault="008110F6" w:rsidP="008110F6">
      <w:pPr>
        <w:spacing w:line="240" w:lineRule="auto"/>
        <w:jc w:val="both"/>
        <w:rPr>
          <w:sz w:val="24"/>
        </w:rPr>
      </w:pPr>
      <w:r w:rsidRPr="008110F6">
        <w:rPr>
          <w:sz w:val="24"/>
        </w:rPr>
        <w:t xml:space="preserve">          /&gt;</w:t>
      </w:r>
    </w:p>
    <w:p w14:paraId="353E70FE" w14:textId="77777777" w:rsidR="008110F6" w:rsidRPr="008110F6" w:rsidRDefault="008110F6" w:rsidP="008110F6">
      <w:pPr>
        <w:spacing w:line="240" w:lineRule="auto"/>
        <w:jc w:val="both"/>
        <w:rPr>
          <w:sz w:val="24"/>
        </w:rPr>
      </w:pPr>
      <w:r w:rsidRPr="008110F6">
        <w:rPr>
          <w:sz w:val="24"/>
        </w:rPr>
        <w:t xml:space="preserve">        &lt;/</w:t>
      </w:r>
      <w:r w:rsidRPr="008110F6">
        <w:rPr>
          <w:sz w:val="24"/>
          <w:lang w:val="en-US"/>
        </w:rPr>
        <w:t>Routes</w:t>
      </w:r>
      <w:r w:rsidRPr="008110F6">
        <w:rPr>
          <w:sz w:val="24"/>
        </w:rPr>
        <w:t>&gt;</w:t>
      </w:r>
    </w:p>
    <w:p w14:paraId="37819026" w14:textId="77777777" w:rsidR="008110F6" w:rsidRPr="008110F6" w:rsidRDefault="008110F6" w:rsidP="008110F6">
      <w:pPr>
        <w:spacing w:line="240" w:lineRule="auto"/>
        <w:jc w:val="both"/>
        <w:rPr>
          <w:sz w:val="24"/>
        </w:rPr>
      </w:pPr>
      <w:r w:rsidRPr="008110F6">
        <w:rPr>
          <w:sz w:val="24"/>
        </w:rPr>
        <w:t xml:space="preserve">      &lt;/</w:t>
      </w:r>
      <w:r w:rsidRPr="008110F6">
        <w:rPr>
          <w:sz w:val="24"/>
          <w:lang w:val="en-US"/>
        </w:rPr>
        <w:t>div</w:t>
      </w:r>
      <w:r w:rsidRPr="008110F6">
        <w:rPr>
          <w:sz w:val="24"/>
        </w:rPr>
        <w:t>&gt;</w:t>
      </w:r>
    </w:p>
    <w:p w14:paraId="0083CD69" w14:textId="77777777" w:rsidR="008110F6" w:rsidRPr="008110F6" w:rsidRDefault="008110F6" w:rsidP="008110F6">
      <w:pPr>
        <w:spacing w:line="240" w:lineRule="auto"/>
        <w:jc w:val="both"/>
        <w:rPr>
          <w:sz w:val="24"/>
        </w:rPr>
      </w:pPr>
      <w:r w:rsidRPr="008110F6">
        <w:rPr>
          <w:sz w:val="24"/>
        </w:rPr>
        <w:t xml:space="preserve">    &lt;/</w:t>
      </w:r>
      <w:r w:rsidRPr="008110F6">
        <w:rPr>
          <w:sz w:val="24"/>
          <w:lang w:val="en-US"/>
        </w:rPr>
        <w:t>div</w:t>
      </w:r>
      <w:r w:rsidRPr="008110F6">
        <w:rPr>
          <w:sz w:val="24"/>
        </w:rPr>
        <w:t>&gt;</w:t>
      </w:r>
    </w:p>
    <w:p w14:paraId="5B6BF32F" w14:textId="77777777" w:rsidR="008110F6" w:rsidRPr="008110F6" w:rsidRDefault="008110F6" w:rsidP="008110F6">
      <w:pPr>
        <w:spacing w:line="240" w:lineRule="auto"/>
        <w:jc w:val="both"/>
        <w:rPr>
          <w:sz w:val="24"/>
        </w:rPr>
      </w:pPr>
      <w:r w:rsidRPr="008110F6">
        <w:rPr>
          <w:sz w:val="24"/>
        </w:rPr>
        <w:t xml:space="preserve">  );</w:t>
      </w:r>
    </w:p>
    <w:p w14:paraId="08E20148" w14:textId="575D3B33" w:rsidR="008110F6" w:rsidRPr="008110F6" w:rsidRDefault="008110F6" w:rsidP="008110F6">
      <w:pPr>
        <w:spacing w:line="240" w:lineRule="auto"/>
        <w:jc w:val="both"/>
        <w:rPr>
          <w:sz w:val="24"/>
        </w:rPr>
      </w:pPr>
      <w:r w:rsidRPr="008110F6">
        <w:rPr>
          <w:sz w:val="24"/>
        </w:rPr>
        <w:t>};</w:t>
      </w:r>
    </w:p>
    <w:p w14:paraId="6157D8C2" w14:textId="77777777" w:rsidR="008110F6" w:rsidRPr="008110F6" w:rsidRDefault="008110F6" w:rsidP="00186505">
      <w:pPr>
        <w:spacing w:line="240" w:lineRule="auto"/>
        <w:jc w:val="both"/>
        <w:rPr>
          <w:b/>
          <w:sz w:val="28"/>
        </w:rPr>
      </w:pPr>
    </w:p>
    <w:p w14:paraId="6254BA96" w14:textId="2061BD8F" w:rsidR="00BE43BC" w:rsidRPr="007A035F" w:rsidRDefault="00BE43BC" w:rsidP="00BE43BC">
      <w:pPr>
        <w:pStyle w:val="1"/>
        <w:jc w:val="center"/>
      </w:pPr>
      <w:bookmarkStart w:id="37" w:name="_Toc106126978"/>
      <w:r>
        <w:t>ПРИЛОЖЕНИЕ</w:t>
      </w:r>
      <w:r w:rsidRPr="008110F6">
        <w:t xml:space="preserve"> </w:t>
      </w:r>
      <w:r w:rsidR="008110F6">
        <w:t>Г</w:t>
      </w:r>
      <w:bookmarkEnd w:id="37"/>
    </w:p>
    <w:p w14:paraId="6786FFA8" w14:textId="081119CF" w:rsidR="00BE43BC" w:rsidRDefault="008110F6" w:rsidP="00BE43BC">
      <w:pPr>
        <w:jc w:val="center"/>
        <w:rPr>
          <w:b/>
          <w:sz w:val="28"/>
        </w:rPr>
      </w:pPr>
      <w:r>
        <w:rPr>
          <w:b/>
          <w:sz w:val="28"/>
        </w:rPr>
        <w:t>Константы</w:t>
      </w:r>
    </w:p>
    <w:p w14:paraId="1317DD1D" w14:textId="7E6321BC" w:rsidR="008110F6" w:rsidRDefault="008110F6" w:rsidP="008110F6">
      <w:pPr>
        <w:jc w:val="both"/>
        <w:rPr>
          <w:b/>
          <w:sz w:val="28"/>
          <w:lang w:val="en-US"/>
        </w:rPr>
      </w:pPr>
      <w:r>
        <w:rPr>
          <w:b/>
          <w:sz w:val="28"/>
        </w:rPr>
        <w:t>Файл</w:t>
      </w:r>
      <w:r w:rsidRPr="008110F6">
        <w:rPr>
          <w:b/>
          <w:sz w:val="28"/>
          <w:lang w:val="en-US"/>
        </w:rPr>
        <w:t xml:space="preserve"> </w:t>
      </w:r>
      <w:r>
        <w:rPr>
          <w:b/>
          <w:sz w:val="28"/>
          <w:lang w:val="en-US"/>
        </w:rPr>
        <w:t>api.constants.ts</w:t>
      </w:r>
    </w:p>
    <w:p w14:paraId="5FE2B6D5" w14:textId="77777777" w:rsidR="008110F6" w:rsidRPr="008110F6" w:rsidRDefault="008110F6" w:rsidP="008110F6">
      <w:pPr>
        <w:jc w:val="both"/>
        <w:rPr>
          <w:sz w:val="24"/>
          <w:lang w:val="en-US"/>
        </w:rPr>
      </w:pPr>
      <w:r w:rsidRPr="008110F6">
        <w:rPr>
          <w:sz w:val="24"/>
          <w:lang w:val="en-US"/>
        </w:rPr>
        <w:t>export enum ApiVersion{</w:t>
      </w:r>
    </w:p>
    <w:p w14:paraId="178CE8FD" w14:textId="77777777" w:rsidR="008110F6" w:rsidRPr="008110F6" w:rsidRDefault="008110F6" w:rsidP="008110F6">
      <w:pPr>
        <w:jc w:val="both"/>
        <w:rPr>
          <w:sz w:val="24"/>
          <w:lang w:val="en-US"/>
        </w:rPr>
      </w:pPr>
      <w:r w:rsidRPr="008110F6">
        <w:rPr>
          <w:sz w:val="24"/>
          <w:lang w:val="en-US"/>
        </w:rPr>
        <w:t xml:space="preserve">  Sections = '/sections',</w:t>
      </w:r>
    </w:p>
    <w:p w14:paraId="13D3030F" w14:textId="77777777" w:rsidR="008110F6" w:rsidRPr="008110F6" w:rsidRDefault="008110F6" w:rsidP="008110F6">
      <w:pPr>
        <w:jc w:val="both"/>
        <w:rPr>
          <w:sz w:val="24"/>
          <w:lang w:val="en-US"/>
        </w:rPr>
      </w:pPr>
      <w:r w:rsidRPr="008110F6">
        <w:rPr>
          <w:sz w:val="24"/>
          <w:lang w:val="en-US"/>
        </w:rPr>
        <w:t xml:space="preserve">  Sports = '/sports',</w:t>
      </w:r>
    </w:p>
    <w:p w14:paraId="2129256D" w14:textId="77777777" w:rsidR="008110F6" w:rsidRPr="008110F6" w:rsidRDefault="008110F6" w:rsidP="008110F6">
      <w:pPr>
        <w:jc w:val="both"/>
        <w:rPr>
          <w:sz w:val="24"/>
          <w:lang w:val="en-US"/>
        </w:rPr>
      </w:pPr>
      <w:r w:rsidRPr="008110F6">
        <w:rPr>
          <w:sz w:val="24"/>
          <w:lang w:val="en-US"/>
        </w:rPr>
        <w:lastRenderedPageBreak/>
        <w:t>}</w:t>
      </w:r>
    </w:p>
    <w:p w14:paraId="428D8B4F" w14:textId="77777777" w:rsidR="008110F6" w:rsidRPr="008110F6" w:rsidRDefault="008110F6" w:rsidP="008110F6">
      <w:pPr>
        <w:jc w:val="both"/>
        <w:rPr>
          <w:sz w:val="24"/>
          <w:lang w:val="en-US"/>
        </w:rPr>
      </w:pPr>
    </w:p>
    <w:p w14:paraId="4B261ED4" w14:textId="77777777" w:rsidR="008110F6" w:rsidRPr="008110F6" w:rsidRDefault="008110F6" w:rsidP="008110F6">
      <w:pPr>
        <w:jc w:val="both"/>
        <w:rPr>
          <w:sz w:val="24"/>
          <w:lang w:val="en-US"/>
        </w:rPr>
      </w:pPr>
      <w:r w:rsidRPr="008110F6">
        <w:rPr>
          <w:sz w:val="24"/>
          <w:lang w:val="en-US"/>
        </w:rPr>
        <w:t>export const DEFAULT_SPORT_ID = 1;</w:t>
      </w:r>
    </w:p>
    <w:p w14:paraId="10798FA6" w14:textId="77777777" w:rsidR="008110F6" w:rsidRPr="008110F6" w:rsidRDefault="008110F6" w:rsidP="008110F6">
      <w:pPr>
        <w:jc w:val="both"/>
        <w:rPr>
          <w:sz w:val="24"/>
          <w:lang w:val="en-US"/>
        </w:rPr>
      </w:pPr>
    </w:p>
    <w:p w14:paraId="2288849C" w14:textId="77777777" w:rsidR="008110F6" w:rsidRPr="008110F6" w:rsidRDefault="008110F6" w:rsidP="008110F6">
      <w:pPr>
        <w:jc w:val="both"/>
        <w:rPr>
          <w:sz w:val="24"/>
          <w:lang w:val="en-US"/>
        </w:rPr>
      </w:pPr>
      <w:r w:rsidRPr="008110F6">
        <w:rPr>
          <w:sz w:val="24"/>
          <w:lang w:val="en-US"/>
        </w:rPr>
        <w:t>export const DEFAULT_LIVE_POLLING_INTERVAL = 60000;</w:t>
      </w:r>
    </w:p>
    <w:p w14:paraId="005600A3" w14:textId="6A541C14" w:rsidR="008110F6" w:rsidRDefault="008110F6" w:rsidP="008110F6">
      <w:pPr>
        <w:jc w:val="both"/>
        <w:rPr>
          <w:sz w:val="24"/>
          <w:lang w:val="en-US"/>
        </w:rPr>
      </w:pPr>
      <w:r w:rsidRPr="008110F6">
        <w:rPr>
          <w:sz w:val="24"/>
          <w:lang w:val="en-US"/>
        </w:rPr>
        <w:t>export const DEFAULT_DEBOUNCE = 500;</w:t>
      </w:r>
    </w:p>
    <w:p w14:paraId="5211A3FD" w14:textId="77777777" w:rsidR="008110F6" w:rsidRDefault="008110F6" w:rsidP="008110F6">
      <w:pPr>
        <w:jc w:val="both"/>
        <w:rPr>
          <w:sz w:val="24"/>
          <w:lang w:val="en-US"/>
        </w:rPr>
      </w:pPr>
    </w:p>
    <w:p w14:paraId="548B3374" w14:textId="7B41BA96" w:rsidR="008110F6" w:rsidRDefault="008110F6" w:rsidP="008110F6">
      <w:pPr>
        <w:ind w:firstLine="0"/>
        <w:jc w:val="both"/>
        <w:rPr>
          <w:b/>
          <w:sz w:val="28"/>
          <w:lang w:val="en-US"/>
        </w:rPr>
      </w:pPr>
      <w:r>
        <w:rPr>
          <w:sz w:val="24"/>
          <w:lang w:val="en-US"/>
        </w:rPr>
        <w:tab/>
      </w:r>
      <w:r>
        <w:rPr>
          <w:b/>
          <w:sz w:val="28"/>
        </w:rPr>
        <w:t>Файл</w:t>
      </w:r>
      <w:r w:rsidRPr="008110F6">
        <w:rPr>
          <w:b/>
          <w:sz w:val="28"/>
          <w:lang w:val="en-US"/>
        </w:rPr>
        <w:t xml:space="preserve"> </w:t>
      </w:r>
      <w:r>
        <w:rPr>
          <w:b/>
          <w:sz w:val="28"/>
          <w:lang w:val="en-US"/>
        </w:rPr>
        <w:t>common.constants.ts</w:t>
      </w:r>
    </w:p>
    <w:p w14:paraId="71E26C3E" w14:textId="77777777" w:rsidR="008110F6" w:rsidRPr="008110F6" w:rsidRDefault="008110F6" w:rsidP="008110F6">
      <w:pPr>
        <w:jc w:val="both"/>
        <w:rPr>
          <w:sz w:val="24"/>
          <w:lang w:val="en-US"/>
        </w:rPr>
      </w:pPr>
      <w:r w:rsidRPr="008110F6">
        <w:rPr>
          <w:sz w:val="24"/>
          <w:lang w:val="en-US"/>
        </w:rPr>
        <w:t>export const DEFAULT_TIME_FORMAT = 'HH:mm';</w:t>
      </w:r>
    </w:p>
    <w:p w14:paraId="165F8874" w14:textId="77777777" w:rsidR="008110F6" w:rsidRPr="008110F6" w:rsidRDefault="008110F6" w:rsidP="008110F6">
      <w:pPr>
        <w:jc w:val="both"/>
        <w:rPr>
          <w:sz w:val="24"/>
          <w:lang w:val="en-US"/>
        </w:rPr>
      </w:pPr>
      <w:r w:rsidRPr="008110F6">
        <w:rPr>
          <w:sz w:val="24"/>
          <w:lang w:val="en-US"/>
        </w:rPr>
        <w:t>export const DEFAULT_EVENT_TIME_FORMAT = 'DD.MM.YYYY HH:mm';</w:t>
      </w:r>
    </w:p>
    <w:p w14:paraId="6A0287CE" w14:textId="77777777" w:rsidR="008110F6" w:rsidRDefault="008110F6" w:rsidP="008110F6">
      <w:pPr>
        <w:jc w:val="both"/>
        <w:rPr>
          <w:sz w:val="24"/>
          <w:lang w:val="en-US"/>
        </w:rPr>
      </w:pPr>
      <w:r w:rsidRPr="008110F6">
        <w:rPr>
          <w:sz w:val="24"/>
          <w:lang w:val="en-US"/>
        </w:rPr>
        <w:t>export const DEFAULT_TIME_ZONE = 'Europe/Moscow';</w:t>
      </w:r>
    </w:p>
    <w:p w14:paraId="68D86E70" w14:textId="77777777" w:rsidR="008110F6" w:rsidRPr="008110F6" w:rsidRDefault="008110F6" w:rsidP="008110F6">
      <w:pPr>
        <w:jc w:val="both"/>
        <w:rPr>
          <w:sz w:val="24"/>
          <w:lang w:val="en-US"/>
        </w:rPr>
      </w:pPr>
    </w:p>
    <w:p w14:paraId="39E83D72" w14:textId="338F9D43" w:rsidR="008110F6" w:rsidRDefault="008110F6" w:rsidP="008110F6">
      <w:pPr>
        <w:ind w:firstLine="0"/>
        <w:jc w:val="both"/>
        <w:rPr>
          <w:b/>
          <w:sz w:val="28"/>
          <w:lang w:val="en-US"/>
        </w:rPr>
      </w:pPr>
      <w:r>
        <w:rPr>
          <w:sz w:val="24"/>
          <w:lang w:val="en-US"/>
        </w:rPr>
        <w:tab/>
      </w:r>
      <w:r>
        <w:rPr>
          <w:b/>
          <w:sz w:val="28"/>
        </w:rPr>
        <w:t>Файл</w:t>
      </w:r>
      <w:r w:rsidRPr="008110F6">
        <w:rPr>
          <w:b/>
          <w:sz w:val="28"/>
          <w:lang w:val="en-US"/>
        </w:rPr>
        <w:t xml:space="preserve"> </w:t>
      </w:r>
      <w:r>
        <w:rPr>
          <w:b/>
          <w:sz w:val="28"/>
          <w:lang w:val="en-US"/>
        </w:rPr>
        <w:t>events.constants.ts</w:t>
      </w:r>
    </w:p>
    <w:p w14:paraId="29F19E53" w14:textId="77777777" w:rsidR="008110F6" w:rsidRPr="008110F6" w:rsidRDefault="008110F6" w:rsidP="008110F6">
      <w:pPr>
        <w:jc w:val="both"/>
        <w:rPr>
          <w:sz w:val="24"/>
          <w:lang w:val="en-US"/>
        </w:rPr>
      </w:pPr>
      <w:r w:rsidRPr="008110F6">
        <w:rPr>
          <w:sz w:val="24"/>
          <w:lang w:val="en-US"/>
        </w:rPr>
        <w:t>import football from '../assets/backgrounds/football.jpg';</w:t>
      </w:r>
    </w:p>
    <w:p w14:paraId="3553A341" w14:textId="77777777" w:rsidR="008110F6" w:rsidRPr="008110F6" w:rsidRDefault="008110F6" w:rsidP="008110F6">
      <w:pPr>
        <w:jc w:val="both"/>
        <w:rPr>
          <w:sz w:val="24"/>
          <w:lang w:val="en-US"/>
        </w:rPr>
      </w:pPr>
      <w:r w:rsidRPr="008110F6">
        <w:rPr>
          <w:sz w:val="24"/>
          <w:lang w:val="en-US"/>
        </w:rPr>
        <w:t>import tennis from '../assets/backgrounds/tennis.jpg';</w:t>
      </w:r>
    </w:p>
    <w:p w14:paraId="64AACAEE" w14:textId="77777777" w:rsidR="008110F6" w:rsidRPr="008110F6" w:rsidRDefault="008110F6" w:rsidP="008110F6">
      <w:pPr>
        <w:jc w:val="both"/>
        <w:rPr>
          <w:sz w:val="24"/>
          <w:lang w:val="en-US"/>
        </w:rPr>
      </w:pPr>
      <w:r w:rsidRPr="008110F6">
        <w:rPr>
          <w:sz w:val="24"/>
          <w:lang w:val="en-US"/>
        </w:rPr>
        <w:t>import basketball from '../assets/backgrounds/basketball.jpg';</w:t>
      </w:r>
    </w:p>
    <w:p w14:paraId="0737EFE5" w14:textId="77777777" w:rsidR="008110F6" w:rsidRPr="008110F6" w:rsidRDefault="008110F6" w:rsidP="008110F6">
      <w:pPr>
        <w:jc w:val="both"/>
        <w:rPr>
          <w:sz w:val="24"/>
          <w:lang w:val="en-US"/>
        </w:rPr>
      </w:pPr>
      <w:r w:rsidRPr="008110F6">
        <w:rPr>
          <w:sz w:val="24"/>
          <w:lang w:val="en-US"/>
        </w:rPr>
        <w:t>import hockey from '../assets/backgrounds/hockey.jpg';</w:t>
      </w:r>
    </w:p>
    <w:p w14:paraId="07FAD918" w14:textId="77777777" w:rsidR="008110F6" w:rsidRPr="008110F6" w:rsidRDefault="008110F6" w:rsidP="008110F6">
      <w:pPr>
        <w:jc w:val="both"/>
        <w:rPr>
          <w:sz w:val="24"/>
          <w:lang w:val="en-US"/>
        </w:rPr>
      </w:pPr>
      <w:r w:rsidRPr="008110F6">
        <w:rPr>
          <w:sz w:val="24"/>
          <w:lang w:val="en-US"/>
        </w:rPr>
        <w:t>import volleyball from '../assets/backgrounds/volleyball.jpg';</w:t>
      </w:r>
    </w:p>
    <w:p w14:paraId="3D672A56" w14:textId="77777777" w:rsidR="008110F6" w:rsidRPr="008110F6" w:rsidRDefault="008110F6" w:rsidP="008110F6">
      <w:pPr>
        <w:jc w:val="both"/>
        <w:rPr>
          <w:sz w:val="24"/>
          <w:lang w:val="en-US"/>
        </w:rPr>
      </w:pPr>
      <w:r w:rsidRPr="008110F6">
        <w:rPr>
          <w:sz w:val="24"/>
          <w:lang w:val="en-US"/>
        </w:rPr>
        <w:t>import handball from '../assets/backgrounds/handball.jpg';</w:t>
      </w:r>
    </w:p>
    <w:p w14:paraId="39CFFD0F" w14:textId="77777777" w:rsidR="008110F6" w:rsidRPr="008110F6" w:rsidRDefault="008110F6" w:rsidP="008110F6">
      <w:pPr>
        <w:jc w:val="both"/>
        <w:rPr>
          <w:sz w:val="24"/>
          <w:lang w:val="en-US"/>
        </w:rPr>
      </w:pPr>
    </w:p>
    <w:p w14:paraId="7B2BFDCA" w14:textId="77777777" w:rsidR="008110F6" w:rsidRPr="008110F6" w:rsidRDefault="008110F6" w:rsidP="008110F6">
      <w:pPr>
        <w:jc w:val="both"/>
        <w:rPr>
          <w:sz w:val="24"/>
          <w:lang w:val="en-US"/>
        </w:rPr>
      </w:pPr>
      <w:r w:rsidRPr="008110F6">
        <w:rPr>
          <w:sz w:val="24"/>
          <w:lang w:val="en-US"/>
        </w:rPr>
        <w:t>export enum EventsViewModes {</w:t>
      </w:r>
    </w:p>
    <w:p w14:paraId="61B42A50" w14:textId="77777777" w:rsidR="008110F6" w:rsidRPr="008110F6" w:rsidRDefault="008110F6" w:rsidP="008110F6">
      <w:pPr>
        <w:jc w:val="both"/>
        <w:rPr>
          <w:sz w:val="24"/>
          <w:lang w:val="en-US"/>
        </w:rPr>
      </w:pPr>
      <w:r w:rsidRPr="008110F6">
        <w:rPr>
          <w:sz w:val="24"/>
          <w:lang w:val="en-US"/>
        </w:rPr>
        <w:t xml:space="preserve">  ALL = 'ALL',</w:t>
      </w:r>
    </w:p>
    <w:p w14:paraId="57C829AF" w14:textId="77777777" w:rsidR="008110F6" w:rsidRPr="008110F6" w:rsidRDefault="008110F6" w:rsidP="008110F6">
      <w:pPr>
        <w:jc w:val="both"/>
        <w:rPr>
          <w:sz w:val="24"/>
          <w:lang w:val="en-US"/>
        </w:rPr>
      </w:pPr>
      <w:r w:rsidRPr="008110F6">
        <w:rPr>
          <w:sz w:val="24"/>
          <w:lang w:val="en-US"/>
        </w:rPr>
        <w:t xml:space="preserve">  LIVE = 'LIVE',</w:t>
      </w:r>
    </w:p>
    <w:p w14:paraId="34F40A9F" w14:textId="77777777" w:rsidR="008110F6" w:rsidRPr="008110F6" w:rsidRDefault="008110F6" w:rsidP="008110F6">
      <w:pPr>
        <w:jc w:val="both"/>
        <w:rPr>
          <w:sz w:val="24"/>
          <w:lang w:val="en-US"/>
        </w:rPr>
      </w:pPr>
      <w:r w:rsidRPr="008110F6">
        <w:rPr>
          <w:sz w:val="24"/>
          <w:lang w:val="en-US"/>
        </w:rPr>
        <w:t>}</w:t>
      </w:r>
    </w:p>
    <w:p w14:paraId="11484CC2" w14:textId="77777777" w:rsidR="008110F6" w:rsidRPr="008110F6" w:rsidRDefault="008110F6" w:rsidP="008110F6">
      <w:pPr>
        <w:jc w:val="both"/>
        <w:rPr>
          <w:sz w:val="24"/>
          <w:lang w:val="en-US"/>
        </w:rPr>
      </w:pPr>
    </w:p>
    <w:p w14:paraId="1DB55D89" w14:textId="77777777" w:rsidR="008110F6" w:rsidRPr="008110F6" w:rsidRDefault="008110F6" w:rsidP="008110F6">
      <w:pPr>
        <w:jc w:val="both"/>
        <w:rPr>
          <w:sz w:val="24"/>
          <w:lang w:val="en-US"/>
        </w:rPr>
      </w:pPr>
      <w:r w:rsidRPr="008110F6">
        <w:rPr>
          <w:sz w:val="24"/>
          <w:lang w:val="en-US"/>
        </w:rPr>
        <w:t>export const EventsViewModesTitle = {</w:t>
      </w:r>
    </w:p>
    <w:p w14:paraId="51D206F1" w14:textId="77777777" w:rsidR="008110F6" w:rsidRPr="008110F6" w:rsidRDefault="008110F6" w:rsidP="008110F6">
      <w:pPr>
        <w:jc w:val="both"/>
        <w:rPr>
          <w:sz w:val="24"/>
          <w:lang w:val="en-US"/>
        </w:rPr>
      </w:pPr>
      <w:r w:rsidRPr="008110F6">
        <w:rPr>
          <w:sz w:val="24"/>
          <w:lang w:val="en-US"/>
        </w:rPr>
        <w:t xml:space="preserve">  [EventsViewModes.ALL]: 'Все',</w:t>
      </w:r>
    </w:p>
    <w:p w14:paraId="016131E8" w14:textId="77777777" w:rsidR="008110F6" w:rsidRPr="008110F6" w:rsidRDefault="008110F6" w:rsidP="008110F6">
      <w:pPr>
        <w:jc w:val="both"/>
        <w:rPr>
          <w:sz w:val="24"/>
          <w:lang w:val="en-US"/>
        </w:rPr>
      </w:pPr>
      <w:r w:rsidRPr="008110F6">
        <w:rPr>
          <w:sz w:val="24"/>
          <w:lang w:val="en-US"/>
        </w:rPr>
        <w:t xml:space="preserve">  [EventsViewModes.LIVE]: 'Лайв',</w:t>
      </w:r>
    </w:p>
    <w:p w14:paraId="08C44968" w14:textId="77777777" w:rsidR="008110F6" w:rsidRPr="008110F6" w:rsidRDefault="008110F6" w:rsidP="008110F6">
      <w:pPr>
        <w:jc w:val="both"/>
        <w:rPr>
          <w:sz w:val="24"/>
          <w:lang w:val="en-US"/>
        </w:rPr>
      </w:pPr>
      <w:r w:rsidRPr="008110F6">
        <w:rPr>
          <w:sz w:val="24"/>
          <w:lang w:val="en-US"/>
        </w:rPr>
        <w:t>};</w:t>
      </w:r>
    </w:p>
    <w:p w14:paraId="6D40D021" w14:textId="77777777" w:rsidR="008110F6" w:rsidRPr="008110F6" w:rsidRDefault="008110F6" w:rsidP="008110F6">
      <w:pPr>
        <w:jc w:val="both"/>
        <w:rPr>
          <w:sz w:val="24"/>
          <w:lang w:val="en-US"/>
        </w:rPr>
      </w:pPr>
    </w:p>
    <w:p w14:paraId="6A7D73EA" w14:textId="77777777" w:rsidR="008110F6" w:rsidRPr="008110F6" w:rsidRDefault="008110F6" w:rsidP="008110F6">
      <w:pPr>
        <w:jc w:val="both"/>
        <w:rPr>
          <w:sz w:val="24"/>
          <w:lang w:val="en-US"/>
        </w:rPr>
      </w:pPr>
      <w:r w:rsidRPr="008110F6">
        <w:rPr>
          <w:sz w:val="24"/>
          <w:lang w:val="en-US"/>
        </w:rPr>
        <w:t>export enum EventsStatuses {</w:t>
      </w:r>
    </w:p>
    <w:p w14:paraId="69D4CC38" w14:textId="77777777" w:rsidR="008110F6" w:rsidRPr="008110F6" w:rsidRDefault="008110F6" w:rsidP="008110F6">
      <w:pPr>
        <w:jc w:val="both"/>
        <w:rPr>
          <w:sz w:val="24"/>
          <w:lang w:val="en-US"/>
        </w:rPr>
      </w:pPr>
      <w:r w:rsidRPr="008110F6">
        <w:rPr>
          <w:sz w:val="24"/>
          <w:lang w:val="en-US"/>
        </w:rPr>
        <w:t xml:space="preserve">  NOT_STARTED = 'notstarted',</w:t>
      </w:r>
    </w:p>
    <w:p w14:paraId="23AB75FC" w14:textId="77777777" w:rsidR="008110F6" w:rsidRPr="008110F6" w:rsidRDefault="008110F6" w:rsidP="008110F6">
      <w:pPr>
        <w:jc w:val="both"/>
        <w:rPr>
          <w:sz w:val="24"/>
          <w:lang w:val="en-US"/>
        </w:rPr>
      </w:pPr>
      <w:r w:rsidRPr="008110F6">
        <w:rPr>
          <w:sz w:val="24"/>
          <w:lang w:val="en-US"/>
        </w:rPr>
        <w:t xml:space="preserve">  INPROGRESS = 'inprogress',</w:t>
      </w:r>
    </w:p>
    <w:p w14:paraId="03D9FEC5" w14:textId="77777777" w:rsidR="008110F6" w:rsidRPr="008110F6" w:rsidRDefault="008110F6" w:rsidP="008110F6">
      <w:pPr>
        <w:jc w:val="both"/>
        <w:rPr>
          <w:sz w:val="24"/>
          <w:lang w:val="en-US"/>
        </w:rPr>
      </w:pPr>
      <w:r w:rsidRPr="008110F6">
        <w:rPr>
          <w:sz w:val="24"/>
          <w:lang w:val="en-US"/>
        </w:rPr>
        <w:t xml:space="preserve">  FINISHED = 'finished',</w:t>
      </w:r>
    </w:p>
    <w:p w14:paraId="5D0F8436" w14:textId="77777777" w:rsidR="008110F6" w:rsidRPr="008110F6" w:rsidRDefault="008110F6" w:rsidP="008110F6">
      <w:pPr>
        <w:jc w:val="both"/>
        <w:rPr>
          <w:sz w:val="24"/>
          <w:lang w:val="en-US"/>
        </w:rPr>
      </w:pPr>
      <w:r w:rsidRPr="008110F6">
        <w:rPr>
          <w:sz w:val="24"/>
          <w:lang w:val="en-US"/>
        </w:rPr>
        <w:t xml:space="preserve">  POSTPONED = 'postponed',</w:t>
      </w:r>
    </w:p>
    <w:p w14:paraId="374FF1BF" w14:textId="77777777" w:rsidR="008110F6" w:rsidRPr="008110F6" w:rsidRDefault="008110F6" w:rsidP="008110F6">
      <w:pPr>
        <w:jc w:val="both"/>
        <w:rPr>
          <w:sz w:val="24"/>
          <w:lang w:val="en-US"/>
        </w:rPr>
      </w:pPr>
      <w:r w:rsidRPr="008110F6">
        <w:rPr>
          <w:sz w:val="24"/>
          <w:lang w:val="en-US"/>
        </w:rPr>
        <w:lastRenderedPageBreak/>
        <w:t xml:space="preserve">  CANCELED = 'canceled',</w:t>
      </w:r>
    </w:p>
    <w:p w14:paraId="10F9F5F8" w14:textId="77777777" w:rsidR="008110F6" w:rsidRPr="008110F6" w:rsidRDefault="008110F6" w:rsidP="008110F6">
      <w:pPr>
        <w:jc w:val="both"/>
        <w:rPr>
          <w:sz w:val="24"/>
          <w:lang w:val="en-US"/>
        </w:rPr>
      </w:pPr>
      <w:r w:rsidRPr="008110F6">
        <w:rPr>
          <w:sz w:val="24"/>
          <w:lang w:val="en-US"/>
        </w:rPr>
        <w:t>}</w:t>
      </w:r>
    </w:p>
    <w:p w14:paraId="605DECCE" w14:textId="77777777" w:rsidR="008110F6" w:rsidRPr="008110F6" w:rsidRDefault="008110F6" w:rsidP="008110F6">
      <w:pPr>
        <w:jc w:val="both"/>
        <w:rPr>
          <w:sz w:val="24"/>
          <w:lang w:val="en-US"/>
        </w:rPr>
      </w:pPr>
    </w:p>
    <w:p w14:paraId="0E528024" w14:textId="77777777" w:rsidR="008110F6" w:rsidRPr="008110F6" w:rsidRDefault="008110F6" w:rsidP="008110F6">
      <w:pPr>
        <w:jc w:val="both"/>
        <w:rPr>
          <w:sz w:val="24"/>
          <w:lang w:val="en-US"/>
        </w:rPr>
      </w:pPr>
      <w:r w:rsidRPr="008110F6">
        <w:rPr>
          <w:sz w:val="24"/>
          <w:lang w:val="en-US"/>
        </w:rPr>
        <w:t>export const EventsStatusesTranslations = {</w:t>
      </w:r>
    </w:p>
    <w:p w14:paraId="0E0AAEBC" w14:textId="77777777" w:rsidR="008110F6" w:rsidRPr="008110F6" w:rsidRDefault="008110F6" w:rsidP="008110F6">
      <w:pPr>
        <w:jc w:val="both"/>
        <w:rPr>
          <w:sz w:val="24"/>
          <w:lang w:val="en-US"/>
        </w:rPr>
      </w:pPr>
      <w:r w:rsidRPr="008110F6">
        <w:rPr>
          <w:sz w:val="24"/>
          <w:lang w:val="en-US"/>
        </w:rPr>
        <w:t xml:space="preserve">  [EventsStatuses.NOT_STARTED]: 'не начат',</w:t>
      </w:r>
    </w:p>
    <w:p w14:paraId="4ADE2AFA" w14:textId="77777777" w:rsidR="008110F6" w:rsidRPr="008110F6" w:rsidRDefault="008110F6" w:rsidP="008110F6">
      <w:pPr>
        <w:jc w:val="both"/>
        <w:rPr>
          <w:sz w:val="24"/>
          <w:lang w:val="en-US"/>
        </w:rPr>
      </w:pPr>
      <w:r w:rsidRPr="008110F6">
        <w:rPr>
          <w:sz w:val="24"/>
          <w:lang w:val="en-US"/>
        </w:rPr>
        <w:t xml:space="preserve">  [EventsStatuses.INPROGRESS]: 'лайв',</w:t>
      </w:r>
    </w:p>
    <w:p w14:paraId="48239A01" w14:textId="77777777" w:rsidR="008110F6" w:rsidRPr="008110F6" w:rsidRDefault="008110F6" w:rsidP="008110F6">
      <w:pPr>
        <w:jc w:val="both"/>
        <w:rPr>
          <w:sz w:val="24"/>
          <w:lang w:val="en-US"/>
        </w:rPr>
      </w:pPr>
      <w:r w:rsidRPr="008110F6">
        <w:rPr>
          <w:sz w:val="24"/>
          <w:lang w:val="en-US"/>
        </w:rPr>
        <w:t xml:space="preserve">  [EventsStatuses.FINISHED]: 'матч закончен',</w:t>
      </w:r>
    </w:p>
    <w:p w14:paraId="18D7E265" w14:textId="77777777" w:rsidR="008110F6" w:rsidRPr="008110F6" w:rsidRDefault="008110F6" w:rsidP="008110F6">
      <w:pPr>
        <w:jc w:val="both"/>
        <w:rPr>
          <w:sz w:val="24"/>
          <w:lang w:val="en-US"/>
        </w:rPr>
      </w:pPr>
      <w:r w:rsidRPr="008110F6">
        <w:rPr>
          <w:sz w:val="24"/>
          <w:lang w:val="en-US"/>
        </w:rPr>
        <w:t xml:space="preserve">  [EventsStatuses.POSTPONED]: 'матч перенесен',</w:t>
      </w:r>
    </w:p>
    <w:p w14:paraId="2D1501DA" w14:textId="77777777" w:rsidR="008110F6" w:rsidRPr="008110F6" w:rsidRDefault="008110F6" w:rsidP="008110F6">
      <w:pPr>
        <w:jc w:val="both"/>
        <w:rPr>
          <w:sz w:val="24"/>
          <w:lang w:val="en-US"/>
        </w:rPr>
      </w:pPr>
      <w:r w:rsidRPr="008110F6">
        <w:rPr>
          <w:sz w:val="24"/>
          <w:lang w:val="en-US"/>
        </w:rPr>
        <w:t xml:space="preserve">  [EventsStatuses.CANCELED]: 'матч отменен',</w:t>
      </w:r>
    </w:p>
    <w:p w14:paraId="19F4D4C6" w14:textId="77777777" w:rsidR="008110F6" w:rsidRPr="008110F6" w:rsidRDefault="008110F6" w:rsidP="008110F6">
      <w:pPr>
        <w:jc w:val="both"/>
        <w:rPr>
          <w:sz w:val="24"/>
          <w:lang w:val="en-US"/>
        </w:rPr>
      </w:pPr>
      <w:r w:rsidRPr="008110F6">
        <w:rPr>
          <w:sz w:val="24"/>
          <w:lang w:val="en-US"/>
        </w:rPr>
        <w:t>};</w:t>
      </w:r>
    </w:p>
    <w:p w14:paraId="60937BD5" w14:textId="77777777" w:rsidR="008110F6" w:rsidRPr="008110F6" w:rsidRDefault="008110F6" w:rsidP="008110F6">
      <w:pPr>
        <w:jc w:val="both"/>
        <w:rPr>
          <w:sz w:val="24"/>
          <w:lang w:val="en-US"/>
        </w:rPr>
      </w:pPr>
    </w:p>
    <w:p w14:paraId="1502744C" w14:textId="77777777" w:rsidR="008110F6" w:rsidRPr="008110F6" w:rsidRDefault="008110F6" w:rsidP="008110F6">
      <w:pPr>
        <w:jc w:val="both"/>
        <w:rPr>
          <w:sz w:val="24"/>
          <w:lang w:val="en-US"/>
        </w:rPr>
      </w:pPr>
      <w:r w:rsidRPr="008110F6">
        <w:rPr>
          <w:sz w:val="24"/>
          <w:lang w:val="en-US"/>
        </w:rPr>
        <w:t>export const EventsStatusesColors = {</w:t>
      </w:r>
    </w:p>
    <w:p w14:paraId="1A3439E4" w14:textId="77777777" w:rsidR="008110F6" w:rsidRPr="008110F6" w:rsidRDefault="008110F6" w:rsidP="008110F6">
      <w:pPr>
        <w:jc w:val="both"/>
        <w:rPr>
          <w:sz w:val="24"/>
          <w:lang w:val="en-US"/>
        </w:rPr>
      </w:pPr>
      <w:r w:rsidRPr="008110F6">
        <w:rPr>
          <w:sz w:val="24"/>
          <w:lang w:val="en-US"/>
        </w:rPr>
        <w:t xml:space="preserve">  [EventsStatuses.NOT_STARTED]: 'var(--white)',</w:t>
      </w:r>
    </w:p>
    <w:p w14:paraId="609D8EBB" w14:textId="77777777" w:rsidR="008110F6" w:rsidRPr="008110F6" w:rsidRDefault="008110F6" w:rsidP="008110F6">
      <w:pPr>
        <w:jc w:val="both"/>
        <w:rPr>
          <w:sz w:val="24"/>
          <w:lang w:val="en-US"/>
        </w:rPr>
      </w:pPr>
      <w:r w:rsidRPr="008110F6">
        <w:rPr>
          <w:sz w:val="24"/>
          <w:lang w:val="en-US"/>
        </w:rPr>
        <w:t xml:space="preserve">  [EventsStatuses.INPROGRESS]: 'var(--lightGreen)',</w:t>
      </w:r>
    </w:p>
    <w:p w14:paraId="177990E6" w14:textId="77777777" w:rsidR="008110F6" w:rsidRPr="008110F6" w:rsidRDefault="008110F6" w:rsidP="008110F6">
      <w:pPr>
        <w:jc w:val="both"/>
        <w:rPr>
          <w:sz w:val="24"/>
          <w:lang w:val="en-US"/>
        </w:rPr>
      </w:pPr>
      <w:r w:rsidRPr="008110F6">
        <w:rPr>
          <w:sz w:val="24"/>
          <w:lang w:val="en-US"/>
        </w:rPr>
        <w:t xml:space="preserve">  [EventsStatuses.FINISHED]: 'var(--lightCyan)',</w:t>
      </w:r>
    </w:p>
    <w:p w14:paraId="2DB88FC9" w14:textId="77777777" w:rsidR="008110F6" w:rsidRPr="008110F6" w:rsidRDefault="008110F6" w:rsidP="008110F6">
      <w:pPr>
        <w:jc w:val="both"/>
        <w:rPr>
          <w:sz w:val="24"/>
          <w:lang w:val="en-US"/>
        </w:rPr>
      </w:pPr>
      <w:r w:rsidRPr="008110F6">
        <w:rPr>
          <w:sz w:val="24"/>
          <w:lang w:val="en-US"/>
        </w:rPr>
        <w:t xml:space="preserve">  [EventsStatuses.POSTPONED]: 'var(--lightGray)',</w:t>
      </w:r>
    </w:p>
    <w:p w14:paraId="1C70EFC2" w14:textId="77777777" w:rsidR="008110F6" w:rsidRPr="008110F6" w:rsidRDefault="008110F6" w:rsidP="008110F6">
      <w:pPr>
        <w:jc w:val="both"/>
        <w:rPr>
          <w:sz w:val="24"/>
          <w:lang w:val="en-US"/>
        </w:rPr>
      </w:pPr>
      <w:r w:rsidRPr="008110F6">
        <w:rPr>
          <w:sz w:val="24"/>
          <w:lang w:val="en-US"/>
        </w:rPr>
        <w:t xml:space="preserve">  [EventsStatuses.CANCELED]: 'var(--lightRed)',</w:t>
      </w:r>
    </w:p>
    <w:p w14:paraId="33AAA1DF" w14:textId="77777777" w:rsidR="008110F6" w:rsidRPr="008110F6" w:rsidRDefault="008110F6" w:rsidP="008110F6">
      <w:pPr>
        <w:jc w:val="both"/>
        <w:rPr>
          <w:sz w:val="24"/>
          <w:lang w:val="en-US"/>
        </w:rPr>
      </w:pPr>
      <w:r w:rsidRPr="008110F6">
        <w:rPr>
          <w:sz w:val="24"/>
          <w:lang w:val="en-US"/>
        </w:rPr>
        <w:t>};</w:t>
      </w:r>
    </w:p>
    <w:p w14:paraId="3410AAEC" w14:textId="77777777" w:rsidR="008110F6" w:rsidRPr="008110F6" w:rsidRDefault="008110F6" w:rsidP="008110F6">
      <w:pPr>
        <w:jc w:val="both"/>
        <w:rPr>
          <w:sz w:val="24"/>
          <w:lang w:val="en-US"/>
        </w:rPr>
      </w:pPr>
    </w:p>
    <w:p w14:paraId="7E7A0170" w14:textId="77777777" w:rsidR="008110F6" w:rsidRPr="008110F6" w:rsidRDefault="008110F6" w:rsidP="008110F6">
      <w:pPr>
        <w:jc w:val="both"/>
        <w:rPr>
          <w:sz w:val="24"/>
          <w:lang w:val="en-US"/>
        </w:rPr>
      </w:pPr>
      <w:r w:rsidRPr="008110F6">
        <w:rPr>
          <w:sz w:val="24"/>
          <w:lang w:val="en-US"/>
        </w:rPr>
        <w:t>export enum EventTypes {</w:t>
      </w:r>
    </w:p>
    <w:p w14:paraId="2996207F" w14:textId="77777777" w:rsidR="008110F6" w:rsidRPr="008110F6" w:rsidRDefault="008110F6" w:rsidP="008110F6">
      <w:pPr>
        <w:jc w:val="both"/>
        <w:rPr>
          <w:sz w:val="24"/>
          <w:lang w:val="en-US"/>
        </w:rPr>
      </w:pPr>
      <w:r w:rsidRPr="008110F6">
        <w:rPr>
          <w:sz w:val="24"/>
          <w:lang w:val="en-US"/>
        </w:rPr>
        <w:t xml:space="preserve">  FOOTBALL = 'football',</w:t>
      </w:r>
    </w:p>
    <w:p w14:paraId="7F6976E2" w14:textId="77777777" w:rsidR="008110F6" w:rsidRPr="008110F6" w:rsidRDefault="008110F6" w:rsidP="008110F6">
      <w:pPr>
        <w:jc w:val="both"/>
        <w:rPr>
          <w:sz w:val="24"/>
          <w:lang w:val="en-US"/>
        </w:rPr>
      </w:pPr>
      <w:r w:rsidRPr="008110F6">
        <w:rPr>
          <w:sz w:val="24"/>
          <w:lang w:val="en-US"/>
        </w:rPr>
        <w:t xml:space="preserve">  TENNIS = 'tennis',</w:t>
      </w:r>
    </w:p>
    <w:p w14:paraId="0C02B8A3" w14:textId="77777777" w:rsidR="008110F6" w:rsidRPr="008110F6" w:rsidRDefault="008110F6" w:rsidP="008110F6">
      <w:pPr>
        <w:jc w:val="both"/>
        <w:rPr>
          <w:sz w:val="24"/>
          <w:lang w:val="en-US"/>
        </w:rPr>
      </w:pPr>
      <w:r w:rsidRPr="008110F6">
        <w:rPr>
          <w:sz w:val="24"/>
          <w:lang w:val="en-US"/>
        </w:rPr>
        <w:t xml:space="preserve">  BASKETBALL = 'basketball',</w:t>
      </w:r>
    </w:p>
    <w:p w14:paraId="5F71F47E" w14:textId="77777777" w:rsidR="008110F6" w:rsidRPr="008110F6" w:rsidRDefault="008110F6" w:rsidP="008110F6">
      <w:pPr>
        <w:jc w:val="both"/>
        <w:rPr>
          <w:sz w:val="24"/>
          <w:lang w:val="en-US"/>
        </w:rPr>
      </w:pPr>
      <w:r w:rsidRPr="008110F6">
        <w:rPr>
          <w:sz w:val="24"/>
          <w:lang w:val="en-US"/>
        </w:rPr>
        <w:t xml:space="preserve">  HOCKEY = 'hockey',</w:t>
      </w:r>
    </w:p>
    <w:p w14:paraId="31BD7737" w14:textId="77777777" w:rsidR="008110F6" w:rsidRPr="008110F6" w:rsidRDefault="008110F6" w:rsidP="008110F6">
      <w:pPr>
        <w:jc w:val="both"/>
        <w:rPr>
          <w:sz w:val="24"/>
          <w:lang w:val="en-US"/>
        </w:rPr>
      </w:pPr>
      <w:r w:rsidRPr="008110F6">
        <w:rPr>
          <w:sz w:val="24"/>
          <w:lang w:val="en-US"/>
        </w:rPr>
        <w:t xml:space="preserve">  VOLLEYBALL = 'volleyball',</w:t>
      </w:r>
    </w:p>
    <w:p w14:paraId="4C9352F8" w14:textId="77777777" w:rsidR="008110F6" w:rsidRPr="008110F6" w:rsidRDefault="008110F6" w:rsidP="008110F6">
      <w:pPr>
        <w:jc w:val="both"/>
        <w:rPr>
          <w:sz w:val="24"/>
          <w:lang w:val="en-US"/>
        </w:rPr>
      </w:pPr>
      <w:r w:rsidRPr="008110F6">
        <w:rPr>
          <w:sz w:val="24"/>
          <w:lang w:val="en-US"/>
        </w:rPr>
        <w:t xml:space="preserve">  HANDBALL = 'handball',</w:t>
      </w:r>
    </w:p>
    <w:p w14:paraId="4AE2D3B4" w14:textId="77777777" w:rsidR="008110F6" w:rsidRPr="008110F6" w:rsidRDefault="008110F6" w:rsidP="008110F6">
      <w:pPr>
        <w:jc w:val="both"/>
        <w:rPr>
          <w:sz w:val="24"/>
          <w:lang w:val="en-US"/>
        </w:rPr>
      </w:pPr>
      <w:r w:rsidRPr="008110F6">
        <w:rPr>
          <w:sz w:val="24"/>
          <w:lang w:val="en-US"/>
        </w:rPr>
        <w:t>}</w:t>
      </w:r>
    </w:p>
    <w:p w14:paraId="7AE07189" w14:textId="77777777" w:rsidR="008110F6" w:rsidRPr="008110F6" w:rsidRDefault="008110F6" w:rsidP="008110F6">
      <w:pPr>
        <w:jc w:val="both"/>
        <w:rPr>
          <w:sz w:val="24"/>
          <w:lang w:val="en-US"/>
        </w:rPr>
      </w:pPr>
    </w:p>
    <w:p w14:paraId="0F708A1C" w14:textId="77777777" w:rsidR="008110F6" w:rsidRPr="008110F6" w:rsidRDefault="008110F6" w:rsidP="008110F6">
      <w:pPr>
        <w:jc w:val="both"/>
        <w:rPr>
          <w:sz w:val="24"/>
          <w:lang w:val="en-US"/>
        </w:rPr>
      </w:pPr>
      <w:r w:rsidRPr="008110F6">
        <w:rPr>
          <w:sz w:val="24"/>
          <w:lang w:val="en-US"/>
        </w:rPr>
        <w:t>export const EventTypesBackgrounds = {</w:t>
      </w:r>
    </w:p>
    <w:p w14:paraId="6B6F1907" w14:textId="77777777" w:rsidR="008110F6" w:rsidRPr="008110F6" w:rsidRDefault="008110F6" w:rsidP="008110F6">
      <w:pPr>
        <w:jc w:val="both"/>
        <w:rPr>
          <w:sz w:val="24"/>
          <w:lang w:val="en-US"/>
        </w:rPr>
      </w:pPr>
      <w:r w:rsidRPr="008110F6">
        <w:rPr>
          <w:sz w:val="24"/>
          <w:lang w:val="en-US"/>
        </w:rPr>
        <w:t xml:space="preserve">  [EventTypes.FOOTBALL]: football,</w:t>
      </w:r>
    </w:p>
    <w:p w14:paraId="20201EFA" w14:textId="77777777" w:rsidR="008110F6" w:rsidRPr="008110F6" w:rsidRDefault="008110F6" w:rsidP="008110F6">
      <w:pPr>
        <w:jc w:val="both"/>
        <w:rPr>
          <w:sz w:val="24"/>
          <w:lang w:val="en-US"/>
        </w:rPr>
      </w:pPr>
      <w:r w:rsidRPr="008110F6">
        <w:rPr>
          <w:sz w:val="24"/>
          <w:lang w:val="en-US"/>
        </w:rPr>
        <w:t xml:space="preserve">  [EventTypes.TENNIS]: tennis,</w:t>
      </w:r>
    </w:p>
    <w:p w14:paraId="0B5112FF" w14:textId="77777777" w:rsidR="008110F6" w:rsidRPr="008110F6" w:rsidRDefault="008110F6" w:rsidP="008110F6">
      <w:pPr>
        <w:jc w:val="both"/>
        <w:rPr>
          <w:sz w:val="24"/>
          <w:lang w:val="en-US"/>
        </w:rPr>
      </w:pPr>
      <w:r w:rsidRPr="008110F6">
        <w:rPr>
          <w:sz w:val="24"/>
          <w:lang w:val="en-US"/>
        </w:rPr>
        <w:t xml:space="preserve">  [EventTypes.BASKETBALL]: basketball,</w:t>
      </w:r>
    </w:p>
    <w:p w14:paraId="405280A0" w14:textId="77777777" w:rsidR="008110F6" w:rsidRPr="008110F6" w:rsidRDefault="008110F6" w:rsidP="008110F6">
      <w:pPr>
        <w:jc w:val="both"/>
        <w:rPr>
          <w:sz w:val="24"/>
          <w:lang w:val="en-US"/>
        </w:rPr>
      </w:pPr>
      <w:r w:rsidRPr="008110F6">
        <w:rPr>
          <w:sz w:val="24"/>
          <w:lang w:val="en-US"/>
        </w:rPr>
        <w:t xml:space="preserve">  [EventTypes.HOCKEY]: hockey,</w:t>
      </w:r>
    </w:p>
    <w:p w14:paraId="381D589C" w14:textId="77777777" w:rsidR="008110F6" w:rsidRPr="008110F6" w:rsidRDefault="008110F6" w:rsidP="008110F6">
      <w:pPr>
        <w:jc w:val="both"/>
        <w:rPr>
          <w:sz w:val="24"/>
          <w:lang w:val="en-US"/>
        </w:rPr>
      </w:pPr>
      <w:r w:rsidRPr="008110F6">
        <w:rPr>
          <w:sz w:val="24"/>
          <w:lang w:val="en-US"/>
        </w:rPr>
        <w:t xml:space="preserve">  [EventTypes.VOLLEYBALL]: volleyball,</w:t>
      </w:r>
    </w:p>
    <w:p w14:paraId="58DD3462" w14:textId="77777777" w:rsidR="008110F6" w:rsidRPr="008110F6" w:rsidRDefault="008110F6" w:rsidP="008110F6">
      <w:pPr>
        <w:jc w:val="both"/>
        <w:rPr>
          <w:sz w:val="24"/>
          <w:lang w:val="en-US"/>
        </w:rPr>
      </w:pPr>
      <w:r w:rsidRPr="008110F6">
        <w:rPr>
          <w:sz w:val="24"/>
          <w:lang w:val="en-US"/>
        </w:rPr>
        <w:t xml:space="preserve">  [EventTypes.HANDBALL]: handball,</w:t>
      </w:r>
    </w:p>
    <w:p w14:paraId="392F7A07" w14:textId="77777777" w:rsidR="008110F6" w:rsidRPr="008110F6" w:rsidRDefault="008110F6" w:rsidP="008110F6">
      <w:pPr>
        <w:jc w:val="both"/>
        <w:rPr>
          <w:sz w:val="24"/>
          <w:lang w:val="en-US"/>
        </w:rPr>
      </w:pPr>
      <w:r w:rsidRPr="008110F6">
        <w:rPr>
          <w:sz w:val="24"/>
          <w:lang w:val="en-US"/>
        </w:rPr>
        <w:lastRenderedPageBreak/>
        <w:t>};</w:t>
      </w:r>
    </w:p>
    <w:p w14:paraId="6D6943FE" w14:textId="77777777" w:rsidR="008110F6" w:rsidRPr="008110F6" w:rsidRDefault="008110F6" w:rsidP="008110F6">
      <w:pPr>
        <w:jc w:val="both"/>
        <w:rPr>
          <w:sz w:val="24"/>
          <w:lang w:val="en-US"/>
        </w:rPr>
      </w:pPr>
      <w:r w:rsidRPr="008110F6">
        <w:rPr>
          <w:sz w:val="24"/>
          <w:lang w:val="en-US"/>
        </w:rPr>
        <w:t>export const EventTypesTranslations = {</w:t>
      </w:r>
    </w:p>
    <w:p w14:paraId="7A62653A" w14:textId="77777777" w:rsidR="008110F6" w:rsidRPr="008110F6" w:rsidRDefault="008110F6" w:rsidP="008110F6">
      <w:pPr>
        <w:jc w:val="both"/>
        <w:rPr>
          <w:sz w:val="24"/>
          <w:lang w:val="en-US"/>
        </w:rPr>
      </w:pPr>
      <w:r w:rsidRPr="008110F6">
        <w:rPr>
          <w:sz w:val="24"/>
          <w:lang w:val="en-US"/>
        </w:rPr>
        <w:t xml:space="preserve">  [EventTypes.FOOTBALL]: 'Футбол',</w:t>
      </w:r>
    </w:p>
    <w:p w14:paraId="2BD248F3" w14:textId="77777777" w:rsidR="008110F6" w:rsidRPr="008110F6" w:rsidRDefault="008110F6" w:rsidP="008110F6">
      <w:pPr>
        <w:jc w:val="both"/>
        <w:rPr>
          <w:sz w:val="24"/>
          <w:lang w:val="en-US"/>
        </w:rPr>
      </w:pPr>
      <w:r w:rsidRPr="008110F6">
        <w:rPr>
          <w:sz w:val="24"/>
          <w:lang w:val="en-US"/>
        </w:rPr>
        <w:t xml:space="preserve">  [EventTypes.TENNIS]: 'Теннис',</w:t>
      </w:r>
    </w:p>
    <w:p w14:paraId="3D4554E4" w14:textId="77777777" w:rsidR="008110F6" w:rsidRPr="008110F6" w:rsidRDefault="008110F6" w:rsidP="008110F6">
      <w:pPr>
        <w:jc w:val="both"/>
        <w:rPr>
          <w:sz w:val="24"/>
          <w:lang w:val="en-US"/>
        </w:rPr>
      </w:pPr>
      <w:r w:rsidRPr="008110F6">
        <w:rPr>
          <w:sz w:val="24"/>
          <w:lang w:val="en-US"/>
        </w:rPr>
        <w:t xml:space="preserve">  [EventTypes.BASKETBALL]: 'Баскетбол',</w:t>
      </w:r>
    </w:p>
    <w:p w14:paraId="27D674AA" w14:textId="77777777" w:rsidR="008110F6" w:rsidRPr="008110F6" w:rsidRDefault="008110F6" w:rsidP="008110F6">
      <w:pPr>
        <w:jc w:val="both"/>
        <w:rPr>
          <w:sz w:val="24"/>
          <w:lang w:val="en-US"/>
        </w:rPr>
      </w:pPr>
      <w:r w:rsidRPr="008110F6">
        <w:rPr>
          <w:sz w:val="24"/>
          <w:lang w:val="en-US"/>
        </w:rPr>
        <w:t xml:space="preserve">  [EventTypes.HOCKEY]: 'Хоккей',</w:t>
      </w:r>
    </w:p>
    <w:p w14:paraId="69465C52" w14:textId="77777777" w:rsidR="008110F6" w:rsidRPr="008110F6" w:rsidRDefault="008110F6" w:rsidP="008110F6">
      <w:pPr>
        <w:jc w:val="both"/>
        <w:rPr>
          <w:sz w:val="24"/>
          <w:lang w:val="en-US"/>
        </w:rPr>
      </w:pPr>
      <w:r w:rsidRPr="008110F6">
        <w:rPr>
          <w:sz w:val="24"/>
          <w:lang w:val="en-US"/>
        </w:rPr>
        <w:t xml:space="preserve">  [EventTypes.VOLLEYBALL]: 'Волейбол',</w:t>
      </w:r>
    </w:p>
    <w:p w14:paraId="4B50A954" w14:textId="77777777" w:rsidR="008110F6" w:rsidRPr="008110F6" w:rsidRDefault="008110F6" w:rsidP="008110F6">
      <w:pPr>
        <w:jc w:val="both"/>
        <w:rPr>
          <w:sz w:val="24"/>
          <w:lang w:val="en-US"/>
        </w:rPr>
      </w:pPr>
      <w:r w:rsidRPr="008110F6">
        <w:rPr>
          <w:sz w:val="24"/>
          <w:lang w:val="en-US"/>
        </w:rPr>
        <w:t xml:space="preserve">  [EventTypes.HANDBALL]: 'Гандбол',</w:t>
      </w:r>
    </w:p>
    <w:p w14:paraId="707CD8CC" w14:textId="77777777" w:rsidR="008110F6" w:rsidRPr="008110F6" w:rsidRDefault="008110F6" w:rsidP="008110F6">
      <w:pPr>
        <w:jc w:val="both"/>
        <w:rPr>
          <w:sz w:val="24"/>
          <w:lang w:val="en-US"/>
        </w:rPr>
      </w:pPr>
      <w:r w:rsidRPr="008110F6">
        <w:rPr>
          <w:sz w:val="24"/>
          <w:lang w:val="en-US"/>
        </w:rPr>
        <w:t>};</w:t>
      </w:r>
    </w:p>
    <w:p w14:paraId="00960FC9" w14:textId="77777777" w:rsidR="008110F6" w:rsidRPr="008110F6" w:rsidRDefault="008110F6" w:rsidP="008110F6">
      <w:pPr>
        <w:jc w:val="both"/>
        <w:rPr>
          <w:sz w:val="24"/>
          <w:lang w:val="en-US"/>
        </w:rPr>
      </w:pPr>
    </w:p>
    <w:p w14:paraId="17E8474C" w14:textId="77777777" w:rsidR="008110F6" w:rsidRPr="008110F6" w:rsidRDefault="008110F6" w:rsidP="008110F6">
      <w:pPr>
        <w:jc w:val="both"/>
        <w:rPr>
          <w:sz w:val="24"/>
          <w:lang w:val="en-US"/>
        </w:rPr>
      </w:pPr>
      <w:r w:rsidRPr="008110F6">
        <w:rPr>
          <w:sz w:val="24"/>
          <w:lang w:val="en-US"/>
        </w:rPr>
        <w:t>export const EventTypesBackgroundColors = {</w:t>
      </w:r>
    </w:p>
    <w:p w14:paraId="4503E7B5" w14:textId="77777777" w:rsidR="008110F6" w:rsidRPr="008110F6" w:rsidRDefault="008110F6" w:rsidP="008110F6">
      <w:pPr>
        <w:jc w:val="both"/>
        <w:rPr>
          <w:sz w:val="24"/>
          <w:lang w:val="en-US"/>
        </w:rPr>
      </w:pPr>
      <w:r w:rsidRPr="008110F6">
        <w:rPr>
          <w:sz w:val="24"/>
          <w:lang w:val="en-US"/>
        </w:rPr>
        <w:t xml:space="preserve">  [EventTypes.FOOTBALL]: '#008638',</w:t>
      </w:r>
    </w:p>
    <w:p w14:paraId="41DCD977" w14:textId="77777777" w:rsidR="008110F6" w:rsidRPr="008110F6" w:rsidRDefault="008110F6" w:rsidP="008110F6">
      <w:pPr>
        <w:jc w:val="both"/>
        <w:rPr>
          <w:sz w:val="24"/>
          <w:lang w:val="en-US"/>
        </w:rPr>
      </w:pPr>
      <w:r w:rsidRPr="008110F6">
        <w:rPr>
          <w:sz w:val="24"/>
          <w:lang w:val="en-US"/>
        </w:rPr>
        <w:t xml:space="preserve">  [EventTypes.TENNIS]: '#3eff41',</w:t>
      </w:r>
    </w:p>
    <w:p w14:paraId="508F9022" w14:textId="77777777" w:rsidR="008110F6" w:rsidRPr="008110F6" w:rsidRDefault="008110F6" w:rsidP="008110F6">
      <w:pPr>
        <w:jc w:val="both"/>
        <w:rPr>
          <w:sz w:val="24"/>
          <w:lang w:val="en-US"/>
        </w:rPr>
      </w:pPr>
      <w:r w:rsidRPr="008110F6">
        <w:rPr>
          <w:sz w:val="24"/>
          <w:lang w:val="en-US"/>
        </w:rPr>
        <w:t xml:space="preserve">  [EventTypes.BASKETBALL]: '#ff5204',</w:t>
      </w:r>
    </w:p>
    <w:p w14:paraId="2E994364" w14:textId="77777777" w:rsidR="008110F6" w:rsidRPr="008110F6" w:rsidRDefault="008110F6" w:rsidP="008110F6">
      <w:pPr>
        <w:jc w:val="both"/>
        <w:rPr>
          <w:sz w:val="24"/>
          <w:lang w:val="en-US"/>
        </w:rPr>
      </w:pPr>
      <w:r w:rsidRPr="008110F6">
        <w:rPr>
          <w:sz w:val="24"/>
          <w:lang w:val="en-US"/>
        </w:rPr>
        <w:t xml:space="preserve">  [EventTypes.HOCKEY]: '#b7b7b7',</w:t>
      </w:r>
    </w:p>
    <w:p w14:paraId="48BB2167" w14:textId="77777777" w:rsidR="008110F6" w:rsidRPr="008110F6" w:rsidRDefault="008110F6" w:rsidP="008110F6">
      <w:pPr>
        <w:jc w:val="both"/>
        <w:rPr>
          <w:sz w:val="24"/>
          <w:lang w:val="en-US"/>
        </w:rPr>
      </w:pPr>
      <w:r w:rsidRPr="008110F6">
        <w:rPr>
          <w:sz w:val="24"/>
          <w:lang w:val="en-US"/>
        </w:rPr>
        <w:t xml:space="preserve">  [EventTypes.VOLLEYBALL]: '#ffc757',</w:t>
      </w:r>
    </w:p>
    <w:p w14:paraId="4DFD5099" w14:textId="77777777" w:rsidR="008110F6" w:rsidRPr="008110F6" w:rsidRDefault="008110F6" w:rsidP="008110F6">
      <w:pPr>
        <w:jc w:val="both"/>
        <w:rPr>
          <w:sz w:val="24"/>
          <w:lang w:val="en-US"/>
        </w:rPr>
      </w:pPr>
      <w:r w:rsidRPr="008110F6">
        <w:rPr>
          <w:sz w:val="24"/>
          <w:lang w:val="en-US"/>
        </w:rPr>
        <w:t xml:space="preserve">  [EventTypes.HANDBALL]: '#a9a000',</w:t>
      </w:r>
    </w:p>
    <w:p w14:paraId="0A09D1CE" w14:textId="77777777" w:rsidR="008110F6" w:rsidRPr="008110F6" w:rsidRDefault="008110F6" w:rsidP="008110F6">
      <w:pPr>
        <w:jc w:val="both"/>
        <w:rPr>
          <w:sz w:val="24"/>
          <w:lang w:val="en-US"/>
        </w:rPr>
      </w:pPr>
      <w:r w:rsidRPr="008110F6">
        <w:rPr>
          <w:sz w:val="24"/>
          <w:lang w:val="en-US"/>
        </w:rPr>
        <w:t>};</w:t>
      </w:r>
    </w:p>
    <w:p w14:paraId="35C2859B" w14:textId="77777777" w:rsidR="008110F6" w:rsidRPr="008110F6" w:rsidRDefault="008110F6" w:rsidP="008110F6">
      <w:pPr>
        <w:jc w:val="both"/>
        <w:rPr>
          <w:sz w:val="24"/>
          <w:lang w:val="en-US"/>
        </w:rPr>
      </w:pPr>
    </w:p>
    <w:p w14:paraId="028C66E0" w14:textId="77777777" w:rsidR="008110F6" w:rsidRPr="008110F6" w:rsidRDefault="008110F6" w:rsidP="008110F6">
      <w:pPr>
        <w:jc w:val="both"/>
        <w:rPr>
          <w:sz w:val="24"/>
          <w:lang w:val="en-US"/>
        </w:rPr>
      </w:pPr>
      <w:r w:rsidRPr="008110F6">
        <w:rPr>
          <w:sz w:val="24"/>
          <w:lang w:val="en-US"/>
        </w:rPr>
        <w:t>export enum EventsStatusesMore {</w:t>
      </w:r>
    </w:p>
    <w:p w14:paraId="5F535180" w14:textId="77777777" w:rsidR="008110F6" w:rsidRPr="008110F6" w:rsidRDefault="008110F6" w:rsidP="008110F6">
      <w:pPr>
        <w:jc w:val="both"/>
        <w:rPr>
          <w:sz w:val="24"/>
          <w:lang w:val="en-US"/>
        </w:rPr>
      </w:pPr>
      <w:r w:rsidRPr="008110F6">
        <w:rPr>
          <w:sz w:val="24"/>
          <w:lang w:val="en-US"/>
        </w:rPr>
        <w:t xml:space="preserve">  FIRST_HALF = '1st half',</w:t>
      </w:r>
    </w:p>
    <w:p w14:paraId="1A6A8933" w14:textId="77777777" w:rsidR="008110F6" w:rsidRPr="008110F6" w:rsidRDefault="008110F6" w:rsidP="008110F6">
      <w:pPr>
        <w:jc w:val="both"/>
        <w:rPr>
          <w:sz w:val="24"/>
          <w:lang w:val="en-US"/>
        </w:rPr>
      </w:pPr>
      <w:r w:rsidRPr="008110F6">
        <w:rPr>
          <w:sz w:val="24"/>
          <w:lang w:val="en-US"/>
        </w:rPr>
        <w:t xml:space="preserve">  FIRST_SET = '1st set',</w:t>
      </w:r>
    </w:p>
    <w:p w14:paraId="041E3103" w14:textId="77777777" w:rsidR="008110F6" w:rsidRPr="008110F6" w:rsidRDefault="008110F6" w:rsidP="008110F6">
      <w:pPr>
        <w:jc w:val="both"/>
        <w:rPr>
          <w:sz w:val="24"/>
          <w:lang w:val="en-US"/>
        </w:rPr>
      </w:pPr>
      <w:r w:rsidRPr="008110F6">
        <w:rPr>
          <w:sz w:val="24"/>
          <w:lang w:val="en-US"/>
        </w:rPr>
        <w:t xml:space="preserve">  SECOND_HALF = '2nd half',</w:t>
      </w:r>
    </w:p>
    <w:p w14:paraId="154AFE82" w14:textId="77777777" w:rsidR="008110F6" w:rsidRPr="008110F6" w:rsidRDefault="008110F6" w:rsidP="008110F6">
      <w:pPr>
        <w:jc w:val="both"/>
        <w:rPr>
          <w:sz w:val="24"/>
          <w:lang w:val="en-US"/>
        </w:rPr>
      </w:pPr>
      <w:r w:rsidRPr="008110F6">
        <w:rPr>
          <w:sz w:val="24"/>
          <w:lang w:val="en-US"/>
        </w:rPr>
        <w:t xml:space="preserve">  SECOND_SET = '2nd set',</w:t>
      </w:r>
    </w:p>
    <w:p w14:paraId="79128076" w14:textId="77777777" w:rsidR="008110F6" w:rsidRPr="008110F6" w:rsidRDefault="008110F6" w:rsidP="008110F6">
      <w:pPr>
        <w:jc w:val="both"/>
        <w:rPr>
          <w:sz w:val="24"/>
          <w:lang w:val="en-US"/>
        </w:rPr>
      </w:pPr>
      <w:r w:rsidRPr="008110F6">
        <w:rPr>
          <w:sz w:val="24"/>
          <w:lang w:val="en-US"/>
        </w:rPr>
        <w:t xml:space="preserve">  THIRD_HALF = '3rd half',</w:t>
      </w:r>
    </w:p>
    <w:p w14:paraId="55D73AC2" w14:textId="77777777" w:rsidR="008110F6" w:rsidRPr="008110F6" w:rsidRDefault="008110F6" w:rsidP="008110F6">
      <w:pPr>
        <w:jc w:val="both"/>
        <w:rPr>
          <w:sz w:val="24"/>
          <w:lang w:val="en-US"/>
        </w:rPr>
      </w:pPr>
      <w:r w:rsidRPr="008110F6">
        <w:rPr>
          <w:sz w:val="24"/>
          <w:lang w:val="en-US"/>
        </w:rPr>
        <w:t xml:space="preserve">  THIRD_SET = '3rd set',</w:t>
      </w:r>
    </w:p>
    <w:p w14:paraId="3CF6031D" w14:textId="77777777" w:rsidR="008110F6" w:rsidRPr="008110F6" w:rsidRDefault="008110F6" w:rsidP="008110F6">
      <w:pPr>
        <w:jc w:val="both"/>
        <w:rPr>
          <w:sz w:val="24"/>
          <w:lang w:val="en-US"/>
        </w:rPr>
      </w:pPr>
      <w:r w:rsidRPr="008110F6">
        <w:rPr>
          <w:sz w:val="24"/>
          <w:lang w:val="en-US"/>
        </w:rPr>
        <w:t xml:space="preserve">  FOURTH_HALF = '4th half',</w:t>
      </w:r>
    </w:p>
    <w:p w14:paraId="44E232D2" w14:textId="77777777" w:rsidR="008110F6" w:rsidRPr="008110F6" w:rsidRDefault="008110F6" w:rsidP="008110F6">
      <w:pPr>
        <w:jc w:val="both"/>
        <w:rPr>
          <w:sz w:val="24"/>
          <w:lang w:val="en-US"/>
        </w:rPr>
      </w:pPr>
      <w:r w:rsidRPr="008110F6">
        <w:rPr>
          <w:sz w:val="24"/>
          <w:lang w:val="en-US"/>
        </w:rPr>
        <w:t xml:space="preserve">  WALKOVER = 'walkover',</w:t>
      </w:r>
    </w:p>
    <w:p w14:paraId="34C4807A" w14:textId="77777777" w:rsidR="008110F6" w:rsidRPr="008110F6" w:rsidRDefault="008110F6" w:rsidP="008110F6">
      <w:pPr>
        <w:jc w:val="both"/>
        <w:rPr>
          <w:sz w:val="24"/>
          <w:lang w:val="en-US"/>
        </w:rPr>
      </w:pPr>
      <w:r w:rsidRPr="008110F6">
        <w:rPr>
          <w:sz w:val="24"/>
          <w:lang w:val="en-US"/>
        </w:rPr>
        <w:t xml:space="preserve">  CANCELED = 'Canceled',</w:t>
      </w:r>
    </w:p>
    <w:p w14:paraId="71818828" w14:textId="77777777" w:rsidR="008110F6" w:rsidRPr="008110F6" w:rsidRDefault="008110F6" w:rsidP="008110F6">
      <w:pPr>
        <w:jc w:val="both"/>
        <w:rPr>
          <w:sz w:val="24"/>
          <w:lang w:val="en-US"/>
        </w:rPr>
      </w:pPr>
      <w:r w:rsidRPr="008110F6">
        <w:rPr>
          <w:sz w:val="24"/>
          <w:lang w:val="en-US"/>
        </w:rPr>
        <w:t xml:space="preserve">  POSTPONED = 'Postponed',</w:t>
      </w:r>
    </w:p>
    <w:p w14:paraId="11515D72" w14:textId="77777777" w:rsidR="008110F6" w:rsidRPr="008110F6" w:rsidRDefault="008110F6" w:rsidP="008110F6">
      <w:pPr>
        <w:jc w:val="both"/>
        <w:rPr>
          <w:sz w:val="24"/>
          <w:lang w:val="en-US"/>
        </w:rPr>
      </w:pPr>
      <w:r w:rsidRPr="008110F6">
        <w:rPr>
          <w:sz w:val="24"/>
          <w:lang w:val="en-US"/>
        </w:rPr>
        <w:t xml:space="preserve">  ENDED = 'Ended',</w:t>
      </w:r>
    </w:p>
    <w:p w14:paraId="797A9C14" w14:textId="77777777" w:rsidR="008110F6" w:rsidRPr="008110F6" w:rsidRDefault="008110F6" w:rsidP="008110F6">
      <w:pPr>
        <w:jc w:val="both"/>
        <w:rPr>
          <w:sz w:val="24"/>
          <w:lang w:val="en-US"/>
        </w:rPr>
      </w:pPr>
      <w:r w:rsidRPr="008110F6">
        <w:rPr>
          <w:sz w:val="24"/>
          <w:lang w:val="en-US"/>
        </w:rPr>
        <w:t xml:space="preserve">  FT = 'FT',</w:t>
      </w:r>
    </w:p>
    <w:p w14:paraId="6FC297E9" w14:textId="77777777" w:rsidR="008110F6" w:rsidRPr="008110F6" w:rsidRDefault="008110F6" w:rsidP="008110F6">
      <w:pPr>
        <w:jc w:val="both"/>
        <w:rPr>
          <w:sz w:val="24"/>
          <w:lang w:val="en-US"/>
        </w:rPr>
      </w:pPr>
      <w:r w:rsidRPr="008110F6">
        <w:rPr>
          <w:sz w:val="24"/>
          <w:lang w:val="en-US"/>
        </w:rPr>
        <w:t xml:space="preserve">  ET = 'ET',</w:t>
      </w:r>
    </w:p>
    <w:p w14:paraId="174AAE2C" w14:textId="77777777" w:rsidR="008110F6" w:rsidRPr="008110F6" w:rsidRDefault="008110F6" w:rsidP="008110F6">
      <w:pPr>
        <w:jc w:val="both"/>
        <w:rPr>
          <w:sz w:val="24"/>
          <w:lang w:val="en-US"/>
        </w:rPr>
      </w:pPr>
      <w:r w:rsidRPr="008110F6">
        <w:rPr>
          <w:sz w:val="24"/>
          <w:lang w:val="en-US"/>
        </w:rPr>
        <w:t xml:space="preserve">  AET = 'AET',</w:t>
      </w:r>
    </w:p>
    <w:p w14:paraId="27089073" w14:textId="77777777" w:rsidR="008110F6" w:rsidRPr="008110F6" w:rsidRDefault="008110F6" w:rsidP="008110F6">
      <w:pPr>
        <w:jc w:val="both"/>
        <w:rPr>
          <w:sz w:val="24"/>
          <w:lang w:val="en-US"/>
        </w:rPr>
      </w:pPr>
      <w:r w:rsidRPr="008110F6">
        <w:rPr>
          <w:sz w:val="24"/>
          <w:lang w:val="en-US"/>
        </w:rPr>
        <w:t>}</w:t>
      </w:r>
    </w:p>
    <w:p w14:paraId="0E9A43AD" w14:textId="77777777" w:rsidR="008110F6" w:rsidRPr="008110F6" w:rsidRDefault="008110F6" w:rsidP="008110F6">
      <w:pPr>
        <w:jc w:val="both"/>
        <w:rPr>
          <w:sz w:val="24"/>
          <w:lang w:val="en-US"/>
        </w:rPr>
      </w:pPr>
    </w:p>
    <w:p w14:paraId="4F230AA7" w14:textId="77777777" w:rsidR="008110F6" w:rsidRPr="008110F6" w:rsidRDefault="008110F6" w:rsidP="008110F6">
      <w:pPr>
        <w:jc w:val="both"/>
        <w:rPr>
          <w:sz w:val="24"/>
          <w:lang w:val="en-US"/>
        </w:rPr>
      </w:pPr>
      <w:r w:rsidRPr="008110F6">
        <w:rPr>
          <w:sz w:val="24"/>
          <w:lang w:val="en-US"/>
        </w:rPr>
        <w:t>export const EventsStatusesMoreTranslations = {</w:t>
      </w:r>
    </w:p>
    <w:p w14:paraId="0E5C9B76" w14:textId="77777777" w:rsidR="008110F6" w:rsidRPr="008110F6" w:rsidRDefault="008110F6" w:rsidP="008110F6">
      <w:pPr>
        <w:jc w:val="both"/>
        <w:rPr>
          <w:sz w:val="24"/>
          <w:lang w:val="en-US"/>
        </w:rPr>
      </w:pPr>
      <w:r w:rsidRPr="008110F6">
        <w:rPr>
          <w:sz w:val="24"/>
          <w:lang w:val="en-US"/>
        </w:rPr>
        <w:t xml:space="preserve">  [EventsStatusesMore.FIRST_HALF]: '1-ый тайм',</w:t>
      </w:r>
    </w:p>
    <w:p w14:paraId="11C4BBD6" w14:textId="77777777" w:rsidR="008110F6" w:rsidRPr="008110F6" w:rsidRDefault="008110F6" w:rsidP="008110F6">
      <w:pPr>
        <w:jc w:val="both"/>
        <w:rPr>
          <w:sz w:val="24"/>
          <w:lang w:val="en-US"/>
        </w:rPr>
      </w:pPr>
      <w:r w:rsidRPr="008110F6">
        <w:rPr>
          <w:sz w:val="24"/>
          <w:lang w:val="en-US"/>
        </w:rPr>
        <w:t xml:space="preserve">  [EventsStatusesMore.FIRST_SET]: '1-ый сет',</w:t>
      </w:r>
    </w:p>
    <w:p w14:paraId="4366BC89" w14:textId="77777777" w:rsidR="008110F6" w:rsidRPr="008110F6" w:rsidRDefault="008110F6" w:rsidP="008110F6">
      <w:pPr>
        <w:jc w:val="both"/>
        <w:rPr>
          <w:sz w:val="24"/>
          <w:lang w:val="en-US"/>
        </w:rPr>
      </w:pPr>
      <w:r w:rsidRPr="008110F6">
        <w:rPr>
          <w:sz w:val="24"/>
          <w:lang w:val="en-US"/>
        </w:rPr>
        <w:t xml:space="preserve">  [EventsStatusesMore.SECOND_HALF]: '2-ой тайм',</w:t>
      </w:r>
    </w:p>
    <w:p w14:paraId="575BABA9" w14:textId="77777777" w:rsidR="008110F6" w:rsidRPr="008110F6" w:rsidRDefault="008110F6" w:rsidP="008110F6">
      <w:pPr>
        <w:jc w:val="both"/>
        <w:rPr>
          <w:sz w:val="24"/>
          <w:lang w:val="en-US"/>
        </w:rPr>
      </w:pPr>
      <w:r w:rsidRPr="008110F6">
        <w:rPr>
          <w:sz w:val="24"/>
          <w:lang w:val="en-US"/>
        </w:rPr>
        <w:t xml:space="preserve">  [EventsStatusesMore.SECOND_SET]: '2-ой сет',</w:t>
      </w:r>
    </w:p>
    <w:p w14:paraId="72D54EB4" w14:textId="77777777" w:rsidR="008110F6" w:rsidRPr="008110F6" w:rsidRDefault="008110F6" w:rsidP="008110F6">
      <w:pPr>
        <w:jc w:val="both"/>
        <w:rPr>
          <w:sz w:val="24"/>
          <w:lang w:val="en-US"/>
        </w:rPr>
      </w:pPr>
      <w:r w:rsidRPr="008110F6">
        <w:rPr>
          <w:sz w:val="24"/>
          <w:lang w:val="en-US"/>
        </w:rPr>
        <w:t xml:space="preserve">  [EventsStatusesMore.THIRD_HALF]: '3-ий тайм',</w:t>
      </w:r>
    </w:p>
    <w:p w14:paraId="7C394733" w14:textId="77777777" w:rsidR="008110F6" w:rsidRPr="008110F6" w:rsidRDefault="008110F6" w:rsidP="008110F6">
      <w:pPr>
        <w:jc w:val="both"/>
        <w:rPr>
          <w:sz w:val="24"/>
          <w:lang w:val="en-US"/>
        </w:rPr>
      </w:pPr>
      <w:r w:rsidRPr="008110F6">
        <w:rPr>
          <w:sz w:val="24"/>
          <w:lang w:val="en-US"/>
        </w:rPr>
        <w:t xml:space="preserve">  [EventsStatusesMore.THIRD_SET]: '3-ий сет',</w:t>
      </w:r>
    </w:p>
    <w:p w14:paraId="3C6D5A73" w14:textId="77777777" w:rsidR="008110F6" w:rsidRPr="008110F6" w:rsidRDefault="008110F6" w:rsidP="008110F6">
      <w:pPr>
        <w:jc w:val="both"/>
        <w:rPr>
          <w:sz w:val="24"/>
          <w:lang w:val="en-US"/>
        </w:rPr>
      </w:pPr>
      <w:r w:rsidRPr="008110F6">
        <w:rPr>
          <w:sz w:val="24"/>
          <w:lang w:val="en-US"/>
        </w:rPr>
        <w:t xml:space="preserve">  [EventsStatusesMore.FOURTH_HALF]: '4-ый тайм',</w:t>
      </w:r>
    </w:p>
    <w:p w14:paraId="4A33CF69" w14:textId="77777777" w:rsidR="008110F6" w:rsidRPr="008110F6" w:rsidRDefault="008110F6" w:rsidP="008110F6">
      <w:pPr>
        <w:jc w:val="both"/>
        <w:rPr>
          <w:sz w:val="24"/>
          <w:lang w:val="en-US"/>
        </w:rPr>
      </w:pPr>
      <w:r w:rsidRPr="008110F6">
        <w:rPr>
          <w:sz w:val="24"/>
          <w:lang w:val="en-US"/>
        </w:rPr>
        <w:t xml:space="preserve">  [EventsStatusesMore.WALKOVER]: 'техническое поражение',</w:t>
      </w:r>
    </w:p>
    <w:p w14:paraId="40A8BC9F" w14:textId="77777777" w:rsidR="008110F6" w:rsidRPr="008110F6" w:rsidRDefault="008110F6" w:rsidP="008110F6">
      <w:pPr>
        <w:jc w:val="both"/>
        <w:rPr>
          <w:sz w:val="24"/>
          <w:lang w:val="en-US"/>
        </w:rPr>
      </w:pPr>
      <w:r w:rsidRPr="008110F6">
        <w:rPr>
          <w:sz w:val="24"/>
          <w:lang w:val="en-US"/>
        </w:rPr>
        <w:t xml:space="preserve">  [EventsStatusesMore.CANCELED]: 'матч отменен',</w:t>
      </w:r>
    </w:p>
    <w:p w14:paraId="2458F28F" w14:textId="77777777" w:rsidR="008110F6" w:rsidRPr="008110F6" w:rsidRDefault="008110F6" w:rsidP="008110F6">
      <w:pPr>
        <w:jc w:val="both"/>
        <w:rPr>
          <w:sz w:val="24"/>
          <w:lang w:val="en-US"/>
        </w:rPr>
      </w:pPr>
      <w:r w:rsidRPr="008110F6">
        <w:rPr>
          <w:sz w:val="24"/>
          <w:lang w:val="en-US"/>
        </w:rPr>
        <w:t xml:space="preserve">  [EventsStatusesMore.POSTPONED]: 'матч перенесен',</w:t>
      </w:r>
    </w:p>
    <w:p w14:paraId="035E26C7" w14:textId="77777777" w:rsidR="008110F6" w:rsidRPr="008110F6" w:rsidRDefault="008110F6" w:rsidP="008110F6">
      <w:pPr>
        <w:jc w:val="both"/>
        <w:rPr>
          <w:sz w:val="24"/>
          <w:lang w:val="en-US"/>
        </w:rPr>
      </w:pPr>
      <w:r w:rsidRPr="008110F6">
        <w:rPr>
          <w:sz w:val="24"/>
          <w:lang w:val="en-US"/>
        </w:rPr>
        <w:t xml:space="preserve">  [EventsStatusesMore.ENDED]: 'матч окончен',</w:t>
      </w:r>
    </w:p>
    <w:p w14:paraId="4E025711" w14:textId="77777777" w:rsidR="008110F6" w:rsidRPr="008110F6" w:rsidRDefault="008110F6" w:rsidP="008110F6">
      <w:pPr>
        <w:jc w:val="both"/>
        <w:rPr>
          <w:sz w:val="24"/>
          <w:lang w:val="en-US"/>
        </w:rPr>
      </w:pPr>
      <w:r w:rsidRPr="008110F6">
        <w:rPr>
          <w:sz w:val="24"/>
          <w:lang w:val="en-US"/>
        </w:rPr>
        <w:t xml:space="preserve">  [EventsStatusesMore.ET]: 'овертайм',</w:t>
      </w:r>
    </w:p>
    <w:p w14:paraId="4AD2F88C" w14:textId="77777777" w:rsidR="008110F6" w:rsidRPr="008110F6" w:rsidRDefault="008110F6" w:rsidP="008110F6">
      <w:pPr>
        <w:jc w:val="both"/>
        <w:rPr>
          <w:sz w:val="24"/>
          <w:lang w:val="en-US"/>
        </w:rPr>
      </w:pPr>
      <w:r w:rsidRPr="008110F6">
        <w:rPr>
          <w:sz w:val="24"/>
          <w:lang w:val="en-US"/>
        </w:rPr>
        <w:t xml:space="preserve">  [EventsStatusesMore.FT]: 'закончен в осн. время',</w:t>
      </w:r>
    </w:p>
    <w:p w14:paraId="1A95F6BE" w14:textId="77777777" w:rsidR="008110F6" w:rsidRPr="008110F6" w:rsidRDefault="008110F6" w:rsidP="008110F6">
      <w:pPr>
        <w:jc w:val="both"/>
        <w:rPr>
          <w:sz w:val="24"/>
          <w:lang w:val="en-US"/>
        </w:rPr>
      </w:pPr>
      <w:r w:rsidRPr="008110F6">
        <w:rPr>
          <w:sz w:val="24"/>
          <w:lang w:val="en-US"/>
        </w:rPr>
        <w:t xml:space="preserve">  [EventsStatusesMore.AET]: 'закончен в доп. время',</w:t>
      </w:r>
    </w:p>
    <w:p w14:paraId="06278F60" w14:textId="77777777" w:rsidR="008110F6" w:rsidRPr="008110F6" w:rsidRDefault="008110F6" w:rsidP="008110F6">
      <w:pPr>
        <w:jc w:val="both"/>
        <w:rPr>
          <w:sz w:val="24"/>
          <w:lang w:val="en-US"/>
        </w:rPr>
      </w:pPr>
      <w:r w:rsidRPr="008110F6">
        <w:rPr>
          <w:sz w:val="24"/>
          <w:lang w:val="en-US"/>
        </w:rPr>
        <w:t>};</w:t>
      </w:r>
    </w:p>
    <w:p w14:paraId="36B3F9C4" w14:textId="77777777" w:rsidR="008110F6" w:rsidRPr="008110F6" w:rsidRDefault="008110F6" w:rsidP="008110F6">
      <w:pPr>
        <w:jc w:val="both"/>
        <w:rPr>
          <w:sz w:val="24"/>
          <w:lang w:val="en-US"/>
        </w:rPr>
      </w:pPr>
    </w:p>
    <w:p w14:paraId="3181AE45" w14:textId="77777777" w:rsidR="008110F6" w:rsidRPr="008110F6" w:rsidRDefault="008110F6" w:rsidP="008110F6">
      <w:pPr>
        <w:jc w:val="both"/>
        <w:rPr>
          <w:sz w:val="24"/>
          <w:lang w:val="en-US"/>
        </w:rPr>
      </w:pPr>
      <w:r w:rsidRPr="008110F6">
        <w:rPr>
          <w:sz w:val="24"/>
          <w:lang w:val="en-US"/>
        </w:rPr>
        <w:t>export enum MatchInfoViewModes {</w:t>
      </w:r>
    </w:p>
    <w:p w14:paraId="57074D47" w14:textId="77777777" w:rsidR="008110F6" w:rsidRPr="008110F6" w:rsidRDefault="008110F6" w:rsidP="008110F6">
      <w:pPr>
        <w:jc w:val="both"/>
        <w:rPr>
          <w:sz w:val="24"/>
          <w:lang w:val="en-US"/>
        </w:rPr>
      </w:pPr>
      <w:r w:rsidRPr="008110F6">
        <w:rPr>
          <w:sz w:val="24"/>
          <w:lang w:val="en-US"/>
        </w:rPr>
        <w:t xml:space="preserve">  LINEUPS = 'LINEUPS',</w:t>
      </w:r>
    </w:p>
    <w:p w14:paraId="4E2C902F" w14:textId="77777777" w:rsidR="008110F6" w:rsidRPr="008110F6" w:rsidRDefault="008110F6" w:rsidP="008110F6">
      <w:pPr>
        <w:jc w:val="both"/>
        <w:rPr>
          <w:sz w:val="24"/>
          <w:lang w:val="en-US"/>
        </w:rPr>
      </w:pPr>
      <w:r w:rsidRPr="008110F6">
        <w:rPr>
          <w:sz w:val="24"/>
          <w:lang w:val="en-US"/>
        </w:rPr>
        <w:t xml:space="preserve">  H2H = 'H2H',</w:t>
      </w:r>
    </w:p>
    <w:p w14:paraId="1EA42A6D" w14:textId="77777777" w:rsidR="008110F6" w:rsidRPr="008110F6" w:rsidRDefault="008110F6" w:rsidP="008110F6">
      <w:pPr>
        <w:jc w:val="both"/>
        <w:rPr>
          <w:sz w:val="24"/>
          <w:lang w:val="en-US"/>
        </w:rPr>
      </w:pPr>
      <w:r w:rsidRPr="008110F6">
        <w:rPr>
          <w:sz w:val="24"/>
          <w:lang w:val="en-US"/>
        </w:rPr>
        <w:t xml:space="preserve">  STATISTICS = 'STATISTICS',</w:t>
      </w:r>
    </w:p>
    <w:p w14:paraId="1AFC58CA" w14:textId="77777777" w:rsidR="008110F6" w:rsidRPr="008110F6" w:rsidRDefault="008110F6" w:rsidP="008110F6">
      <w:pPr>
        <w:jc w:val="both"/>
        <w:rPr>
          <w:sz w:val="24"/>
          <w:lang w:val="en-US"/>
        </w:rPr>
      </w:pPr>
      <w:r w:rsidRPr="008110F6">
        <w:rPr>
          <w:sz w:val="24"/>
          <w:lang w:val="en-US"/>
        </w:rPr>
        <w:t xml:space="preserve">  INCIDENTS = 'INCIDENTS',</w:t>
      </w:r>
    </w:p>
    <w:p w14:paraId="5DE6F1E8" w14:textId="77777777" w:rsidR="008110F6" w:rsidRPr="008110F6" w:rsidRDefault="008110F6" w:rsidP="008110F6">
      <w:pPr>
        <w:jc w:val="both"/>
        <w:rPr>
          <w:sz w:val="24"/>
          <w:lang w:val="en-US"/>
        </w:rPr>
      </w:pPr>
      <w:r w:rsidRPr="008110F6">
        <w:rPr>
          <w:sz w:val="24"/>
          <w:lang w:val="en-US"/>
        </w:rPr>
        <w:t xml:space="preserve">  STADIUM = 'STADIUM',</w:t>
      </w:r>
    </w:p>
    <w:p w14:paraId="7FDB37C8" w14:textId="77777777" w:rsidR="008110F6" w:rsidRPr="008110F6" w:rsidRDefault="008110F6" w:rsidP="008110F6">
      <w:pPr>
        <w:jc w:val="both"/>
        <w:rPr>
          <w:sz w:val="24"/>
          <w:lang w:val="en-US"/>
        </w:rPr>
      </w:pPr>
      <w:r w:rsidRPr="008110F6">
        <w:rPr>
          <w:sz w:val="24"/>
          <w:lang w:val="en-US"/>
        </w:rPr>
        <w:t>}</w:t>
      </w:r>
    </w:p>
    <w:p w14:paraId="17F7E015" w14:textId="77777777" w:rsidR="008110F6" w:rsidRPr="008110F6" w:rsidRDefault="008110F6" w:rsidP="008110F6">
      <w:pPr>
        <w:jc w:val="both"/>
        <w:rPr>
          <w:sz w:val="24"/>
          <w:lang w:val="en-US"/>
        </w:rPr>
      </w:pPr>
    </w:p>
    <w:p w14:paraId="1B5C32D0" w14:textId="77777777" w:rsidR="008110F6" w:rsidRPr="008110F6" w:rsidRDefault="008110F6" w:rsidP="008110F6">
      <w:pPr>
        <w:jc w:val="both"/>
        <w:rPr>
          <w:sz w:val="24"/>
          <w:lang w:val="en-US"/>
        </w:rPr>
      </w:pPr>
      <w:r w:rsidRPr="008110F6">
        <w:rPr>
          <w:sz w:val="24"/>
          <w:lang w:val="en-US"/>
        </w:rPr>
        <w:t>export const MatchInfoViewModesTitle = {</w:t>
      </w:r>
    </w:p>
    <w:p w14:paraId="3B161D58" w14:textId="77777777" w:rsidR="008110F6" w:rsidRPr="008110F6" w:rsidRDefault="008110F6" w:rsidP="008110F6">
      <w:pPr>
        <w:jc w:val="both"/>
        <w:rPr>
          <w:sz w:val="24"/>
          <w:lang w:val="en-US"/>
        </w:rPr>
      </w:pPr>
      <w:r w:rsidRPr="008110F6">
        <w:rPr>
          <w:sz w:val="24"/>
          <w:lang w:val="en-US"/>
        </w:rPr>
        <w:t xml:space="preserve">  [MatchInfoViewModes.LINEUPS]: 'Составы',</w:t>
      </w:r>
    </w:p>
    <w:p w14:paraId="5A709342" w14:textId="77777777" w:rsidR="008110F6" w:rsidRPr="008110F6" w:rsidRDefault="008110F6" w:rsidP="008110F6">
      <w:pPr>
        <w:jc w:val="both"/>
        <w:rPr>
          <w:sz w:val="24"/>
          <w:lang w:val="en-US"/>
        </w:rPr>
      </w:pPr>
      <w:r w:rsidRPr="008110F6">
        <w:rPr>
          <w:sz w:val="24"/>
          <w:lang w:val="en-US"/>
        </w:rPr>
        <w:t xml:space="preserve">  [MatchInfoViewModes.H2H]: 'H2H',</w:t>
      </w:r>
    </w:p>
    <w:p w14:paraId="2BCE2019" w14:textId="77777777" w:rsidR="008110F6" w:rsidRPr="008110F6" w:rsidRDefault="008110F6" w:rsidP="008110F6">
      <w:pPr>
        <w:jc w:val="both"/>
        <w:rPr>
          <w:sz w:val="24"/>
          <w:lang w:val="en-US"/>
        </w:rPr>
      </w:pPr>
      <w:r w:rsidRPr="008110F6">
        <w:rPr>
          <w:sz w:val="24"/>
          <w:lang w:val="en-US"/>
        </w:rPr>
        <w:t xml:space="preserve">  [MatchInfoViewModes.STATISTICS]: 'Статистика',</w:t>
      </w:r>
    </w:p>
    <w:p w14:paraId="1DB21FBF" w14:textId="77777777" w:rsidR="008110F6" w:rsidRPr="008110F6" w:rsidRDefault="008110F6" w:rsidP="008110F6">
      <w:pPr>
        <w:jc w:val="both"/>
        <w:rPr>
          <w:sz w:val="24"/>
          <w:lang w:val="en-US"/>
        </w:rPr>
      </w:pPr>
      <w:r w:rsidRPr="008110F6">
        <w:rPr>
          <w:sz w:val="24"/>
          <w:lang w:val="en-US"/>
        </w:rPr>
        <w:t xml:space="preserve">  [MatchInfoViewModes.INCIDENTS]: 'События',</w:t>
      </w:r>
    </w:p>
    <w:p w14:paraId="5578B2DC" w14:textId="77777777" w:rsidR="008110F6" w:rsidRPr="008110F6" w:rsidRDefault="008110F6" w:rsidP="008110F6">
      <w:pPr>
        <w:jc w:val="both"/>
        <w:rPr>
          <w:sz w:val="24"/>
          <w:lang w:val="en-US"/>
        </w:rPr>
      </w:pPr>
      <w:r w:rsidRPr="008110F6">
        <w:rPr>
          <w:sz w:val="24"/>
          <w:lang w:val="en-US"/>
        </w:rPr>
        <w:t xml:space="preserve">  [MatchInfoViewModes.STADIUM]: 'Место проведения',</w:t>
      </w:r>
    </w:p>
    <w:p w14:paraId="12727EE9" w14:textId="77777777" w:rsidR="008110F6" w:rsidRPr="008110F6" w:rsidRDefault="008110F6" w:rsidP="008110F6">
      <w:pPr>
        <w:jc w:val="both"/>
        <w:rPr>
          <w:sz w:val="24"/>
          <w:lang w:val="en-US"/>
        </w:rPr>
      </w:pPr>
      <w:r w:rsidRPr="008110F6">
        <w:rPr>
          <w:sz w:val="24"/>
          <w:lang w:val="en-US"/>
        </w:rPr>
        <w:t>};</w:t>
      </w:r>
    </w:p>
    <w:p w14:paraId="4D7B7414" w14:textId="77777777" w:rsidR="008110F6" w:rsidRPr="008110F6" w:rsidRDefault="008110F6" w:rsidP="008110F6">
      <w:pPr>
        <w:jc w:val="both"/>
        <w:rPr>
          <w:sz w:val="24"/>
          <w:lang w:val="en-US"/>
        </w:rPr>
      </w:pPr>
    </w:p>
    <w:p w14:paraId="14210F64" w14:textId="77777777" w:rsidR="008110F6" w:rsidRPr="008110F6" w:rsidRDefault="008110F6" w:rsidP="008110F6">
      <w:pPr>
        <w:jc w:val="both"/>
        <w:rPr>
          <w:sz w:val="24"/>
          <w:lang w:val="en-US"/>
        </w:rPr>
      </w:pPr>
    </w:p>
    <w:p w14:paraId="535826ED" w14:textId="77777777" w:rsidR="008110F6" w:rsidRPr="008110F6" w:rsidRDefault="008110F6" w:rsidP="008110F6">
      <w:pPr>
        <w:jc w:val="both"/>
        <w:rPr>
          <w:sz w:val="24"/>
          <w:lang w:val="en-US"/>
        </w:rPr>
      </w:pPr>
      <w:r w:rsidRPr="008110F6">
        <w:rPr>
          <w:sz w:val="24"/>
          <w:lang w:val="en-US"/>
        </w:rPr>
        <w:lastRenderedPageBreak/>
        <w:t>export enum EventPeriods {</w:t>
      </w:r>
    </w:p>
    <w:p w14:paraId="77DA2364" w14:textId="77777777" w:rsidR="008110F6" w:rsidRPr="008110F6" w:rsidRDefault="008110F6" w:rsidP="008110F6">
      <w:pPr>
        <w:jc w:val="both"/>
        <w:rPr>
          <w:sz w:val="24"/>
          <w:lang w:val="en-US"/>
        </w:rPr>
      </w:pPr>
      <w:r w:rsidRPr="008110F6">
        <w:rPr>
          <w:sz w:val="24"/>
          <w:lang w:val="en-US"/>
        </w:rPr>
        <w:t xml:space="preserve">  FIRST = '1st',</w:t>
      </w:r>
    </w:p>
    <w:p w14:paraId="068CB69B" w14:textId="77777777" w:rsidR="008110F6" w:rsidRPr="008110F6" w:rsidRDefault="008110F6" w:rsidP="008110F6">
      <w:pPr>
        <w:jc w:val="both"/>
        <w:rPr>
          <w:sz w:val="24"/>
          <w:lang w:val="en-US"/>
        </w:rPr>
      </w:pPr>
      <w:r w:rsidRPr="008110F6">
        <w:rPr>
          <w:sz w:val="24"/>
          <w:lang w:val="en-US"/>
        </w:rPr>
        <w:t xml:space="preserve">  SECOND = '2nd',</w:t>
      </w:r>
    </w:p>
    <w:p w14:paraId="5F4614C6" w14:textId="77777777" w:rsidR="008110F6" w:rsidRPr="008110F6" w:rsidRDefault="008110F6" w:rsidP="008110F6">
      <w:pPr>
        <w:jc w:val="both"/>
        <w:rPr>
          <w:sz w:val="24"/>
          <w:lang w:val="en-US"/>
        </w:rPr>
      </w:pPr>
      <w:r w:rsidRPr="008110F6">
        <w:rPr>
          <w:sz w:val="24"/>
          <w:lang w:val="en-US"/>
        </w:rPr>
        <w:t xml:space="preserve">  THIRD = '3rd',</w:t>
      </w:r>
    </w:p>
    <w:p w14:paraId="1E97E02D" w14:textId="77777777" w:rsidR="008110F6" w:rsidRPr="008110F6" w:rsidRDefault="008110F6" w:rsidP="008110F6">
      <w:pPr>
        <w:jc w:val="both"/>
        <w:rPr>
          <w:sz w:val="24"/>
          <w:lang w:val="en-US"/>
        </w:rPr>
      </w:pPr>
      <w:r w:rsidRPr="008110F6">
        <w:rPr>
          <w:sz w:val="24"/>
          <w:lang w:val="en-US"/>
        </w:rPr>
        <w:t xml:space="preserve">  FOURTH = '4th',</w:t>
      </w:r>
    </w:p>
    <w:p w14:paraId="437FD592" w14:textId="77777777" w:rsidR="008110F6" w:rsidRPr="008110F6" w:rsidRDefault="008110F6" w:rsidP="008110F6">
      <w:pPr>
        <w:jc w:val="both"/>
        <w:rPr>
          <w:sz w:val="24"/>
          <w:lang w:val="en-US"/>
        </w:rPr>
      </w:pPr>
      <w:r w:rsidRPr="008110F6">
        <w:rPr>
          <w:sz w:val="24"/>
          <w:lang w:val="en-US"/>
        </w:rPr>
        <w:t xml:space="preserve">  FIRSTQ = '1q',</w:t>
      </w:r>
    </w:p>
    <w:p w14:paraId="1A3116DC" w14:textId="77777777" w:rsidR="008110F6" w:rsidRPr="008110F6" w:rsidRDefault="008110F6" w:rsidP="008110F6">
      <w:pPr>
        <w:jc w:val="both"/>
        <w:rPr>
          <w:sz w:val="24"/>
          <w:lang w:val="en-US"/>
        </w:rPr>
      </w:pPr>
      <w:r w:rsidRPr="008110F6">
        <w:rPr>
          <w:sz w:val="24"/>
          <w:lang w:val="en-US"/>
        </w:rPr>
        <w:t xml:space="preserve">  SECONDQ = '2q',</w:t>
      </w:r>
    </w:p>
    <w:p w14:paraId="6846C113" w14:textId="77777777" w:rsidR="008110F6" w:rsidRPr="008110F6" w:rsidRDefault="008110F6" w:rsidP="008110F6">
      <w:pPr>
        <w:jc w:val="both"/>
        <w:rPr>
          <w:sz w:val="24"/>
          <w:lang w:val="en-US"/>
        </w:rPr>
      </w:pPr>
      <w:r w:rsidRPr="008110F6">
        <w:rPr>
          <w:sz w:val="24"/>
          <w:lang w:val="en-US"/>
        </w:rPr>
        <w:t xml:space="preserve">  THIRDQ = '3q',</w:t>
      </w:r>
    </w:p>
    <w:p w14:paraId="7D69D6DB" w14:textId="77777777" w:rsidR="008110F6" w:rsidRPr="008110F6" w:rsidRDefault="008110F6" w:rsidP="008110F6">
      <w:pPr>
        <w:jc w:val="both"/>
        <w:rPr>
          <w:sz w:val="24"/>
          <w:lang w:val="en-US"/>
        </w:rPr>
      </w:pPr>
      <w:r w:rsidRPr="008110F6">
        <w:rPr>
          <w:sz w:val="24"/>
          <w:lang w:val="en-US"/>
        </w:rPr>
        <w:t xml:space="preserve">  FOURTHQ = '4q',</w:t>
      </w:r>
    </w:p>
    <w:p w14:paraId="60649168" w14:textId="77777777" w:rsidR="008110F6" w:rsidRPr="008110F6" w:rsidRDefault="008110F6" w:rsidP="008110F6">
      <w:pPr>
        <w:jc w:val="both"/>
        <w:rPr>
          <w:sz w:val="24"/>
          <w:lang w:val="en-US"/>
        </w:rPr>
      </w:pPr>
      <w:r w:rsidRPr="008110F6">
        <w:rPr>
          <w:sz w:val="24"/>
          <w:lang w:val="en-US"/>
        </w:rPr>
        <w:t xml:space="preserve">  FIFTH = '5th',</w:t>
      </w:r>
    </w:p>
    <w:p w14:paraId="0D2B3ABF" w14:textId="77777777" w:rsidR="008110F6" w:rsidRPr="008110F6" w:rsidRDefault="008110F6" w:rsidP="008110F6">
      <w:pPr>
        <w:jc w:val="both"/>
        <w:rPr>
          <w:sz w:val="24"/>
          <w:lang w:val="en-US"/>
        </w:rPr>
      </w:pPr>
      <w:r w:rsidRPr="008110F6">
        <w:rPr>
          <w:sz w:val="24"/>
          <w:lang w:val="en-US"/>
        </w:rPr>
        <w:t xml:space="preserve">  ALL = 'all'</w:t>
      </w:r>
    </w:p>
    <w:p w14:paraId="4E795D72" w14:textId="77777777" w:rsidR="008110F6" w:rsidRPr="008110F6" w:rsidRDefault="008110F6" w:rsidP="008110F6">
      <w:pPr>
        <w:jc w:val="both"/>
        <w:rPr>
          <w:sz w:val="24"/>
          <w:lang w:val="en-US"/>
        </w:rPr>
      </w:pPr>
      <w:r w:rsidRPr="008110F6">
        <w:rPr>
          <w:sz w:val="24"/>
          <w:lang w:val="en-US"/>
        </w:rPr>
        <w:t>}</w:t>
      </w:r>
    </w:p>
    <w:p w14:paraId="2102B0C3" w14:textId="77777777" w:rsidR="008110F6" w:rsidRPr="008110F6" w:rsidRDefault="008110F6" w:rsidP="008110F6">
      <w:pPr>
        <w:jc w:val="both"/>
        <w:rPr>
          <w:sz w:val="24"/>
          <w:lang w:val="en-US"/>
        </w:rPr>
      </w:pPr>
    </w:p>
    <w:p w14:paraId="7F43F437" w14:textId="77777777" w:rsidR="008110F6" w:rsidRPr="008110F6" w:rsidRDefault="008110F6" w:rsidP="008110F6">
      <w:pPr>
        <w:jc w:val="both"/>
        <w:rPr>
          <w:sz w:val="24"/>
          <w:lang w:val="en-US"/>
        </w:rPr>
      </w:pPr>
      <w:r w:rsidRPr="008110F6">
        <w:rPr>
          <w:sz w:val="24"/>
          <w:lang w:val="en-US"/>
        </w:rPr>
        <w:t>export const EventPeriodsTranslations = {</w:t>
      </w:r>
    </w:p>
    <w:p w14:paraId="6CFCD7D7" w14:textId="77777777" w:rsidR="008110F6" w:rsidRPr="008110F6" w:rsidRDefault="008110F6" w:rsidP="008110F6">
      <w:pPr>
        <w:jc w:val="both"/>
        <w:rPr>
          <w:sz w:val="24"/>
          <w:lang w:val="en-US"/>
        </w:rPr>
      </w:pPr>
      <w:r w:rsidRPr="008110F6">
        <w:rPr>
          <w:sz w:val="24"/>
          <w:lang w:val="en-US"/>
        </w:rPr>
        <w:t xml:space="preserve">  [EventPeriods.FIRST]: '1-ый период',</w:t>
      </w:r>
    </w:p>
    <w:p w14:paraId="3AF148AB" w14:textId="77777777" w:rsidR="008110F6" w:rsidRPr="008110F6" w:rsidRDefault="008110F6" w:rsidP="008110F6">
      <w:pPr>
        <w:jc w:val="both"/>
        <w:rPr>
          <w:sz w:val="24"/>
          <w:lang w:val="en-US"/>
        </w:rPr>
      </w:pPr>
      <w:r w:rsidRPr="008110F6">
        <w:rPr>
          <w:sz w:val="24"/>
          <w:lang w:val="en-US"/>
        </w:rPr>
        <w:t xml:space="preserve">  [EventPeriods.SECOND]: '2-ой период',</w:t>
      </w:r>
    </w:p>
    <w:p w14:paraId="557DA1CF" w14:textId="77777777" w:rsidR="008110F6" w:rsidRPr="008110F6" w:rsidRDefault="008110F6" w:rsidP="008110F6">
      <w:pPr>
        <w:jc w:val="both"/>
        <w:rPr>
          <w:sz w:val="24"/>
          <w:lang w:val="en-US"/>
        </w:rPr>
      </w:pPr>
      <w:r w:rsidRPr="008110F6">
        <w:rPr>
          <w:sz w:val="24"/>
          <w:lang w:val="en-US"/>
        </w:rPr>
        <w:t xml:space="preserve">  [EventPeriods.THIRD]: '3-йй период',</w:t>
      </w:r>
    </w:p>
    <w:p w14:paraId="4FB56C4C" w14:textId="77777777" w:rsidR="008110F6" w:rsidRPr="008110F6" w:rsidRDefault="008110F6" w:rsidP="008110F6">
      <w:pPr>
        <w:jc w:val="both"/>
        <w:rPr>
          <w:sz w:val="24"/>
          <w:lang w:val="en-US"/>
        </w:rPr>
      </w:pPr>
      <w:r w:rsidRPr="008110F6">
        <w:rPr>
          <w:sz w:val="24"/>
          <w:lang w:val="en-US"/>
        </w:rPr>
        <w:t xml:space="preserve">  [EventPeriods.FOURTH]: '4-ый период',</w:t>
      </w:r>
    </w:p>
    <w:p w14:paraId="7E08813D" w14:textId="77777777" w:rsidR="008110F6" w:rsidRPr="008110F6" w:rsidRDefault="008110F6" w:rsidP="008110F6">
      <w:pPr>
        <w:jc w:val="both"/>
        <w:rPr>
          <w:sz w:val="24"/>
          <w:lang w:val="en-US"/>
        </w:rPr>
      </w:pPr>
      <w:r w:rsidRPr="008110F6">
        <w:rPr>
          <w:sz w:val="24"/>
          <w:lang w:val="en-US"/>
        </w:rPr>
        <w:t xml:space="preserve">  [EventPeriods.FIFTH]: '5-ый период',</w:t>
      </w:r>
    </w:p>
    <w:p w14:paraId="2752F500" w14:textId="77777777" w:rsidR="008110F6" w:rsidRPr="008110F6" w:rsidRDefault="008110F6" w:rsidP="008110F6">
      <w:pPr>
        <w:jc w:val="both"/>
        <w:rPr>
          <w:sz w:val="24"/>
          <w:lang w:val="en-US"/>
        </w:rPr>
      </w:pPr>
      <w:r w:rsidRPr="008110F6">
        <w:rPr>
          <w:sz w:val="24"/>
          <w:lang w:val="en-US"/>
        </w:rPr>
        <w:t xml:space="preserve">  [EventPeriods.FIRSTQ]: '1-ая четверть',</w:t>
      </w:r>
    </w:p>
    <w:p w14:paraId="348DD3F2" w14:textId="77777777" w:rsidR="008110F6" w:rsidRPr="008110F6" w:rsidRDefault="008110F6" w:rsidP="008110F6">
      <w:pPr>
        <w:jc w:val="both"/>
        <w:rPr>
          <w:sz w:val="24"/>
          <w:lang w:val="en-US"/>
        </w:rPr>
      </w:pPr>
      <w:r w:rsidRPr="008110F6">
        <w:rPr>
          <w:sz w:val="24"/>
          <w:lang w:val="en-US"/>
        </w:rPr>
        <w:t xml:space="preserve">  [EventPeriods.SECONDQ]: '2-ая четверть',</w:t>
      </w:r>
    </w:p>
    <w:p w14:paraId="4008C7AD" w14:textId="77777777" w:rsidR="008110F6" w:rsidRPr="008110F6" w:rsidRDefault="008110F6" w:rsidP="008110F6">
      <w:pPr>
        <w:jc w:val="both"/>
        <w:rPr>
          <w:sz w:val="24"/>
          <w:lang w:val="en-US"/>
        </w:rPr>
      </w:pPr>
      <w:r w:rsidRPr="008110F6">
        <w:rPr>
          <w:sz w:val="24"/>
          <w:lang w:val="en-US"/>
        </w:rPr>
        <w:t xml:space="preserve">  [EventPeriods.THIRDQ]: '3-я четверть',</w:t>
      </w:r>
    </w:p>
    <w:p w14:paraId="2BE10CBE" w14:textId="77777777" w:rsidR="008110F6" w:rsidRPr="008110F6" w:rsidRDefault="008110F6" w:rsidP="008110F6">
      <w:pPr>
        <w:jc w:val="both"/>
        <w:rPr>
          <w:sz w:val="24"/>
          <w:lang w:val="en-US"/>
        </w:rPr>
      </w:pPr>
      <w:r w:rsidRPr="008110F6">
        <w:rPr>
          <w:sz w:val="24"/>
          <w:lang w:val="en-US"/>
        </w:rPr>
        <w:t xml:space="preserve">  [EventPeriods.FOURTHQ]: '4-ая четверть',</w:t>
      </w:r>
    </w:p>
    <w:p w14:paraId="73B2A724" w14:textId="77777777" w:rsidR="008110F6" w:rsidRPr="008110F6" w:rsidRDefault="008110F6" w:rsidP="008110F6">
      <w:pPr>
        <w:jc w:val="both"/>
        <w:rPr>
          <w:sz w:val="24"/>
          <w:lang w:val="en-US"/>
        </w:rPr>
      </w:pPr>
      <w:r w:rsidRPr="008110F6">
        <w:rPr>
          <w:sz w:val="24"/>
          <w:lang w:val="en-US"/>
        </w:rPr>
        <w:t xml:space="preserve">  [EventPeriods.ALL]: 'Весь матч',</w:t>
      </w:r>
    </w:p>
    <w:p w14:paraId="27C31348" w14:textId="77777777" w:rsidR="008110F6" w:rsidRPr="008110F6" w:rsidRDefault="008110F6" w:rsidP="008110F6">
      <w:pPr>
        <w:jc w:val="both"/>
        <w:rPr>
          <w:sz w:val="24"/>
          <w:lang w:val="en-US"/>
        </w:rPr>
      </w:pPr>
      <w:r w:rsidRPr="008110F6">
        <w:rPr>
          <w:sz w:val="24"/>
          <w:lang w:val="en-US"/>
        </w:rPr>
        <w:t>};</w:t>
      </w:r>
    </w:p>
    <w:p w14:paraId="01C766BC" w14:textId="77777777" w:rsidR="008110F6" w:rsidRPr="008110F6" w:rsidRDefault="008110F6" w:rsidP="008110F6">
      <w:pPr>
        <w:jc w:val="both"/>
        <w:rPr>
          <w:sz w:val="24"/>
          <w:lang w:val="en-US"/>
        </w:rPr>
      </w:pPr>
    </w:p>
    <w:p w14:paraId="59BCE8E7" w14:textId="77777777" w:rsidR="008110F6" w:rsidRPr="008110F6" w:rsidRDefault="008110F6" w:rsidP="008110F6">
      <w:pPr>
        <w:jc w:val="both"/>
        <w:rPr>
          <w:sz w:val="24"/>
          <w:lang w:val="en-US"/>
        </w:rPr>
      </w:pPr>
      <w:r w:rsidRPr="008110F6">
        <w:rPr>
          <w:sz w:val="24"/>
          <w:lang w:val="en-US"/>
        </w:rPr>
        <w:t>export const EventStatisticsNameTranslations = {</w:t>
      </w:r>
    </w:p>
    <w:p w14:paraId="3F3FBF03" w14:textId="77777777" w:rsidR="008110F6" w:rsidRPr="008110F6" w:rsidRDefault="008110F6" w:rsidP="008110F6">
      <w:pPr>
        <w:jc w:val="both"/>
        <w:rPr>
          <w:sz w:val="24"/>
          <w:lang w:val="en-US"/>
        </w:rPr>
      </w:pPr>
      <w:r w:rsidRPr="008110F6">
        <w:rPr>
          <w:sz w:val="24"/>
          <w:lang w:val="en-US"/>
        </w:rPr>
        <w:t xml:space="preserve">  ball_possession: 'Владение мячом',</w:t>
      </w:r>
    </w:p>
    <w:p w14:paraId="0B8F9F73" w14:textId="77777777" w:rsidR="008110F6" w:rsidRPr="008110F6" w:rsidRDefault="008110F6" w:rsidP="008110F6">
      <w:pPr>
        <w:jc w:val="both"/>
        <w:rPr>
          <w:sz w:val="24"/>
          <w:lang w:val="en-US"/>
        </w:rPr>
      </w:pPr>
      <w:r w:rsidRPr="008110F6">
        <w:rPr>
          <w:sz w:val="24"/>
          <w:lang w:val="en-US"/>
        </w:rPr>
        <w:t xml:space="preserve">  total_shots: 'Ударов всего',</w:t>
      </w:r>
    </w:p>
    <w:p w14:paraId="1FE4AB96" w14:textId="77777777" w:rsidR="008110F6" w:rsidRPr="008110F6" w:rsidRDefault="008110F6" w:rsidP="008110F6">
      <w:pPr>
        <w:jc w:val="both"/>
        <w:rPr>
          <w:sz w:val="24"/>
          <w:lang w:val="en-US"/>
        </w:rPr>
      </w:pPr>
      <w:r w:rsidRPr="008110F6">
        <w:rPr>
          <w:sz w:val="24"/>
          <w:lang w:val="en-US"/>
        </w:rPr>
        <w:t xml:space="preserve">  shots: 'Броски',</w:t>
      </w:r>
    </w:p>
    <w:p w14:paraId="229764CC" w14:textId="77777777" w:rsidR="008110F6" w:rsidRPr="008110F6" w:rsidRDefault="008110F6" w:rsidP="008110F6">
      <w:pPr>
        <w:jc w:val="both"/>
        <w:rPr>
          <w:sz w:val="24"/>
          <w:lang w:val="en-US"/>
        </w:rPr>
      </w:pPr>
      <w:r w:rsidRPr="008110F6">
        <w:rPr>
          <w:sz w:val="24"/>
          <w:lang w:val="en-US"/>
        </w:rPr>
        <w:t xml:space="preserve">  penalty_minutes: 'Штрафное время',</w:t>
      </w:r>
    </w:p>
    <w:p w14:paraId="2502AEA4" w14:textId="77777777" w:rsidR="008110F6" w:rsidRPr="008110F6" w:rsidRDefault="008110F6" w:rsidP="008110F6">
      <w:pPr>
        <w:jc w:val="both"/>
        <w:rPr>
          <w:sz w:val="24"/>
          <w:lang w:val="en-US"/>
        </w:rPr>
      </w:pPr>
      <w:r w:rsidRPr="008110F6">
        <w:rPr>
          <w:sz w:val="24"/>
          <w:lang w:val="en-US"/>
        </w:rPr>
        <w:t xml:space="preserve">  goals: 'Голы',</w:t>
      </w:r>
    </w:p>
    <w:p w14:paraId="72F29CD2" w14:textId="77777777" w:rsidR="008110F6" w:rsidRPr="008110F6" w:rsidRDefault="008110F6" w:rsidP="008110F6">
      <w:pPr>
        <w:jc w:val="both"/>
        <w:rPr>
          <w:sz w:val="24"/>
          <w:lang w:val="en-US"/>
        </w:rPr>
      </w:pPr>
      <w:r w:rsidRPr="008110F6">
        <w:rPr>
          <w:sz w:val="24"/>
          <w:lang w:val="en-US"/>
        </w:rPr>
        <w:t xml:space="preserve">  goals_in_powerplay: 'Голы в большинстве',</w:t>
      </w:r>
    </w:p>
    <w:p w14:paraId="60771CEC" w14:textId="77777777" w:rsidR="008110F6" w:rsidRPr="008110F6" w:rsidRDefault="008110F6" w:rsidP="008110F6">
      <w:pPr>
        <w:jc w:val="both"/>
        <w:rPr>
          <w:sz w:val="24"/>
          <w:lang w:val="en-US"/>
        </w:rPr>
      </w:pPr>
      <w:r w:rsidRPr="008110F6">
        <w:rPr>
          <w:sz w:val="24"/>
          <w:lang w:val="en-US"/>
        </w:rPr>
        <w:t xml:space="preserve">  shorthanded_goals: 'Голы в меньшинстве',</w:t>
      </w:r>
    </w:p>
    <w:p w14:paraId="549D74A8" w14:textId="77777777" w:rsidR="008110F6" w:rsidRPr="008110F6" w:rsidRDefault="008110F6" w:rsidP="008110F6">
      <w:pPr>
        <w:jc w:val="both"/>
        <w:rPr>
          <w:sz w:val="24"/>
          <w:lang w:val="en-US"/>
        </w:rPr>
      </w:pPr>
      <w:r w:rsidRPr="008110F6">
        <w:rPr>
          <w:sz w:val="24"/>
          <w:lang w:val="en-US"/>
        </w:rPr>
        <w:t xml:space="preserve">  faceoffs_won: 'Вбрасываний выиграно',</w:t>
      </w:r>
    </w:p>
    <w:p w14:paraId="37913297" w14:textId="77777777" w:rsidR="008110F6" w:rsidRPr="008110F6" w:rsidRDefault="008110F6" w:rsidP="008110F6">
      <w:pPr>
        <w:jc w:val="both"/>
        <w:rPr>
          <w:sz w:val="24"/>
          <w:lang w:val="en-US"/>
        </w:rPr>
      </w:pPr>
      <w:r w:rsidRPr="008110F6">
        <w:rPr>
          <w:sz w:val="24"/>
          <w:lang w:val="en-US"/>
        </w:rPr>
        <w:lastRenderedPageBreak/>
        <w:t xml:space="preserve">  blocked: 'Бросков заблокировано',</w:t>
      </w:r>
    </w:p>
    <w:p w14:paraId="584E915D" w14:textId="77777777" w:rsidR="008110F6" w:rsidRPr="008110F6" w:rsidRDefault="008110F6" w:rsidP="008110F6">
      <w:pPr>
        <w:jc w:val="both"/>
        <w:rPr>
          <w:sz w:val="24"/>
          <w:lang w:val="en-US"/>
        </w:rPr>
      </w:pPr>
      <w:r w:rsidRPr="008110F6">
        <w:rPr>
          <w:sz w:val="24"/>
          <w:lang w:val="en-US"/>
        </w:rPr>
        <w:t xml:space="preserve">  takeaways: 'Перехваты шайбы',</w:t>
      </w:r>
    </w:p>
    <w:p w14:paraId="592B73B3" w14:textId="77777777" w:rsidR="008110F6" w:rsidRPr="008110F6" w:rsidRDefault="008110F6" w:rsidP="008110F6">
      <w:pPr>
        <w:jc w:val="both"/>
        <w:rPr>
          <w:sz w:val="24"/>
        </w:rPr>
      </w:pPr>
      <w:r w:rsidRPr="008110F6">
        <w:rPr>
          <w:sz w:val="24"/>
          <w:lang w:val="en-US"/>
        </w:rPr>
        <w:t xml:space="preserve">  giveaways</w:t>
      </w:r>
      <w:r w:rsidRPr="008110F6">
        <w:rPr>
          <w:sz w:val="24"/>
        </w:rPr>
        <w:t>: 'Потери шайбы',</w:t>
      </w:r>
    </w:p>
    <w:p w14:paraId="73028ED6" w14:textId="77777777" w:rsidR="008110F6" w:rsidRPr="008110F6" w:rsidRDefault="008110F6" w:rsidP="008110F6">
      <w:pPr>
        <w:jc w:val="both"/>
        <w:rPr>
          <w:sz w:val="24"/>
        </w:rPr>
      </w:pPr>
      <w:r w:rsidRPr="008110F6">
        <w:rPr>
          <w:sz w:val="24"/>
        </w:rPr>
        <w:t xml:space="preserve">  </w:t>
      </w:r>
      <w:r w:rsidRPr="008110F6">
        <w:rPr>
          <w:sz w:val="24"/>
          <w:lang w:val="en-US"/>
        </w:rPr>
        <w:t>hits</w:t>
      </w:r>
      <w:r w:rsidRPr="008110F6">
        <w:rPr>
          <w:sz w:val="24"/>
        </w:rPr>
        <w:t>: 'Силовые приемы',</w:t>
      </w:r>
    </w:p>
    <w:p w14:paraId="442EAEC3" w14:textId="77777777" w:rsidR="008110F6" w:rsidRPr="008110F6" w:rsidRDefault="008110F6" w:rsidP="008110F6">
      <w:pPr>
        <w:jc w:val="both"/>
        <w:rPr>
          <w:sz w:val="24"/>
        </w:rPr>
      </w:pPr>
      <w:r w:rsidRPr="008110F6">
        <w:rPr>
          <w:sz w:val="24"/>
        </w:rPr>
        <w:t xml:space="preserve">  </w:t>
      </w:r>
      <w:r w:rsidRPr="008110F6">
        <w:rPr>
          <w:sz w:val="24"/>
          <w:lang w:val="en-US"/>
        </w:rPr>
        <w:t>shots</w:t>
      </w:r>
      <w:r w:rsidRPr="008110F6">
        <w:rPr>
          <w:sz w:val="24"/>
        </w:rPr>
        <w:t>_</w:t>
      </w:r>
      <w:r w:rsidRPr="008110F6">
        <w:rPr>
          <w:sz w:val="24"/>
          <w:lang w:val="en-US"/>
        </w:rPr>
        <w:t>on</w:t>
      </w:r>
      <w:r w:rsidRPr="008110F6">
        <w:rPr>
          <w:sz w:val="24"/>
        </w:rPr>
        <w:t>_</w:t>
      </w:r>
      <w:r w:rsidRPr="008110F6">
        <w:rPr>
          <w:sz w:val="24"/>
          <w:lang w:val="en-US"/>
        </w:rPr>
        <w:t>target</w:t>
      </w:r>
      <w:r w:rsidRPr="008110F6">
        <w:rPr>
          <w:sz w:val="24"/>
        </w:rPr>
        <w:t>: 'Ударов по воротам',</w:t>
      </w:r>
    </w:p>
    <w:p w14:paraId="4DF354F7" w14:textId="77777777" w:rsidR="008110F6" w:rsidRPr="008110F6" w:rsidRDefault="008110F6" w:rsidP="008110F6">
      <w:pPr>
        <w:jc w:val="both"/>
        <w:rPr>
          <w:sz w:val="24"/>
        </w:rPr>
      </w:pPr>
      <w:r w:rsidRPr="008110F6">
        <w:rPr>
          <w:sz w:val="24"/>
        </w:rPr>
        <w:t xml:space="preserve">  </w:t>
      </w:r>
      <w:r w:rsidRPr="008110F6">
        <w:rPr>
          <w:sz w:val="24"/>
          <w:lang w:val="en-US"/>
        </w:rPr>
        <w:t>shots</w:t>
      </w:r>
      <w:r w:rsidRPr="008110F6">
        <w:rPr>
          <w:sz w:val="24"/>
        </w:rPr>
        <w:t>_</w:t>
      </w:r>
      <w:r w:rsidRPr="008110F6">
        <w:rPr>
          <w:sz w:val="24"/>
          <w:lang w:val="en-US"/>
        </w:rPr>
        <w:t>off</w:t>
      </w:r>
      <w:r w:rsidRPr="008110F6">
        <w:rPr>
          <w:sz w:val="24"/>
        </w:rPr>
        <w:t>_</w:t>
      </w:r>
      <w:r w:rsidRPr="008110F6">
        <w:rPr>
          <w:sz w:val="24"/>
          <w:lang w:val="en-US"/>
        </w:rPr>
        <w:t>target</w:t>
      </w:r>
      <w:r w:rsidRPr="008110F6">
        <w:rPr>
          <w:sz w:val="24"/>
        </w:rPr>
        <w:t>: 'Ударов мимо ворот',</w:t>
      </w:r>
    </w:p>
    <w:p w14:paraId="0B0F77AD" w14:textId="77777777" w:rsidR="008110F6" w:rsidRPr="008110F6" w:rsidRDefault="008110F6" w:rsidP="008110F6">
      <w:pPr>
        <w:jc w:val="both"/>
        <w:rPr>
          <w:sz w:val="24"/>
        </w:rPr>
      </w:pPr>
      <w:r w:rsidRPr="008110F6">
        <w:rPr>
          <w:sz w:val="24"/>
        </w:rPr>
        <w:t xml:space="preserve">  </w:t>
      </w:r>
      <w:r w:rsidRPr="008110F6">
        <w:rPr>
          <w:sz w:val="24"/>
          <w:lang w:val="en-US"/>
        </w:rPr>
        <w:t>blocked</w:t>
      </w:r>
      <w:r w:rsidRPr="008110F6">
        <w:rPr>
          <w:sz w:val="24"/>
        </w:rPr>
        <w:t>_</w:t>
      </w:r>
      <w:r w:rsidRPr="008110F6">
        <w:rPr>
          <w:sz w:val="24"/>
          <w:lang w:val="en-US"/>
        </w:rPr>
        <w:t>shots</w:t>
      </w:r>
      <w:r w:rsidRPr="008110F6">
        <w:rPr>
          <w:sz w:val="24"/>
        </w:rPr>
        <w:t>: 'Заблокировано ударов',</w:t>
      </w:r>
    </w:p>
    <w:p w14:paraId="6B6EE98F" w14:textId="77777777" w:rsidR="008110F6" w:rsidRPr="008110F6" w:rsidRDefault="008110F6" w:rsidP="008110F6">
      <w:pPr>
        <w:jc w:val="both"/>
        <w:rPr>
          <w:sz w:val="24"/>
          <w:lang w:val="en-US"/>
        </w:rPr>
      </w:pPr>
      <w:r w:rsidRPr="008110F6">
        <w:rPr>
          <w:sz w:val="24"/>
        </w:rPr>
        <w:t xml:space="preserve">  </w:t>
      </w:r>
      <w:r w:rsidRPr="008110F6">
        <w:rPr>
          <w:sz w:val="24"/>
          <w:lang w:val="en-US"/>
        </w:rPr>
        <w:t>corner_kicks: 'Угловые',</w:t>
      </w:r>
    </w:p>
    <w:p w14:paraId="1902F841" w14:textId="77777777" w:rsidR="008110F6" w:rsidRPr="008110F6" w:rsidRDefault="008110F6" w:rsidP="008110F6">
      <w:pPr>
        <w:jc w:val="both"/>
        <w:rPr>
          <w:sz w:val="24"/>
          <w:lang w:val="en-US"/>
        </w:rPr>
      </w:pPr>
      <w:r w:rsidRPr="008110F6">
        <w:rPr>
          <w:sz w:val="24"/>
          <w:lang w:val="en-US"/>
        </w:rPr>
        <w:t xml:space="preserve">  offsides: 'Оффсайды',</w:t>
      </w:r>
    </w:p>
    <w:p w14:paraId="21FA9F45" w14:textId="77777777" w:rsidR="008110F6" w:rsidRPr="008110F6" w:rsidRDefault="008110F6" w:rsidP="008110F6">
      <w:pPr>
        <w:jc w:val="both"/>
        <w:rPr>
          <w:sz w:val="24"/>
        </w:rPr>
      </w:pPr>
      <w:r w:rsidRPr="008110F6">
        <w:rPr>
          <w:sz w:val="24"/>
          <w:lang w:val="en-US"/>
        </w:rPr>
        <w:t xml:space="preserve">  hit</w:t>
      </w:r>
      <w:r w:rsidRPr="008110F6">
        <w:rPr>
          <w:sz w:val="24"/>
        </w:rPr>
        <w:t>_</w:t>
      </w:r>
      <w:r w:rsidRPr="008110F6">
        <w:rPr>
          <w:sz w:val="24"/>
          <w:lang w:val="en-US"/>
        </w:rPr>
        <w:t>woodwork</w:t>
      </w:r>
      <w:r w:rsidRPr="008110F6">
        <w:rPr>
          <w:sz w:val="24"/>
        </w:rPr>
        <w:t>: 'Попаданий в штангу',</w:t>
      </w:r>
    </w:p>
    <w:p w14:paraId="26BCE2C0" w14:textId="77777777" w:rsidR="008110F6" w:rsidRPr="008110F6" w:rsidRDefault="008110F6" w:rsidP="008110F6">
      <w:pPr>
        <w:jc w:val="both"/>
        <w:rPr>
          <w:sz w:val="24"/>
        </w:rPr>
      </w:pPr>
      <w:r w:rsidRPr="008110F6">
        <w:rPr>
          <w:sz w:val="24"/>
        </w:rPr>
        <w:t xml:space="preserve">  </w:t>
      </w:r>
      <w:r w:rsidRPr="008110F6">
        <w:rPr>
          <w:sz w:val="24"/>
          <w:lang w:val="en-US"/>
        </w:rPr>
        <w:t>shots</w:t>
      </w:r>
      <w:r w:rsidRPr="008110F6">
        <w:rPr>
          <w:sz w:val="24"/>
        </w:rPr>
        <w:t>_</w:t>
      </w:r>
      <w:r w:rsidRPr="008110F6">
        <w:rPr>
          <w:sz w:val="24"/>
          <w:lang w:val="en-US"/>
        </w:rPr>
        <w:t>inside</w:t>
      </w:r>
      <w:r w:rsidRPr="008110F6">
        <w:rPr>
          <w:sz w:val="24"/>
        </w:rPr>
        <w:t>_</w:t>
      </w:r>
      <w:r w:rsidRPr="008110F6">
        <w:rPr>
          <w:sz w:val="24"/>
          <w:lang w:val="en-US"/>
        </w:rPr>
        <w:t>box</w:t>
      </w:r>
      <w:r w:rsidRPr="008110F6">
        <w:rPr>
          <w:sz w:val="24"/>
        </w:rPr>
        <w:t>: 'Ударов из штрафной',</w:t>
      </w:r>
    </w:p>
    <w:p w14:paraId="37539A92" w14:textId="77777777" w:rsidR="008110F6" w:rsidRPr="003B0566" w:rsidRDefault="008110F6" w:rsidP="008110F6">
      <w:pPr>
        <w:jc w:val="both"/>
        <w:rPr>
          <w:sz w:val="24"/>
          <w:lang w:val="en-US"/>
        </w:rPr>
      </w:pPr>
      <w:r w:rsidRPr="008110F6">
        <w:rPr>
          <w:sz w:val="24"/>
        </w:rPr>
        <w:t xml:space="preserve">  </w:t>
      </w:r>
      <w:r w:rsidRPr="008110F6">
        <w:rPr>
          <w:sz w:val="24"/>
          <w:lang w:val="en-US"/>
        </w:rPr>
        <w:t>shots</w:t>
      </w:r>
      <w:r w:rsidRPr="003B0566">
        <w:rPr>
          <w:sz w:val="24"/>
          <w:lang w:val="en-US"/>
        </w:rPr>
        <w:t>_</w:t>
      </w:r>
      <w:r w:rsidRPr="008110F6">
        <w:rPr>
          <w:sz w:val="24"/>
          <w:lang w:val="en-US"/>
        </w:rPr>
        <w:t>outside</w:t>
      </w:r>
      <w:r w:rsidRPr="003B0566">
        <w:rPr>
          <w:sz w:val="24"/>
          <w:lang w:val="en-US"/>
        </w:rPr>
        <w:t>_</w:t>
      </w:r>
      <w:r w:rsidRPr="008110F6">
        <w:rPr>
          <w:sz w:val="24"/>
          <w:lang w:val="en-US"/>
        </w:rPr>
        <w:t>box</w:t>
      </w:r>
      <w:r w:rsidRPr="003B0566">
        <w:rPr>
          <w:sz w:val="24"/>
          <w:lang w:val="en-US"/>
        </w:rPr>
        <w:t>: '</w:t>
      </w:r>
      <w:r w:rsidRPr="008110F6">
        <w:rPr>
          <w:sz w:val="24"/>
        </w:rPr>
        <w:t>Ударов</w:t>
      </w:r>
      <w:r w:rsidRPr="003B0566">
        <w:rPr>
          <w:sz w:val="24"/>
          <w:lang w:val="en-US"/>
        </w:rPr>
        <w:t xml:space="preserve"> </w:t>
      </w:r>
      <w:r w:rsidRPr="008110F6">
        <w:rPr>
          <w:sz w:val="24"/>
        </w:rPr>
        <w:t>вне</w:t>
      </w:r>
      <w:r w:rsidRPr="003B0566">
        <w:rPr>
          <w:sz w:val="24"/>
          <w:lang w:val="en-US"/>
        </w:rPr>
        <w:t xml:space="preserve"> </w:t>
      </w:r>
      <w:r w:rsidRPr="008110F6">
        <w:rPr>
          <w:sz w:val="24"/>
        </w:rPr>
        <w:t>штрафной</w:t>
      </w:r>
      <w:r w:rsidRPr="003B0566">
        <w:rPr>
          <w:sz w:val="24"/>
          <w:lang w:val="en-US"/>
        </w:rPr>
        <w:t>',</w:t>
      </w:r>
    </w:p>
    <w:p w14:paraId="1D5D9D12" w14:textId="77777777" w:rsidR="008110F6" w:rsidRPr="008110F6" w:rsidRDefault="008110F6" w:rsidP="008110F6">
      <w:pPr>
        <w:jc w:val="both"/>
        <w:rPr>
          <w:sz w:val="24"/>
          <w:lang w:val="en-US"/>
        </w:rPr>
      </w:pPr>
      <w:r w:rsidRPr="003B0566">
        <w:rPr>
          <w:sz w:val="24"/>
          <w:lang w:val="en-US"/>
        </w:rPr>
        <w:t xml:space="preserve">  </w:t>
      </w:r>
      <w:r w:rsidRPr="008110F6">
        <w:rPr>
          <w:sz w:val="24"/>
          <w:lang w:val="en-US"/>
        </w:rPr>
        <w:t>goalkeeper_saves: 'Сейвы',</w:t>
      </w:r>
    </w:p>
    <w:p w14:paraId="2B5F80B3" w14:textId="77777777" w:rsidR="008110F6" w:rsidRPr="008110F6" w:rsidRDefault="008110F6" w:rsidP="008110F6">
      <w:pPr>
        <w:jc w:val="both"/>
        <w:rPr>
          <w:sz w:val="24"/>
          <w:lang w:val="en-US"/>
        </w:rPr>
      </w:pPr>
      <w:r w:rsidRPr="008110F6">
        <w:rPr>
          <w:sz w:val="24"/>
          <w:lang w:val="en-US"/>
        </w:rPr>
        <w:t xml:space="preserve">  fouls: 'Нарушения',</w:t>
      </w:r>
    </w:p>
    <w:p w14:paraId="09D91F9C" w14:textId="77777777" w:rsidR="008110F6" w:rsidRPr="008110F6" w:rsidRDefault="008110F6" w:rsidP="008110F6">
      <w:pPr>
        <w:jc w:val="both"/>
        <w:rPr>
          <w:sz w:val="24"/>
        </w:rPr>
      </w:pPr>
      <w:r w:rsidRPr="008110F6">
        <w:rPr>
          <w:sz w:val="24"/>
          <w:lang w:val="en-US"/>
        </w:rPr>
        <w:t xml:space="preserve">  passes</w:t>
      </w:r>
      <w:r w:rsidRPr="008110F6">
        <w:rPr>
          <w:sz w:val="24"/>
        </w:rPr>
        <w:t>: 'Количество пасов',</w:t>
      </w:r>
    </w:p>
    <w:p w14:paraId="699E4935" w14:textId="77777777" w:rsidR="008110F6" w:rsidRPr="008110F6" w:rsidRDefault="008110F6" w:rsidP="008110F6">
      <w:pPr>
        <w:jc w:val="both"/>
        <w:rPr>
          <w:sz w:val="24"/>
        </w:rPr>
      </w:pPr>
      <w:r w:rsidRPr="008110F6">
        <w:rPr>
          <w:sz w:val="24"/>
        </w:rPr>
        <w:t xml:space="preserve">  </w:t>
      </w:r>
      <w:r w:rsidRPr="008110F6">
        <w:rPr>
          <w:sz w:val="24"/>
          <w:lang w:val="en-US"/>
        </w:rPr>
        <w:t>accurate</w:t>
      </w:r>
      <w:r w:rsidRPr="008110F6">
        <w:rPr>
          <w:sz w:val="24"/>
        </w:rPr>
        <w:t>_</w:t>
      </w:r>
      <w:r w:rsidRPr="008110F6">
        <w:rPr>
          <w:sz w:val="24"/>
          <w:lang w:val="en-US"/>
        </w:rPr>
        <w:t>passes</w:t>
      </w:r>
      <w:r w:rsidRPr="008110F6">
        <w:rPr>
          <w:sz w:val="24"/>
        </w:rPr>
        <w:t>: 'Точных пасов',</w:t>
      </w:r>
    </w:p>
    <w:p w14:paraId="786B7687" w14:textId="77777777" w:rsidR="008110F6" w:rsidRPr="008110F6" w:rsidRDefault="008110F6" w:rsidP="008110F6">
      <w:pPr>
        <w:jc w:val="both"/>
        <w:rPr>
          <w:sz w:val="24"/>
        </w:rPr>
      </w:pPr>
      <w:r w:rsidRPr="008110F6">
        <w:rPr>
          <w:sz w:val="24"/>
        </w:rPr>
        <w:t xml:space="preserve">  </w:t>
      </w:r>
      <w:r w:rsidRPr="008110F6">
        <w:rPr>
          <w:sz w:val="24"/>
          <w:lang w:val="en-US"/>
        </w:rPr>
        <w:t>long</w:t>
      </w:r>
      <w:r w:rsidRPr="008110F6">
        <w:rPr>
          <w:sz w:val="24"/>
        </w:rPr>
        <w:t>_</w:t>
      </w:r>
      <w:r w:rsidRPr="008110F6">
        <w:rPr>
          <w:sz w:val="24"/>
          <w:lang w:val="en-US"/>
        </w:rPr>
        <w:t>balls</w:t>
      </w:r>
      <w:r w:rsidRPr="008110F6">
        <w:rPr>
          <w:sz w:val="24"/>
        </w:rPr>
        <w:t>: 'Длинных передач',</w:t>
      </w:r>
    </w:p>
    <w:p w14:paraId="4DAF180C" w14:textId="77777777" w:rsidR="008110F6" w:rsidRPr="008110F6" w:rsidRDefault="008110F6" w:rsidP="008110F6">
      <w:pPr>
        <w:jc w:val="both"/>
        <w:rPr>
          <w:sz w:val="24"/>
        </w:rPr>
      </w:pPr>
      <w:r w:rsidRPr="008110F6">
        <w:rPr>
          <w:sz w:val="24"/>
        </w:rPr>
        <w:t xml:space="preserve">  </w:t>
      </w:r>
      <w:r w:rsidRPr="008110F6">
        <w:rPr>
          <w:sz w:val="24"/>
          <w:lang w:val="en-US"/>
        </w:rPr>
        <w:t>crosses</w:t>
      </w:r>
      <w:r w:rsidRPr="008110F6">
        <w:rPr>
          <w:sz w:val="24"/>
        </w:rPr>
        <w:t>: 'Кроссы',</w:t>
      </w:r>
    </w:p>
    <w:p w14:paraId="513A59B4" w14:textId="77777777" w:rsidR="008110F6" w:rsidRPr="008110F6" w:rsidRDefault="008110F6" w:rsidP="008110F6">
      <w:pPr>
        <w:jc w:val="both"/>
        <w:rPr>
          <w:sz w:val="24"/>
        </w:rPr>
      </w:pPr>
      <w:r w:rsidRPr="008110F6">
        <w:rPr>
          <w:sz w:val="24"/>
        </w:rPr>
        <w:t xml:space="preserve">  </w:t>
      </w:r>
      <w:r w:rsidRPr="008110F6">
        <w:rPr>
          <w:sz w:val="24"/>
          <w:lang w:val="en-US"/>
        </w:rPr>
        <w:t>dribbles</w:t>
      </w:r>
      <w:r w:rsidRPr="008110F6">
        <w:rPr>
          <w:sz w:val="24"/>
        </w:rPr>
        <w:t>: 'Удачных дриблингов',</w:t>
      </w:r>
    </w:p>
    <w:p w14:paraId="469023F5" w14:textId="77777777" w:rsidR="008110F6" w:rsidRPr="008110F6" w:rsidRDefault="008110F6" w:rsidP="008110F6">
      <w:pPr>
        <w:jc w:val="both"/>
        <w:rPr>
          <w:sz w:val="24"/>
        </w:rPr>
      </w:pPr>
      <w:r w:rsidRPr="008110F6">
        <w:rPr>
          <w:sz w:val="24"/>
        </w:rPr>
        <w:t xml:space="preserve">  </w:t>
      </w:r>
      <w:r w:rsidRPr="008110F6">
        <w:rPr>
          <w:sz w:val="24"/>
          <w:lang w:val="en-US"/>
        </w:rPr>
        <w:t>possession</w:t>
      </w:r>
      <w:r w:rsidRPr="008110F6">
        <w:rPr>
          <w:sz w:val="24"/>
        </w:rPr>
        <w:t>_</w:t>
      </w:r>
      <w:r w:rsidRPr="008110F6">
        <w:rPr>
          <w:sz w:val="24"/>
          <w:lang w:val="en-US"/>
        </w:rPr>
        <w:t>lost</w:t>
      </w:r>
      <w:r w:rsidRPr="008110F6">
        <w:rPr>
          <w:sz w:val="24"/>
        </w:rPr>
        <w:t>: 'Потери мяча',</w:t>
      </w:r>
    </w:p>
    <w:p w14:paraId="22C0587B" w14:textId="77777777" w:rsidR="008110F6" w:rsidRPr="008110F6" w:rsidRDefault="008110F6" w:rsidP="008110F6">
      <w:pPr>
        <w:jc w:val="both"/>
        <w:rPr>
          <w:sz w:val="24"/>
        </w:rPr>
      </w:pPr>
      <w:r w:rsidRPr="008110F6">
        <w:rPr>
          <w:sz w:val="24"/>
        </w:rPr>
        <w:t xml:space="preserve">  </w:t>
      </w:r>
      <w:r w:rsidRPr="008110F6">
        <w:rPr>
          <w:sz w:val="24"/>
          <w:lang w:val="en-US"/>
        </w:rPr>
        <w:t>duels</w:t>
      </w:r>
      <w:r w:rsidRPr="008110F6">
        <w:rPr>
          <w:sz w:val="24"/>
        </w:rPr>
        <w:t>_</w:t>
      </w:r>
      <w:r w:rsidRPr="008110F6">
        <w:rPr>
          <w:sz w:val="24"/>
          <w:lang w:val="en-US"/>
        </w:rPr>
        <w:t>won</w:t>
      </w:r>
      <w:r w:rsidRPr="008110F6">
        <w:rPr>
          <w:sz w:val="24"/>
        </w:rPr>
        <w:t>: 'Единоборств выиграно',</w:t>
      </w:r>
    </w:p>
    <w:p w14:paraId="480F1E6E" w14:textId="77777777" w:rsidR="008110F6" w:rsidRPr="008110F6" w:rsidRDefault="008110F6" w:rsidP="008110F6">
      <w:pPr>
        <w:jc w:val="both"/>
        <w:rPr>
          <w:sz w:val="24"/>
        </w:rPr>
      </w:pPr>
      <w:r w:rsidRPr="008110F6">
        <w:rPr>
          <w:sz w:val="24"/>
        </w:rPr>
        <w:t xml:space="preserve">  </w:t>
      </w:r>
      <w:r w:rsidRPr="008110F6">
        <w:rPr>
          <w:sz w:val="24"/>
          <w:lang w:val="en-US"/>
        </w:rPr>
        <w:t>aerials</w:t>
      </w:r>
      <w:r w:rsidRPr="008110F6">
        <w:rPr>
          <w:sz w:val="24"/>
        </w:rPr>
        <w:t>_</w:t>
      </w:r>
      <w:r w:rsidRPr="008110F6">
        <w:rPr>
          <w:sz w:val="24"/>
          <w:lang w:val="en-US"/>
        </w:rPr>
        <w:t>won</w:t>
      </w:r>
      <w:r w:rsidRPr="008110F6">
        <w:rPr>
          <w:sz w:val="24"/>
        </w:rPr>
        <w:t>: 'Единоборств в воздухе выиграно',</w:t>
      </w:r>
    </w:p>
    <w:p w14:paraId="070F4133" w14:textId="77777777" w:rsidR="008110F6" w:rsidRPr="008110F6" w:rsidRDefault="008110F6" w:rsidP="008110F6">
      <w:pPr>
        <w:jc w:val="both"/>
        <w:rPr>
          <w:sz w:val="24"/>
        </w:rPr>
      </w:pPr>
      <w:r w:rsidRPr="008110F6">
        <w:rPr>
          <w:sz w:val="24"/>
        </w:rPr>
        <w:t xml:space="preserve">  </w:t>
      </w:r>
      <w:r w:rsidRPr="008110F6">
        <w:rPr>
          <w:sz w:val="24"/>
          <w:lang w:val="en-US"/>
        </w:rPr>
        <w:t>tackles</w:t>
      </w:r>
      <w:r w:rsidRPr="008110F6">
        <w:rPr>
          <w:sz w:val="24"/>
        </w:rPr>
        <w:t>: 'Отборы мяча',</w:t>
      </w:r>
    </w:p>
    <w:p w14:paraId="6F44EFD5" w14:textId="77777777" w:rsidR="008110F6" w:rsidRPr="008110F6" w:rsidRDefault="008110F6" w:rsidP="008110F6">
      <w:pPr>
        <w:jc w:val="both"/>
        <w:rPr>
          <w:sz w:val="24"/>
        </w:rPr>
      </w:pPr>
      <w:r w:rsidRPr="008110F6">
        <w:rPr>
          <w:sz w:val="24"/>
        </w:rPr>
        <w:t xml:space="preserve">  </w:t>
      </w:r>
      <w:r w:rsidRPr="008110F6">
        <w:rPr>
          <w:sz w:val="24"/>
          <w:lang w:val="en-US"/>
        </w:rPr>
        <w:t>interceptions</w:t>
      </w:r>
      <w:r w:rsidRPr="008110F6">
        <w:rPr>
          <w:sz w:val="24"/>
        </w:rPr>
        <w:t>: 'Перехваты',</w:t>
      </w:r>
    </w:p>
    <w:p w14:paraId="42B1A1F5" w14:textId="77777777" w:rsidR="008110F6" w:rsidRPr="008110F6" w:rsidRDefault="008110F6" w:rsidP="008110F6">
      <w:pPr>
        <w:jc w:val="both"/>
        <w:rPr>
          <w:sz w:val="24"/>
          <w:lang w:val="en-US"/>
        </w:rPr>
      </w:pPr>
      <w:r w:rsidRPr="008110F6">
        <w:rPr>
          <w:sz w:val="24"/>
        </w:rPr>
        <w:t xml:space="preserve">  </w:t>
      </w:r>
      <w:r w:rsidRPr="008110F6">
        <w:rPr>
          <w:sz w:val="24"/>
          <w:lang w:val="en-US"/>
        </w:rPr>
        <w:t>clearances: 'Выносы мяча',</w:t>
      </w:r>
    </w:p>
    <w:p w14:paraId="339F1D47" w14:textId="77777777" w:rsidR="008110F6" w:rsidRPr="008110F6" w:rsidRDefault="008110F6" w:rsidP="008110F6">
      <w:pPr>
        <w:jc w:val="both"/>
        <w:rPr>
          <w:sz w:val="24"/>
          <w:lang w:val="en-US"/>
        </w:rPr>
      </w:pPr>
      <w:r w:rsidRPr="008110F6">
        <w:rPr>
          <w:sz w:val="24"/>
          <w:lang w:val="en-US"/>
        </w:rPr>
        <w:t xml:space="preserve">  big_chances: 'Голевые моменты',</w:t>
      </w:r>
    </w:p>
    <w:p w14:paraId="7A330E7F" w14:textId="77777777" w:rsidR="008110F6" w:rsidRPr="008110F6" w:rsidRDefault="008110F6" w:rsidP="008110F6">
      <w:pPr>
        <w:jc w:val="both"/>
        <w:rPr>
          <w:sz w:val="24"/>
          <w:lang w:val="en-US"/>
        </w:rPr>
      </w:pPr>
      <w:r w:rsidRPr="008110F6">
        <w:rPr>
          <w:sz w:val="24"/>
          <w:lang w:val="en-US"/>
        </w:rPr>
        <w:t xml:space="preserve">  yellow_cards: 'Желтые карточки',</w:t>
      </w:r>
    </w:p>
    <w:p w14:paraId="13C018F2" w14:textId="77777777" w:rsidR="008110F6" w:rsidRPr="008110F6" w:rsidRDefault="008110F6" w:rsidP="008110F6">
      <w:pPr>
        <w:jc w:val="both"/>
        <w:rPr>
          <w:sz w:val="24"/>
          <w:lang w:val="en-US"/>
        </w:rPr>
      </w:pPr>
      <w:r w:rsidRPr="008110F6">
        <w:rPr>
          <w:sz w:val="24"/>
          <w:lang w:val="en-US"/>
        </w:rPr>
        <w:t xml:space="preserve">  big_chances_missed: 'Упущенных голевых моментов',</w:t>
      </w:r>
    </w:p>
    <w:p w14:paraId="4B89CAAA" w14:textId="77777777" w:rsidR="008110F6" w:rsidRPr="008110F6" w:rsidRDefault="008110F6" w:rsidP="008110F6">
      <w:pPr>
        <w:jc w:val="both"/>
        <w:rPr>
          <w:sz w:val="24"/>
          <w:lang w:val="en-US"/>
        </w:rPr>
      </w:pPr>
      <w:r w:rsidRPr="008110F6">
        <w:rPr>
          <w:sz w:val="24"/>
          <w:lang w:val="en-US"/>
        </w:rPr>
        <w:t xml:space="preserve">  aces: 'Эйсы',</w:t>
      </w:r>
    </w:p>
    <w:p w14:paraId="0030B1EE" w14:textId="77777777" w:rsidR="008110F6" w:rsidRPr="008110F6" w:rsidRDefault="008110F6" w:rsidP="008110F6">
      <w:pPr>
        <w:jc w:val="both"/>
        <w:rPr>
          <w:sz w:val="24"/>
          <w:lang w:val="en-US"/>
        </w:rPr>
      </w:pPr>
      <w:r w:rsidRPr="008110F6">
        <w:rPr>
          <w:sz w:val="24"/>
          <w:lang w:val="en-US"/>
        </w:rPr>
        <w:t xml:space="preserve">  double_faults: 'Двойных ошибок на подаче',</w:t>
      </w:r>
    </w:p>
    <w:p w14:paraId="6726A697" w14:textId="77777777" w:rsidR="008110F6" w:rsidRPr="008110F6" w:rsidRDefault="008110F6" w:rsidP="008110F6">
      <w:pPr>
        <w:jc w:val="both"/>
        <w:rPr>
          <w:sz w:val="24"/>
          <w:lang w:val="en-US"/>
        </w:rPr>
      </w:pPr>
      <w:r w:rsidRPr="008110F6">
        <w:rPr>
          <w:sz w:val="24"/>
          <w:lang w:val="en-US"/>
        </w:rPr>
        <w:t xml:space="preserve">  first_serve: 'Первая подача',</w:t>
      </w:r>
    </w:p>
    <w:p w14:paraId="50D1D25C" w14:textId="77777777" w:rsidR="008110F6" w:rsidRPr="008110F6" w:rsidRDefault="008110F6" w:rsidP="008110F6">
      <w:pPr>
        <w:jc w:val="both"/>
        <w:rPr>
          <w:sz w:val="24"/>
          <w:lang w:val="en-US"/>
        </w:rPr>
      </w:pPr>
      <w:r w:rsidRPr="008110F6">
        <w:rPr>
          <w:sz w:val="24"/>
          <w:lang w:val="en-US"/>
        </w:rPr>
        <w:t xml:space="preserve">  second_serve: 'Вторая подача',</w:t>
      </w:r>
    </w:p>
    <w:p w14:paraId="1C80040B" w14:textId="77777777" w:rsidR="008110F6" w:rsidRPr="008110F6" w:rsidRDefault="008110F6" w:rsidP="008110F6">
      <w:pPr>
        <w:jc w:val="both"/>
        <w:rPr>
          <w:sz w:val="24"/>
          <w:lang w:val="en-US"/>
        </w:rPr>
      </w:pPr>
      <w:r w:rsidRPr="008110F6">
        <w:rPr>
          <w:sz w:val="24"/>
          <w:lang w:val="en-US"/>
        </w:rPr>
        <w:t xml:space="preserve">  first_serve_points: 'Очков с первой подачи',</w:t>
      </w:r>
    </w:p>
    <w:p w14:paraId="7627CDB2" w14:textId="77777777" w:rsidR="008110F6" w:rsidRPr="008110F6" w:rsidRDefault="008110F6" w:rsidP="008110F6">
      <w:pPr>
        <w:jc w:val="both"/>
        <w:rPr>
          <w:sz w:val="24"/>
          <w:lang w:val="en-US"/>
        </w:rPr>
      </w:pPr>
      <w:r w:rsidRPr="008110F6">
        <w:rPr>
          <w:sz w:val="24"/>
          <w:lang w:val="en-US"/>
        </w:rPr>
        <w:t xml:space="preserve">  second_serve_points: 'Очков с второй подачи',</w:t>
      </w:r>
    </w:p>
    <w:p w14:paraId="700B0C3D" w14:textId="77777777" w:rsidR="008110F6" w:rsidRPr="008110F6" w:rsidRDefault="008110F6" w:rsidP="008110F6">
      <w:pPr>
        <w:jc w:val="both"/>
        <w:rPr>
          <w:sz w:val="24"/>
          <w:lang w:val="en-US"/>
        </w:rPr>
      </w:pPr>
      <w:r w:rsidRPr="008110F6">
        <w:rPr>
          <w:sz w:val="24"/>
          <w:lang w:val="en-US"/>
        </w:rPr>
        <w:t xml:space="preserve">  break_points_saved: 'Отыгранных брейк-поинтов',</w:t>
      </w:r>
    </w:p>
    <w:p w14:paraId="72E1739F" w14:textId="77777777" w:rsidR="008110F6" w:rsidRPr="008110F6" w:rsidRDefault="008110F6" w:rsidP="008110F6">
      <w:pPr>
        <w:jc w:val="both"/>
        <w:rPr>
          <w:sz w:val="24"/>
          <w:lang w:val="en-US"/>
        </w:rPr>
      </w:pPr>
      <w:r w:rsidRPr="008110F6">
        <w:rPr>
          <w:sz w:val="24"/>
          <w:lang w:val="en-US"/>
        </w:rPr>
        <w:lastRenderedPageBreak/>
        <w:t xml:space="preserve">  service_games_played: 'Сыграно геймов с подачей',</w:t>
      </w:r>
    </w:p>
    <w:p w14:paraId="4E1D9784" w14:textId="77777777" w:rsidR="008110F6" w:rsidRPr="003B0566" w:rsidRDefault="008110F6" w:rsidP="008110F6">
      <w:pPr>
        <w:jc w:val="both"/>
        <w:rPr>
          <w:sz w:val="24"/>
        </w:rPr>
      </w:pPr>
      <w:r w:rsidRPr="008110F6">
        <w:rPr>
          <w:sz w:val="24"/>
          <w:lang w:val="en-US"/>
        </w:rPr>
        <w:t xml:space="preserve">  first</w:t>
      </w:r>
      <w:r w:rsidRPr="003B0566">
        <w:rPr>
          <w:sz w:val="24"/>
        </w:rPr>
        <w:t>_</w:t>
      </w:r>
      <w:r w:rsidRPr="008110F6">
        <w:rPr>
          <w:sz w:val="24"/>
          <w:lang w:val="en-US"/>
        </w:rPr>
        <w:t>serve</w:t>
      </w:r>
      <w:r w:rsidRPr="003B0566">
        <w:rPr>
          <w:sz w:val="24"/>
        </w:rPr>
        <w:t>_</w:t>
      </w:r>
      <w:r w:rsidRPr="008110F6">
        <w:rPr>
          <w:sz w:val="24"/>
          <w:lang w:val="en-US"/>
        </w:rPr>
        <w:t>return</w:t>
      </w:r>
      <w:r w:rsidRPr="003B0566">
        <w:rPr>
          <w:sz w:val="24"/>
        </w:rPr>
        <w:t>_</w:t>
      </w:r>
      <w:r w:rsidRPr="008110F6">
        <w:rPr>
          <w:sz w:val="24"/>
          <w:lang w:val="en-US"/>
        </w:rPr>
        <w:t>points</w:t>
      </w:r>
      <w:r w:rsidRPr="003B0566">
        <w:rPr>
          <w:sz w:val="24"/>
        </w:rPr>
        <w:t>: 'Выигранных очков на приме первой подачи',</w:t>
      </w:r>
    </w:p>
    <w:p w14:paraId="604A8D6D" w14:textId="77777777" w:rsidR="008110F6" w:rsidRPr="008110F6" w:rsidRDefault="008110F6" w:rsidP="008110F6">
      <w:pPr>
        <w:jc w:val="both"/>
        <w:rPr>
          <w:sz w:val="24"/>
        </w:rPr>
      </w:pPr>
      <w:r w:rsidRPr="003B0566">
        <w:rPr>
          <w:sz w:val="24"/>
        </w:rPr>
        <w:t xml:space="preserve">  </w:t>
      </w:r>
      <w:r w:rsidRPr="008110F6">
        <w:rPr>
          <w:sz w:val="24"/>
          <w:lang w:val="en-US"/>
        </w:rPr>
        <w:t>second</w:t>
      </w:r>
      <w:r w:rsidRPr="008110F6">
        <w:rPr>
          <w:sz w:val="24"/>
        </w:rPr>
        <w:t>_</w:t>
      </w:r>
      <w:r w:rsidRPr="008110F6">
        <w:rPr>
          <w:sz w:val="24"/>
          <w:lang w:val="en-US"/>
        </w:rPr>
        <w:t>serve</w:t>
      </w:r>
      <w:r w:rsidRPr="008110F6">
        <w:rPr>
          <w:sz w:val="24"/>
        </w:rPr>
        <w:t>_</w:t>
      </w:r>
      <w:r w:rsidRPr="008110F6">
        <w:rPr>
          <w:sz w:val="24"/>
          <w:lang w:val="en-US"/>
        </w:rPr>
        <w:t>return</w:t>
      </w:r>
      <w:r w:rsidRPr="008110F6">
        <w:rPr>
          <w:sz w:val="24"/>
        </w:rPr>
        <w:t>_</w:t>
      </w:r>
      <w:r w:rsidRPr="008110F6">
        <w:rPr>
          <w:sz w:val="24"/>
          <w:lang w:val="en-US"/>
        </w:rPr>
        <w:t>points</w:t>
      </w:r>
      <w:r w:rsidRPr="008110F6">
        <w:rPr>
          <w:sz w:val="24"/>
        </w:rPr>
        <w:t>: 'Выигранных очков на приме второй подачи',</w:t>
      </w:r>
    </w:p>
    <w:p w14:paraId="27206CB6" w14:textId="77777777" w:rsidR="008110F6" w:rsidRPr="008110F6" w:rsidRDefault="008110F6" w:rsidP="008110F6">
      <w:pPr>
        <w:jc w:val="both"/>
        <w:rPr>
          <w:sz w:val="24"/>
          <w:lang w:val="en-US"/>
        </w:rPr>
      </w:pPr>
      <w:r w:rsidRPr="008110F6">
        <w:rPr>
          <w:sz w:val="24"/>
        </w:rPr>
        <w:t xml:space="preserve">  </w:t>
      </w:r>
      <w:r w:rsidRPr="008110F6">
        <w:rPr>
          <w:sz w:val="24"/>
          <w:lang w:val="en-US"/>
        </w:rPr>
        <w:t>break_points_converted: 'Реализация брейк-поинтов',</w:t>
      </w:r>
    </w:p>
    <w:p w14:paraId="21F73AFD" w14:textId="77777777" w:rsidR="008110F6" w:rsidRPr="008110F6" w:rsidRDefault="008110F6" w:rsidP="008110F6">
      <w:pPr>
        <w:jc w:val="both"/>
        <w:rPr>
          <w:sz w:val="24"/>
          <w:lang w:val="en-US"/>
        </w:rPr>
      </w:pPr>
      <w:r w:rsidRPr="008110F6">
        <w:rPr>
          <w:sz w:val="24"/>
          <w:lang w:val="en-US"/>
        </w:rPr>
        <w:t xml:space="preserve">  return_games_played: 'Выиграно геймов на приеме',</w:t>
      </w:r>
    </w:p>
    <w:p w14:paraId="249ED095" w14:textId="77777777" w:rsidR="008110F6" w:rsidRPr="008110F6" w:rsidRDefault="008110F6" w:rsidP="008110F6">
      <w:pPr>
        <w:jc w:val="both"/>
        <w:rPr>
          <w:sz w:val="24"/>
          <w:lang w:val="en-US"/>
        </w:rPr>
      </w:pPr>
      <w:r w:rsidRPr="008110F6">
        <w:rPr>
          <w:sz w:val="24"/>
          <w:lang w:val="en-US"/>
        </w:rPr>
        <w:t xml:space="preserve">  service_points_won: 'Выиграно очков на подаче',</w:t>
      </w:r>
    </w:p>
    <w:p w14:paraId="7BB4A158" w14:textId="77777777" w:rsidR="008110F6" w:rsidRPr="008110F6" w:rsidRDefault="008110F6" w:rsidP="008110F6">
      <w:pPr>
        <w:jc w:val="both"/>
        <w:rPr>
          <w:sz w:val="24"/>
          <w:lang w:val="en-US"/>
        </w:rPr>
      </w:pPr>
      <w:r w:rsidRPr="008110F6">
        <w:rPr>
          <w:sz w:val="24"/>
          <w:lang w:val="en-US"/>
        </w:rPr>
        <w:t xml:space="preserve">  receiver_points_won: 'Выиграно очков на приеме',</w:t>
      </w:r>
    </w:p>
    <w:p w14:paraId="5B9E962B" w14:textId="77777777" w:rsidR="008110F6" w:rsidRPr="008110F6" w:rsidRDefault="008110F6" w:rsidP="008110F6">
      <w:pPr>
        <w:jc w:val="both"/>
        <w:rPr>
          <w:sz w:val="24"/>
          <w:lang w:val="en-US"/>
        </w:rPr>
      </w:pPr>
      <w:r w:rsidRPr="008110F6">
        <w:rPr>
          <w:sz w:val="24"/>
          <w:lang w:val="en-US"/>
        </w:rPr>
        <w:t xml:space="preserve">  total_points_won: 'Всего выиграно очков',</w:t>
      </w:r>
    </w:p>
    <w:p w14:paraId="6DF3CA5B" w14:textId="77777777" w:rsidR="008110F6" w:rsidRPr="008110F6" w:rsidRDefault="008110F6" w:rsidP="008110F6">
      <w:pPr>
        <w:jc w:val="both"/>
        <w:rPr>
          <w:sz w:val="24"/>
          <w:lang w:val="en-US"/>
        </w:rPr>
      </w:pPr>
      <w:r w:rsidRPr="008110F6">
        <w:rPr>
          <w:sz w:val="24"/>
          <w:lang w:val="en-US"/>
        </w:rPr>
        <w:t xml:space="preserve">  max_points_in_a_row: 'Максимум очков подряд',</w:t>
      </w:r>
    </w:p>
    <w:p w14:paraId="3CA703FD" w14:textId="77777777" w:rsidR="008110F6" w:rsidRPr="008110F6" w:rsidRDefault="008110F6" w:rsidP="008110F6">
      <w:pPr>
        <w:jc w:val="both"/>
        <w:rPr>
          <w:sz w:val="24"/>
          <w:lang w:val="en-US"/>
        </w:rPr>
      </w:pPr>
      <w:r w:rsidRPr="008110F6">
        <w:rPr>
          <w:sz w:val="24"/>
          <w:lang w:val="en-US"/>
        </w:rPr>
        <w:t xml:space="preserve">  max_games_in_a_row: 'Максимум геймов подряд',</w:t>
      </w:r>
    </w:p>
    <w:p w14:paraId="6E50CF5C" w14:textId="77777777" w:rsidR="008110F6" w:rsidRPr="008110F6" w:rsidRDefault="008110F6" w:rsidP="008110F6">
      <w:pPr>
        <w:jc w:val="both"/>
        <w:rPr>
          <w:sz w:val="24"/>
          <w:lang w:val="en-US"/>
        </w:rPr>
      </w:pPr>
      <w:r w:rsidRPr="008110F6">
        <w:rPr>
          <w:sz w:val="24"/>
          <w:lang w:val="en-US"/>
        </w:rPr>
        <w:t xml:space="preserve">  tiebreaks: 'Выигранных тай-брейков',</w:t>
      </w:r>
    </w:p>
    <w:p w14:paraId="2D2FDD15" w14:textId="77777777" w:rsidR="008110F6" w:rsidRPr="008110F6" w:rsidRDefault="008110F6" w:rsidP="008110F6">
      <w:pPr>
        <w:jc w:val="both"/>
        <w:rPr>
          <w:sz w:val="24"/>
          <w:lang w:val="en-US"/>
        </w:rPr>
      </w:pPr>
      <w:r w:rsidRPr="008110F6">
        <w:rPr>
          <w:sz w:val="24"/>
          <w:lang w:val="en-US"/>
        </w:rPr>
        <w:t xml:space="preserve">  '2_pointers': 'Двух-очковые',</w:t>
      </w:r>
    </w:p>
    <w:p w14:paraId="20412E65" w14:textId="77777777" w:rsidR="008110F6" w:rsidRPr="008110F6" w:rsidRDefault="008110F6" w:rsidP="008110F6">
      <w:pPr>
        <w:jc w:val="both"/>
        <w:rPr>
          <w:sz w:val="24"/>
          <w:lang w:val="en-US"/>
        </w:rPr>
      </w:pPr>
      <w:r w:rsidRPr="008110F6">
        <w:rPr>
          <w:sz w:val="24"/>
          <w:lang w:val="en-US"/>
        </w:rPr>
        <w:t xml:space="preserve">  '3_pointers': 'Трех-очковые',</w:t>
      </w:r>
    </w:p>
    <w:p w14:paraId="7F9DA244" w14:textId="77777777" w:rsidR="008110F6" w:rsidRPr="003B0566" w:rsidRDefault="008110F6" w:rsidP="008110F6">
      <w:pPr>
        <w:jc w:val="both"/>
        <w:rPr>
          <w:sz w:val="24"/>
        </w:rPr>
      </w:pPr>
      <w:r w:rsidRPr="008110F6">
        <w:rPr>
          <w:sz w:val="24"/>
          <w:lang w:val="en-US"/>
        </w:rPr>
        <w:t xml:space="preserve">  field</w:t>
      </w:r>
      <w:r w:rsidRPr="003B0566">
        <w:rPr>
          <w:sz w:val="24"/>
        </w:rPr>
        <w:t>_</w:t>
      </w:r>
      <w:r w:rsidRPr="008110F6">
        <w:rPr>
          <w:sz w:val="24"/>
          <w:lang w:val="en-US"/>
        </w:rPr>
        <w:t>goals</w:t>
      </w:r>
      <w:r w:rsidRPr="003B0566">
        <w:rPr>
          <w:sz w:val="24"/>
        </w:rPr>
        <w:t>: 'Попадания с игры',</w:t>
      </w:r>
    </w:p>
    <w:p w14:paraId="5D671924" w14:textId="77777777" w:rsidR="008110F6" w:rsidRPr="008110F6" w:rsidRDefault="008110F6" w:rsidP="008110F6">
      <w:pPr>
        <w:jc w:val="both"/>
        <w:rPr>
          <w:sz w:val="24"/>
          <w:lang w:val="en-US"/>
        </w:rPr>
      </w:pPr>
      <w:r w:rsidRPr="003B0566">
        <w:rPr>
          <w:sz w:val="24"/>
        </w:rPr>
        <w:t xml:space="preserve">  </w:t>
      </w:r>
      <w:r w:rsidRPr="008110F6">
        <w:rPr>
          <w:sz w:val="24"/>
          <w:lang w:val="en-US"/>
        </w:rPr>
        <w:t>rebounds: 'Подборы',</w:t>
      </w:r>
    </w:p>
    <w:p w14:paraId="573C5F74" w14:textId="77777777" w:rsidR="008110F6" w:rsidRPr="008110F6" w:rsidRDefault="008110F6" w:rsidP="008110F6">
      <w:pPr>
        <w:jc w:val="both"/>
        <w:rPr>
          <w:sz w:val="24"/>
          <w:lang w:val="en-US"/>
        </w:rPr>
      </w:pPr>
      <w:r w:rsidRPr="008110F6">
        <w:rPr>
          <w:sz w:val="24"/>
          <w:lang w:val="en-US"/>
        </w:rPr>
        <w:t xml:space="preserve">  timeouts: 'Таймауты',</w:t>
      </w:r>
    </w:p>
    <w:p w14:paraId="4226DC20" w14:textId="77777777" w:rsidR="008110F6" w:rsidRPr="008110F6" w:rsidRDefault="008110F6" w:rsidP="008110F6">
      <w:pPr>
        <w:jc w:val="both"/>
        <w:rPr>
          <w:sz w:val="24"/>
          <w:lang w:val="en-US"/>
        </w:rPr>
      </w:pPr>
      <w:r w:rsidRPr="008110F6">
        <w:rPr>
          <w:sz w:val="24"/>
          <w:lang w:val="en-US"/>
        </w:rPr>
        <w:t xml:space="preserve">  time_spent_in_lead: 'Времени лидерства',</w:t>
      </w:r>
    </w:p>
    <w:p w14:paraId="67D7A28C" w14:textId="77777777" w:rsidR="008110F6" w:rsidRPr="008110F6" w:rsidRDefault="008110F6" w:rsidP="008110F6">
      <w:pPr>
        <w:jc w:val="both"/>
        <w:rPr>
          <w:sz w:val="24"/>
        </w:rPr>
      </w:pPr>
      <w:r w:rsidRPr="008110F6">
        <w:rPr>
          <w:sz w:val="24"/>
          <w:lang w:val="en-US"/>
        </w:rPr>
        <w:t xml:space="preserve">  lead</w:t>
      </w:r>
      <w:r w:rsidRPr="008110F6">
        <w:rPr>
          <w:sz w:val="24"/>
        </w:rPr>
        <w:t>_</w:t>
      </w:r>
      <w:r w:rsidRPr="008110F6">
        <w:rPr>
          <w:sz w:val="24"/>
          <w:lang w:val="en-US"/>
        </w:rPr>
        <w:t>changes</w:t>
      </w:r>
      <w:r w:rsidRPr="008110F6">
        <w:rPr>
          <w:sz w:val="24"/>
        </w:rPr>
        <w:t>: 'Смены лидерства в счете',</w:t>
      </w:r>
    </w:p>
    <w:p w14:paraId="5683B66A" w14:textId="77777777" w:rsidR="008110F6" w:rsidRPr="008110F6" w:rsidRDefault="008110F6" w:rsidP="008110F6">
      <w:pPr>
        <w:jc w:val="both"/>
        <w:rPr>
          <w:sz w:val="24"/>
        </w:rPr>
      </w:pPr>
      <w:r w:rsidRPr="008110F6">
        <w:rPr>
          <w:sz w:val="24"/>
        </w:rPr>
        <w:t xml:space="preserve">  </w:t>
      </w:r>
      <w:r w:rsidRPr="008110F6">
        <w:rPr>
          <w:sz w:val="24"/>
          <w:lang w:val="en-US"/>
        </w:rPr>
        <w:t>biggest</w:t>
      </w:r>
      <w:r w:rsidRPr="008110F6">
        <w:rPr>
          <w:sz w:val="24"/>
        </w:rPr>
        <w:t>_</w:t>
      </w:r>
      <w:r w:rsidRPr="008110F6">
        <w:rPr>
          <w:sz w:val="24"/>
          <w:lang w:val="en-US"/>
        </w:rPr>
        <w:t>lead</w:t>
      </w:r>
      <w:r w:rsidRPr="008110F6">
        <w:rPr>
          <w:sz w:val="24"/>
        </w:rPr>
        <w:t>: 'Наибольшее преимущество',</w:t>
      </w:r>
    </w:p>
    <w:p w14:paraId="15F9ED62" w14:textId="77777777" w:rsidR="008110F6" w:rsidRPr="008110F6" w:rsidRDefault="008110F6" w:rsidP="008110F6">
      <w:pPr>
        <w:jc w:val="both"/>
        <w:rPr>
          <w:sz w:val="24"/>
        </w:rPr>
      </w:pPr>
      <w:r w:rsidRPr="008110F6">
        <w:rPr>
          <w:sz w:val="24"/>
        </w:rPr>
        <w:t xml:space="preserve">  </w:t>
      </w:r>
      <w:r w:rsidRPr="008110F6">
        <w:rPr>
          <w:sz w:val="24"/>
          <w:lang w:val="en-US"/>
        </w:rPr>
        <w:t>service</w:t>
      </w:r>
      <w:r w:rsidRPr="008110F6">
        <w:rPr>
          <w:sz w:val="24"/>
        </w:rPr>
        <w:t>_</w:t>
      </w:r>
      <w:r w:rsidRPr="008110F6">
        <w:rPr>
          <w:sz w:val="24"/>
          <w:lang w:val="en-US"/>
        </w:rPr>
        <w:t>errors</w:t>
      </w:r>
      <w:r w:rsidRPr="008110F6">
        <w:rPr>
          <w:sz w:val="24"/>
        </w:rPr>
        <w:t>: 'Ошибок на подаче',</w:t>
      </w:r>
    </w:p>
    <w:p w14:paraId="30147928" w14:textId="77777777" w:rsidR="008110F6" w:rsidRPr="008110F6" w:rsidRDefault="008110F6" w:rsidP="008110F6">
      <w:pPr>
        <w:jc w:val="both"/>
        <w:rPr>
          <w:sz w:val="24"/>
        </w:rPr>
      </w:pPr>
      <w:r w:rsidRPr="008110F6">
        <w:rPr>
          <w:sz w:val="24"/>
        </w:rPr>
        <w:t xml:space="preserve">  '7_</w:t>
      </w:r>
      <w:r w:rsidRPr="008110F6">
        <w:rPr>
          <w:sz w:val="24"/>
          <w:lang w:val="en-US"/>
        </w:rPr>
        <w:t>meters</w:t>
      </w:r>
      <w:r w:rsidRPr="008110F6">
        <w:rPr>
          <w:sz w:val="24"/>
        </w:rPr>
        <w:t>': '7-метровые',</w:t>
      </w:r>
    </w:p>
    <w:p w14:paraId="1C78C1FC" w14:textId="77777777" w:rsidR="008110F6" w:rsidRPr="008110F6" w:rsidRDefault="008110F6" w:rsidP="008110F6">
      <w:pPr>
        <w:jc w:val="both"/>
        <w:rPr>
          <w:sz w:val="24"/>
        </w:rPr>
      </w:pPr>
      <w:r w:rsidRPr="008110F6">
        <w:rPr>
          <w:sz w:val="24"/>
        </w:rPr>
        <w:t xml:space="preserve">  '</w:t>
      </w:r>
      <w:r w:rsidRPr="008110F6">
        <w:rPr>
          <w:sz w:val="24"/>
          <w:lang w:val="en-US"/>
        </w:rPr>
        <w:t>goal</w:t>
      </w:r>
      <w:r w:rsidRPr="008110F6">
        <w:rPr>
          <w:sz w:val="24"/>
        </w:rPr>
        <w:t>_</w:t>
      </w:r>
      <w:r w:rsidRPr="008110F6">
        <w:rPr>
          <w:sz w:val="24"/>
          <w:lang w:val="en-US"/>
        </w:rPr>
        <w:t>streak</w:t>
      </w:r>
      <w:r w:rsidRPr="008110F6">
        <w:rPr>
          <w:sz w:val="24"/>
        </w:rPr>
        <w:t>': 'Голевая серия',</w:t>
      </w:r>
    </w:p>
    <w:p w14:paraId="5FB69AD7" w14:textId="77777777" w:rsidR="008110F6" w:rsidRPr="008110F6" w:rsidRDefault="008110F6" w:rsidP="008110F6">
      <w:pPr>
        <w:jc w:val="both"/>
        <w:rPr>
          <w:sz w:val="24"/>
        </w:rPr>
      </w:pPr>
      <w:r w:rsidRPr="008110F6">
        <w:rPr>
          <w:sz w:val="24"/>
        </w:rPr>
        <w:t xml:space="preserve">  '2_</w:t>
      </w:r>
      <w:r w:rsidRPr="008110F6">
        <w:rPr>
          <w:sz w:val="24"/>
          <w:lang w:val="en-US"/>
        </w:rPr>
        <w:t>min</w:t>
      </w:r>
      <w:r w:rsidRPr="008110F6">
        <w:rPr>
          <w:sz w:val="24"/>
        </w:rPr>
        <w:t>_</w:t>
      </w:r>
      <w:r w:rsidRPr="008110F6">
        <w:rPr>
          <w:sz w:val="24"/>
          <w:lang w:val="en-US"/>
        </w:rPr>
        <w:t>penalty</w:t>
      </w:r>
      <w:r w:rsidRPr="008110F6">
        <w:rPr>
          <w:sz w:val="24"/>
        </w:rPr>
        <w:t>': 'Двухминутные удаления',</w:t>
      </w:r>
    </w:p>
    <w:p w14:paraId="7B5F1014" w14:textId="77777777" w:rsidR="008110F6" w:rsidRPr="008110F6" w:rsidRDefault="008110F6" w:rsidP="008110F6">
      <w:pPr>
        <w:jc w:val="both"/>
        <w:rPr>
          <w:sz w:val="24"/>
          <w:lang w:val="en-US"/>
        </w:rPr>
      </w:pPr>
      <w:r w:rsidRPr="008110F6">
        <w:rPr>
          <w:sz w:val="24"/>
          <w:lang w:val="en-US"/>
        </w:rPr>
        <w:t>};</w:t>
      </w:r>
    </w:p>
    <w:p w14:paraId="08F8D7A4" w14:textId="77777777" w:rsidR="008110F6" w:rsidRPr="008110F6" w:rsidRDefault="008110F6" w:rsidP="008110F6">
      <w:pPr>
        <w:jc w:val="both"/>
        <w:rPr>
          <w:sz w:val="24"/>
          <w:lang w:val="en-US"/>
        </w:rPr>
      </w:pPr>
      <w:r w:rsidRPr="008110F6">
        <w:rPr>
          <w:sz w:val="24"/>
          <w:lang w:val="en-US"/>
        </w:rPr>
        <w:t>export const EventTableNameTranslations = {</w:t>
      </w:r>
    </w:p>
    <w:p w14:paraId="4D75522B" w14:textId="77777777" w:rsidR="008110F6" w:rsidRPr="008110F6" w:rsidRDefault="008110F6" w:rsidP="008110F6">
      <w:pPr>
        <w:jc w:val="both"/>
        <w:rPr>
          <w:sz w:val="24"/>
          <w:lang w:val="en-US"/>
        </w:rPr>
      </w:pPr>
      <w:r w:rsidRPr="008110F6">
        <w:rPr>
          <w:sz w:val="24"/>
          <w:lang w:val="en-US"/>
        </w:rPr>
        <w:t xml:space="preserve">  'P': 'И',</w:t>
      </w:r>
    </w:p>
    <w:p w14:paraId="28DE202D" w14:textId="77777777" w:rsidR="008110F6" w:rsidRPr="008110F6" w:rsidRDefault="008110F6" w:rsidP="008110F6">
      <w:pPr>
        <w:jc w:val="both"/>
        <w:rPr>
          <w:sz w:val="24"/>
          <w:lang w:val="en-US"/>
        </w:rPr>
      </w:pPr>
      <w:r w:rsidRPr="008110F6">
        <w:rPr>
          <w:sz w:val="24"/>
          <w:lang w:val="en-US"/>
        </w:rPr>
        <w:t xml:space="preserve">  'W': 'В',</w:t>
      </w:r>
    </w:p>
    <w:p w14:paraId="6C852F0B" w14:textId="77777777" w:rsidR="008110F6" w:rsidRPr="008110F6" w:rsidRDefault="008110F6" w:rsidP="008110F6">
      <w:pPr>
        <w:jc w:val="both"/>
        <w:rPr>
          <w:sz w:val="24"/>
          <w:lang w:val="en-US"/>
        </w:rPr>
      </w:pPr>
      <w:r w:rsidRPr="008110F6">
        <w:rPr>
          <w:sz w:val="24"/>
          <w:lang w:val="en-US"/>
        </w:rPr>
        <w:t xml:space="preserve">  'D': 'Н',</w:t>
      </w:r>
    </w:p>
    <w:p w14:paraId="4C6AAAE3" w14:textId="77777777" w:rsidR="008110F6" w:rsidRPr="008110F6" w:rsidRDefault="008110F6" w:rsidP="008110F6">
      <w:pPr>
        <w:jc w:val="both"/>
        <w:rPr>
          <w:sz w:val="24"/>
          <w:lang w:val="en-US"/>
        </w:rPr>
      </w:pPr>
      <w:r w:rsidRPr="008110F6">
        <w:rPr>
          <w:sz w:val="24"/>
          <w:lang w:val="en-US"/>
        </w:rPr>
        <w:t xml:space="preserve">  'L': 'П',</w:t>
      </w:r>
    </w:p>
    <w:p w14:paraId="332AA3E7" w14:textId="77777777" w:rsidR="008110F6" w:rsidRPr="008110F6" w:rsidRDefault="008110F6" w:rsidP="008110F6">
      <w:pPr>
        <w:jc w:val="both"/>
        <w:rPr>
          <w:sz w:val="24"/>
          <w:lang w:val="en-US"/>
        </w:rPr>
      </w:pPr>
      <w:r w:rsidRPr="008110F6">
        <w:rPr>
          <w:sz w:val="24"/>
          <w:lang w:val="en-US"/>
        </w:rPr>
        <w:t xml:space="preserve">  'Goals': 'Голы',</w:t>
      </w:r>
    </w:p>
    <w:p w14:paraId="05DE9BCE" w14:textId="77777777" w:rsidR="008110F6" w:rsidRPr="008110F6" w:rsidRDefault="008110F6" w:rsidP="008110F6">
      <w:pPr>
        <w:jc w:val="both"/>
        <w:rPr>
          <w:sz w:val="24"/>
          <w:lang w:val="en-US"/>
        </w:rPr>
      </w:pPr>
      <w:r w:rsidRPr="008110F6">
        <w:rPr>
          <w:sz w:val="24"/>
          <w:lang w:val="en-US"/>
        </w:rPr>
        <w:t xml:space="preserve">  'PTS': 'ОЧК',</w:t>
      </w:r>
    </w:p>
    <w:p w14:paraId="09CD10EE" w14:textId="480BDADE" w:rsidR="008110F6" w:rsidRDefault="008110F6" w:rsidP="008110F6">
      <w:pPr>
        <w:jc w:val="both"/>
        <w:rPr>
          <w:sz w:val="24"/>
          <w:lang w:val="en-US"/>
        </w:rPr>
      </w:pPr>
      <w:r w:rsidRPr="008110F6">
        <w:rPr>
          <w:sz w:val="24"/>
          <w:lang w:val="en-US"/>
        </w:rPr>
        <w:t>}</w:t>
      </w:r>
    </w:p>
    <w:p w14:paraId="5B0CC066" w14:textId="6BD7D21C" w:rsidR="008110F6" w:rsidRDefault="008110F6" w:rsidP="008110F6">
      <w:pPr>
        <w:ind w:firstLine="0"/>
        <w:jc w:val="both"/>
        <w:rPr>
          <w:b/>
          <w:sz w:val="28"/>
          <w:lang w:val="en-US"/>
        </w:rPr>
      </w:pPr>
      <w:r>
        <w:rPr>
          <w:sz w:val="24"/>
          <w:lang w:val="en-US"/>
        </w:rPr>
        <w:tab/>
      </w:r>
      <w:r>
        <w:rPr>
          <w:b/>
          <w:sz w:val="28"/>
        </w:rPr>
        <w:t>Файл</w:t>
      </w:r>
      <w:r w:rsidRPr="008110F6">
        <w:rPr>
          <w:b/>
          <w:sz w:val="28"/>
          <w:lang w:val="en-US"/>
        </w:rPr>
        <w:t xml:space="preserve"> </w:t>
      </w:r>
      <w:r>
        <w:rPr>
          <w:b/>
          <w:sz w:val="28"/>
          <w:lang w:val="en-US"/>
        </w:rPr>
        <w:t>lineups.constants.ts</w:t>
      </w:r>
    </w:p>
    <w:p w14:paraId="5AC04C6B" w14:textId="77777777" w:rsidR="008110F6" w:rsidRPr="008110F6" w:rsidRDefault="008110F6" w:rsidP="008110F6">
      <w:pPr>
        <w:jc w:val="both"/>
        <w:rPr>
          <w:sz w:val="24"/>
          <w:lang w:val="en-US"/>
        </w:rPr>
      </w:pPr>
      <w:r w:rsidRPr="008110F6">
        <w:rPr>
          <w:sz w:val="24"/>
          <w:lang w:val="en-US"/>
        </w:rPr>
        <w:t>export const lineupsPositions = {</w:t>
      </w:r>
    </w:p>
    <w:p w14:paraId="1E409E1C" w14:textId="77777777" w:rsidR="008110F6" w:rsidRPr="008110F6" w:rsidRDefault="008110F6" w:rsidP="008110F6">
      <w:pPr>
        <w:jc w:val="both"/>
        <w:rPr>
          <w:sz w:val="24"/>
          <w:lang w:val="en-US"/>
        </w:rPr>
      </w:pPr>
      <w:r w:rsidRPr="008110F6">
        <w:rPr>
          <w:sz w:val="24"/>
          <w:lang w:val="en-US"/>
        </w:rPr>
        <w:t xml:space="preserve">  basketball: {</w:t>
      </w:r>
    </w:p>
    <w:p w14:paraId="2FFE479A" w14:textId="77777777" w:rsidR="008110F6" w:rsidRPr="008110F6" w:rsidRDefault="008110F6" w:rsidP="008110F6">
      <w:pPr>
        <w:jc w:val="both"/>
        <w:rPr>
          <w:sz w:val="24"/>
          <w:lang w:val="en-US"/>
        </w:rPr>
      </w:pPr>
      <w:r w:rsidRPr="008110F6">
        <w:rPr>
          <w:sz w:val="24"/>
          <w:lang w:val="en-US"/>
        </w:rPr>
        <w:lastRenderedPageBreak/>
        <w:t xml:space="preserve">    C:'C',</w:t>
      </w:r>
    </w:p>
    <w:p w14:paraId="490DB7F6" w14:textId="77777777" w:rsidR="008110F6" w:rsidRPr="008110F6" w:rsidRDefault="008110F6" w:rsidP="008110F6">
      <w:pPr>
        <w:jc w:val="both"/>
        <w:rPr>
          <w:sz w:val="24"/>
          <w:lang w:val="en-US"/>
        </w:rPr>
      </w:pPr>
      <w:r w:rsidRPr="008110F6">
        <w:rPr>
          <w:sz w:val="24"/>
          <w:lang w:val="en-US"/>
        </w:rPr>
        <w:t xml:space="preserve">    CF:'CF',</w:t>
      </w:r>
    </w:p>
    <w:p w14:paraId="2E572A1E" w14:textId="77777777" w:rsidR="008110F6" w:rsidRPr="008110F6" w:rsidRDefault="008110F6" w:rsidP="008110F6">
      <w:pPr>
        <w:jc w:val="both"/>
        <w:rPr>
          <w:sz w:val="24"/>
          <w:lang w:val="en-US"/>
        </w:rPr>
      </w:pPr>
      <w:r w:rsidRPr="008110F6">
        <w:rPr>
          <w:sz w:val="24"/>
          <w:lang w:val="en-US"/>
        </w:rPr>
        <w:t xml:space="preserve">    F:'F',</w:t>
      </w:r>
    </w:p>
    <w:p w14:paraId="60F77AE4" w14:textId="77777777" w:rsidR="008110F6" w:rsidRPr="008110F6" w:rsidRDefault="008110F6" w:rsidP="008110F6">
      <w:pPr>
        <w:jc w:val="both"/>
        <w:rPr>
          <w:sz w:val="24"/>
          <w:lang w:val="en-US"/>
        </w:rPr>
      </w:pPr>
      <w:r w:rsidRPr="008110F6">
        <w:rPr>
          <w:sz w:val="24"/>
          <w:lang w:val="en-US"/>
        </w:rPr>
        <w:t xml:space="preserve">    FC:'FC',</w:t>
      </w:r>
    </w:p>
    <w:p w14:paraId="11326D4C" w14:textId="77777777" w:rsidR="008110F6" w:rsidRPr="008110F6" w:rsidRDefault="008110F6" w:rsidP="008110F6">
      <w:pPr>
        <w:jc w:val="both"/>
        <w:rPr>
          <w:sz w:val="24"/>
          <w:lang w:val="en-US"/>
        </w:rPr>
      </w:pPr>
      <w:r w:rsidRPr="008110F6">
        <w:rPr>
          <w:sz w:val="24"/>
          <w:lang w:val="en-US"/>
        </w:rPr>
        <w:t xml:space="preserve">    FG:'FG',</w:t>
      </w:r>
    </w:p>
    <w:p w14:paraId="5697C8BC" w14:textId="77777777" w:rsidR="008110F6" w:rsidRPr="008110F6" w:rsidRDefault="008110F6" w:rsidP="008110F6">
      <w:pPr>
        <w:jc w:val="both"/>
        <w:rPr>
          <w:sz w:val="24"/>
          <w:lang w:val="en-US"/>
        </w:rPr>
      </w:pPr>
      <w:r w:rsidRPr="008110F6">
        <w:rPr>
          <w:sz w:val="24"/>
          <w:lang w:val="en-US"/>
        </w:rPr>
        <w:t xml:space="preserve">    G:'G',</w:t>
      </w:r>
    </w:p>
    <w:p w14:paraId="17FCC31E" w14:textId="77777777" w:rsidR="008110F6" w:rsidRPr="008110F6" w:rsidRDefault="008110F6" w:rsidP="008110F6">
      <w:pPr>
        <w:jc w:val="both"/>
        <w:rPr>
          <w:sz w:val="24"/>
          <w:lang w:val="en-US"/>
        </w:rPr>
      </w:pPr>
      <w:r w:rsidRPr="008110F6">
        <w:rPr>
          <w:sz w:val="24"/>
          <w:lang w:val="en-US"/>
        </w:rPr>
        <w:t xml:space="preserve">    GF:'GF',</w:t>
      </w:r>
    </w:p>
    <w:p w14:paraId="56D6222D" w14:textId="77777777" w:rsidR="008110F6" w:rsidRPr="008110F6" w:rsidRDefault="008110F6" w:rsidP="008110F6">
      <w:pPr>
        <w:jc w:val="both"/>
        <w:rPr>
          <w:sz w:val="24"/>
          <w:lang w:val="en-US"/>
        </w:rPr>
      </w:pPr>
      <w:r w:rsidRPr="008110F6">
        <w:rPr>
          <w:sz w:val="24"/>
          <w:lang w:val="en-US"/>
        </w:rPr>
        <w:t xml:space="preserve">  },</w:t>
      </w:r>
    </w:p>
    <w:p w14:paraId="6FE9EEBD" w14:textId="77777777" w:rsidR="008110F6" w:rsidRPr="008110F6" w:rsidRDefault="008110F6" w:rsidP="008110F6">
      <w:pPr>
        <w:jc w:val="both"/>
        <w:rPr>
          <w:sz w:val="24"/>
          <w:lang w:val="en-US"/>
        </w:rPr>
      </w:pPr>
      <w:r w:rsidRPr="008110F6">
        <w:rPr>
          <w:sz w:val="24"/>
          <w:lang w:val="en-US"/>
        </w:rPr>
        <w:t xml:space="preserve">  football: {</w:t>
      </w:r>
    </w:p>
    <w:p w14:paraId="7C78B30E" w14:textId="77777777" w:rsidR="008110F6" w:rsidRPr="008110F6" w:rsidRDefault="008110F6" w:rsidP="008110F6">
      <w:pPr>
        <w:jc w:val="both"/>
        <w:rPr>
          <w:sz w:val="24"/>
          <w:lang w:val="en-US"/>
        </w:rPr>
      </w:pPr>
      <w:r w:rsidRPr="008110F6">
        <w:rPr>
          <w:sz w:val="24"/>
          <w:lang w:val="en-US"/>
        </w:rPr>
        <w:t xml:space="preserve">    C:'C',</w:t>
      </w:r>
    </w:p>
    <w:p w14:paraId="3D7A1D97" w14:textId="77777777" w:rsidR="008110F6" w:rsidRPr="008110F6" w:rsidRDefault="008110F6" w:rsidP="008110F6">
      <w:pPr>
        <w:jc w:val="both"/>
        <w:rPr>
          <w:sz w:val="24"/>
          <w:lang w:val="en-US"/>
        </w:rPr>
      </w:pPr>
      <w:r w:rsidRPr="008110F6">
        <w:rPr>
          <w:sz w:val="24"/>
          <w:lang w:val="en-US"/>
        </w:rPr>
        <w:t xml:space="preserve">    D:'D',</w:t>
      </w:r>
    </w:p>
    <w:p w14:paraId="10CE0D4A" w14:textId="77777777" w:rsidR="008110F6" w:rsidRPr="008110F6" w:rsidRDefault="008110F6" w:rsidP="008110F6">
      <w:pPr>
        <w:jc w:val="both"/>
        <w:rPr>
          <w:sz w:val="24"/>
          <w:lang w:val="en-US"/>
        </w:rPr>
      </w:pPr>
      <w:r w:rsidRPr="008110F6">
        <w:rPr>
          <w:sz w:val="24"/>
          <w:lang w:val="en-US"/>
        </w:rPr>
        <w:t xml:space="preserve">    F:'F',</w:t>
      </w:r>
    </w:p>
    <w:p w14:paraId="4BE084C8" w14:textId="77777777" w:rsidR="008110F6" w:rsidRPr="008110F6" w:rsidRDefault="008110F6" w:rsidP="008110F6">
      <w:pPr>
        <w:jc w:val="both"/>
        <w:rPr>
          <w:sz w:val="24"/>
          <w:lang w:val="en-US"/>
        </w:rPr>
      </w:pPr>
      <w:r w:rsidRPr="008110F6">
        <w:rPr>
          <w:sz w:val="24"/>
          <w:lang w:val="en-US"/>
        </w:rPr>
        <w:t xml:space="preserve">    G:'G',</w:t>
      </w:r>
    </w:p>
    <w:p w14:paraId="7F52CFA2" w14:textId="77777777" w:rsidR="008110F6" w:rsidRPr="008110F6" w:rsidRDefault="008110F6" w:rsidP="008110F6">
      <w:pPr>
        <w:jc w:val="both"/>
        <w:rPr>
          <w:sz w:val="24"/>
          <w:lang w:val="en-US"/>
        </w:rPr>
      </w:pPr>
      <w:r w:rsidRPr="008110F6">
        <w:rPr>
          <w:sz w:val="24"/>
          <w:lang w:val="en-US"/>
        </w:rPr>
        <w:t xml:space="preserve">    M:'M',</w:t>
      </w:r>
    </w:p>
    <w:p w14:paraId="26F47808" w14:textId="77777777" w:rsidR="008110F6" w:rsidRPr="008110F6" w:rsidRDefault="008110F6" w:rsidP="008110F6">
      <w:pPr>
        <w:jc w:val="both"/>
        <w:rPr>
          <w:sz w:val="24"/>
          <w:lang w:val="en-US"/>
        </w:rPr>
      </w:pPr>
      <w:r w:rsidRPr="008110F6">
        <w:rPr>
          <w:sz w:val="24"/>
          <w:lang w:val="en-US"/>
        </w:rPr>
        <w:t xml:space="preserve">  },</w:t>
      </w:r>
    </w:p>
    <w:p w14:paraId="0BADA041" w14:textId="77777777" w:rsidR="008110F6" w:rsidRPr="008110F6" w:rsidRDefault="008110F6" w:rsidP="008110F6">
      <w:pPr>
        <w:jc w:val="both"/>
        <w:rPr>
          <w:sz w:val="24"/>
          <w:lang w:val="en-US"/>
        </w:rPr>
      </w:pPr>
      <w:r w:rsidRPr="008110F6">
        <w:rPr>
          <w:sz w:val="24"/>
          <w:lang w:val="en-US"/>
        </w:rPr>
        <w:t xml:space="preserve">  hockey: {</w:t>
      </w:r>
    </w:p>
    <w:p w14:paraId="1EE98CD2" w14:textId="77777777" w:rsidR="008110F6" w:rsidRPr="008110F6" w:rsidRDefault="008110F6" w:rsidP="008110F6">
      <w:pPr>
        <w:jc w:val="both"/>
        <w:rPr>
          <w:sz w:val="24"/>
          <w:lang w:val="en-US"/>
        </w:rPr>
      </w:pPr>
      <w:r w:rsidRPr="008110F6">
        <w:rPr>
          <w:sz w:val="24"/>
          <w:lang w:val="en-US"/>
        </w:rPr>
        <w:t xml:space="preserve">    C:'C',</w:t>
      </w:r>
    </w:p>
    <w:p w14:paraId="00CC1867" w14:textId="77777777" w:rsidR="008110F6" w:rsidRPr="008110F6" w:rsidRDefault="008110F6" w:rsidP="008110F6">
      <w:pPr>
        <w:jc w:val="both"/>
        <w:rPr>
          <w:sz w:val="24"/>
          <w:lang w:val="en-US"/>
        </w:rPr>
      </w:pPr>
      <w:r w:rsidRPr="008110F6">
        <w:rPr>
          <w:sz w:val="24"/>
          <w:lang w:val="en-US"/>
        </w:rPr>
        <w:t xml:space="preserve">    D:'D',</w:t>
      </w:r>
    </w:p>
    <w:p w14:paraId="30D0DF2A" w14:textId="77777777" w:rsidR="008110F6" w:rsidRPr="008110F6" w:rsidRDefault="008110F6" w:rsidP="008110F6">
      <w:pPr>
        <w:jc w:val="both"/>
        <w:rPr>
          <w:sz w:val="24"/>
          <w:lang w:val="en-US"/>
        </w:rPr>
      </w:pPr>
      <w:r w:rsidRPr="008110F6">
        <w:rPr>
          <w:sz w:val="24"/>
          <w:lang w:val="en-US"/>
        </w:rPr>
        <w:t xml:space="preserve">    F:'F',</w:t>
      </w:r>
    </w:p>
    <w:p w14:paraId="580E2D7E" w14:textId="77777777" w:rsidR="008110F6" w:rsidRPr="008110F6" w:rsidRDefault="008110F6" w:rsidP="008110F6">
      <w:pPr>
        <w:jc w:val="both"/>
        <w:rPr>
          <w:sz w:val="24"/>
          <w:lang w:val="en-US"/>
        </w:rPr>
      </w:pPr>
      <w:r w:rsidRPr="008110F6">
        <w:rPr>
          <w:sz w:val="24"/>
          <w:lang w:val="en-US"/>
        </w:rPr>
        <w:t xml:space="preserve">    G:'G',</w:t>
      </w:r>
    </w:p>
    <w:p w14:paraId="32F41AF2" w14:textId="77777777" w:rsidR="008110F6" w:rsidRPr="008110F6" w:rsidRDefault="008110F6" w:rsidP="008110F6">
      <w:pPr>
        <w:jc w:val="both"/>
        <w:rPr>
          <w:sz w:val="24"/>
          <w:lang w:val="en-US"/>
        </w:rPr>
      </w:pPr>
      <w:r w:rsidRPr="008110F6">
        <w:rPr>
          <w:sz w:val="24"/>
          <w:lang w:val="en-US"/>
        </w:rPr>
        <w:t xml:space="preserve">    L:'L',</w:t>
      </w:r>
    </w:p>
    <w:p w14:paraId="59BA81BE" w14:textId="77777777" w:rsidR="008110F6" w:rsidRPr="008110F6" w:rsidRDefault="008110F6" w:rsidP="008110F6">
      <w:pPr>
        <w:jc w:val="both"/>
        <w:rPr>
          <w:sz w:val="24"/>
          <w:lang w:val="en-US"/>
        </w:rPr>
      </w:pPr>
      <w:r w:rsidRPr="008110F6">
        <w:rPr>
          <w:sz w:val="24"/>
          <w:lang w:val="en-US"/>
        </w:rPr>
        <w:t xml:space="preserve">    R:'R',</w:t>
      </w:r>
    </w:p>
    <w:p w14:paraId="631028F8" w14:textId="77777777" w:rsidR="008110F6" w:rsidRPr="008110F6" w:rsidRDefault="008110F6" w:rsidP="008110F6">
      <w:pPr>
        <w:jc w:val="both"/>
        <w:rPr>
          <w:sz w:val="24"/>
          <w:lang w:val="en-US"/>
        </w:rPr>
      </w:pPr>
      <w:r w:rsidRPr="008110F6">
        <w:rPr>
          <w:sz w:val="24"/>
          <w:lang w:val="en-US"/>
        </w:rPr>
        <w:t xml:space="preserve">  }</w:t>
      </w:r>
    </w:p>
    <w:p w14:paraId="7E008EDA" w14:textId="77777777" w:rsidR="008110F6" w:rsidRPr="008110F6" w:rsidRDefault="008110F6" w:rsidP="008110F6">
      <w:pPr>
        <w:jc w:val="both"/>
        <w:rPr>
          <w:sz w:val="24"/>
          <w:lang w:val="en-US"/>
        </w:rPr>
      </w:pPr>
      <w:r w:rsidRPr="008110F6">
        <w:rPr>
          <w:sz w:val="24"/>
          <w:lang w:val="en-US"/>
        </w:rPr>
        <w:t>};</w:t>
      </w:r>
    </w:p>
    <w:p w14:paraId="76753C73" w14:textId="77777777" w:rsidR="008110F6" w:rsidRPr="008110F6" w:rsidRDefault="008110F6" w:rsidP="008110F6">
      <w:pPr>
        <w:jc w:val="both"/>
        <w:rPr>
          <w:sz w:val="24"/>
          <w:lang w:val="en-US"/>
        </w:rPr>
      </w:pPr>
    </w:p>
    <w:p w14:paraId="0A9D0057" w14:textId="77777777" w:rsidR="008110F6" w:rsidRPr="008110F6" w:rsidRDefault="008110F6" w:rsidP="008110F6">
      <w:pPr>
        <w:jc w:val="both"/>
        <w:rPr>
          <w:sz w:val="24"/>
          <w:lang w:val="en-US"/>
        </w:rPr>
      </w:pPr>
      <w:r w:rsidRPr="008110F6">
        <w:rPr>
          <w:sz w:val="24"/>
          <w:lang w:val="en-US"/>
        </w:rPr>
        <w:t>export const lineupsPositionsNaming = {</w:t>
      </w:r>
    </w:p>
    <w:p w14:paraId="4422C71F" w14:textId="77777777" w:rsidR="008110F6" w:rsidRPr="008110F6" w:rsidRDefault="008110F6" w:rsidP="008110F6">
      <w:pPr>
        <w:jc w:val="both"/>
        <w:rPr>
          <w:sz w:val="24"/>
          <w:lang w:val="en-US"/>
        </w:rPr>
      </w:pPr>
      <w:r w:rsidRPr="008110F6">
        <w:rPr>
          <w:sz w:val="24"/>
          <w:lang w:val="en-US"/>
        </w:rPr>
        <w:t xml:space="preserve">  basketball: {</w:t>
      </w:r>
    </w:p>
    <w:p w14:paraId="053DCEFA" w14:textId="77777777" w:rsidR="008110F6" w:rsidRPr="008110F6" w:rsidRDefault="008110F6" w:rsidP="008110F6">
      <w:pPr>
        <w:jc w:val="both"/>
        <w:rPr>
          <w:sz w:val="24"/>
          <w:lang w:val="en-US"/>
        </w:rPr>
      </w:pPr>
      <w:r w:rsidRPr="008110F6">
        <w:rPr>
          <w:sz w:val="24"/>
          <w:lang w:val="en-US"/>
        </w:rPr>
        <w:t xml:space="preserve">    [lineupsPositions.basketball.C]:'Центральный',</w:t>
      </w:r>
    </w:p>
    <w:p w14:paraId="2F39F0B6" w14:textId="77777777" w:rsidR="008110F6" w:rsidRPr="008110F6" w:rsidRDefault="008110F6" w:rsidP="008110F6">
      <w:pPr>
        <w:jc w:val="both"/>
        <w:rPr>
          <w:sz w:val="24"/>
          <w:lang w:val="en-US"/>
        </w:rPr>
      </w:pPr>
      <w:r w:rsidRPr="008110F6">
        <w:rPr>
          <w:sz w:val="24"/>
          <w:lang w:val="en-US"/>
        </w:rPr>
        <w:t xml:space="preserve">    [lineupsPositions.basketball.CF]:'Центральный форвард',</w:t>
      </w:r>
    </w:p>
    <w:p w14:paraId="5CD4502E" w14:textId="77777777" w:rsidR="008110F6" w:rsidRPr="008110F6" w:rsidRDefault="008110F6" w:rsidP="008110F6">
      <w:pPr>
        <w:jc w:val="both"/>
        <w:rPr>
          <w:sz w:val="24"/>
          <w:lang w:val="en-US"/>
        </w:rPr>
      </w:pPr>
      <w:r w:rsidRPr="008110F6">
        <w:rPr>
          <w:sz w:val="24"/>
          <w:lang w:val="en-US"/>
        </w:rPr>
        <w:t xml:space="preserve">    [lineupsPositions.basketball.F]:'Форвард',</w:t>
      </w:r>
    </w:p>
    <w:p w14:paraId="5814DB49" w14:textId="77777777" w:rsidR="008110F6" w:rsidRPr="008110F6" w:rsidRDefault="008110F6" w:rsidP="008110F6">
      <w:pPr>
        <w:jc w:val="both"/>
        <w:rPr>
          <w:sz w:val="24"/>
          <w:lang w:val="en-US"/>
        </w:rPr>
      </w:pPr>
      <w:r w:rsidRPr="008110F6">
        <w:rPr>
          <w:sz w:val="24"/>
          <w:lang w:val="en-US"/>
        </w:rPr>
        <w:t xml:space="preserve">    [lineupsPositions.basketball.FC]:'Тяжёлый форвард',</w:t>
      </w:r>
    </w:p>
    <w:p w14:paraId="332D72E9" w14:textId="77777777" w:rsidR="008110F6" w:rsidRPr="008110F6" w:rsidRDefault="008110F6" w:rsidP="008110F6">
      <w:pPr>
        <w:jc w:val="both"/>
        <w:rPr>
          <w:sz w:val="24"/>
          <w:lang w:val="en-US"/>
        </w:rPr>
      </w:pPr>
      <w:r w:rsidRPr="008110F6">
        <w:rPr>
          <w:sz w:val="24"/>
          <w:lang w:val="en-US"/>
        </w:rPr>
        <w:t xml:space="preserve">    [lineupsPositions.basketball.FG]:'Атакующий защитник',</w:t>
      </w:r>
    </w:p>
    <w:p w14:paraId="719E23FE" w14:textId="77777777" w:rsidR="008110F6" w:rsidRPr="008110F6" w:rsidRDefault="008110F6" w:rsidP="008110F6">
      <w:pPr>
        <w:jc w:val="both"/>
        <w:rPr>
          <w:sz w:val="24"/>
          <w:lang w:val="en-US"/>
        </w:rPr>
      </w:pPr>
      <w:r w:rsidRPr="008110F6">
        <w:rPr>
          <w:sz w:val="24"/>
          <w:lang w:val="en-US"/>
        </w:rPr>
        <w:t xml:space="preserve">    [lineupsPositions.basketball.G]:'Разыгрывающий защитник',</w:t>
      </w:r>
    </w:p>
    <w:p w14:paraId="5AD7AED3" w14:textId="77777777" w:rsidR="008110F6" w:rsidRPr="008110F6" w:rsidRDefault="008110F6" w:rsidP="008110F6">
      <w:pPr>
        <w:jc w:val="both"/>
        <w:rPr>
          <w:sz w:val="24"/>
          <w:lang w:val="en-US"/>
        </w:rPr>
      </w:pPr>
      <w:r w:rsidRPr="008110F6">
        <w:rPr>
          <w:sz w:val="24"/>
          <w:lang w:val="en-US"/>
        </w:rPr>
        <w:t xml:space="preserve">    [lineupsPositions.basketball.GF]:'Малый форвард',</w:t>
      </w:r>
    </w:p>
    <w:p w14:paraId="1F5AAFB1" w14:textId="77777777" w:rsidR="008110F6" w:rsidRPr="008110F6" w:rsidRDefault="008110F6" w:rsidP="008110F6">
      <w:pPr>
        <w:jc w:val="both"/>
        <w:rPr>
          <w:sz w:val="24"/>
          <w:lang w:val="en-US"/>
        </w:rPr>
      </w:pPr>
      <w:r w:rsidRPr="008110F6">
        <w:rPr>
          <w:sz w:val="24"/>
          <w:lang w:val="en-US"/>
        </w:rPr>
        <w:t xml:space="preserve">  },</w:t>
      </w:r>
    </w:p>
    <w:p w14:paraId="7512E760" w14:textId="77777777" w:rsidR="008110F6" w:rsidRPr="008110F6" w:rsidRDefault="008110F6" w:rsidP="008110F6">
      <w:pPr>
        <w:jc w:val="both"/>
        <w:rPr>
          <w:sz w:val="24"/>
          <w:lang w:val="en-US"/>
        </w:rPr>
      </w:pPr>
      <w:r w:rsidRPr="008110F6">
        <w:rPr>
          <w:sz w:val="24"/>
          <w:lang w:val="en-US"/>
        </w:rPr>
        <w:lastRenderedPageBreak/>
        <w:t xml:space="preserve">  football: {</w:t>
      </w:r>
    </w:p>
    <w:p w14:paraId="7143320D" w14:textId="77777777" w:rsidR="008110F6" w:rsidRPr="008110F6" w:rsidRDefault="008110F6" w:rsidP="008110F6">
      <w:pPr>
        <w:jc w:val="both"/>
        <w:rPr>
          <w:sz w:val="24"/>
          <w:lang w:val="en-US"/>
        </w:rPr>
      </w:pPr>
      <w:r w:rsidRPr="008110F6">
        <w:rPr>
          <w:sz w:val="24"/>
          <w:lang w:val="en-US"/>
        </w:rPr>
        <w:t xml:space="preserve">    [lineupsPositions.football.C]:'Центральный нападающий',</w:t>
      </w:r>
    </w:p>
    <w:p w14:paraId="39E41762" w14:textId="77777777" w:rsidR="008110F6" w:rsidRPr="008110F6" w:rsidRDefault="008110F6" w:rsidP="008110F6">
      <w:pPr>
        <w:jc w:val="both"/>
        <w:rPr>
          <w:sz w:val="24"/>
          <w:lang w:val="en-US"/>
        </w:rPr>
      </w:pPr>
      <w:r w:rsidRPr="008110F6">
        <w:rPr>
          <w:sz w:val="24"/>
          <w:lang w:val="en-US"/>
        </w:rPr>
        <w:t xml:space="preserve">    [lineupsPositions.football.D]:'Защитник',</w:t>
      </w:r>
    </w:p>
    <w:p w14:paraId="7E61CB69" w14:textId="77777777" w:rsidR="008110F6" w:rsidRPr="008110F6" w:rsidRDefault="008110F6" w:rsidP="008110F6">
      <w:pPr>
        <w:jc w:val="both"/>
        <w:rPr>
          <w:sz w:val="24"/>
          <w:lang w:val="en-US"/>
        </w:rPr>
      </w:pPr>
      <w:r w:rsidRPr="008110F6">
        <w:rPr>
          <w:sz w:val="24"/>
          <w:lang w:val="en-US"/>
        </w:rPr>
        <w:t xml:space="preserve">    [lineupsPositions.football.F]:'Форвард',</w:t>
      </w:r>
    </w:p>
    <w:p w14:paraId="08C57FEC" w14:textId="77777777" w:rsidR="008110F6" w:rsidRPr="008110F6" w:rsidRDefault="008110F6" w:rsidP="008110F6">
      <w:pPr>
        <w:jc w:val="both"/>
        <w:rPr>
          <w:sz w:val="24"/>
          <w:lang w:val="en-US"/>
        </w:rPr>
      </w:pPr>
      <w:r w:rsidRPr="008110F6">
        <w:rPr>
          <w:sz w:val="24"/>
          <w:lang w:val="en-US"/>
        </w:rPr>
        <w:t xml:space="preserve">    [lineupsPositions.football.G]:'Голкипер',</w:t>
      </w:r>
    </w:p>
    <w:p w14:paraId="1BC92F1E" w14:textId="77777777" w:rsidR="008110F6" w:rsidRPr="008110F6" w:rsidRDefault="008110F6" w:rsidP="008110F6">
      <w:pPr>
        <w:jc w:val="both"/>
        <w:rPr>
          <w:sz w:val="24"/>
          <w:lang w:val="en-US"/>
        </w:rPr>
      </w:pPr>
      <w:r w:rsidRPr="008110F6">
        <w:rPr>
          <w:sz w:val="24"/>
          <w:lang w:val="en-US"/>
        </w:rPr>
        <w:t xml:space="preserve">    [lineupsPositions.football.M]:'Полузащитник',</w:t>
      </w:r>
    </w:p>
    <w:p w14:paraId="10215616" w14:textId="77777777" w:rsidR="008110F6" w:rsidRPr="008110F6" w:rsidRDefault="008110F6" w:rsidP="008110F6">
      <w:pPr>
        <w:jc w:val="both"/>
        <w:rPr>
          <w:sz w:val="24"/>
          <w:lang w:val="en-US"/>
        </w:rPr>
      </w:pPr>
      <w:r w:rsidRPr="008110F6">
        <w:rPr>
          <w:sz w:val="24"/>
          <w:lang w:val="en-US"/>
        </w:rPr>
        <w:t xml:space="preserve">  },</w:t>
      </w:r>
    </w:p>
    <w:p w14:paraId="69F048B4" w14:textId="77777777" w:rsidR="008110F6" w:rsidRPr="008110F6" w:rsidRDefault="008110F6" w:rsidP="008110F6">
      <w:pPr>
        <w:jc w:val="both"/>
        <w:rPr>
          <w:sz w:val="24"/>
          <w:lang w:val="en-US"/>
        </w:rPr>
      </w:pPr>
      <w:r w:rsidRPr="008110F6">
        <w:rPr>
          <w:sz w:val="24"/>
          <w:lang w:val="en-US"/>
        </w:rPr>
        <w:t xml:space="preserve">  hockey: {</w:t>
      </w:r>
    </w:p>
    <w:p w14:paraId="422222DE" w14:textId="77777777" w:rsidR="008110F6" w:rsidRPr="008110F6" w:rsidRDefault="008110F6" w:rsidP="008110F6">
      <w:pPr>
        <w:jc w:val="both"/>
        <w:rPr>
          <w:sz w:val="24"/>
          <w:lang w:val="en-US"/>
        </w:rPr>
      </w:pPr>
      <w:r w:rsidRPr="008110F6">
        <w:rPr>
          <w:sz w:val="24"/>
          <w:lang w:val="en-US"/>
        </w:rPr>
        <w:t xml:space="preserve">    [lineupsPositions.hockey.C]:'Центральный нападающий',</w:t>
      </w:r>
    </w:p>
    <w:p w14:paraId="32A073B1" w14:textId="77777777" w:rsidR="008110F6" w:rsidRPr="008110F6" w:rsidRDefault="008110F6" w:rsidP="008110F6">
      <w:pPr>
        <w:jc w:val="both"/>
        <w:rPr>
          <w:sz w:val="24"/>
          <w:lang w:val="en-US"/>
        </w:rPr>
      </w:pPr>
      <w:r w:rsidRPr="008110F6">
        <w:rPr>
          <w:sz w:val="24"/>
          <w:lang w:val="en-US"/>
        </w:rPr>
        <w:t xml:space="preserve">    [lineupsPositions.hockey.D]:'Защитник',</w:t>
      </w:r>
    </w:p>
    <w:p w14:paraId="50832D5C" w14:textId="77777777" w:rsidR="008110F6" w:rsidRPr="008110F6" w:rsidRDefault="008110F6" w:rsidP="008110F6">
      <w:pPr>
        <w:jc w:val="both"/>
        <w:rPr>
          <w:sz w:val="24"/>
          <w:lang w:val="en-US"/>
        </w:rPr>
      </w:pPr>
      <w:r w:rsidRPr="008110F6">
        <w:rPr>
          <w:sz w:val="24"/>
          <w:lang w:val="en-US"/>
        </w:rPr>
        <w:t xml:space="preserve">    [lineupsPositions.hockey.F]:'Форвард',</w:t>
      </w:r>
    </w:p>
    <w:p w14:paraId="536FF704" w14:textId="77777777" w:rsidR="008110F6" w:rsidRPr="008110F6" w:rsidRDefault="008110F6" w:rsidP="008110F6">
      <w:pPr>
        <w:jc w:val="both"/>
        <w:rPr>
          <w:sz w:val="24"/>
          <w:lang w:val="en-US"/>
        </w:rPr>
      </w:pPr>
      <w:r w:rsidRPr="008110F6">
        <w:rPr>
          <w:sz w:val="24"/>
          <w:lang w:val="en-US"/>
        </w:rPr>
        <w:t xml:space="preserve">    [lineupsPositions.hockey.G]:'Голкипер',</w:t>
      </w:r>
    </w:p>
    <w:p w14:paraId="09643111" w14:textId="77777777" w:rsidR="008110F6" w:rsidRPr="008110F6" w:rsidRDefault="008110F6" w:rsidP="008110F6">
      <w:pPr>
        <w:jc w:val="both"/>
        <w:rPr>
          <w:sz w:val="24"/>
          <w:lang w:val="en-US"/>
        </w:rPr>
      </w:pPr>
      <w:r w:rsidRPr="008110F6">
        <w:rPr>
          <w:sz w:val="24"/>
          <w:lang w:val="en-US"/>
        </w:rPr>
        <w:t xml:space="preserve">    [lineupsPositions.hockey.L]:'Левый фронт, нападающий',</w:t>
      </w:r>
    </w:p>
    <w:p w14:paraId="63BB2022" w14:textId="77777777" w:rsidR="008110F6" w:rsidRPr="008110F6" w:rsidRDefault="008110F6" w:rsidP="008110F6">
      <w:pPr>
        <w:jc w:val="both"/>
        <w:rPr>
          <w:sz w:val="24"/>
          <w:lang w:val="en-US"/>
        </w:rPr>
      </w:pPr>
      <w:r w:rsidRPr="008110F6">
        <w:rPr>
          <w:sz w:val="24"/>
          <w:lang w:val="en-US"/>
        </w:rPr>
        <w:t xml:space="preserve">    [lineupsPositions.hockey.R]:'Правый фронт, нападающий',</w:t>
      </w:r>
    </w:p>
    <w:p w14:paraId="1CCC92B8" w14:textId="77777777" w:rsidR="008110F6" w:rsidRPr="008110F6" w:rsidRDefault="008110F6" w:rsidP="008110F6">
      <w:pPr>
        <w:jc w:val="both"/>
        <w:rPr>
          <w:sz w:val="24"/>
          <w:lang w:val="en-US"/>
        </w:rPr>
      </w:pPr>
      <w:r w:rsidRPr="008110F6">
        <w:rPr>
          <w:sz w:val="24"/>
          <w:lang w:val="en-US"/>
        </w:rPr>
        <w:t xml:space="preserve">  }</w:t>
      </w:r>
    </w:p>
    <w:p w14:paraId="6F255291" w14:textId="77777777" w:rsidR="008110F6" w:rsidRPr="008110F6" w:rsidRDefault="008110F6" w:rsidP="008110F6">
      <w:pPr>
        <w:jc w:val="both"/>
        <w:rPr>
          <w:sz w:val="24"/>
          <w:lang w:val="en-US"/>
        </w:rPr>
      </w:pPr>
      <w:r w:rsidRPr="008110F6">
        <w:rPr>
          <w:sz w:val="24"/>
          <w:lang w:val="en-US"/>
        </w:rPr>
        <w:t>};</w:t>
      </w:r>
    </w:p>
    <w:p w14:paraId="05DD6796" w14:textId="77777777" w:rsidR="008110F6" w:rsidRPr="008110F6" w:rsidRDefault="008110F6" w:rsidP="008110F6">
      <w:pPr>
        <w:jc w:val="both"/>
        <w:rPr>
          <w:sz w:val="24"/>
          <w:lang w:val="en-US"/>
        </w:rPr>
      </w:pPr>
    </w:p>
    <w:p w14:paraId="19DB8FFB" w14:textId="77777777" w:rsidR="008110F6" w:rsidRPr="008110F6" w:rsidRDefault="008110F6" w:rsidP="008110F6">
      <w:pPr>
        <w:jc w:val="both"/>
        <w:rPr>
          <w:sz w:val="24"/>
          <w:lang w:val="en-US"/>
        </w:rPr>
      </w:pPr>
      <w:r w:rsidRPr="008110F6">
        <w:rPr>
          <w:sz w:val="24"/>
          <w:lang w:val="en-US"/>
        </w:rPr>
        <w:t>export const lineupsPositionsShortNaming = {</w:t>
      </w:r>
    </w:p>
    <w:p w14:paraId="172F434A" w14:textId="77777777" w:rsidR="008110F6" w:rsidRPr="008110F6" w:rsidRDefault="008110F6" w:rsidP="008110F6">
      <w:pPr>
        <w:jc w:val="both"/>
        <w:rPr>
          <w:sz w:val="24"/>
          <w:lang w:val="en-US"/>
        </w:rPr>
      </w:pPr>
      <w:r w:rsidRPr="008110F6">
        <w:rPr>
          <w:sz w:val="24"/>
          <w:lang w:val="en-US"/>
        </w:rPr>
        <w:t xml:space="preserve">  basketball: {</w:t>
      </w:r>
    </w:p>
    <w:p w14:paraId="0B351CB7" w14:textId="77777777" w:rsidR="008110F6" w:rsidRPr="008110F6" w:rsidRDefault="008110F6" w:rsidP="008110F6">
      <w:pPr>
        <w:jc w:val="both"/>
        <w:rPr>
          <w:sz w:val="24"/>
          <w:lang w:val="en-US"/>
        </w:rPr>
      </w:pPr>
      <w:r w:rsidRPr="008110F6">
        <w:rPr>
          <w:sz w:val="24"/>
          <w:lang w:val="en-US"/>
        </w:rPr>
        <w:t xml:space="preserve">    [lineupsPositions.basketball.C]:'Ц',</w:t>
      </w:r>
    </w:p>
    <w:p w14:paraId="0F9B601D" w14:textId="77777777" w:rsidR="008110F6" w:rsidRPr="008110F6" w:rsidRDefault="008110F6" w:rsidP="008110F6">
      <w:pPr>
        <w:jc w:val="both"/>
        <w:rPr>
          <w:sz w:val="24"/>
          <w:lang w:val="en-US"/>
        </w:rPr>
      </w:pPr>
      <w:r w:rsidRPr="008110F6">
        <w:rPr>
          <w:sz w:val="24"/>
          <w:lang w:val="en-US"/>
        </w:rPr>
        <w:t xml:space="preserve">    [lineupsPositions.basketball.CF]:'ЦФД',</w:t>
      </w:r>
    </w:p>
    <w:p w14:paraId="56C304E3" w14:textId="77777777" w:rsidR="008110F6" w:rsidRPr="008110F6" w:rsidRDefault="008110F6" w:rsidP="008110F6">
      <w:pPr>
        <w:jc w:val="both"/>
        <w:rPr>
          <w:sz w:val="24"/>
          <w:lang w:val="en-US"/>
        </w:rPr>
      </w:pPr>
      <w:r w:rsidRPr="008110F6">
        <w:rPr>
          <w:sz w:val="24"/>
          <w:lang w:val="en-US"/>
        </w:rPr>
        <w:t xml:space="preserve">    [lineupsPositions.basketball.F]:'ФВД',</w:t>
      </w:r>
    </w:p>
    <w:p w14:paraId="129F55D4" w14:textId="77777777" w:rsidR="008110F6" w:rsidRPr="008110F6" w:rsidRDefault="008110F6" w:rsidP="008110F6">
      <w:pPr>
        <w:jc w:val="both"/>
        <w:rPr>
          <w:sz w:val="24"/>
          <w:lang w:val="en-US"/>
        </w:rPr>
      </w:pPr>
      <w:r w:rsidRPr="008110F6">
        <w:rPr>
          <w:sz w:val="24"/>
          <w:lang w:val="en-US"/>
        </w:rPr>
        <w:t xml:space="preserve">    [lineupsPositions.basketball.FC]:'ТФД',</w:t>
      </w:r>
    </w:p>
    <w:p w14:paraId="05AC65EF" w14:textId="77777777" w:rsidR="008110F6" w:rsidRPr="008110F6" w:rsidRDefault="008110F6" w:rsidP="008110F6">
      <w:pPr>
        <w:jc w:val="both"/>
        <w:rPr>
          <w:sz w:val="24"/>
          <w:lang w:val="en-US"/>
        </w:rPr>
      </w:pPr>
      <w:r w:rsidRPr="008110F6">
        <w:rPr>
          <w:sz w:val="24"/>
          <w:lang w:val="en-US"/>
        </w:rPr>
        <w:t xml:space="preserve">    [lineupsPositions.basketball.FG]:'АЗ',</w:t>
      </w:r>
    </w:p>
    <w:p w14:paraId="41CF32FA" w14:textId="77777777" w:rsidR="008110F6" w:rsidRPr="008110F6" w:rsidRDefault="008110F6" w:rsidP="008110F6">
      <w:pPr>
        <w:jc w:val="both"/>
        <w:rPr>
          <w:sz w:val="24"/>
          <w:lang w:val="en-US"/>
        </w:rPr>
      </w:pPr>
      <w:r w:rsidRPr="008110F6">
        <w:rPr>
          <w:sz w:val="24"/>
          <w:lang w:val="en-US"/>
        </w:rPr>
        <w:t xml:space="preserve">    [lineupsPositions.basketball.G]:'РЗ',</w:t>
      </w:r>
    </w:p>
    <w:p w14:paraId="44E380A7" w14:textId="77777777" w:rsidR="008110F6" w:rsidRPr="008110F6" w:rsidRDefault="008110F6" w:rsidP="008110F6">
      <w:pPr>
        <w:jc w:val="both"/>
        <w:rPr>
          <w:sz w:val="24"/>
          <w:lang w:val="en-US"/>
        </w:rPr>
      </w:pPr>
      <w:r w:rsidRPr="008110F6">
        <w:rPr>
          <w:sz w:val="24"/>
          <w:lang w:val="en-US"/>
        </w:rPr>
        <w:t xml:space="preserve">    [lineupsPositions.basketball.GF]:'МФ',</w:t>
      </w:r>
    </w:p>
    <w:p w14:paraId="66CB6CB8" w14:textId="77777777" w:rsidR="008110F6" w:rsidRPr="008110F6" w:rsidRDefault="008110F6" w:rsidP="008110F6">
      <w:pPr>
        <w:jc w:val="both"/>
        <w:rPr>
          <w:sz w:val="24"/>
          <w:lang w:val="en-US"/>
        </w:rPr>
      </w:pPr>
      <w:r w:rsidRPr="008110F6">
        <w:rPr>
          <w:sz w:val="24"/>
          <w:lang w:val="en-US"/>
        </w:rPr>
        <w:t xml:space="preserve">  },</w:t>
      </w:r>
    </w:p>
    <w:p w14:paraId="2516B7D2" w14:textId="77777777" w:rsidR="008110F6" w:rsidRPr="008110F6" w:rsidRDefault="008110F6" w:rsidP="008110F6">
      <w:pPr>
        <w:jc w:val="both"/>
        <w:rPr>
          <w:sz w:val="24"/>
          <w:lang w:val="en-US"/>
        </w:rPr>
      </w:pPr>
      <w:r w:rsidRPr="008110F6">
        <w:rPr>
          <w:sz w:val="24"/>
          <w:lang w:val="en-US"/>
        </w:rPr>
        <w:t xml:space="preserve">  football: {</w:t>
      </w:r>
    </w:p>
    <w:p w14:paraId="7396B91F" w14:textId="77777777" w:rsidR="008110F6" w:rsidRPr="008110F6" w:rsidRDefault="008110F6" w:rsidP="008110F6">
      <w:pPr>
        <w:jc w:val="both"/>
        <w:rPr>
          <w:sz w:val="24"/>
          <w:lang w:val="en-US"/>
        </w:rPr>
      </w:pPr>
      <w:r w:rsidRPr="008110F6">
        <w:rPr>
          <w:sz w:val="24"/>
          <w:lang w:val="en-US"/>
        </w:rPr>
        <w:t xml:space="preserve">    [lineupsPositions.football.C]:'ЦФД',</w:t>
      </w:r>
    </w:p>
    <w:p w14:paraId="7848BF30" w14:textId="77777777" w:rsidR="008110F6" w:rsidRPr="008110F6" w:rsidRDefault="008110F6" w:rsidP="008110F6">
      <w:pPr>
        <w:jc w:val="both"/>
        <w:rPr>
          <w:sz w:val="24"/>
          <w:lang w:val="en-US"/>
        </w:rPr>
      </w:pPr>
      <w:r w:rsidRPr="008110F6">
        <w:rPr>
          <w:sz w:val="24"/>
          <w:lang w:val="en-US"/>
        </w:rPr>
        <w:t xml:space="preserve">    [lineupsPositions.football.D]:'ЗАЩ',</w:t>
      </w:r>
    </w:p>
    <w:p w14:paraId="19DB880E" w14:textId="77777777" w:rsidR="008110F6" w:rsidRPr="008110F6" w:rsidRDefault="008110F6" w:rsidP="008110F6">
      <w:pPr>
        <w:jc w:val="both"/>
        <w:rPr>
          <w:sz w:val="24"/>
          <w:lang w:val="en-US"/>
        </w:rPr>
      </w:pPr>
      <w:r w:rsidRPr="008110F6">
        <w:rPr>
          <w:sz w:val="24"/>
          <w:lang w:val="en-US"/>
        </w:rPr>
        <w:t xml:space="preserve">    [lineupsPositions.football.F]:'ФВД',</w:t>
      </w:r>
    </w:p>
    <w:p w14:paraId="15FF3F0E" w14:textId="77777777" w:rsidR="008110F6" w:rsidRPr="008110F6" w:rsidRDefault="008110F6" w:rsidP="008110F6">
      <w:pPr>
        <w:jc w:val="both"/>
        <w:rPr>
          <w:sz w:val="24"/>
          <w:lang w:val="en-US"/>
        </w:rPr>
      </w:pPr>
      <w:r w:rsidRPr="008110F6">
        <w:rPr>
          <w:sz w:val="24"/>
          <w:lang w:val="en-US"/>
        </w:rPr>
        <w:t xml:space="preserve">    [lineupsPositions.football.G]:'ВРТ',</w:t>
      </w:r>
    </w:p>
    <w:p w14:paraId="7C22B7E0" w14:textId="77777777" w:rsidR="008110F6" w:rsidRPr="008110F6" w:rsidRDefault="008110F6" w:rsidP="008110F6">
      <w:pPr>
        <w:jc w:val="both"/>
        <w:rPr>
          <w:sz w:val="24"/>
          <w:lang w:val="en-US"/>
        </w:rPr>
      </w:pPr>
      <w:r w:rsidRPr="008110F6">
        <w:rPr>
          <w:sz w:val="24"/>
          <w:lang w:val="en-US"/>
        </w:rPr>
        <w:t xml:space="preserve">    [lineupsPositions.football.M]:'ПЗЩ',</w:t>
      </w:r>
    </w:p>
    <w:p w14:paraId="5AF50AA1" w14:textId="77777777" w:rsidR="008110F6" w:rsidRPr="008110F6" w:rsidRDefault="008110F6" w:rsidP="008110F6">
      <w:pPr>
        <w:jc w:val="both"/>
        <w:rPr>
          <w:sz w:val="24"/>
          <w:lang w:val="en-US"/>
        </w:rPr>
      </w:pPr>
      <w:r w:rsidRPr="008110F6">
        <w:rPr>
          <w:sz w:val="24"/>
          <w:lang w:val="en-US"/>
        </w:rPr>
        <w:t xml:space="preserve">  },</w:t>
      </w:r>
    </w:p>
    <w:p w14:paraId="05A59EE1" w14:textId="77777777" w:rsidR="008110F6" w:rsidRPr="008110F6" w:rsidRDefault="008110F6" w:rsidP="008110F6">
      <w:pPr>
        <w:jc w:val="both"/>
        <w:rPr>
          <w:sz w:val="24"/>
          <w:lang w:val="en-US"/>
        </w:rPr>
      </w:pPr>
      <w:r w:rsidRPr="008110F6">
        <w:rPr>
          <w:sz w:val="24"/>
          <w:lang w:val="en-US"/>
        </w:rPr>
        <w:t xml:space="preserve">  hockey: {</w:t>
      </w:r>
    </w:p>
    <w:p w14:paraId="3DCCCFCA" w14:textId="77777777" w:rsidR="008110F6" w:rsidRPr="008110F6" w:rsidRDefault="008110F6" w:rsidP="008110F6">
      <w:pPr>
        <w:jc w:val="both"/>
        <w:rPr>
          <w:sz w:val="24"/>
          <w:lang w:val="en-US"/>
        </w:rPr>
      </w:pPr>
      <w:r w:rsidRPr="008110F6">
        <w:rPr>
          <w:sz w:val="24"/>
          <w:lang w:val="en-US"/>
        </w:rPr>
        <w:lastRenderedPageBreak/>
        <w:t xml:space="preserve">    [lineupsPositions.hockey.C]:'ЦФД',</w:t>
      </w:r>
    </w:p>
    <w:p w14:paraId="754C5F1B" w14:textId="77777777" w:rsidR="008110F6" w:rsidRPr="008110F6" w:rsidRDefault="008110F6" w:rsidP="008110F6">
      <w:pPr>
        <w:jc w:val="both"/>
        <w:rPr>
          <w:sz w:val="24"/>
          <w:lang w:val="en-US"/>
        </w:rPr>
      </w:pPr>
      <w:r w:rsidRPr="008110F6">
        <w:rPr>
          <w:sz w:val="24"/>
          <w:lang w:val="en-US"/>
        </w:rPr>
        <w:t xml:space="preserve">    [lineupsPositions.hockey.D]:'ЗАЩ',</w:t>
      </w:r>
    </w:p>
    <w:p w14:paraId="0DE99023" w14:textId="77777777" w:rsidR="008110F6" w:rsidRPr="008110F6" w:rsidRDefault="008110F6" w:rsidP="008110F6">
      <w:pPr>
        <w:jc w:val="both"/>
        <w:rPr>
          <w:sz w:val="24"/>
          <w:lang w:val="en-US"/>
        </w:rPr>
      </w:pPr>
      <w:r w:rsidRPr="008110F6">
        <w:rPr>
          <w:sz w:val="24"/>
          <w:lang w:val="en-US"/>
        </w:rPr>
        <w:t xml:space="preserve">    [lineupsPositions.hockey.F]:'ФВД',</w:t>
      </w:r>
    </w:p>
    <w:p w14:paraId="544B55F9" w14:textId="77777777" w:rsidR="008110F6" w:rsidRPr="008110F6" w:rsidRDefault="008110F6" w:rsidP="008110F6">
      <w:pPr>
        <w:jc w:val="both"/>
        <w:rPr>
          <w:sz w:val="24"/>
          <w:lang w:val="en-US"/>
        </w:rPr>
      </w:pPr>
      <w:r w:rsidRPr="008110F6">
        <w:rPr>
          <w:sz w:val="24"/>
          <w:lang w:val="en-US"/>
        </w:rPr>
        <w:t xml:space="preserve">    [lineupsPositions.hockey.G]:'ВРТ',</w:t>
      </w:r>
    </w:p>
    <w:p w14:paraId="692E0154" w14:textId="77777777" w:rsidR="008110F6" w:rsidRPr="008110F6" w:rsidRDefault="008110F6" w:rsidP="008110F6">
      <w:pPr>
        <w:jc w:val="both"/>
        <w:rPr>
          <w:sz w:val="24"/>
          <w:lang w:val="en-US"/>
        </w:rPr>
      </w:pPr>
      <w:r w:rsidRPr="008110F6">
        <w:rPr>
          <w:sz w:val="24"/>
          <w:lang w:val="en-US"/>
        </w:rPr>
        <w:t xml:space="preserve">    [lineupsPositions.hockey.L]:'ЛФН',</w:t>
      </w:r>
    </w:p>
    <w:p w14:paraId="24F5E57C" w14:textId="77777777" w:rsidR="008110F6" w:rsidRPr="008110F6" w:rsidRDefault="008110F6" w:rsidP="008110F6">
      <w:pPr>
        <w:jc w:val="both"/>
        <w:rPr>
          <w:sz w:val="24"/>
          <w:lang w:val="en-US"/>
        </w:rPr>
      </w:pPr>
      <w:r w:rsidRPr="008110F6">
        <w:rPr>
          <w:sz w:val="24"/>
          <w:lang w:val="en-US"/>
        </w:rPr>
        <w:t xml:space="preserve">    [lineupsPositions.hockey.R]:'ПФН',</w:t>
      </w:r>
    </w:p>
    <w:p w14:paraId="08718417" w14:textId="77777777" w:rsidR="008110F6" w:rsidRPr="008110F6" w:rsidRDefault="008110F6" w:rsidP="008110F6">
      <w:pPr>
        <w:jc w:val="both"/>
        <w:rPr>
          <w:sz w:val="24"/>
          <w:lang w:val="en-US"/>
        </w:rPr>
      </w:pPr>
      <w:r w:rsidRPr="008110F6">
        <w:rPr>
          <w:sz w:val="24"/>
          <w:lang w:val="en-US"/>
        </w:rPr>
        <w:t xml:space="preserve">  }</w:t>
      </w:r>
    </w:p>
    <w:p w14:paraId="3E0EDBA3" w14:textId="05E5291F" w:rsidR="008110F6" w:rsidRDefault="008110F6" w:rsidP="008110F6">
      <w:pPr>
        <w:jc w:val="both"/>
        <w:rPr>
          <w:sz w:val="24"/>
          <w:lang w:val="en-US"/>
        </w:rPr>
      </w:pPr>
      <w:r w:rsidRPr="008110F6">
        <w:rPr>
          <w:sz w:val="24"/>
          <w:lang w:val="en-US"/>
        </w:rPr>
        <w:t>};</w:t>
      </w:r>
    </w:p>
    <w:p w14:paraId="436737AB" w14:textId="77777777" w:rsidR="008110F6" w:rsidRDefault="008110F6" w:rsidP="008110F6">
      <w:pPr>
        <w:jc w:val="both"/>
        <w:rPr>
          <w:sz w:val="24"/>
          <w:lang w:val="en-US"/>
        </w:rPr>
      </w:pPr>
    </w:p>
    <w:p w14:paraId="0D68AB5B" w14:textId="24725270" w:rsidR="009C52C9" w:rsidRPr="007A035F" w:rsidRDefault="009C52C9" w:rsidP="009C52C9">
      <w:pPr>
        <w:pStyle w:val="1"/>
        <w:jc w:val="center"/>
        <w:rPr>
          <w:lang w:val="en-US"/>
        </w:rPr>
      </w:pPr>
      <w:bookmarkStart w:id="38" w:name="_Toc106126979"/>
      <w:r>
        <w:t>ПРИЛОЖЕНИЕ</w:t>
      </w:r>
      <w:r w:rsidRPr="007A035F">
        <w:rPr>
          <w:lang w:val="en-US"/>
        </w:rPr>
        <w:t xml:space="preserve"> </w:t>
      </w:r>
      <w:r w:rsidR="008110F6">
        <w:t>Д</w:t>
      </w:r>
      <w:bookmarkEnd w:id="38"/>
    </w:p>
    <w:p w14:paraId="038268F3" w14:textId="1F11383F" w:rsidR="009C52C9" w:rsidRPr="007A035F" w:rsidRDefault="008110F6" w:rsidP="009C52C9">
      <w:pPr>
        <w:jc w:val="center"/>
        <w:rPr>
          <w:b/>
          <w:sz w:val="28"/>
          <w:lang w:val="en-US"/>
        </w:rPr>
      </w:pPr>
      <w:r>
        <w:rPr>
          <w:b/>
          <w:sz w:val="28"/>
        </w:rPr>
        <w:t>Самописные</w:t>
      </w:r>
      <w:r w:rsidRPr="007A035F">
        <w:rPr>
          <w:b/>
          <w:sz w:val="28"/>
          <w:lang w:val="en-US"/>
        </w:rPr>
        <w:t xml:space="preserve"> </w:t>
      </w:r>
      <w:r>
        <w:rPr>
          <w:b/>
          <w:sz w:val="28"/>
        </w:rPr>
        <w:t>хуки</w:t>
      </w:r>
    </w:p>
    <w:p w14:paraId="3D00F02B" w14:textId="22988D7A" w:rsidR="009C52C9" w:rsidRPr="007A035F" w:rsidRDefault="009C52C9" w:rsidP="009C52C9">
      <w:pPr>
        <w:jc w:val="both"/>
        <w:rPr>
          <w:b/>
          <w:sz w:val="28"/>
          <w:lang w:val="en-US"/>
        </w:rPr>
      </w:pPr>
      <w:r w:rsidRPr="009C52C9">
        <w:rPr>
          <w:b/>
          <w:sz w:val="28"/>
        </w:rPr>
        <w:t>Файл</w:t>
      </w:r>
      <w:r w:rsidRPr="007A035F">
        <w:rPr>
          <w:b/>
          <w:sz w:val="28"/>
          <w:lang w:val="en-US"/>
        </w:rPr>
        <w:t xml:space="preserve"> </w:t>
      </w:r>
      <w:r w:rsidR="008110F6">
        <w:rPr>
          <w:b/>
          <w:sz w:val="28"/>
          <w:lang w:val="en-US"/>
        </w:rPr>
        <w:t>useDebounce</w:t>
      </w:r>
      <w:r w:rsidRPr="007A035F">
        <w:rPr>
          <w:b/>
          <w:sz w:val="28"/>
          <w:lang w:val="en-US"/>
        </w:rPr>
        <w:t>.</w:t>
      </w:r>
      <w:r w:rsidRPr="009C52C9">
        <w:rPr>
          <w:b/>
          <w:sz w:val="28"/>
          <w:lang w:val="en-US"/>
        </w:rPr>
        <w:t>ts</w:t>
      </w:r>
      <w:r w:rsidRPr="007A035F">
        <w:rPr>
          <w:b/>
          <w:sz w:val="28"/>
          <w:lang w:val="en-US"/>
        </w:rPr>
        <w:t xml:space="preserve">: </w:t>
      </w:r>
    </w:p>
    <w:p w14:paraId="0F0B29CA" w14:textId="77777777" w:rsidR="008110F6" w:rsidRPr="008110F6" w:rsidRDefault="008110F6" w:rsidP="008110F6">
      <w:pPr>
        <w:jc w:val="both"/>
        <w:rPr>
          <w:sz w:val="24"/>
          <w:lang w:val="en-US"/>
        </w:rPr>
      </w:pPr>
      <w:r w:rsidRPr="008110F6">
        <w:rPr>
          <w:sz w:val="24"/>
          <w:lang w:val="en-US"/>
        </w:rPr>
        <w:t>import { useState, useEffect } from 'react';</w:t>
      </w:r>
    </w:p>
    <w:p w14:paraId="3A4ED731" w14:textId="77777777" w:rsidR="008110F6" w:rsidRPr="008110F6" w:rsidRDefault="008110F6" w:rsidP="008110F6">
      <w:pPr>
        <w:jc w:val="both"/>
        <w:rPr>
          <w:sz w:val="24"/>
          <w:lang w:val="en-US"/>
        </w:rPr>
      </w:pPr>
    </w:p>
    <w:p w14:paraId="7DA23E1A" w14:textId="77777777" w:rsidR="008110F6" w:rsidRPr="008110F6" w:rsidRDefault="008110F6" w:rsidP="008110F6">
      <w:pPr>
        <w:jc w:val="both"/>
        <w:rPr>
          <w:sz w:val="24"/>
          <w:lang w:val="en-US"/>
        </w:rPr>
      </w:pPr>
      <w:r w:rsidRPr="008110F6">
        <w:rPr>
          <w:sz w:val="24"/>
          <w:lang w:val="en-US"/>
        </w:rPr>
        <w:t>export function useDebounce&lt;T&gt;(value: T, delay: number): T {</w:t>
      </w:r>
    </w:p>
    <w:p w14:paraId="54355A57" w14:textId="77777777" w:rsidR="008110F6" w:rsidRPr="008110F6" w:rsidRDefault="008110F6" w:rsidP="008110F6">
      <w:pPr>
        <w:jc w:val="both"/>
        <w:rPr>
          <w:sz w:val="24"/>
          <w:lang w:val="en-US"/>
        </w:rPr>
      </w:pPr>
      <w:r w:rsidRPr="008110F6">
        <w:rPr>
          <w:sz w:val="24"/>
          <w:lang w:val="en-US"/>
        </w:rPr>
        <w:t xml:space="preserve">  const [debouncedValue, setDebouncedValue] = useState(value);</w:t>
      </w:r>
    </w:p>
    <w:p w14:paraId="1DD78EDA" w14:textId="77777777" w:rsidR="008110F6" w:rsidRPr="008110F6" w:rsidRDefault="008110F6" w:rsidP="008110F6">
      <w:pPr>
        <w:jc w:val="both"/>
        <w:rPr>
          <w:sz w:val="24"/>
          <w:lang w:val="en-US"/>
        </w:rPr>
      </w:pPr>
    </w:p>
    <w:p w14:paraId="71901377" w14:textId="77777777" w:rsidR="008110F6" w:rsidRPr="008110F6" w:rsidRDefault="008110F6" w:rsidP="008110F6">
      <w:pPr>
        <w:jc w:val="both"/>
        <w:rPr>
          <w:sz w:val="24"/>
          <w:lang w:val="en-US"/>
        </w:rPr>
      </w:pPr>
      <w:r w:rsidRPr="008110F6">
        <w:rPr>
          <w:sz w:val="24"/>
          <w:lang w:val="en-US"/>
        </w:rPr>
        <w:t xml:space="preserve">  useEffect(() =&gt; {</w:t>
      </w:r>
    </w:p>
    <w:p w14:paraId="3F47A701" w14:textId="77777777" w:rsidR="008110F6" w:rsidRPr="008110F6" w:rsidRDefault="008110F6" w:rsidP="008110F6">
      <w:pPr>
        <w:jc w:val="both"/>
        <w:rPr>
          <w:sz w:val="24"/>
          <w:lang w:val="en-US"/>
        </w:rPr>
      </w:pPr>
      <w:r w:rsidRPr="008110F6">
        <w:rPr>
          <w:sz w:val="24"/>
          <w:lang w:val="en-US"/>
        </w:rPr>
        <w:t xml:space="preserve">    const handler = setTimeout(() =&gt; {</w:t>
      </w:r>
    </w:p>
    <w:p w14:paraId="3ADEA50F" w14:textId="77777777" w:rsidR="008110F6" w:rsidRPr="008110F6" w:rsidRDefault="008110F6" w:rsidP="008110F6">
      <w:pPr>
        <w:jc w:val="both"/>
        <w:rPr>
          <w:sz w:val="24"/>
          <w:lang w:val="en-US"/>
        </w:rPr>
      </w:pPr>
      <w:r w:rsidRPr="008110F6">
        <w:rPr>
          <w:sz w:val="24"/>
          <w:lang w:val="en-US"/>
        </w:rPr>
        <w:t xml:space="preserve">      setDebouncedValue(value);</w:t>
      </w:r>
    </w:p>
    <w:p w14:paraId="0A6F062C" w14:textId="77777777" w:rsidR="008110F6" w:rsidRPr="008110F6" w:rsidRDefault="008110F6" w:rsidP="008110F6">
      <w:pPr>
        <w:jc w:val="both"/>
        <w:rPr>
          <w:sz w:val="24"/>
          <w:lang w:val="en-US"/>
        </w:rPr>
      </w:pPr>
      <w:r w:rsidRPr="008110F6">
        <w:rPr>
          <w:sz w:val="24"/>
          <w:lang w:val="en-US"/>
        </w:rPr>
        <w:t xml:space="preserve">    }, delay);</w:t>
      </w:r>
    </w:p>
    <w:p w14:paraId="604C71AA" w14:textId="77777777" w:rsidR="008110F6" w:rsidRPr="008110F6" w:rsidRDefault="008110F6" w:rsidP="008110F6">
      <w:pPr>
        <w:jc w:val="both"/>
        <w:rPr>
          <w:sz w:val="24"/>
          <w:lang w:val="en-US"/>
        </w:rPr>
      </w:pPr>
    </w:p>
    <w:p w14:paraId="6FB182FD" w14:textId="77777777" w:rsidR="008110F6" w:rsidRPr="008110F6" w:rsidRDefault="008110F6" w:rsidP="008110F6">
      <w:pPr>
        <w:jc w:val="both"/>
        <w:rPr>
          <w:sz w:val="24"/>
          <w:lang w:val="en-US"/>
        </w:rPr>
      </w:pPr>
      <w:r w:rsidRPr="008110F6">
        <w:rPr>
          <w:sz w:val="24"/>
          <w:lang w:val="en-US"/>
        </w:rPr>
        <w:t xml:space="preserve">    return () =&gt; {</w:t>
      </w:r>
    </w:p>
    <w:p w14:paraId="07FB03E6" w14:textId="77777777" w:rsidR="008110F6" w:rsidRPr="008110F6" w:rsidRDefault="008110F6" w:rsidP="008110F6">
      <w:pPr>
        <w:jc w:val="both"/>
        <w:rPr>
          <w:sz w:val="24"/>
          <w:lang w:val="en-US"/>
        </w:rPr>
      </w:pPr>
      <w:r w:rsidRPr="008110F6">
        <w:rPr>
          <w:sz w:val="24"/>
          <w:lang w:val="en-US"/>
        </w:rPr>
        <w:t xml:space="preserve">      clearTimeout(handler);</w:t>
      </w:r>
    </w:p>
    <w:p w14:paraId="43D135E4" w14:textId="77777777" w:rsidR="008110F6" w:rsidRPr="008110F6" w:rsidRDefault="008110F6" w:rsidP="008110F6">
      <w:pPr>
        <w:jc w:val="both"/>
        <w:rPr>
          <w:sz w:val="24"/>
          <w:lang w:val="en-US"/>
        </w:rPr>
      </w:pPr>
      <w:r w:rsidRPr="008110F6">
        <w:rPr>
          <w:sz w:val="24"/>
          <w:lang w:val="en-US"/>
        </w:rPr>
        <w:t xml:space="preserve">    };</w:t>
      </w:r>
    </w:p>
    <w:p w14:paraId="4C0D5387" w14:textId="77777777" w:rsidR="008110F6" w:rsidRPr="008110F6" w:rsidRDefault="008110F6" w:rsidP="008110F6">
      <w:pPr>
        <w:jc w:val="both"/>
        <w:rPr>
          <w:sz w:val="24"/>
          <w:lang w:val="en-US"/>
        </w:rPr>
      </w:pPr>
      <w:r w:rsidRPr="008110F6">
        <w:rPr>
          <w:sz w:val="24"/>
          <w:lang w:val="en-US"/>
        </w:rPr>
        <w:t xml:space="preserve">  }, [value, delay]);</w:t>
      </w:r>
    </w:p>
    <w:p w14:paraId="364A4ADE" w14:textId="77777777" w:rsidR="008110F6" w:rsidRPr="008110F6" w:rsidRDefault="008110F6" w:rsidP="008110F6">
      <w:pPr>
        <w:jc w:val="both"/>
        <w:rPr>
          <w:sz w:val="24"/>
          <w:lang w:val="en-US"/>
        </w:rPr>
      </w:pPr>
    </w:p>
    <w:p w14:paraId="5B2704E8" w14:textId="77777777" w:rsidR="008110F6" w:rsidRPr="008110F6" w:rsidRDefault="008110F6" w:rsidP="008110F6">
      <w:pPr>
        <w:jc w:val="both"/>
        <w:rPr>
          <w:sz w:val="24"/>
          <w:lang w:val="en-US"/>
        </w:rPr>
      </w:pPr>
      <w:r w:rsidRPr="008110F6">
        <w:rPr>
          <w:sz w:val="24"/>
          <w:lang w:val="en-US"/>
        </w:rPr>
        <w:t xml:space="preserve">  return debouncedValue;</w:t>
      </w:r>
    </w:p>
    <w:p w14:paraId="6B4D9F91" w14:textId="77777777" w:rsidR="008110F6" w:rsidRDefault="008110F6" w:rsidP="008110F6">
      <w:pPr>
        <w:jc w:val="both"/>
        <w:rPr>
          <w:sz w:val="24"/>
          <w:lang w:val="en-US"/>
        </w:rPr>
      </w:pPr>
      <w:r w:rsidRPr="008110F6">
        <w:rPr>
          <w:sz w:val="24"/>
          <w:lang w:val="en-US"/>
        </w:rPr>
        <w:t>}</w:t>
      </w:r>
    </w:p>
    <w:p w14:paraId="7F7F734F" w14:textId="22CE8D82" w:rsidR="009C52C9" w:rsidRPr="009C52C9" w:rsidRDefault="009C52C9" w:rsidP="008110F6">
      <w:pPr>
        <w:jc w:val="both"/>
        <w:rPr>
          <w:b/>
          <w:sz w:val="28"/>
          <w:lang w:val="en-US"/>
        </w:rPr>
      </w:pPr>
      <w:r w:rsidRPr="009C52C9">
        <w:rPr>
          <w:b/>
          <w:sz w:val="28"/>
        </w:rPr>
        <w:t>Файл</w:t>
      </w:r>
      <w:r w:rsidRPr="009C52C9">
        <w:rPr>
          <w:b/>
          <w:sz w:val="28"/>
          <w:lang w:val="en-US"/>
        </w:rPr>
        <w:t xml:space="preserve"> </w:t>
      </w:r>
      <w:r w:rsidR="008110F6">
        <w:rPr>
          <w:b/>
          <w:sz w:val="28"/>
          <w:lang w:val="en-US"/>
        </w:rPr>
        <w:t>useSportTypesFetch.ts</w:t>
      </w:r>
      <w:r w:rsidRPr="009C52C9">
        <w:rPr>
          <w:b/>
          <w:sz w:val="28"/>
          <w:lang w:val="en-US"/>
        </w:rPr>
        <w:t xml:space="preserve">: </w:t>
      </w:r>
    </w:p>
    <w:p w14:paraId="4FE82354" w14:textId="77777777" w:rsidR="008110F6" w:rsidRPr="008110F6" w:rsidRDefault="008110F6" w:rsidP="008110F6">
      <w:pPr>
        <w:jc w:val="both"/>
        <w:rPr>
          <w:sz w:val="24"/>
          <w:lang w:val="en-US"/>
        </w:rPr>
      </w:pPr>
      <w:r w:rsidRPr="008110F6">
        <w:rPr>
          <w:sz w:val="24"/>
          <w:lang w:val="en-US"/>
        </w:rPr>
        <w:t>import {useEffect, useState} from 'react';</w:t>
      </w:r>
    </w:p>
    <w:p w14:paraId="17A03345" w14:textId="77777777" w:rsidR="008110F6" w:rsidRPr="008110F6" w:rsidRDefault="008110F6" w:rsidP="008110F6">
      <w:pPr>
        <w:jc w:val="both"/>
        <w:rPr>
          <w:sz w:val="24"/>
          <w:lang w:val="en-US"/>
        </w:rPr>
      </w:pPr>
      <w:r w:rsidRPr="008110F6">
        <w:rPr>
          <w:sz w:val="24"/>
          <w:lang w:val="en-US"/>
        </w:rPr>
        <w:t>import {useAppDispatch, useAppSelector} from '../store';</w:t>
      </w:r>
    </w:p>
    <w:p w14:paraId="77DBAB2A" w14:textId="77777777" w:rsidR="008110F6" w:rsidRPr="008110F6" w:rsidRDefault="008110F6" w:rsidP="008110F6">
      <w:pPr>
        <w:jc w:val="both"/>
        <w:rPr>
          <w:sz w:val="24"/>
          <w:lang w:val="en-US"/>
        </w:rPr>
      </w:pPr>
      <w:r w:rsidRPr="008110F6">
        <w:rPr>
          <w:sz w:val="24"/>
          <w:lang w:val="en-US"/>
        </w:rPr>
        <w:t>import {getSportTypes} from '../services/sports';</w:t>
      </w:r>
    </w:p>
    <w:p w14:paraId="414266F0" w14:textId="77777777" w:rsidR="008110F6" w:rsidRPr="008110F6" w:rsidRDefault="008110F6" w:rsidP="008110F6">
      <w:pPr>
        <w:jc w:val="both"/>
        <w:rPr>
          <w:sz w:val="24"/>
          <w:lang w:val="en-US"/>
        </w:rPr>
      </w:pPr>
      <w:r w:rsidRPr="008110F6">
        <w:rPr>
          <w:sz w:val="24"/>
          <w:lang w:val="en-US"/>
        </w:rPr>
        <w:t>import {setSportTypes} from '../store/sportTypes/sportTypes.slice';</w:t>
      </w:r>
    </w:p>
    <w:p w14:paraId="2B73E89E" w14:textId="77777777" w:rsidR="008110F6" w:rsidRPr="008110F6" w:rsidRDefault="008110F6" w:rsidP="008110F6">
      <w:pPr>
        <w:jc w:val="both"/>
        <w:rPr>
          <w:sz w:val="24"/>
          <w:lang w:val="en-US"/>
        </w:rPr>
      </w:pPr>
      <w:r w:rsidRPr="008110F6">
        <w:rPr>
          <w:sz w:val="24"/>
          <w:lang w:val="en-US"/>
        </w:rPr>
        <w:lastRenderedPageBreak/>
        <w:t>import {ISportPayload} from '../model/sport.model';</w:t>
      </w:r>
    </w:p>
    <w:p w14:paraId="18AFD0AA" w14:textId="77777777" w:rsidR="008110F6" w:rsidRPr="008110F6" w:rsidRDefault="008110F6" w:rsidP="008110F6">
      <w:pPr>
        <w:jc w:val="both"/>
        <w:rPr>
          <w:sz w:val="24"/>
          <w:lang w:val="en-US"/>
        </w:rPr>
      </w:pPr>
    </w:p>
    <w:p w14:paraId="2BE4C660" w14:textId="77777777" w:rsidR="008110F6" w:rsidRPr="008110F6" w:rsidRDefault="008110F6" w:rsidP="008110F6">
      <w:pPr>
        <w:jc w:val="both"/>
        <w:rPr>
          <w:sz w:val="24"/>
          <w:lang w:val="en-US"/>
        </w:rPr>
      </w:pPr>
      <w:r w:rsidRPr="008110F6">
        <w:rPr>
          <w:sz w:val="24"/>
          <w:lang w:val="en-US"/>
        </w:rPr>
        <w:t>export interface ISportTypesFetchReturnType {</w:t>
      </w:r>
    </w:p>
    <w:p w14:paraId="029B28B2" w14:textId="77777777" w:rsidR="008110F6" w:rsidRPr="008110F6" w:rsidRDefault="008110F6" w:rsidP="008110F6">
      <w:pPr>
        <w:jc w:val="both"/>
        <w:rPr>
          <w:sz w:val="24"/>
          <w:lang w:val="en-US"/>
        </w:rPr>
      </w:pPr>
      <w:r w:rsidRPr="008110F6">
        <w:rPr>
          <w:sz w:val="24"/>
          <w:lang w:val="en-US"/>
        </w:rPr>
        <w:t xml:space="preserve">  loading: boolean;</w:t>
      </w:r>
    </w:p>
    <w:p w14:paraId="1574E3A6" w14:textId="77777777" w:rsidR="008110F6" w:rsidRPr="008110F6" w:rsidRDefault="008110F6" w:rsidP="008110F6">
      <w:pPr>
        <w:jc w:val="both"/>
        <w:rPr>
          <w:sz w:val="24"/>
          <w:lang w:val="en-US"/>
        </w:rPr>
      </w:pPr>
      <w:r w:rsidRPr="008110F6">
        <w:rPr>
          <w:sz w:val="24"/>
          <w:lang w:val="en-US"/>
        </w:rPr>
        <w:t xml:space="preserve">  error: boolean;</w:t>
      </w:r>
    </w:p>
    <w:p w14:paraId="404E0683" w14:textId="77777777" w:rsidR="008110F6" w:rsidRPr="008110F6" w:rsidRDefault="008110F6" w:rsidP="008110F6">
      <w:pPr>
        <w:jc w:val="both"/>
        <w:rPr>
          <w:sz w:val="24"/>
          <w:lang w:val="en-US"/>
        </w:rPr>
      </w:pPr>
      <w:r w:rsidRPr="008110F6">
        <w:rPr>
          <w:sz w:val="24"/>
          <w:lang w:val="en-US"/>
        </w:rPr>
        <w:t>}</w:t>
      </w:r>
    </w:p>
    <w:p w14:paraId="0C5CAAB5" w14:textId="77777777" w:rsidR="008110F6" w:rsidRPr="008110F6" w:rsidRDefault="008110F6" w:rsidP="008110F6">
      <w:pPr>
        <w:jc w:val="both"/>
        <w:rPr>
          <w:sz w:val="24"/>
          <w:lang w:val="en-US"/>
        </w:rPr>
      </w:pPr>
    </w:p>
    <w:p w14:paraId="5A0D906F" w14:textId="77777777" w:rsidR="008110F6" w:rsidRPr="008110F6" w:rsidRDefault="008110F6" w:rsidP="008110F6">
      <w:pPr>
        <w:jc w:val="both"/>
        <w:rPr>
          <w:sz w:val="24"/>
          <w:lang w:val="en-US"/>
        </w:rPr>
      </w:pPr>
      <w:r w:rsidRPr="008110F6">
        <w:rPr>
          <w:sz w:val="24"/>
          <w:lang w:val="en-US"/>
        </w:rPr>
        <w:t>export const useSportTypesFetch = (): ISportTypesFetchReturnType =&gt; {</w:t>
      </w:r>
    </w:p>
    <w:p w14:paraId="556AD262" w14:textId="77777777" w:rsidR="008110F6" w:rsidRPr="008110F6" w:rsidRDefault="008110F6" w:rsidP="008110F6">
      <w:pPr>
        <w:jc w:val="both"/>
        <w:rPr>
          <w:sz w:val="24"/>
          <w:lang w:val="en-US"/>
        </w:rPr>
      </w:pPr>
      <w:r w:rsidRPr="008110F6">
        <w:rPr>
          <w:sz w:val="24"/>
          <w:lang w:val="en-US"/>
        </w:rPr>
        <w:t xml:space="preserve">  const [loading, setLoading] = useState(false);</w:t>
      </w:r>
    </w:p>
    <w:p w14:paraId="7E15CE31" w14:textId="77777777" w:rsidR="008110F6" w:rsidRPr="008110F6" w:rsidRDefault="008110F6" w:rsidP="008110F6">
      <w:pPr>
        <w:jc w:val="both"/>
        <w:rPr>
          <w:sz w:val="24"/>
          <w:lang w:val="en-US"/>
        </w:rPr>
      </w:pPr>
      <w:r w:rsidRPr="008110F6">
        <w:rPr>
          <w:sz w:val="24"/>
          <w:lang w:val="en-US"/>
        </w:rPr>
        <w:t xml:space="preserve">  const [error, setError] = useState(false);</w:t>
      </w:r>
    </w:p>
    <w:p w14:paraId="259430C7" w14:textId="77777777" w:rsidR="008110F6" w:rsidRPr="008110F6" w:rsidRDefault="008110F6" w:rsidP="008110F6">
      <w:pPr>
        <w:jc w:val="both"/>
        <w:rPr>
          <w:sz w:val="24"/>
          <w:lang w:val="en-US"/>
        </w:rPr>
      </w:pPr>
      <w:r w:rsidRPr="008110F6">
        <w:rPr>
          <w:sz w:val="24"/>
          <w:lang w:val="en-US"/>
        </w:rPr>
        <w:t xml:space="preserve">  const dispatch = useAppDispatch();</w:t>
      </w:r>
    </w:p>
    <w:p w14:paraId="41200940" w14:textId="77777777" w:rsidR="008110F6" w:rsidRPr="008110F6" w:rsidRDefault="008110F6" w:rsidP="008110F6">
      <w:pPr>
        <w:jc w:val="both"/>
        <w:rPr>
          <w:sz w:val="24"/>
          <w:lang w:val="en-US"/>
        </w:rPr>
      </w:pPr>
      <w:r w:rsidRPr="008110F6">
        <w:rPr>
          <w:sz w:val="24"/>
          <w:lang w:val="en-US"/>
        </w:rPr>
        <w:t xml:space="preserve">  const state = useAppSelector(state =&gt; state.sportTypes);</w:t>
      </w:r>
    </w:p>
    <w:p w14:paraId="050FB69E" w14:textId="77777777" w:rsidR="008110F6" w:rsidRPr="008110F6" w:rsidRDefault="008110F6" w:rsidP="008110F6">
      <w:pPr>
        <w:jc w:val="both"/>
        <w:rPr>
          <w:sz w:val="24"/>
          <w:lang w:val="en-US"/>
        </w:rPr>
      </w:pPr>
      <w:r w:rsidRPr="008110F6">
        <w:rPr>
          <w:sz w:val="24"/>
          <w:lang w:val="en-US"/>
        </w:rPr>
        <w:t xml:space="preserve">  const fetchSports = async (): Promise&lt;void&gt; =&gt; {</w:t>
      </w:r>
    </w:p>
    <w:p w14:paraId="46DD811F" w14:textId="77777777" w:rsidR="008110F6" w:rsidRPr="008110F6" w:rsidRDefault="008110F6" w:rsidP="008110F6">
      <w:pPr>
        <w:jc w:val="both"/>
        <w:rPr>
          <w:sz w:val="24"/>
          <w:lang w:val="en-US"/>
        </w:rPr>
      </w:pPr>
      <w:r w:rsidRPr="008110F6">
        <w:rPr>
          <w:sz w:val="24"/>
          <w:lang w:val="en-US"/>
        </w:rPr>
        <w:t xml:space="preserve">    const typesFromStorage = localStorage.getItem('sportTypes');</w:t>
      </w:r>
    </w:p>
    <w:p w14:paraId="3AAF652B" w14:textId="77777777" w:rsidR="008110F6" w:rsidRPr="008110F6" w:rsidRDefault="008110F6" w:rsidP="008110F6">
      <w:pPr>
        <w:jc w:val="both"/>
        <w:rPr>
          <w:sz w:val="24"/>
          <w:lang w:val="en-US"/>
        </w:rPr>
      </w:pPr>
      <w:r w:rsidRPr="008110F6">
        <w:rPr>
          <w:sz w:val="24"/>
          <w:lang w:val="en-US"/>
        </w:rPr>
        <w:t xml:space="preserve">    if (!state.sportTypes.length &amp;&amp; !typesFromStorage) {</w:t>
      </w:r>
    </w:p>
    <w:p w14:paraId="75C8F377" w14:textId="77777777" w:rsidR="008110F6" w:rsidRPr="008110F6" w:rsidRDefault="008110F6" w:rsidP="008110F6">
      <w:pPr>
        <w:jc w:val="both"/>
        <w:rPr>
          <w:sz w:val="24"/>
          <w:lang w:val="en-US"/>
        </w:rPr>
      </w:pPr>
      <w:r w:rsidRPr="008110F6">
        <w:rPr>
          <w:sz w:val="24"/>
          <w:lang w:val="en-US"/>
        </w:rPr>
        <w:t xml:space="preserve">      try {</w:t>
      </w:r>
    </w:p>
    <w:p w14:paraId="39311C0F" w14:textId="77777777" w:rsidR="008110F6" w:rsidRPr="008110F6" w:rsidRDefault="008110F6" w:rsidP="008110F6">
      <w:pPr>
        <w:jc w:val="both"/>
        <w:rPr>
          <w:sz w:val="24"/>
          <w:lang w:val="en-US"/>
        </w:rPr>
      </w:pPr>
      <w:r w:rsidRPr="008110F6">
        <w:rPr>
          <w:sz w:val="24"/>
          <w:lang w:val="en-US"/>
        </w:rPr>
        <w:t xml:space="preserve">        setLoading(true);</w:t>
      </w:r>
    </w:p>
    <w:p w14:paraId="2C0E40CB" w14:textId="77777777" w:rsidR="008110F6" w:rsidRPr="008110F6" w:rsidRDefault="008110F6" w:rsidP="008110F6">
      <w:pPr>
        <w:jc w:val="both"/>
        <w:rPr>
          <w:sz w:val="24"/>
          <w:lang w:val="en-US"/>
        </w:rPr>
      </w:pPr>
      <w:r w:rsidRPr="008110F6">
        <w:rPr>
          <w:sz w:val="24"/>
          <w:lang w:val="en-US"/>
        </w:rPr>
        <w:t xml:space="preserve">        setError(false);</w:t>
      </w:r>
    </w:p>
    <w:p w14:paraId="39D88151" w14:textId="77777777" w:rsidR="008110F6" w:rsidRPr="008110F6" w:rsidRDefault="008110F6" w:rsidP="008110F6">
      <w:pPr>
        <w:jc w:val="both"/>
        <w:rPr>
          <w:sz w:val="24"/>
          <w:lang w:val="en-US"/>
        </w:rPr>
      </w:pPr>
      <w:r w:rsidRPr="008110F6">
        <w:rPr>
          <w:sz w:val="24"/>
          <w:lang w:val="en-US"/>
        </w:rPr>
        <w:t xml:space="preserve">        const types = await getSportTypes();</w:t>
      </w:r>
    </w:p>
    <w:p w14:paraId="41E5C489" w14:textId="77777777" w:rsidR="008110F6" w:rsidRPr="008110F6" w:rsidRDefault="008110F6" w:rsidP="008110F6">
      <w:pPr>
        <w:jc w:val="both"/>
        <w:rPr>
          <w:sz w:val="24"/>
          <w:lang w:val="en-US"/>
        </w:rPr>
      </w:pPr>
      <w:r w:rsidRPr="008110F6">
        <w:rPr>
          <w:sz w:val="24"/>
          <w:lang w:val="en-US"/>
        </w:rPr>
        <w:t xml:space="preserve">        localStorage.setItem('sportTypes', JSON.stringify(types));</w:t>
      </w:r>
    </w:p>
    <w:p w14:paraId="26B199E2" w14:textId="77777777" w:rsidR="008110F6" w:rsidRPr="008110F6" w:rsidRDefault="008110F6" w:rsidP="008110F6">
      <w:pPr>
        <w:jc w:val="both"/>
        <w:rPr>
          <w:sz w:val="24"/>
          <w:lang w:val="en-US"/>
        </w:rPr>
      </w:pPr>
      <w:r w:rsidRPr="008110F6">
        <w:rPr>
          <w:sz w:val="24"/>
          <w:lang w:val="en-US"/>
        </w:rPr>
        <w:t xml:space="preserve">        dispatch(setSportTypes(types));</w:t>
      </w:r>
    </w:p>
    <w:p w14:paraId="06692BFA" w14:textId="77777777" w:rsidR="008110F6" w:rsidRPr="008110F6" w:rsidRDefault="008110F6" w:rsidP="008110F6">
      <w:pPr>
        <w:jc w:val="both"/>
        <w:rPr>
          <w:sz w:val="24"/>
          <w:lang w:val="en-US"/>
        </w:rPr>
      </w:pPr>
      <w:r w:rsidRPr="008110F6">
        <w:rPr>
          <w:sz w:val="24"/>
          <w:lang w:val="en-US"/>
        </w:rPr>
        <w:t xml:space="preserve">      } catch (error) {</w:t>
      </w:r>
    </w:p>
    <w:p w14:paraId="0BC8C421" w14:textId="77777777" w:rsidR="008110F6" w:rsidRPr="008110F6" w:rsidRDefault="008110F6" w:rsidP="008110F6">
      <w:pPr>
        <w:jc w:val="both"/>
        <w:rPr>
          <w:sz w:val="24"/>
          <w:lang w:val="en-US"/>
        </w:rPr>
      </w:pPr>
      <w:r w:rsidRPr="008110F6">
        <w:rPr>
          <w:sz w:val="24"/>
          <w:lang w:val="en-US"/>
        </w:rPr>
        <w:t xml:space="preserve">        setLoading(false);</w:t>
      </w:r>
    </w:p>
    <w:p w14:paraId="3018E335" w14:textId="77777777" w:rsidR="008110F6" w:rsidRPr="008110F6" w:rsidRDefault="008110F6" w:rsidP="008110F6">
      <w:pPr>
        <w:jc w:val="both"/>
        <w:rPr>
          <w:sz w:val="24"/>
          <w:lang w:val="en-US"/>
        </w:rPr>
      </w:pPr>
      <w:r w:rsidRPr="008110F6">
        <w:rPr>
          <w:sz w:val="24"/>
          <w:lang w:val="en-US"/>
        </w:rPr>
        <w:t xml:space="preserve">        setError(true);</w:t>
      </w:r>
    </w:p>
    <w:p w14:paraId="45D12B17" w14:textId="77777777" w:rsidR="008110F6" w:rsidRPr="008110F6" w:rsidRDefault="008110F6" w:rsidP="008110F6">
      <w:pPr>
        <w:jc w:val="both"/>
        <w:rPr>
          <w:sz w:val="24"/>
          <w:lang w:val="en-US"/>
        </w:rPr>
      </w:pPr>
      <w:r w:rsidRPr="008110F6">
        <w:rPr>
          <w:sz w:val="24"/>
          <w:lang w:val="en-US"/>
        </w:rPr>
        <w:t xml:space="preserve">      }</w:t>
      </w:r>
    </w:p>
    <w:p w14:paraId="046EEC19" w14:textId="77777777" w:rsidR="008110F6" w:rsidRPr="008110F6" w:rsidRDefault="008110F6" w:rsidP="008110F6">
      <w:pPr>
        <w:jc w:val="both"/>
        <w:rPr>
          <w:sz w:val="24"/>
          <w:lang w:val="en-US"/>
        </w:rPr>
      </w:pPr>
      <w:r w:rsidRPr="008110F6">
        <w:rPr>
          <w:sz w:val="24"/>
          <w:lang w:val="en-US"/>
        </w:rPr>
        <w:t xml:space="preserve">      setLoading(false);</w:t>
      </w:r>
    </w:p>
    <w:p w14:paraId="2E642D49" w14:textId="77777777" w:rsidR="008110F6" w:rsidRPr="008110F6" w:rsidRDefault="008110F6" w:rsidP="008110F6">
      <w:pPr>
        <w:jc w:val="both"/>
        <w:rPr>
          <w:sz w:val="24"/>
          <w:lang w:val="en-US"/>
        </w:rPr>
      </w:pPr>
      <w:r w:rsidRPr="008110F6">
        <w:rPr>
          <w:sz w:val="24"/>
          <w:lang w:val="en-US"/>
        </w:rPr>
        <w:t xml:space="preserve">    } else if (typesFromStorage) {</w:t>
      </w:r>
    </w:p>
    <w:p w14:paraId="542A17D2" w14:textId="77777777" w:rsidR="008110F6" w:rsidRPr="008110F6" w:rsidRDefault="008110F6" w:rsidP="008110F6">
      <w:pPr>
        <w:jc w:val="both"/>
        <w:rPr>
          <w:sz w:val="24"/>
          <w:lang w:val="en-US"/>
        </w:rPr>
      </w:pPr>
      <w:r w:rsidRPr="008110F6">
        <w:rPr>
          <w:sz w:val="24"/>
          <w:lang w:val="en-US"/>
        </w:rPr>
        <w:t xml:space="preserve">      const typesFromStorageParsed = JSON.parse(typesFromStorage) as ISportPayload;</w:t>
      </w:r>
    </w:p>
    <w:p w14:paraId="6DE0A602" w14:textId="77777777" w:rsidR="008110F6" w:rsidRPr="008110F6" w:rsidRDefault="008110F6" w:rsidP="008110F6">
      <w:pPr>
        <w:jc w:val="both"/>
        <w:rPr>
          <w:sz w:val="24"/>
          <w:lang w:val="en-US"/>
        </w:rPr>
      </w:pPr>
      <w:r w:rsidRPr="008110F6">
        <w:rPr>
          <w:sz w:val="24"/>
          <w:lang w:val="en-US"/>
        </w:rPr>
        <w:t xml:space="preserve">      dispatch(setSportTypes(typesFromStorageParsed));</w:t>
      </w:r>
    </w:p>
    <w:p w14:paraId="5E4D88F2" w14:textId="77777777" w:rsidR="008110F6" w:rsidRPr="008110F6" w:rsidRDefault="008110F6" w:rsidP="008110F6">
      <w:pPr>
        <w:jc w:val="both"/>
        <w:rPr>
          <w:sz w:val="24"/>
          <w:lang w:val="en-US"/>
        </w:rPr>
      </w:pPr>
      <w:r w:rsidRPr="008110F6">
        <w:rPr>
          <w:sz w:val="24"/>
          <w:lang w:val="en-US"/>
        </w:rPr>
        <w:t xml:space="preserve">    }</w:t>
      </w:r>
    </w:p>
    <w:p w14:paraId="5F8B8D3F" w14:textId="77777777" w:rsidR="008110F6" w:rsidRPr="008110F6" w:rsidRDefault="008110F6" w:rsidP="008110F6">
      <w:pPr>
        <w:jc w:val="both"/>
        <w:rPr>
          <w:sz w:val="24"/>
          <w:lang w:val="en-US"/>
        </w:rPr>
      </w:pPr>
      <w:r w:rsidRPr="008110F6">
        <w:rPr>
          <w:sz w:val="24"/>
          <w:lang w:val="en-US"/>
        </w:rPr>
        <w:t xml:space="preserve">  };</w:t>
      </w:r>
    </w:p>
    <w:p w14:paraId="07B681DB" w14:textId="77777777" w:rsidR="008110F6" w:rsidRPr="008110F6" w:rsidRDefault="008110F6" w:rsidP="008110F6">
      <w:pPr>
        <w:jc w:val="both"/>
        <w:rPr>
          <w:sz w:val="24"/>
          <w:lang w:val="en-US"/>
        </w:rPr>
      </w:pPr>
    </w:p>
    <w:p w14:paraId="7FA06B79" w14:textId="77777777" w:rsidR="008110F6" w:rsidRPr="008110F6" w:rsidRDefault="008110F6" w:rsidP="008110F6">
      <w:pPr>
        <w:jc w:val="both"/>
        <w:rPr>
          <w:sz w:val="24"/>
          <w:lang w:val="en-US"/>
        </w:rPr>
      </w:pPr>
    </w:p>
    <w:p w14:paraId="4847F4A5" w14:textId="77777777" w:rsidR="008110F6" w:rsidRPr="008110F6" w:rsidRDefault="008110F6" w:rsidP="008110F6">
      <w:pPr>
        <w:jc w:val="both"/>
        <w:rPr>
          <w:sz w:val="24"/>
          <w:lang w:val="en-US"/>
        </w:rPr>
      </w:pPr>
      <w:r w:rsidRPr="008110F6">
        <w:rPr>
          <w:sz w:val="24"/>
          <w:lang w:val="en-US"/>
        </w:rPr>
        <w:t xml:space="preserve">  useEffect(() =&gt; {</w:t>
      </w:r>
    </w:p>
    <w:p w14:paraId="0B81492B" w14:textId="77777777" w:rsidR="008110F6" w:rsidRPr="008110F6" w:rsidRDefault="008110F6" w:rsidP="008110F6">
      <w:pPr>
        <w:jc w:val="both"/>
        <w:rPr>
          <w:sz w:val="24"/>
          <w:lang w:val="en-US"/>
        </w:rPr>
      </w:pPr>
      <w:r w:rsidRPr="008110F6">
        <w:rPr>
          <w:sz w:val="24"/>
          <w:lang w:val="en-US"/>
        </w:rPr>
        <w:t xml:space="preserve">    void fetchSports();</w:t>
      </w:r>
    </w:p>
    <w:p w14:paraId="79E0A752" w14:textId="77777777" w:rsidR="008110F6" w:rsidRPr="008110F6" w:rsidRDefault="008110F6" w:rsidP="008110F6">
      <w:pPr>
        <w:jc w:val="both"/>
        <w:rPr>
          <w:sz w:val="24"/>
          <w:lang w:val="en-US"/>
        </w:rPr>
      </w:pPr>
      <w:r w:rsidRPr="008110F6">
        <w:rPr>
          <w:sz w:val="24"/>
          <w:lang w:val="en-US"/>
        </w:rPr>
        <w:lastRenderedPageBreak/>
        <w:t xml:space="preserve">    // eslint-disable-next-line react-hooks/exhaustive-deps</w:t>
      </w:r>
    </w:p>
    <w:p w14:paraId="3A7FF78A" w14:textId="77777777" w:rsidR="008110F6" w:rsidRPr="007A035F" w:rsidRDefault="008110F6" w:rsidP="008110F6">
      <w:pPr>
        <w:jc w:val="both"/>
        <w:rPr>
          <w:sz w:val="24"/>
        </w:rPr>
      </w:pPr>
      <w:r w:rsidRPr="008110F6">
        <w:rPr>
          <w:sz w:val="24"/>
          <w:lang w:val="en-US"/>
        </w:rPr>
        <w:t xml:space="preserve">  </w:t>
      </w:r>
      <w:r w:rsidRPr="007A035F">
        <w:rPr>
          <w:sz w:val="24"/>
        </w:rPr>
        <w:t>}, []);</w:t>
      </w:r>
    </w:p>
    <w:p w14:paraId="5A48419F" w14:textId="77777777" w:rsidR="008110F6" w:rsidRPr="007A035F" w:rsidRDefault="008110F6" w:rsidP="008110F6">
      <w:pPr>
        <w:jc w:val="both"/>
        <w:rPr>
          <w:sz w:val="24"/>
        </w:rPr>
      </w:pPr>
      <w:r w:rsidRPr="007A035F">
        <w:rPr>
          <w:sz w:val="24"/>
        </w:rPr>
        <w:t xml:space="preserve">  </w:t>
      </w:r>
      <w:r w:rsidRPr="008110F6">
        <w:rPr>
          <w:sz w:val="24"/>
          <w:lang w:val="en-US"/>
        </w:rPr>
        <w:t>return</w:t>
      </w:r>
      <w:r w:rsidRPr="007A035F">
        <w:rPr>
          <w:sz w:val="24"/>
        </w:rPr>
        <w:t xml:space="preserve"> {</w:t>
      </w:r>
      <w:r w:rsidRPr="008110F6">
        <w:rPr>
          <w:sz w:val="24"/>
          <w:lang w:val="en-US"/>
        </w:rPr>
        <w:t>loading</w:t>
      </w:r>
      <w:r w:rsidRPr="007A035F">
        <w:rPr>
          <w:sz w:val="24"/>
        </w:rPr>
        <w:t xml:space="preserve">, </w:t>
      </w:r>
      <w:r w:rsidRPr="008110F6">
        <w:rPr>
          <w:sz w:val="24"/>
          <w:lang w:val="en-US"/>
        </w:rPr>
        <w:t>error</w:t>
      </w:r>
      <w:r w:rsidRPr="007A035F">
        <w:rPr>
          <w:sz w:val="24"/>
        </w:rPr>
        <w:t>};</w:t>
      </w:r>
    </w:p>
    <w:p w14:paraId="5B1673A5" w14:textId="210A5E75" w:rsidR="009C52C9" w:rsidRPr="007A035F" w:rsidRDefault="008110F6" w:rsidP="008110F6">
      <w:pPr>
        <w:jc w:val="both"/>
        <w:rPr>
          <w:sz w:val="24"/>
        </w:rPr>
      </w:pPr>
      <w:r w:rsidRPr="007A035F">
        <w:rPr>
          <w:sz w:val="24"/>
        </w:rPr>
        <w:t>};</w:t>
      </w:r>
    </w:p>
    <w:p w14:paraId="25D68559" w14:textId="77777777" w:rsidR="008110F6" w:rsidRPr="007A035F" w:rsidRDefault="008110F6" w:rsidP="008110F6">
      <w:pPr>
        <w:jc w:val="both"/>
        <w:rPr>
          <w:sz w:val="28"/>
        </w:rPr>
      </w:pPr>
    </w:p>
    <w:p w14:paraId="0267B841" w14:textId="43335FC8" w:rsidR="007A3715" w:rsidRPr="008110F6" w:rsidRDefault="007A3715" w:rsidP="007A3715">
      <w:pPr>
        <w:pStyle w:val="1"/>
        <w:jc w:val="center"/>
      </w:pPr>
      <w:bookmarkStart w:id="39" w:name="_Toc106126980"/>
      <w:r>
        <w:t>ПРИЛОЖЕНИЕ</w:t>
      </w:r>
      <w:r w:rsidRPr="008110F6">
        <w:t xml:space="preserve"> </w:t>
      </w:r>
      <w:r w:rsidR="008110F6">
        <w:t>Е</w:t>
      </w:r>
      <w:bookmarkEnd w:id="39"/>
    </w:p>
    <w:p w14:paraId="60144BA3" w14:textId="23406CFB" w:rsidR="007A3715" w:rsidRDefault="008110F6" w:rsidP="007A3715">
      <w:pPr>
        <w:jc w:val="center"/>
        <w:rPr>
          <w:b/>
          <w:sz w:val="28"/>
        </w:rPr>
      </w:pPr>
      <w:r>
        <w:rPr>
          <w:b/>
          <w:sz w:val="28"/>
        </w:rPr>
        <w:t>Исходный код модульных компонентов приложения</w:t>
      </w:r>
    </w:p>
    <w:p w14:paraId="732D130A" w14:textId="3E5696D2" w:rsidR="008110F6" w:rsidRDefault="008110F6" w:rsidP="008110F6">
      <w:pPr>
        <w:jc w:val="both"/>
        <w:rPr>
          <w:b/>
          <w:sz w:val="28"/>
          <w:lang w:val="en-US"/>
        </w:rPr>
      </w:pPr>
      <w:r>
        <w:rPr>
          <w:b/>
          <w:sz w:val="28"/>
        </w:rPr>
        <w:t>Файл</w:t>
      </w:r>
      <w:r w:rsidRPr="008110F6">
        <w:rPr>
          <w:b/>
          <w:sz w:val="28"/>
          <w:lang w:val="en-US"/>
        </w:rPr>
        <w:t xml:space="preserve"> </w:t>
      </w:r>
      <w:r>
        <w:rPr>
          <w:b/>
          <w:sz w:val="28"/>
          <w:lang w:val="en-US"/>
        </w:rPr>
        <w:t>Events.styled.ts</w:t>
      </w:r>
    </w:p>
    <w:p w14:paraId="10395412" w14:textId="77777777" w:rsidR="008110F6" w:rsidRPr="008110F6" w:rsidRDefault="008110F6" w:rsidP="008110F6">
      <w:pPr>
        <w:jc w:val="both"/>
        <w:rPr>
          <w:sz w:val="24"/>
          <w:lang w:val="en-US"/>
        </w:rPr>
      </w:pPr>
      <w:r w:rsidRPr="008110F6">
        <w:rPr>
          <w:sz w:val="24"/>
          <w:lang w:val="en-US"/>
        </w:rPr>
        <w:t>import styled from 'styled-components';</w:t>
      </w:r>
    </w:p>
    <w:p w14:paraId="025AEA05" w14:textId="77777777" w:rsidR="008110F6" w:rsidRPr="008110F6" w:rsidRDefault="008110F6" w:rsidP="008110F6">
      <w:pPr>
        <w:jc w:val="both"/>
        <w:rPr>
          <w:sz w:val="24"/>
          <w:lang w:val="en-US"/>
        </w:rPr>
      </w:pPr>
      <w:r w:rsidRPr="008110F6">
        <w:rPr>
          <w:sz w:val="24"/>
          <w:lang w:val="en-US"/>
        </w:rPr>
        <w:t>import {</w:t>
      </w:r>
    </w:p>
    <w:p w14:paraId="74D06D1F" w14:textId="77777777" w:rsidR="008110F6" w:rsidRPr="008110F6" w:rsidRDefault="008110F6" w:rsidP="008110F6">
      <w:pPr>
        <w:jc w:val="both"/>
        <w:rPr>
          <w:sz w:val="24"/>
          <w:lang w:val="en-US"/>
        </w:rPr>
      </w:pPr>
      <w:r w:rsidRPr="008110F6">
        <w:rPr>
          <w:sz w:val="24"/>
          <w:lang w:val="en-US"/>
        </w:rPr>
        <w:t xml:space="preserve">  EventTypes,</w:t>
      </w:r>
    </w:p>
    <w:p w14:paraId="7AF73E03" w14:textId="77777777" w:rsidR="008110F6" w:rsidRPr="008110F6" w:rsidRDefault="008110F6" w:rsidP="008110F6">
      <w:pPr>
        <w:jc w:val="both"/>
        <w:rPr>
          <w:sz w:val="24"/>
          <w:lang w:val="en-US"/>
        </w:rPr>
      </w:pPr>
      <w:r w:rsidRPr="008110F6">
        <w:rPr>
          <w:sz w:val="24"/>
          <w:lang w:val="en-US"/>
        </w:rPr>
        <w:t xml:space="preserve">  EventTypesBackgrounds,</w:t>
      </w:r>
    </w:p>
    <w:p w14:paraId="7A1304AE" w14:textId="77777777" w:rsidR="008110F6" w:rsidRPr="008110F6" w:rsidRDefault="008110F6" w:rsidP="008110F6">
      <w:pPr>
        <w:jc w:val="both"/>
        <w:rPr>
          <w:sz w:val="24"/>
          <w:lang w:val="en-US"/>
        </w:rPr>
      </w:pPr>
      <w:r w:rsidRPr="008110F6">
        <w:rPr>
          <w:sz w:val="24"/>
          <w:lang w:val="en-US"/>
        </w:rPr>
        <w:t>} from '../../constants/events.constants';</w:t>
      </w:r>
    </w:p>
    <w:p w14:paraId="46A77056" w14:textId="77777777" w:rsidR="008110F6" w:rsidRPr="008110F6" w:rsidRDefault="008110F6" w:rsidP="008110F6">
      <w:pPr>
        <w:jc w:val="both"/>
        <w:rPr>
          <w:sz w:val="24"/>
          <w:lang w:val="en-US"/>
        </w:rPr>
      </w:pPr>
    </w:p>
    <w:p w14:paraId="208D6717" w14:textId="77777777" w:rsidR="008110F6" w:rsidRPr="008110F6" w:rsidRDefault="008110F6" w:rsidP="008110F6">
      <w:pPr>
        <w:jc w:val="both"/>
        <w:rPr>
          <w:sz w:val="24"/>
          <w:lang w:val="en-US"/>
        </w:rPr>
      </w:pPr>
      <w:r w:rsidRPr="008110F6">
        <w:rPr>
          <w:sz w:val="24"/>
          <w:lang w:val="en-US"/>
        </w:rPr>
        <w:t>export const Wrapper = styled.div`</w:t>
      </w:r>
    </w:p>
    <w:p w14:paraId="6BB89AA5" w14:textId="77777777" w:rsidR="008110F6" w:rsidRPr="008110F6" w:rsidRDefault="008110F6" w:rsidP="008110F6">
      <w:pPr>
        <w:jc w:val="both"/>
        <w:rPr>
          <w:sz w:val="24"/>
          <w:lang w:val="en-US"/>
        </w:rPr>
      </w:pPr>
      <w:r w:rsidRPr="008110F6">
        <w:rPr>
          <w:sz w:val="24"/>
          <w:lang w:val="en-US"/>
        </w:rPr>
        <w:t xml:space="preserve">  height: calc(100vh - 60px - 10vh);</w:t>
      </w:r>
    </w:p>
    <w:p w14:paraId="24119C1C" w14:textId="77777777" w:rsidR="008110F6" w:rsidRPr="008110F6" w:rsidRDefault="008110F6" w:rsidP="008110F6">
      <w:pPr>
        <w:jc w:val="both"/>
        <w:rPr>
          <w:sz w:val="24"/>
          <w:lang w:val="en-US"/>
        </w:rPr>
      </w:pPr>
      <w:r w:rsidRPr="008110F6">
        <w:rPr>
          <w:sz w:val="24"/>
          <w:lang w:val="en-US"/>
        </w:rPr>
        <w:t xml:space="preserve">  padding-top: 15px;</w:t>
      </w:r>
    </w:p>
    <w:p w14:paraId="529EB4DD" w14:textId="77777777" w:rsidR="008110F6" w:rsidRPr="008110F6" w:rsidRDefault="008110F6" w:rsidP="008110F6">
      <w:pPr>
        <w:jc w:val="both"/>
        <w:rPr>
          <w:sz w:val="24"/>
          <w:lang w:val="en-US"/>
        </w:rPr>
      </w:pPr>
      <w:r w:rsidRPr="008110F6">
        <w:rPr>
          <w:sz w:val="24"/>
          <w:lang w:val="en-US"/>
        </w:rPr>
        <w:t>`;</w:t>
      </w:r>
    </w:p>
    <w:p w14:paraId="2D8D6232" w14:textId="77777777" w:rsidR="008110F6" w:rsidRPr="008110F6" w:rsidRDefault="008110F6" w:rsidP="008110F6">
      <w:pPr>
        <w:jc w:val="both"/>
        <w:rPr>
          <w:sz w:val="24"/>
          <w:lang w:val="en-US"/>
        </w:rPr>
      </w:pPr>
    </w:p>
    <w:p w14:paraId="23FCDED3" w14:textId="77777777" w:rsidR="008110F6" w:rsidRPr="008110F6" w:rsidRDefault="008110F6" w:rsidP="008110F6">
      <w:pPr>
        <w:jc w:val="both"/>
        <w:rPr>
          <w:sz w:val="24"/>
          <w:lang w:val="en-US"/>
        </w:rPr>
      </w:pPr>
      <w:r w:rsidRPr="008110F6">
        <w:rPr>
          <w:sz w:val="24"/>
          <w:lang w:val="en-US"/>
        </w:rPr>
        <w:t>export const Content = styled.main`</w:t>
      </w:r>
    </w:p>
    <w:p w14:paraId="36FD0325" w14:textId="77777777" w:rsidR="008110F6" w:rsidRPr="008110F6" w:rsidRDefault="008110F6" w:rsidP="008110F6">
      <w:pPr>
        <w:jc w:val="both"/>
        <w:rPr>
          <w:sz w:val="24"/>
          <w:lang w:val="en-US"/>
        </w:rPr>
      </w:pPr>
      <w:r w:rsidRPr="008110F6">
        <w:rPr>
          <w:sz w:val="24"/>
          <w:lang w:val="en-US"/>
        </w:rPr>
        <w:t xml:space="preserve">  display: grid;</w:t>
      </w:r>
    </w:p>
    <w:p w14:paraId="236E68A7" w14:textId="77777777" w:rsidR="008110F6" w:rsidRPr="008110F6" w:rsidRDefault="008110F6" w:rsidP="008110F6">
      <w:pPr>
        <w:jc w:val="both"/>
        <w:rPr>
          <w:sz w:val="24"/>
          <w:lang w:val="en-US"/>
        </w:rPr>
      </w:pPr>
      <w:r w:rsidRPr="008110F6">
        <w:rPr>
          <w:sz w:val="24"/>
          <w:lang w:val="en-US"/>
        </w:rPr>
        <w:t xml:space="preserve">  grid-template-columns: 1fr 4fr;</w:t>
      </w:r>
    </w:p>
    <w:p w14:paraId="5DB189B6" w14:textId="77777777" w:rsidR="008110F6" w:rsidRPr="008110F6" w:rsidRDefault="008110F6" w:rsidP="008110F6">
      <w:pPr>
        <w:jc w:val="both"/>
        <w:rPr>
          <w:sz w:val="24"/>
          <w:lang w:val="en-US"/>
        </w:rPr>
      </w:pPr>
      <w:r w:rsidRPr="008110F6">
        <w:rPr>
          <w:sz w:val="24"/>
          <w:lang w:val="en-US"/>
        </w:rPr>
        <w:t xml:space="preserve">  height: 100%;</w:t>
      </w:r>
    </w:p>
    <w:p w14:paraId="7EFCEA0C" w14:textId="77777777" w:rsidR="008110F6" w:rsidRPr="008110F6" w:rsidRDefault="008110F6" w:rsidP="008110F6">
      <w:pPr>
        <w:jc w:val="both"/>
        <w:rPr>
          <w:sz w:val="24"/>
          <w:lang w:val="en-US"/>
        </w:rPr>
      </w:pPr>
      <w:r w:rsidRPr="008110F6">
        <w:rPr>
          <w:sz w:val="24"/>
          <w:lang w:val="en-US"/>
        </w:rPr>
        <w:t xml:space="preserve">  max-height: calc(100vh - 60px - 15vh);</w:t>
      </w:r>
    </w:p>
    <w:p w14:paraId="47ABD3E2" w14:textId="77777777" w:rsidR="008110F6" w:rsidRPr="008110F6" w:rsidRDefault="008110F6" w:rsidP="008110F6">
      <w:pPr>
        <w:jc w:val="both"/>
        <w:rPr>
          <w:sz w:val="24"/>
          <w:lang w:val="en-US"/>
        </w:rPr>
      </w:pPr>
      <w:r w:rsidRPr="008110F6">
        <w:rPr>
          <w:sz w:val="24"/>
          <w:lang w:val="en-US"/>
        </w:rPr>
        <w:t xml:space="preserve">  gap: 15px;</w:t>
      </w:r>
    </w:p>
    <w:p w14:paraId="25EC52F4" w14:textId="77777777" w:rsidR="008110F6" w:rsidRPr="008110F6" w:rsidRDefault="008110F6" w:rsidP="008110F6">
      <w:pPr>
        <w:jc w:val="both"/>
        <w:rPr>
          <w:sz w:val="24"/>
          <w:lang w:val="en-US"/>
        </w:rPr>
      </w:pPr>
      <w:r w:rsidRPr="008110F6">
        <w:rPr>
          <w:sz w:val="24"/>
          <w:lang w:val="en-US"/>
        </w:rPr>
        <w:t>`;</w:t>
      </w:r>
    </w:p>
    <w:p w14:paraId="763729E9" w14:textId="77777777" w:rsidR="008110F6" w:rsidRPr="008110F6" w:rsidRDefault="008110F6" w:rsidP="008110F6">
      <w:pPr>
        <w:jc w:val="both"/>
        <w:rPr>
          <w:sz w:val="24"/>
          <w:lang w:val="en-US"/>
        </w:rPr>
      </w:pPr>
      <w:r w:rsidRPr="008110F6">
        <w:rPr>
          <w:sz w:val="24"/>
          <w:lang w:val="en-US"/>
        </w:rPr>
        <w:t>export const GridItem = styled.div&lt;{id: EventTypes}&gt;`</w:t>
      </w:r>
    </w:p>
    <w:p w14:paraId="3D4FD697" w14:textId="77777777" w:rsidR="008110F6" w:rsidRPr="008110F6" w:rsidRDefault="008110F6" w:rsidP="008110F6">
      <w:pPr>
        <w:jc w:val="both"/>
        <w:rPr>
          <w:sz w:val="24"/>
          <w:lang w:val="en-US"/>
        </w:rPr>
      </w:pPr>
      <w:r w:rsidRPr="008110F6">
        <w:rPr>
          <w:sz w:val="24"/>
          <w:lang w:val="en-US"/>
        </w:rPr>
        <w:t xml:space="preserve">  height: calc(100vh - 60px - 15vh);</w:t>
      </w:r>
    </w:p>
    <w:p w14:paraId="3AE83DF1" w14:textId="77777777" w:rsidR="008110F6" w:rsidRPr="008110F6" w:rsidRDefault="008110F6" w:rsidP="008110F6">
      <w:pPr>
        <w:jc w:val="both"/>
        <w:rPr>
          <w:sz w:val="24"/>
          <w:lang w:val="en-US"/>
        </w:rPr>
      </w:pPr>
      <w:r w:rsidRPr="008110F6">
        <w:rPr>
          <w:sz w:val="24"/>
          <w:lang w:val="en-US"/>
        </w:rPr>
        <w:t xml:space="preserve">  color: #aaa;</w:t>
      </w:r>
    </w:p>
    <w:p w14:paraId="7A9D0D48" w14:textId="77777777" w:rsidR="008110F6" w:rsidRPr="008110F6" w:rsidRDefault="008110F6" w:rsidP="008110F6">
      <w:pPr>
        <w:jc w:val="both"/>
        <w:rPr>
          <w:sz w:val="24"/>
          <w:lang w:val="en-US"/>
        </w:rPr>
      </w:pPr>
      <w:r w:rsidRPr="008110F6">
        <w:rPr>
          <w:sz w:val="24"/>
          <w:lang w:val="en-US"/>
        </w:rPr>
        <w:t xml:space="preserve">  font-size: 20px;</w:t>
      </w:r>
    </w:p>
    <w:p w14:paraId="76136EFA" w14:textId="77777777" w:rsidR="008110F6" w:rsidRPr="008110F6" w:rsidRDefault="008110F6" w:rsidP="008110F6">
      <w:pPr>
        <w:jc w:val="both"/>
        <w:rPr>
          <w:sz w:val="24"/>
          <w:lang w:val="en-US"/>
        </w:rPr>
      </w:pPr>
      <w:r w:rsidRPr="008110F6">
        <w:rPr>
          <w:sz w:val="24"/>
          <w:lang w:val="en-US"/>
        </w:rPr>
        <w:t xml:space="preserve">  font-weight: 700;</w:t>
      </w:r>
    </w:p>
    <w:p w14:paraId="62955558" w14:textId="77777777" w:rsidR="008110F6" w:rsidRPr="008110F6" w:rsidRDefault="008110F6" w:rsidP="008110F6">
      <w:pPr>
        <w:jc w:val="both"/>
        <w:rPr>
          <w:sz w:val="24"/>
          <w:lang w:val="en-US"/>
        </w:rPr>
      </w:pPr>
      <w:r w:rsidRPr="008110F6">
        <w:rPr>
          <w:sz w:val="24"/>
          <w:lang w:val="en-US"/>
        </w:rPr>
        <w:t xml:space="preserve">  background: url(${props =&gt; EventTypesBackgrounds[props.id]})  no-repeat;</w:t>
      </w:r>
    </w:p>
    <w:p w14:paraId="15F7F9CC" w14:textId="77777777" w:rsidR="008110F6" w:rsidRPr="008110F6" w:rsidRDefault="008110F6" w:rsidP="008110F6">
      <w:pPr>
        <w:jc w:val="both"/>
        <w:rPr>
          <w:sz w:val="24"/>
          <w:lang w:val="en-US"/>
        </w:rPr>
      </w:pPr>
      <w:r w:rsidRPr="008110F6">
        <w:rPr>
          <w:sz w:val="24"/>
          <w:lang w:val="en-US"/>
        </w:rPr>
        <w:t xml:space="preserve">  overflow: overlay;</w:t>
      </w:r>
    </w:p>
    <w:p w14:paraId="6536BF01" w14:textId="77777777" w:rsidR="008110F6" w:rsidRPr="008110F6" w:rsidRDefault="008110F6" w:rsidP="008110F6">
      <w:pPr>
        <w:jc w:val="both"/>
        <w:rPr>
          <w:sz w:val="24"/>
          <w:lang w:val="en-US"/>
        </w:rPr>
      </w:pPr>
      <w:r w:rsidRPr="008110F6">
        <w:rPr>
          <w:sz w:val="24"/>
          <w:lang w:val="en-US"/>
        </w:rPr>
        <w:t xml:space="preserve">  &amp;:last-child {</w:t>
      </w:r>
    </w:p>
    <w:p w14:paraId="004A768A" w14:textId="77777777" w:rsidR="008110F6" w:rsidRPr="008110F6" w:rsidRDefault="008110F6" w:rsidP="008110F6">
      <w:pPr>
        <w:jc w:val="both"/>
        <w:rPr>
          <w:sz w:val="24"/>
          <w:lang w:val="en-US"/>
        </w:rPr>
      </w:pPr>
      <w:r w:rsidRPr="008110F6">
        <w:rPr>
          <w:sz w:val="24"/>
          <w:lang w:val="en-US"/>
        </w:rPr>
        <w:lastRenderedPageBreak/>
        <w:t xml:space="preserve">    background-position: bottom;</w:t>
      </w:r>
    </w:p>
    <w:p w14:paraId="43B23232" w14:textId="77777777" w:rsidR="008110F6" w:rsidRPr="008110F6" w:rsidRDefault="008110F6" w:rsidP="008110F6">
      <w:pPr>
        <w:jc w:val="both"/>
        <w:rPr>
          <w:sz w:val="24"/>
          <w:lang w:val="en-US"/>
        </w:rPr>
      </w:pPr>
      <w:r w:rsidRPr="008110F6">
        <w:rPr>
          <w:sz w:val="24"/>
          <w:lang w:val="en-US"/>
        </w:rPr>
        <w:t xml:space="preserve">    background-size: cover;</w:t>
      </w:r>
    </w:p>
    <w:p w14:paraId="263C8C7F" w14:textId="77777777" w:rsidR="008110F6" w:rsidRPr="008110F6" w:rsidRDefault="008110F6" w:rsidP="008110F6">
      <w:pPr>
        <w:jc w:val="both"/>
        <w:rPr>
          <w:sz w:val="24"/>
          <w:lang w:val="en-US"/>
        </w:rPr>
      </w:pPr>
      <w:r w:rsidRPr="008110F6">
        <w:rPr>
          <w:sz w:val="24"/>
          <w:lang w:val="en-US"/>
        </w:rPr>
        <w:t xml:space="preserve">  }</w:t>
      </w:r>
    </w:p>
    <w:p w14:paraId="7BE6AE50" w14:textId="77777777" w:rsidR="008110F6" w:rsidRPr="008110F6" w:rsidRDefault="008110F6" w:rsidP="008110F6">
      <w:pPr>
        <w:jc w:val="both"/>
        <w:rPr>
          <w:sz w:val="24"/>
          <w:lang w:val="en-US"/>
        </w:rPr>
      </w:pPr>
      <w:r w:rsidRPr="008110F6">
        <w:rPr>
          <w:sz w:val="24"/>
          <w:lang w:val="en-US"/>
        </w:rPr>
        <w:t>`;</w:t>
      </w:r>
    </w:p>
    <w:p w14:paraId="49D9A9DE" w14:textId="414081CA" w:rsidR="008110F6" w:rsidRDefault="008110F6" w:rsidP="008110F6">
      <w:pPr>
        <w:jc w:val="both"/>
        <w:rPr>
          <w:b/>
          <w:sz w:val="28"/>
          <w:lang w:val="en-US"/>
        </w:rPr>
      </w:pPr>
      <w:r>
        <w:rPr>
          <w:b/>
          <w:sz w:val="28"/>
        </w:rPr>
        <w:t>Файл</w:t>
      </w:r>
      <w:r w:rsidRPr="008110F6">
        <w:rPr>
          <w:b/>
          <w:sz w:val="28"/>
          <w:lang w:val="en-US"/>
        </w:rPr>
        <w:t xml:space="preserve"> </w:t>
      </w:r>
      <w:r>
        <w:rPr>
          <w:b/>
          <w:sz w:val="28"/>
          <w:lang w:val="en-US"/>
        </w:rPr>
        <w:t>Events.tsx</w:t>
      </w:r>
    </w:p>
    <w:p w14:paraId="2267FCBE" w14:textId="77777777" w:rsidR="008110F6" w:rsidRPr="008110F6" w:rsidRDefault="008110F6" w:rsidP="008110F6">
      <w:pPr>
        <w:jc w:val="both"/>
        <w:rPr>
          <w:sz w:val="24"/>
          <w:lang w:val="en-US"/>
        </w:rPr>
      </w:pPr>
      <w:r w:rsidRPr="008110F6">
        <w:rPr>
          <w:sz w:val="24"/>
          <w:lang w:val="en-US"/>
        </w:rPr>
        <w:t>import React, { FC, useMemo } from 'react';</w:t>
      </w:r>
    </w:p>
    <w:p w14:paraId="0A57C8B0" w14:textId="77777777" w:rsidR="008110F6" w:rsidRPr="008110F6" w:rsidRDefault="008110F6" w:rsidP="008110F6">
      <w:pPr>
        <w:jc w:val="both"/>
        <w:rPr>
          <w:sz w:val="24"/>
          <w:lang w:val="en-US"/>
        </w:rPr>
      </w:pPr>
      <w:r w:rsidRPr="008110F6">
        <w:rPr>
          <w:sz w:val="24"/>
          <w:lang w:val="en-US"/>
        </w:rPr>
        <w:t>import {</w:t>
      </w:r>
    </w:p>
    <w:p w14:paraId="64BABC3C" w14:textId="77777777" w:rsidR="008110F6" w:rsidRPr="008110F6" w:rsidRDefault="008110F6" w:rsidP="008110F6">
      <w:pPr>
        <w:jc w:val="both"/>
        <w:rPr>
          <w:sz w:val="24"/>
          <w:lang w:val="en-US"/>
        </w:rPr>
      </w:pPr>
      <w:r w:rsidRPr="008110F6">
        <w:rPr>
          <w:sz w:val="24"/>
          <w:lang w:val="en-US"/>
        </w:rPr>
        <w:t xml:space="preserve">  Content,</w:t>
      </w:r>
    </w:p>
    <w:p w14:paraId="6AD441C1" w14:textId="77777777" w:rsidR="008110F6" w:rsidRPr="008110F6" w:rsidRDefault="008110F6" w:rsidP="008110F6">
      <w:pPr>
        <w:jc w:val="both"/>
        <w:rPr>
          <w:sz w:val="24"/>
          <w:lang w:val="en-US"/>
        </w:rPr>
      </w:pPr>
      <w:r w:rsidRPr="008110F6">
        <w:rPr>
          <w:sz w:val="24"/>
          <w:lang w:val="en-US"/>
        </w:rPr>
        <w:t xml:space="preserve">  GridItem,</w:t>
      </w:r>
    </w:p>
    <w:p w14:paraId="6BEB81E5" w14:textId="77777777" w:rsidR="008110F6" w:rsidRPr="008110F6" w:rsidRDefault="008110F6" w:rsidP="008110F6">
      <w:pPr>
        <w:jc w:val="both"/>
        <w:rPr>
          <w:sz w:val="24"/>
          <w:lang w:val="en-US"/>
        </w:rPr>
      </w:pPr>
      <w:r w:rsidRPr="008110F6">
        <w:rPr>
          <w:sz w:val="24"/>
          <w:lang w:val="en-US"/>
        </w:rPr>
        <w:t xml:space="preserve">  Wrapper,</w:t>
      </w:r>
    </w:p>
    <w:p w14:paraId="44E326E7" w14:textId="77777777" w:rsidR="008110F6" w:rsidRPr="008110F6" w:rsidRDefault="008110F6" w:rsidP="008110F6">
      <w:pPr>
        <w:jc w:val="both"/>
        <w:rPr>
          <w:sz w:val="24"/>
          <w:lang w:val="en-US"/>
        </w:rPr>
      </w:pPr>
      <w:r w:rsidRPr="008110F6">
        <w:rPr>
          <w:sz w:val="24"/>
          <w:lang w:val="en-US"/>
        </w:rPr>
        <w:t>} from './Events.styled';</w:t>
      </w:r>
    </w:p>
    <w:p w14:paraId="5958375F" w14:textId="77777777" w:rsidR="008110F6" w:rsidRPr="008110F6" w:rsidRDefault="008110F6" w:rsidP="008110F6">
      <w:pPr>
        <w:jc w:val="both"/>
        <w:rPr>
          <w:sz w:val="24"/>
          <w:lang w:val="en-US"/>
        </w:rPr>
      </w:pPr>
      <w:r w:rsidRPr="008110F6">
        <w:rPr>
          <w:sz w:val="24"/>
          <w:lang w:val="en-US"/>
        </w:rPr>
        <w:t>import { EventsPropsType } from './Events.types';</w:t>
      </w:r>
    </w:p>
    <w:p w14:paraId="28510DFB" w14:textId="77777777" w:rsidR="008110F6" w:rsidRPr="008110F6" w:rsidRDefault="008110F6" w:rsidP="008110F6">
      <w:pPr>
        <w:jc w:val="both"/>
        <w:rPr>
          <w:sz w:val="24"/>
          <w:lang w:val="en-US"/>
        </w:rPr>
      </w:pPr>
      <w:r w:rsidRPr="008110F6">
        <w:rPr>
          <w:sz w:val="24"/>
          <w:lang w:val="en-US"/>
        </w:rPr>
        <w:t>import Fade from 'react-reveal/Fade';</w:t>
      </w:r>
    </w:p>
    <w:p w14:paraId="48922130" w14:textId="77777777" w:rsidR="008110F6" w:rsidRPr="008110F6" w:rsidRDefault="008110F6" w:rsidP="008110F6">
      <w:pPr>
        <w:jc w:val="both"/>
        <w:rPr>
          <w:sz w:val="24"/>
          <w:lang w:val="en-US"/>
        </w:rPr>
      </w:pPr>
      <w:r w:rsidRPr="008110F6">
        <w:rPr>
          <w:sz w:val="24"/>
          <w:lang w:val="en-US"/>
        </w:rPr>
        <w:t>import { TransitionGroup } from 'react-transition-group';</w:t>
      </w:r>
    </w:p>
    <w:p w14:paraId="29100176" w14:textId="77777777" w:rsidR="008110F6" w:rsidRPr="008110F6" w:rsidRDefault="008110F6" w:rsidP="008110F6">
      <w:pPr>
        <w:jc w:val="both"/>
        <w:rPr>
          <w:sz w:val="24"/>
          <w:lang w:val="en-US"/>
        </w:rPr>
      </w:pPr>
      <w:r w:rsidRPr="008110F6">
        <w:rPr>
          <w:sz w:val="24"/>
          <w:lang w:val="en-US"/>
        </w:rPr>
        <w:t>import {</w:t>
      </w:r>
    </w:p>
    <w:p w14:paraId="6614C93B" w14:textId="77777777" w:rsidR="008110F6" w:rsidRPr="008110F6" w:rsidRDefault="008110F6" w:rsidP="008110F6">
      <w:pPr>
        <w:jc w:val="both"/>
        <w:rPr>
          <w:sz w:val="24"/>
          <w:lang w:val="en-US"/>
        </w:rPr>
      </w:pPr>
      <w:r w:rsidRPr="008110F6">
        <w:rPr>
          <w:sz w:val="24"/>
          <w:lang w:val="en-US"/>
        </w:rPr>
        <w:t xml:space="preserve">  EventTypes,</w:t>
      </w:r>
    </w:p>
    <w:p w14:paraId="4678D392" w14:textId="77777777" w:rsidR="008110F6" w:rsidRPr="008110F6" w:rsidRDefault="008110F6" w:rsidP="008110F6">
      <w:pPr>
        <w:jc w:val="both"/>
        <w:rPr>
          <w:sz w:val="24"/>
          <w:lang w:val="en-US"/>
        </w:rPr>
      </w:pPr>
      <w:r w:rsidRPr="008110F6">
        <w:rPr>
          <w:sz w:val="24"/>
          <w:lang w:val="en-US"/>
        </w:rPr>
        <w:t>} from '../../constants/events.constants';</w:t>
      </w:r>
    </w:p>
    <w:p w14:paraId="24595A8A" w14:textId="77777777" w:rsidR="008110F6" w:rsidRPr="008110F6" w:rsidRDefault="008110F6" w:rsidP="008110F6">
      <w:pPr>
        <w:jc w:val="both"/>
        <w:rPr>
          <w:sz w:val="24"/>
          <w:lang w:val="en-US"/>
        </w:rPr>
      </w:pPr>
    </w:p>
    <w:p w14:paraId="12F31316" w14:textId="77777777" w:rsidR="008110F6" w:rsidRPr="008110F6" w:rsidRDefault="008110F6" w:rsidP="008110F6">
      <w:pPr>
        <w:jc w:val="both"/>
        <w:rPr>
          <w:sz w:val="24"/>
          <w:lang w:val="en-US"/>
        </w:rPr>
      </w:pPr>
      <w:r w:rsidRPr="008110F6">
        <w:rPr>
          <w:sz w:val="24"/>
          <w:lang w:val="en-US"/>
        </w:rPr>
        <w:t>import Event from '../../components/Event';</w:t>
      </w:r>
    </w:p>
    <w:p w14:paraId="122FFA41" w14:textId="77777777" w:rsidR="008110F6" w:rsidRPr="008110F6" w:rsidRDefault="008110F6" w:rsidP="008110F6">
      <w:pPr>
        <w:jc w:val="both"/>
        <w:rPr>
          <w:sz w:val="24"/>
          <w:lang w:val="en-US"/>
        </w:rPr>
      </w:pPr>
      <w:r w:rsidRPr="008110F6">
        <w:rPr>
          <w:sz w:val="24"/>
          <w:lang w:val="en-US"/>
        </w:rPr>
        <w:t>import SectionsList from '../../components/SectionsList';</w:t>
      </w:r>
    </w:p>
    <w:p w14:paraId="55A0391F" w14:textId="77777777" w:rsidR="008110F6" w:rsidRPr="008110F6" w:rsidRDefault="008110F6" w:rsidP="008110F6">
      <w:pPr>
        <w:jc w:val="both"/>
        <w:rPr>
          <w:sz w:val="24"/>
          <w:lang w:val="en-US"/>
        </w:rPr>
      </w:pPr>
      <w:r w:rsidRPr="008110F6">
        <w:rPr>
          <w:sz w:val="24"/>
          <w:lang w:val="en-US"/>
        </w:rPr>
        <w:t>import EventsList from '../../components/EventsList';</w:t>
      </w:r>
    </w:p>
    <w:p w14:paraId="7EBC4C39" w14:textId="77777777" w:rsidR="008110F6" w:rsidRPr="008110F6" w:rsidRDefault="008110F6" w:rsidP="008110F6">
      <w:pPr>
        <w:jc w:val="both"/>
        <w:rPr>
          <w:sz w:val="24"/>
          <w:lang w:val="en-US"/>
        </w:rPr>
      </w:pPr>
      <w:r w:rsidRPr="008110F6">
        <w:rPr>
          <w:sz w:val="24"/>
          <w:lang w:val="en-US"/>
        </w:rPr>
        <w:t>import { useParams } from 'react-router';</w:t>
      </w:r>
    </w:p>
    <w:p w14:paraId="18C5317A" w14:textId="77777777" w:rsidR="008110F6" w:rsidRPr="008110F6" w:rsidRDefault="008110F6" w:rsidP="008110F6">
      <w:pPr>
        <w:jc w:val="both"/>
        <w:rPr>
          <w:sz w:val="24"/>
          <w:lang w:val="en-US"/>
        </w:rPr>
      </w:pPr>
      <w:r w:rsidRPr="008110F6">
        <w:rPr>
          <w:sz w:val="24"/>
          <w:lang w:val="en-US"/>
        </w:rPr>
        <w:t>import { DEFAULT_SPORT_ID } from '../../constants/api.constants';</w:t>
      </w:r>
    </w:p>
    <w:p w14:paraId="6007D814" w14:textId="77777777" w:rsidR="008110F6" w:rsidRPr="008110F6" w:rsidRDefault="008110F6" w:rsidP="008110F6">
      <w:pPr>
        <w:jc w:val="both"/>
        <w:rPr>
          <w:sz w:val="24"/>
          <w:lang w:val="en-US"/>
        </w:rPr>
      </w:pPr>
      <w:r w:rsidRPr="008110F6">
        <w:rPr>
          <w:sz w:val="24"/>
          <w:lang w:val="en-US"/>
        </w:rPr>
        <w:t>import { useAppSelector } from '../../store';</w:t>
      </w:r>
    </w:p>
    <w:p w14:paraId="27F97167" w14:textId="77777777" w:rsidR="008110F6" w:rsidRPr="008110F6" w:rsidRDefault="008110F6" w:rsidP="008110F6">
      <w:pPr>
        <w:jc w:val="both"/>
        <w:rPr>
          <w:sz w:val="24"/>
          <w:lang w:val="en-US"/>
        </w:rPr>
      </w:pPr>
      <w:r w:rsidRPr="008110F6">
        <w:rPr>
          <w:sz w:val="24"/>
          <w:lang w:val="en-US"/>
        </w:rPr>
        <w:t>import ChallengeModal from '../../components/ChallengeModal';</w:t>
      </w:r>
    </w:p>
    <w:p w14:paraId="278032BE" w14:textId="77777777" w:rsidR="008110F6" w:rsidRPr="008110F6" w:rsidRDefault="008110F6" w:rsidP="008110F6">
      <w:pPr>
        <w:jc w:val="both"/>
        <w:rPr>
          <w:sz w:val="24"/>
          <w:lang w:val="en-US"/>
        </w:rPr>
      </w:pPr>
      <w:r w:rsidRPr="008110F6">
        <w:rPr>
          <w:sz w:val="24"/>
          <w:lang w:val="en-US"/>
        </w:rPr>
        <w:t>import TeamModal from '../../components/TeamModal';</w:t>
      </w:r>
    </w:p>
    <w:p w14:paraId="7C2770F2" w14:textId="77777777" w:rsidR="008110F6" w:rsidRPr="008110F6" w:rsidRDefault="008110F6" w:rsidP="008110F6">
      <w:pPr>
        <w:jc w:val="both"/>
        <w:rPr>
          <w:sz w:val="24"/>
          <w:lang w:val="en-US"/>
        </w:rPr>
      </w:pPr>
      <w:r w:rsidRPr="008110F6">
        <w:rPr>
          <w:sz w:val="24"/>
          <w:lang w:val="en-US"/>
        </w:rPr>
        <w:t>const Events: FC&lt;EventsPropsType&gt; = () =&gt; {</w:t>
      </w:r>
    </w:p>
    <w:p w14:paraId="1024F086" w14:textId="77777777" w:rsidR="008110F6" w:rsidRPr="008110F6" w:rsidRDefault="008110F6" w:rsidP="008110F6">
      <w:pPr>
        <w:jc w:val="both"/>
        <w:rPr>
          <w:sz w:val="24"/>
          <w:lang w:val="en-US"/>
        </w:rPr>
      </w:pPr>
    </w:p>
    <w:p w14:paraId="742BFADA" w14:textId="77777777" w:rsidR="008110F6" w:rsidRPr="008110F6" w:rsidRDefault="008110F6" w:rsidP="008110F6">
      <w:pPr>
        <w:jc w:val="both"/>
        <w:rPr>
          <w:sz w:val="24"/>
          <w:lang w:val="en-US"/>
        </w:rPr>
      </w:pPr>
      <w:r w:rsidRPr="008110F6">
        <w:rPr>
          <w:sz w:val="24"/>
          <w:lang w:val="en-US"/>
        </w:rPr>
        <w:t xml:space="preserve">  const { id } = useParams&lt;{ id: EventTypes }&gt;();</w:t>
      </w:r>
    </w:p>
    <w:p w14:paraId="5643638C" w14:textId="77777777" w:rsidR="008110F6" w:rsidRPr="008110F6" w:rsidRDefault="008110F6" w:rsidP="008110F6">
      <w:pPr>
        <w:jc w:val="both"/>
        <w:rPr>
          <w:sz w:val="24"/>
          <w:lang w:val="en-US"/>
        </w:rPr>
      </w:pPr>
      <w:r w:rsidRPr="008110F6">
        <w:rPr>
          <w:sz w:val="24"/>
          <w:lang w:val="en-US"/>
        </w:rPr>
        <w:t xml:space="preserve">  const { sportTypes } = useAppSelector(state =&gt; state.sportTypes);</w:t>
      </w:r>
    </w:p>
    <w:p w14:paraId="724ED07E" w14:textId="77777777" w:rsidR="008110F6" w:rsidRPr="008110F6" w:rsidRDefault="008110F6" w:rsidP="008110F6">
      <w:pPr>
        <w:jc w:val="both"/>
        <w:rPr>
          <w:sz w:val="24"/>
          <w:lang w:val="en-US"/>
        </w:rPr>
      </w:pPr>
    </w:p>
    <w:p w14:paraId="54A15B6C" w14:textId="77777777" w:rsidR="008110F6" w:rsidRPr="008110F6" w:rsidRDefault="008110F6" w:rsidP="008110F6">
      <w:pPr>
        <w:jc w:val="both"/>
        <w:rPr>
          <w:sz w:val="24"/>
          <w:lang w:val="en-US"/>
        </w:rPr>
      </w:pPr>
      <w:r w:rsidRPr="008110F6">
        <w:rPr>
          <w:sz w:val="24"/>
          <w:lang w:val="en-US"/>
        </w:rPr>
        <w:t xml:space="preserve">  const sportId = useMemo(() =&gt; {</w:t>
      </w:r>
    </w:p>
    <w:p w14:paraId="4D3D1C92" w14:textId="77777777" w:rsidR="008110F6" w:rsidRPr="008110F6" w:rsidRDefault="008110F6" w:rsidP="008110F6">
      <w:pPr>
        <w:jc w:val="both"/>
        <w:rPr>
          <w:sz w:val="24"/>
          <w:lang w:val="en-US"/>
        </w:rPr>
      </w:pPr>
      <w:r w:rsidRPr="008110F6">
        <w:rPr>
          <w:sz w:val="24"/>
          <w:lang w:val="en-US"/>
        </w:rPr>
        <w:t xml:space="preserve">    return sportTypes?.find(el =&gt; el.slug === id)?.id || DEFAULT_SPORT_ID;</w:t>
      </w:r>
    </w:p>
    <w:p w14:paraId="3C7DDAD1" w14:textId="77777777" w:rsidR="008110F6" w:rsidRPr="008110F6" w:rsidRDefault="008110F6" w:rsidP="008110F6">
      <w:pPr>
        <w:jc w:val="both"/>
        <w:rPr>
          <w:sz w:val="24"/>
          <w:lang w:val="en-US"/>
        </w:rPr>
      </w:pPr>
      <w:r w:rsidRPr="008110F6">
        <w:rPr>
          <w:sz w:val="24"/>
          <w:lang w:val="en-US"/>
        </w:rPr>
        <w:t xml:space="preserve">  }, [id, sportTypes]);</w:t>
      </w:r>
    </w:p>
    <w:p w14:paraId="43404C3B" w14:textId="77777777" w:rsidR="008110F6" w:rsidRPr="008110F6" w:rsidRDefault="008110F6" w:rsidP="008110F6">
      <w:pPr>
        <w:jc w:val="both"/>
        <w:rPr>
          <w:sz w:val="24"/>
          <w:lang w:val="en-US"/>
        </w:rPr>
      </w:pPr>
    </w:p>
    <w:p w14:paraId="14B95824" w14:textId="77777777" w:rsidR="008110F6" w:rsidRPr="008110F6" w:rsidRDefault="008110F6" w:rsidP="008110F6">
      <w:pPr>
        <w:jc w:val="both"/>
        <w:rPr>
          <w:sz w:val="24"/>
          <w:lang w:val="en-US"/>
        </w:rPr>
      </w:pPr>
      <w:r w:rsidRPr="008110F6">
        <w:rPr>
          <w:sz w:val="24"/>
          <w:lang w:val="en-US"/>
        </w:rPr>
        <w:lastRenderedPageBreak/>
        <w:t xml:space="preserve">  return (</w:t>
      </w:r>
    </w:p>
    <w:p w14:paraId="2577155A" w14:textId="77777777" w:rsidR="008110F6" w:rsidRPr="008110F6" w:rsidRDefault="008110F6" w:rsidP="008110F6">
      <w:pPr>
        <w:jc w:val="both"/>
        <w:rPr>
          <w:sz w:val="24"/>
          <w:lang w:val="en-US"/>
        </w:rPr>
      </w:pPr>
      <w:r w:rsidRPr="008110F6">
        <w:rPr>
          <w:sz w:val="24"/>
          <w:lang w:val="en-US"/>
        </w:rPr>
        <w:t xml:space="preserve">    &lt;Wrapper&gt;</w:t>
      </w:r>
    </w:p>
    <w:p w14:paraId="647AE0FB" w14:textId="77777777" w:rsidR="008110F6" w:rsidRPr="008110F6" w:rsidRDefault="008110F6" w:rsidP="008110F6">
      <w:pPr>
        <w:jc w:val="both"/>
        <w:rPr>
          <w:sz w:val="24"/>
          <w:lang w:val="en-US"/>
        </w:rPr>
      </w:pPr>
      <w:r w:rsidRPr="008110F6">
        <w:rPr>
          <w:sz w:val="24"/>
          <w:lang w:val="en-US"/>
        </w:rPr>
        <w:t xml:space="preserve">      &lt;Content&gt;</w:t>
      </w:r>
    </w:p>
    <w:p w14:paraId="5915DB5E" w14:textId="77777777" w:rsidR="008110F6" w:rsidRPr="008110F6" w:rsidRDefault="008110F6" w:rsidP="008110F6">
      <w:pPr>
        <w:jc w:val="both"/>
        <w:rPr>
          <w:sz w:val="24"/>
          <w:lang w:val="en-US"/>
        </w:rPr>
      </w:pPr>
      <w:r w:rsidRPr="008110F6">
        <w:rPr>
          <w:sz w:val="24"/>
          <w:lang w:val="en-US"/>
        </w:rPr>
        <w:t xml:space="preserve">        &lt;GridItem id={id || EventTypes.FOOTBALL}&gt;</w:t>
      </w:r>
    </w:p>
    <w:p w14:paraId="368D8B5A" w14:textId="77777777" w:rsidR="008110F6" w:rsidRPr="008110F6" w:rsidRDefault="008110F6" w:rsidP="008110F6">
      <w:pPr>
        <w:jc w:val="both"/>
        <w:rPr>
          <w:sz w:val="24"/>
          <w:lang w:val="en-US"/>
        </w:rPr>
      </w:pPr>
      <w:r w:rsidRPr="008110F6">
        <w:rPr>
          <w:sz w:val="24"/>
          <w:lang w:val="en-US"/>
        </w:rPr>
        <w:t xml:space="preserve">          &lt;SectionsList sportId={sportId} /&gt;</w:t>
      </w:r>
    </w:p>
    <w:p w14:paraId="6F27CC3E" w14:textId="77777777" w:rsidR="008110F6" w:rsidRPr="008110F6" w:rsidRDefault="008110F6" w:rsidP="008110F6">
      <w:pPr>
        <w:jc w:val="both"/>
        <w:rPr>
          <w:sz w:val="24"/>
          <w:lang w:val="en-US"/>
        </w:rPr>
      </w:pPr>
      <w:r w:rsidRPr="008110F6">
        <w:rPr>
          <w:sz w:val="24"/>
          <w:lang w:val="en-US"/>
        </w:rPr>
        <w:t xml:space="preserve">        &lt;/GridItem&gt;</w:t>
      </w:r>
    </w:p>
    <w:p w14:paraId="64D34A7A" w14:textId="77777777" w:rsidR="008110F6" w:rsidRPr="008110F6" w:rsidRDefault="008110F6" w:rsidP="008110F6">
      <w:pPr>
        <w:jc w:val="both"/>
        <w:rPr>
          <w:sz w:val="24"/>
          <w:lang w:val="en-US"/>
        </w:rPr>
      </w:pPr>
      <w:r w:rsidRPr="008110F6">
        <w:rPr>
          <w:sz w:val="24"/>
          <w:lang w:val="en-US"/>
        </w:rPr>
        <w:t xml:space="preserve">        &lt;TransitionGroup appear enter exit key={id}&gt;</w:t>
      </w:r>
    </w:p>
    <w:p w14:paraId="18DD1027" w14:textId="77777777" w:rsidR="008110F6" w:rsidRPr="008110F6" w:rsidRDefault="008110F6" w:rsidP="008110F6">
      <w:pPr>
        <w:jc w:val="both"/>
        <w:rPr>
          <w:sz w:val="24"/>
          <w:lang w:val="en-US"/>
        </w:rPr>
      </w:pPr>
      <w:r w:rsidRPr="008110F6">
        <w:rPr>
          <w:sz w:val="24"/>
          <w:lang w:val="en-US"/>
        </w:rPr>
        <w:t xml:space="preserve">          &lt;Fade&gt;</w:t>
      </w:r>
    </w:p>
    <w:p w14:paraId="73C155DF" w14:textId="77777777" w:rsidR="008110F6" w:rsidRPr="008110F6" w:rsidRDefault="008110F6" w:rsidP="008110F6">
      <w:pPr>
        <w:jc w:val="both"/>
        <w:rPr>
          <w:sz w:val="24"/>
          <w:lang w:val="en-US"/>
        </w:rPr>
      </w:pPr>
      <w:r w:rsidRPr="008110F6">
        <w:rPr>
          <w:sz w:val="24"/>
          <w:lang w:val="en-US"/>
        </w:rPr>
        <w:t xml:space="preserve">            &lt;GridItem id={id || EventTypes.FOOTBALL}&gt;</w:t>
      </w:r>
    </w:p>
    <w:p w14:paraId="5B084492" w14:textId="77777777" w:rsidR="008110F6" w:rsidRPr="008110F6" w:rsidRDefault="008110F6" w:rsidP="008110F6">
      <w:pPr>
        <w:jc w:val="both"/>
        <w:rPr>
          <w:sz w:val="24"/>
          <w:lang w:val="en-US"/>
        </w:rPr>
      </w:pPr>
      <w:r w:rsidRPr="008110F6">
        <w:rPr>
          <w:sz w:val="24"/>
          <w:lang w:val="en-US"/>
        </w:rPr>
        <w:t xml:space="preserve">              &lt;EventsList sportId={sportId}/&gt;</w:t>
      </w:r>
    </w:p>
    <w:p w14:paraId="673B78EB" w14:textId="77777777" w:rsidR="008110F6" w:rsidRPr="008110F6" w:rsidRDefault="008110F6" w:rsidP="008110F6">
      <w:pPr>
        <w:jc w:val="both"/>
        <w:rPr>
          <w:sz w:val="24"/>
          <w:lang w:val="en-US"/>
        </w:rPr>
      </w:pPr>
      <w:r w:rsidRPr="008110F6">
        <w:rPr>
          <w:sz w:val="24"/>
          <w:lang w:val="en-US"/>
        </w:rPr>
        <w:t xml:space="preserve">            &lt;/GridItem&gt;</w:t>
      </w:r>
    </w:p>
    <w:p w14:paraId="6F9AAE14" w14:textId="77777777" w:rsidR="008110F6" w:rsidRPr="008110F6" w:rsidRDefault="008110F6" w:rsidP="008110F6">
      <w:pPr>
        <w:jc w:val="both"/>
        <w:rPr>
          <w:sz w:val="24"/>
          <w:lang w:val="en-US"/>
        </w:rPr>
      </w:pPr>
      <w:r w:rsidRPr="008110F6">
        <w:rPr>
          <w:sz w:val="24"/>
          <w:lang w:val="en-US"/>
        </w:rPr>
        <w:t xml:space="preserve">          &lt;/Fade&gt;</w:t>
      </w:r>
    </w:p>
    <w:p w14:paraId="1C1525E3" w14:textId="77777777" w:rsidR="008110F6" w:rsidRPr="008110F6" w:rsidRDefault="008110F6" w:rsidP="008110F6">
      <w:pPr>
        <w:jc w:val="both"/>
        <w:rPr>
          <w:sz w:val="24"/>
          <w:lang w:val="en-US"/>
        </w:rPr>
      </w:pPr>
      <w:r w:rsidRPr="008110F6">
        <w:rPr>
          <w:sz w:val="24"/>
          <w:lang w:val="en-US"/>
        </w:rPr>
        <w:t xml:space="preserve">        &lt;/TransitionGroup&gt;</w:t>
      </w:r>
    </w:p>
    <w:p w14:paraId="725B293D" w14:textId="77777777" w:rsidR="008110F6" w:rsidRPr="008110F6" w:rsidRDefault="008110F6" w:rsidP="008110F6">
      <w:pPr>
        <w:jc w:val="both"/>
        <w:rPr>
          <w:sz w:val="24"/>
          <w:lang w:val="en-US"/>
        </w:rPr>
      </w:pPr>
      <w:r w:rsidRPr="008110F6">
        <w:rPr>
          <w:sz w:val="24"/>
          <w:lang w:val="en-US"/>
        </w:rPr>
        <w:t xml:space="preserve">      &lt;/Content&gt;</w:t>
      </w:r>
    </w:p>
    <w:p w14:paraId="2E49F6B5" w14:textId="77777777" w:rsidR="008110F6" w:rsidRPr="008110F6" w:rsidRDefault="008110F6" w:rsidP="008110F6">
      <w:pPr>
        <w:jc w:val="both"/>
        <w:rPr>
          <w:sz w:val="24"/>
          <w:lang w:val="en-US"/>
        </w:rPr>
      </w:pPr>
      <w:r w:rsidRPr="008110F6">
        <w:rPr>
          <w:sz w:val="24"/>
          <w:lang w:val="en-US"/>
        </w:rPr>
        <w:t xml:space="preserve">      &lt;Event /&gt;</w:t>
      </w:r>
    </w:p>
    <w:p w14:paraId="668A46CF" w14:textId="77777777" w:rsidR="008110F6" w:rsidRPr="008110F6" w:rsidRDefault="008110F6" w:rsidP="008110F6">
      <w:pPr>
        <w:jc w:val="both"/>
        <w:rPr>
          <w:sz w:val="24"/>
          <w:lang w:val="en-US"/>
        </w:rPr>
      </w:pPr>
      <w:r w:rsidRPr="008110F6">
        <w:rPr>
          <w:sz w:val="24"/>
          <w:lang w:val="en-US"/>
        </w:rPr>
        <w:t xml:space="preserve">      &lt;ChallengeModal/&gt;</w:t>
      </w:r>
    </w:p>
    <w:p w14:paraId="61CB50DC" w14:textId="77777777" w:rsidR="008110F6" w:rsidRPr="008110F6" w:rsidRDefault="008110F6" w:rsidP="008110F6">
      <w:pPr>
        <w:jc w:val="both"/>
        <w:rPr>
          <w:sz w:val="24"/>
          <w:lang w:val="en-US"/>
        </w:rPr>
      </w:pPr>
      <w:r w:rsidRPr="008110F6">
        <w:rPr>
          <w:sz w:val="24"/>
          <w:lang w:val="en-US"/>
        </w:rPr>
        <w:t xml:space="preserve">      &lt;TeamModal/&gt;</w:t>
      </w:r>
    </w:p>
    <w:p w14:paraId="4FE9E3B5" w14:textId="77777777" w:rsidR="008110F6" w:rsidRPr="008110F6" w:rsidRDefault="008110F6" w:rsidP="008110F6">
      <w:pPr>
        <w:jc w:val="both"/>
        <w:rPr>
          <w:sz w:val="24"/>
          <w:lang w:val="en-US"/>
        </w:rPr>
      </w:pPr>
      <w:r w:rsidRPr="008110F6">
        <w:rPr>
          <w:sz w:val="24"/>
          <w:lang w:val="en-US"/>
        </w:rPr>
        <w:t xml:space="preserve">    &lt;/Wrapper&gt;</w:t>
      </w:r>
    </w:p>
    <w:p w14:paraId="5AD18426" w14:textId="77777777" w:rsidR="008110F6" w:rsidRPr="008110F6" w:rsidRDefault="008110F6" w:rsidP="008110F6">
      <w:pPr>
        <w:jc w:val="both"/>
        <w:rPr>
          <w:sz w:val="24"/>
          <w:lang w:val="en-US"/>
        </w:rPr>
      </w:pPr>
      <w:r w:rsidRPr="008110F6">
        <w:rPr>
          <w:sz w:val="24"/>
          <w:lang w:val="en-US"/>
        </w:rPr>
        <w:t xml:space="preserve">  );</w:t>
      </w:r>
    </w:p>
    <w:p w14:paraId="32C78723" w14:textId="77777777" w:rsidR="008110F6" w:rsidRPr="008110F6" w:rsidRDefault="008110F6" w:rsidP="008110F6">
      <w:pPr>
        <w:jc w:val="both"/>
        <w:rPr>
          <w:sz w:val="24"/>
          <w:lang w:val="en-US"/>
        </w:rPr>
      </w:pPr>
      <w:r w:rsidRPr="008110F6">
        <w:rPr>
          <w:sz w:val="24"/>
          <w:lang w:val="en-US"/>
        </w:rPr>
        <w:t>};</w:t>
      </w:r>
    </w:p>
    <w:p w14:paraId="2B9821AF" w14:textId="77777777" w:rsidR="008110F6" w:rsidRPr="008110F6" w:rsidRDefault="008110F6" w:rsidP="008110F6">
      <w:pPr>
        <w:jc w:val="both"/>
        <w:rPr>
          <w:sz w:val="24"/>
          <w:lang w:val="en-US"/>
        </w:rPr>
      </w:pPr>
    </w:p>
    <w:p w14:paraId="1B0245E7" w14:textId="0650F37F" w:rsidR="008110F6" w:rsidRDefault="008110F6" w:rsidP="008110F6">
      <w:pPr>
        <w:jc w:val="both"/>
        <w:rPr>
          <w:sz w:val="24"/>
          <w:lang w:val="en-US"/>
        </w:rPr>
      </w:pPr>
      <w:r w:rsidRPr="008110F6">
        <w:rPr>
          <w:sz w:val="24"/>
          <w:lang w:val="en-US"/>
        </w:rPr>
        <w:t>export default Events;</w:t>
      </w:r>
    </w:p>
    <w:p w14:paraId="717E3E89" w14:textId="77777777" w:rsidR="008110F6" w:rsidRPr="008110F6" w:rsidRDefault="008110F6" w:rsidP="008110F6">
      <w:pPr>
        <w:jc w:val="both"/>
        <w:rPr>
          <w:sz w:val="24"/>
          <w:lang w:val="en-US"/>
        </w:rPr>
      </w:pPr>
    </w:p>
    <w:p w14:paraId="2DCAD725" w14:textId="11123356" w:rsidR="008110F6" w:rsidRDefault="008110F6" w:rsidP="008110F6">
      <w:pPr>
        <w:jc w:val="both"/>
        <w:rPr>
          <w:b/>
          <w:sz w:val="28"/>
          <w:lang w:val="en-US"/>
        </w:rPr>
      </w:pPr>
      <w:r>
        <w:rPr>
          <w:b/>
          <w:sz w:val="28"/>
        </w:rPr>
        <w:t>Файл</w:t>
      </w:r>
      <w:r w:rsidRPr="008110F6">
        <w:rPr>
          <w:b/>
          <w:sz w:val="28"/>
          <w:lang w:val="en-US"/>
        </w:rPr>
        <w:t xml:space="preserve"> </w:t>
      </w:r>
      <w:r>
        <w:rPr>
          <w:b/>
          <w:sz w:val="28"/>
          <w:lang w:val="en-US"/>
        </w:rPr>
        <w:t>Favourites.tsx</w:t>
      </w:r>
    </w:p>
    <w:p w14:paraId="61C58DB5" w14:textId="77777777" w:rsidR="008110F6" w:rsidRPr="008110F6" w:rsidRDefault="008110F6" w:rsidP="008110F6">
      <w:pPr>
        <w:jc w:val="both"/>
        <w:rPr>
          <w:sz w:val="24"/>
          <w:lang w:val="en-US"/>
        </w:rPr>
      </w:pPr>
      <w:r w:rsidRPr="008110F6">
        <w:rPr>
          <w:sz w:val="24"/>
          <w:lang w:val="en-US"/>
        </w:rPr>
        <w:t>import React from 'react';</w:t>
      </w:r>
    </w:p>
    <w:p w14:paraId="72DA4672" w14:textId="77777777" w:rsidR="008110F6" w:rsidRPr="008110F6" w:rsidRDefault="008110F6" w:rsidP="008110F6">
      <w:pPr>
        <w:jc w:val="both"/>
        <w:rPr>
          <w:sz w:val="24"/>
          <w:lang w:val="en-US"/>
        </w:rPr>
      </w:pPr>
      <w:r w:rsidRPr="008110F6">
        <w:rPr>
          <w:sz w:val="24"/>
          <w:lang w:val="en-US"/>
        </w:rPr>
        <w:t>import { Content, Wrapper, GridItem } from '../Events/Events.styled';</w:t>
      </w:r>
    </w:p>
    <w:p w14:paraId="3ACD809F" w14:textId="77777777" w:rsidR="008110F6" w:rsidRPr="008110F6" w:rsidRDefault="008110F6" w:rsidP="008110F6">
      <w:pPr>
        <w:jc w:val="both"/>
        <w:rPr>
          <w:sz w:val="24"/>
          <w:lang w:val="en-US"/>
        </w:rPr>
      </w:pPr>
      <w:r w:rsidRPr="008110F6">
        <w:rPr>
          <w:sz w:val="24"/>
          <w:lang w:val="en-US"/>
        </w:rPr>
        <w:t>import { EventTypes, EventTypesBackgroundColors, EventTypesTranslations } from '../../constants/events.constants';</w:t>
      </w:r>
    </w:p>
    <w:p w14:paraId="78CC1B51" w14:textId="77777777" w:rsidR="008110F6" w:rsidRPr="008110F6" w:rsidRDefault="008110F6" w:rsidP="008110F6">
      <w:pPr>
        <w:jc w:val="both"/>
        <w:rPr>
          <w:sz w:val="24"/>
          <w:lang w:val="en-US"/>
        </w:rPr>
      </w:pPr>
      <w:r w:rsidRPr="008110F6">
        <w:rPr>
          <w:sz w:val="24"/>
          <w:lang w:val="en-US"/>
        </w:rPr>
        <w:t>import { IEvent } from '../../model/events.model';</w:t>
      </w:r>
    </w:p>
    <w:p w14:paraId="4940DE2C" w14:textId="77777777" w:rsidR="008110F6" w:rsidRPr="008110F6" w:rsidRDefault="008110F6" w:rsidP="008110F6">
      <w:pPr>
        <w:jc w:val="both"/>
        <w:rPr>
          <w:sz w:val="24"/>
          <w:lang w:val="en-US"/>
        </w:rPr>
      </w:pPr>
      <w:r w:rsidRPr="008110F6">
        <w:rPr>
          <w:sz w:val="24"/>
          <w:lang w:val="en-US"/>
        </w:rPr>
        <w:t>import EventItem from '../../components/EventItem';</w:t>
      </w:r>
    </w:p>
    <w:p w14:paraId="58981F9D" w14:textId="77777777" w:rsidR="008110F6" w:rsidRPr="008110F6" w:rsidRDefault="008110F6" w:rsidP="008110F6">
      <w:pPr>
        <w:jc w:val="both"/>
        <w:rPr>
          <w:sz w:val="24"/>
          <w:lang w:val="en-US"/>
        </w:rPr>
      </w:pPr>
      <w:r w:rsidRPr="008110F6">
        <w:rPr>
          <w:sz w:val="24"/>
          <w:lang w:val="en-US"/>
        </w:rPr>
        <w:t>import { groupBy } from '../../utils/common';</w:t>
      </w:r>
    </w:p>
    <w:p w14:paraId="5F01BDDF" w14:textId="77777777" w:rsidR="008110F6" w:rsidRPr="008110F6" w:rsidRDefault="008110F6" w:rsidP="008110F6">
      <w:pPr>
        <w:jc w:val="both"/>
        <w:rPr>
          <w:sz w:val="24"/>
          <w:lang w:val="en-US"/>
        </w:rPr>
      </w:pPr>
      <w:r w:rsidRPr="008110F6">
        <w:rPr>
          <w:sz w:val="24"/>
          <w:lang w:val="en-US"/>
        </w:rPr>
        <w:t>import Event from '../../components/Event';</w:t>
      </w:r>
    </w:p>
    <w:p w14:paraId="60DE0D2B" w14:textId="77777777" w:rsidR="008110F6" w:rsidRPr="008110F6" w:rsidRDefault="008110F6" w:rsidP="008110F6">
      <w:pPr>
        <w:jc w:val="both"/>
        <w:rPr>
          <w:sz w:val="24"/>
          <w:lang w:val="en-US"/>
        </w:rPr>
      </w:pPr>
      <w:r w:rsidRPr="008110F6">
        <w:rPr>
          <w:sz w:val="24"/>
          <w:lang w:val="en-US"/>
        </w:rPr>
        <w:t>import { Tooltip } from '@mui/material';</w:t>
      </w:r>
    </w:p>
    <w:p w14:paraId="41AC1FCF" w14:textId="77777777" w:rsidR="008110F6" w:rsidRPr="008110F6" w:rsidRDefault="008110F6" w:rsidP="008110F6">
      <w:pPr>
        <w:jc w:val="both"/>
        <w:rPr>
          <w:sz w:val="24"/>
          <w:lang w:val="en-US"/>
        </w:rPr>
      </w:pPr>
      <w:r w:rsidRPr="008110F6">
        <w:rPr>
          <w:sz w:val="24"/>
          <w:lang w:val="en-US"/>
        </w:rPr>
        <w:t>import { getTranslations } from '../../utils/translations';</w:t>
      </w:r>
    </w:p>
    <w:p w14:paraId="034D2557" w14:textId="77777777" w:rsidR="008110F6" w:rsidRPr="008110F6" w:rsidRDefault="008110F6" w:rsidP="008110F6">
      <w:pPr>
        <w:jc w:val="both"/>
        <w:rPr>
          <w:sz w:val="24"/>
          <w:lang w:val="en-US"/>
        </w:rPr>
      </w:pPr>
      <w:r w:rsidRPr="008110F6">
        <w:rPr>
          <w:sz w:val="24"/>
          <w:lang w:val="en-US"/>
        </w:rPr>
        <w:lastRenderedPageBreak/>
        <w:t>import { SectionItem, SectionsListContainer } from '../../components/SectionsList/SectionsList.styled';</w:t>
      </w:r>
    </w:p>
    <w:p w14:paraId="419E259D" w14:textId="77777777" w:rsidR="008110F6" w:rsidRPr="008110F6" w:rsidRDefault="008110F6" w:rsidP="008110F6">
      <w:pPr>
        <w:jc w:val="both"/>
        <w:rPr>
          <w:sz w:val="24"/>
          <w:lang w:val="en-US"/>
        </w:rPr>
      </w:pPr>
      <w:r w:rsidRPr="008110F6">
        <w:rPr>
          <w:sz w:val="24"/>
          <w:lang w:val="en-US"/>
        </w:rPr>
        <w:t>import { ILeague } from '../../model/league.model';</w:t>
      </w:r>
    </w:p>
    <w:p w14:paraId="6B15DBEA" w14:textId="77777777" w:rsidR="008110F6" w:rsidRPr="008110F6" w:rsidRDefault="008110F6" w:rsidP="008110F6">
      <w:pPr>
        <w:jc w:val="both"/>
        <w:rPr>
          <w:sz w:val="24"/>
          <w:lang w:val="en-US"/>
        </w:rPr>
      </w:pPr>
      <w:r w:rsidRPr="008110F6">
        <w:rPr>
          <w:sz w:val="24"/>
          <w:lang w:val="en-US"/>
        </w:rPr>
        <w:t>import { challengeModalActions } from '../../store/challengeModal/challengeModal.slice';</w:t>
      </w:r>
    </w:p>
    <w:p w14:paraId="40A295B8" w14:textId="77777777" w:rsidR="008110F6" w:rsidRPr="008110F6" w:rsidRDefault="008110F6" w:rsidP="008110F6">
      <w:pPr>
        <w:jc w:val="both"/>
        <w:rPr>
          <w:sz w:val="24"/>
          <w:lang w:val="en-US"/>
        </w:rPr>
      </w:pPr>
      <w:r w:rsidRPr="008110F6">
        <w:rPr>
          <w:sz w:val="24"/>
          <w:lang w:val="en-US"/>
        </w:rPr>
        <w:t>import { useAppDispatch } from '../../store';</w:t>
      </w:r>
    </w:p>
    <w:p w14:paraId="38569B78" w14:textId="77777777" w:rsidR="008110F6" w:rsidRPr="008110F6" w:rsidRDefault="008110F6" w:rsidP="008110F6">
      <w:pPr>
        <w:jc w:val="both"/>
        <w:rPr>
          <w:sz w:val="24"/>
          <w:lang w:val="en-US"/>
        </w:rPr>
      </w:pPr>
      <w:r w:rsidRPr="008110F6">
        <w:rPr>
          <w:sz w:val="24"/>
          <w:lang w:val="en-US"/>
        </w:rPr>
        <w:t>import ChallengeModal from '../../components/ChallengeModal';</w:t>
      </w:r>
    </w:p>
    <w:p w14:paraId="6D972C73" w14:textId="77777777" w:rsidR="008110F6" w:rsidRPr="008110F6" w:rsidRDefault="008110F6" w:rsidP="008110F6">
      <w:pPr>
        <w:jc w:val="both"/>
        <w:rPr>
          <w:sz w:val="24"/>
          <w:lang w:val="en-US"/>
        </w:rPr>
      </w:pPr>
      <w:r w:rsidRPr="008110F6">
        <w:rPr>
          <w:sz w:val="24"/>
          <w:lang w:val="en-US"/>
        </w:rPr>
        <w:t>import TeamModal from '../../components/TeamModal';</w:t>
      </w:r>
    </w:p>
    <w:p w14:paraId="5B911A28" w14:textId="77777777" w:rsidR="008110F6" w:rsidRPr="008110F6" w:rsidRDefault="008110F6" w:rsidP="008110F6">
      <w:pPr>
        <w:jc w:val="both"/>
        <w:rPr>
          <w:sz w:val="24"/>
          <w:lang w:val="en-US"/>
        </w:rPr>
      </w:pPr>
    </w:p>
    <w:p w14:paraId="68A55D66" w14:textId="77777777" w:rsidR="008110F6" w:rsidRPr="008110F6" w:rsidRDefault="008110F6" w:rsidP="008110F6">
      <w:pPr>
        <w:jc w:val="both"/>
        <w:rPr>
          <w:sz w:val="24"/>
          <w:lang w:val="en-US"/>
        </w:rPr>
      </w:pPr>
    </w:p>
    <w:p w14:paraId="2AFD0F56" w14:textId="77777777" w:rsidR="008110F6" w:rsidRPr="008110F6" w:rsidRDefault="008110F6" w:rsidP="008110F6">
      <w:pPr>
        <w:jc w:val="both"/>
        <w:rPr>
          <w:sz w:val="24"/>
          <w:lang w:val="en-US"/>
        </w:rPr>
      </w:pPr>
      <w:r w:rsidRPr="008110F6">
        <w:rPr>
          <w:sz w:val="24"/>
          <w:lang w:val="en-US"/>
        </w:rPr>
        <w:t>const Favourites = () =&gt; {</w:t>
      </w:r>
    </w:p>
    <w:p w14:paraId="494224B1" w14:textId="77777777" w:rsidR="008110F6" w:rsidRPr="008110F6" w:rsidRDefault="008110F6" w:rsidP="008110F6">
      <w:pPr>
        <w:jc w:val="both"/>
        <w:rPr>
          <w:sz w:val="24"/>
          <w:lang w:val="en-US"/>
        </w:rPr>
      </w:pPr>
      <w:r w:rsidRPr="008110F6">
        <w:rPr>
          <w:sz w:val="24"/>
          <w:lang w:val="en-US"/>
        </w:rPr>
        <w:t xml:space="preserve">  const currentFavourites: IEvent[] = JSON.parse(localStorage.getItem('favouritesEvents') || '[]');</w:t>
      </w:r>
    </w:p>
    <w:p w14:paraId="09867AF6" w14:textId="77777777" w:rsidR="008110F6" w:rsidRPr="008110F6" w:rsidRDefault="008110F6" w:rsidP="008110F6">
      <w:pPr>
        <w:jc w:val="both"/>
        <w:rPr>
          <w:sz w:val="24"/>
          <w:lang w:val="en-US"/>
        </w:rPr>
      </w:pPr>
      <w:r w:rsidRPr="008110F6">
        <w:rPr>
          <w:sz w:val="24"/>
          <w:lang w:val="en-US"/>
        </w:rPr>
        <w:t xml:space="preserve">  const currentFavouritesLeagues: ILeague[] = JSON.parse(localStorage.getItem('favouritesLeagues') || '[]');</w:t>
      </w:r>
    </w:p>
    <w:p w14:paraId="0727EEFC" w14:textId="77777777" w:rsidR="008110F6" w:rsidRPr="008110F6" w:rsidRDefault="008110F6" w:rsidP="008110F6">
      <w:pPr>
        <w:jc w:val="both"/>
        <w:rPr>
          <w:sz w:val="24"/>
          <w:lang w:val="en-US"/>
        </w:rPr>
      </w:pPr>
      <w:r w:rsidRPr="008110F6">
        <w:rPr>
          <w:sz w:val="24"/>
          <w:lang w:val="en-US"/>
        </w:rPr>
        <w:t xml:space="preserve">  const groupedBy = Object.values(groupBy(currentFavourites, el =&gt; el.sport.slug));</w:t>
      </w:r>
    </w:p>
    <w:p w14:paraId="2207F531" w14:textId="77777777" w:rsidR="008110F6" w:rsidRPr="008110F6" w:rsidRDefault="008110F6" w:rsidP="008110F6">
      <w:pPr>
        <w:jc w:val="both"/>
        <w:rPr>
          <w:sz w:val="24"/>
          <w:lang w:val="en-US"/>
        </w:rPr>
      </w:pPr>
      <w:r w:rsidRPr="008110F6">
        <w:rPr>
          <w:sz w:val="24"/>
          <w:lang w:val="en-US"/>
        </w:rPr>
        <w:t xml:space="preserve">  const dispatch = useAppDispatch();</w:t>
      </w:r>
    </w:p>
    <w:p w14:paraId="265622C2" w14:textId="77777777" w:rsidR="008110F6" w:rsidRPr="008110F6" w:rsidRDefault="008110F6" w:rsidP="008110F6">
      <w:pPr>
        <w:jc w:val="both"/>
        <w:rPr>
          <w:sz w:val="24"/>
          <w:lang w:val="en-US"/>
        </w:rPr>
      </w:pPr>
    </w:p>
    <w:p w14:paraId="51802AAB" w14:textId="77777777" w:rsidR="008110F6" w:rsidRPr="008110F6" w:rsidRDefault="008110F6" w:rsidP="008110F6">
      <w:pPr>
        <w:jc w:val="both"/>
        <w:rPr>
          <w:sz w:val="24"/>
          <w:lang w:val="en-US"/>
        </w:rPr>
      </w:pPr>
      <w:r w:rsidRPr="008110F6">
        <w:rPr>
          <w:sz w:val="24"/>
          <w:lang w:val="en-US"/>
        </w:rPr>
        <w:t xml:space="preserve">  const handleOpenChallengeModal = (id: number) =&gt; {</w:t>
      </w:r>
    </w:p>
    <w:p w14:paraId="3CF1B2D2" w14:textId="77777777" w:rsidR="008110F6" w:rsidRPr="008110F6" w:rsidRDefault="008110F6" w:rsidP="008110F6">
      <w:pPr>
        <w:jc w:val="both"/>
        <w:rPr>
          <w:sz w:val="24"/>
          <w:lang w:val="en-US"/>
        </w:rPr>
      </w:pPr>
      <w:r w:rsidRPr="008110F6">
        <w:rPr>
          <w:sz w:val="24"/>
          <w:lang w:val="en-US"/>
        </w:rPr>
        <w:t xml:space="preserve">    dispatch(challengeModalActions.openChallengeModal(id));</w:t>
      </w:r>
    </w:p>
    <w:p w14:paraId="1F65EDD2" w14:textId="77777777" w:rsidR="008110F6" w:rsidRPr="008110F6" w:rsidRDefault="008110F6" w:rsidP="008110F6">
      <w:pPr>
        <w:jc w:val="both"/>
        <w:rPr>
          <w:sz w:val="24"/>
          <w:lang w:val="en-US"/>
        </w:rPr>
      </w:pPr>
      <w:r w:rsidRPr="008110F6">
        <w:rPr>
          <w:sz w:val="24"/>
          <w:lang w:val="en-US"/>
        </w:rPr>
        <w:t xml:space="preserve">  };</w:t>
      </w:r>
    </w:p>
    <w:p w14:paraId="2461485D" w14:textId="77777777" w:rsidR="008110F6" w:rsidRPr="008110F6" w:rsidRDefault="008110F6" w:rsidP="008110F6">
      <w:pPr>
        <w:jc w:val="both"/>
        <w:rPr>
          <w:sz w:val="24"/>
          <w:lang w:val="en-US"/>
        </w:rPr>
      </w:pPr>
    </w:p>
    <w:p w14:paraId="4321DEAB" w14:textId="77777777" w:rsidR="008110F6" w:rsidRPr="008110F6" w:rsidRDefault="008110F6" w:rsidP="008110F6">
      <w:pPr>
        <w:jc w:val="both"/>
        <w:rPr>
          <w:sz w:val="24"/>
          <w:lang w:val="en-US"/>
        </w:rPr>
      </w:pPr>
      <w:r w:rsidRPr="008110F6">
        <w:rPr>
          <w:sz w:val="24"/>
          <w:lang w:val="en-US"/>
        </w:rPr>
        <w:t xml:space="preserve">  return (</w:t>
      </w:r>
    </w:p>
    <w:p w14:paraId="05681985" w14:textId="77777777" w:rsidR="008110F6" w:rsidRPr="008110F6" w:rsidRDefault="008110F6" w:rsidP="008110F6">
      <w:pPr>
        <w:jc w:val="both"/>
        <w:rPr>
          <w:sz w:val="24"/>
          <w:lang w:val="en-US"/>
        </w:rPr>
      </w:pPr>
      <w:r w:rsidRPr="008110F6">
        <w:rPr>
          <w:sz w:val="24"/>
          <w:lang w:val="en-US"/>
        </w:rPr>
        <w:t xml:space="preserve">    &lt;Wrapper&gt;</w:t>
      </w:r>
    </w:p>
    <w:p w14:paraId="05A7BD2A" w14:textId="77777777" w:rsidR="008110F6" w:rsidRPr="008110F6" w:rsidRDefault="008110F6" w:rsidP="008110F6">
      <w:pPr>
        <w:jc w:val="both"/>
        <w:rPr>
          <w:sz w:val="24"/>
          <w:lang w:val="en-US"/>
        </w:rPr>
      </w:pPr>
      <w:r w:rsidRPr="008110F6">
        <w:rPr>
          <w:sz w:val="24"/>
          <w:lang w:val="en-US"/>
        </w:rPr>
        <w:t xml:space="preserve">      &lt;Content&gt;</w:t>
      </w:r>
    </w:p>
    <w:p w14:paraId="0F10B06E" w14:textId="77777777" w:rsidR="008110F6" w:rsidRPr="008110F6" w:rsidRDefault="008110F6" w:rsidP="008110F6">
      <w:pPr>
        <w:jc w:val="both"/>
        <w:rPr>
          <w:sz w:val="24"/>
          <w:lang w:val="en-US"/>
        </w:rPr>
      </w:pPr>
      <w:r w:rsidRPr="008110F6">
        <w:rPr>
          <w:sz w:val="24"/>
          <w:lang w:val="en-US"/>
        </w:rPr>
        <w:t xml:space="preserve">        &lt;GridItem id={EventTypes.FOOTBALL}&gt;</w:t>
      </w:r>
    </w:p>
    <w:p w14:paraId="0E4D19F8" w14:textId="77777777" w:rsidR="008110F6" w:rsidRPr="008110F6" w:rsidRDefault="008110F6" w:rsidP="008110F6">
      <w:pPr>
        <w:jc w:val="both"/>
        <w:rPr>
          <w:sz w:val="24"/>
          <w:lang w:val="en-US"/>
        </w:rPr>
      </w:pPr>
      <w:r w:rsidRPr="008110F6">
        <w:rPr>
          <w:sz w:val="24"/>
          <w:lang w:val="en-US"/>
        </w:rPr>
        <w:t xml:space="preserve">          &lt;h2 style={{ background: 'var(--lightGray)', textAlign: 'center', color: '#333'}}&gt;</w:t>
      </w:r>
    </w:p>
    <w:p w14:paraId="3EEA06CD" w14:textId="77777777" w:rsidR="008110F6" w:rsidRPr="008110F6" w:rsidRDefault="008110F6" w:rsidP="008110F6">
      <w:pPr>
        <w:jc w:val="both"/>
        <w:rPr>
          <w:sz w:val="24"/>
          <w:lang w:val="en-US"/>
        </w:rPr>
      </w:pPr>
      <w:r w:rsidRPr="008110F6">
        <w:rPr>
          <w:sz w:val="24"/>
          <w:lang w:val="en-US"/>
        </w:rPr>
        <w:t xml:space="preserve">            Чемпионаты</w:t>
      </w:r>
    </w:p>
    <w:p w14:paraId="3313B9CB" w14:textId="77777777" w:rsidR="008110F6" w:rsidRPr="008110F6" w:rsidRDefault="008110F6" w:rsidP="008110F6">
      <w:pPr>
        <w:jc w:val="both"/>
        <w:rPr>
          <w:sz w:val="24"/>
          <w:lang w:val="en-US"/>
        </w:rPr>
      </w:pPr>
      <w:r w:rsidRPr="008110F6">
        <w:rPr>
          <w:sz w:val="24"/>
          <w:lang w:val="en-US"/>
        </w:rPr>
        <w:t xml:space="preserve">          &lt;/h2&gt;</w:t>
      </w:r>
    </w:p>
    <w:p w14:paraId="16CB79FD" w14:textId="77777777" w:rsidR="008110F6" w:rsidRPr="008110F6" w:rsidRDefault="008110F6" w:rsidP="008110F6">
      <w:pPr>
        <w:jc w:val="both"/>
        <w:rPr>
          <w:sz w:val="24"/>
          <w:lang w:val="en-US"/>
        </w:rPr>
      </w:pPr>
      <w:r w:rsidRPr="008110F6">
        <w:rPr>
          <w:sz w:val="24"/>
          <w:lang w:val="en-US"/>
        </w:rPr>
        <w:t xml:space="preserve">          &lt;SectionsListContainer&gt;</w:t>
      </w:r>
    </w:p>
    <w:p w14:paraId="17139F34" w14:textId="77777777" w:rsidR="008110F6" w:rsidRPr="008110F6" w:rsidRDefault="008110F6" w:rsidP="008110F6">
      <w:pPr>
        <w:jc w:val="both"/>
        <w:rPr>
          <w:sz w:val="24"/>
          <w:lang w:val="en-US"/>
        </w:rPr>
      </w:pPr>
      <w:r w:rsidRPr="008110F6">
        <w:rPr>
          <w:sz w:val="24"/>
          <w:lang w:val="en-US"/>
        </w:rPr>
        <w:t xml:space="preserve">            {currentFavouritesLeagues.map(league =&gt; (</w:t>
      </w:r>
    </w:p>
    <w:p w14:paraId="66CF3B85" w14:textId="77777777" w:rsidR="008110F6" w:rsidRPr="008110F6" w:rsidRDefault="008110F6" w:rsidP="008110F6">
      <w:pPr>
        <w:jc w:val="both"/>
        <w:rPr>
          <w:sz w:val="24"/>
          <w:lang w:val="en-US"/>
        </w:rPr>
      </w:pPr>
      <w:r w:rsidRPr="008110F6">
        <w:rPr>
          <w:sz w:val="24"/>
          <w:lang w:val="en-US"/>
        </w:rPr>
        <w:t xml:space="preserve">              &lt;Tooltip</w:t>
      </w:r>
    </w:p>
    <w:p w14:paraId="372B4EE9" w14:textId="77777777" w:rsidR="008110F6" w:rsidRPr="008110F6" w:rsidRDefault="008110F6" w:rsidP="008110F6">
      <w:pPr>
        <w:jc w:val="both"/>
        <w:rPr>
          <w:sz w:val="24"/>
          <w:lang w:val="en-US"/>
        </w:rPr>
      </w:pPr>
      <w:r w:rsidRPr="008110F6">
        <w:rPr>
          <w:sz w:val="24"/>
          <w:lang w:val="en-US"/>
        </w:rPr>
        <w:t xml:space="preserve">                key={league.slug}</w:t>
      </w:r>
    </w:p>
    <w:p w14:paraId="137F0236" w14:textId="77777777" w:rsidR="008110F6" w:rsidRPr="008110F6" w:rsidRDefault="008110F6" w:rsidP="008110F6">
      <w:pPr>
        <w:jc w:val="both"/>
        <w:rPr>
          <w:sz w:val="24"/>
          <w:lang w:val="en-US"/>
        </w:rPr>
      </w:pPr>
      <w:r w:rsidRPr="008110F6">
        <w:rPr>
          <w:sz w:val="24"/>
          <w:lang w:val="en-US"/>
        </w:rPr>
        <w:t xml:space="preserve">                title={'Выбрать категорию: ' + getTranslations(league)}</w:t>
      </w:r>
    </w:p>
    <w:p w14:paraId="0A8482A0" w14:textId="77777777" w:rsidR="008110F6" w:rsidRPr="008110F6" w:rsidRDefault="008110F6" w:rsidP="008110F6">
      <w:pPr>
        <w:jc w:val="both"/>
        <w:rPr>
          <w:sz w:val="24"/>
          <w:lang w:val="en-US"/>
        </w:rPr>
      </w:pPr>
      <w:r w:rsidRPr="008110F6">
        <w:rPr>
          <w:sz w:val="24"/>
          <w:lang w:val="en-US"/>
        </w:rPr>
        <w:t xml:space="preserve">                placement="top-end"</w:t>
      </w:r>
    </w:p>
    <w:p w14:paraId="1893DFA9" w14:textId="77777777" w:rsidR="008110F6" w:rsidRPr="008110F6" w:rsidRDefault="008110F6" w:rsidP="008110F6">
      <w:pPr>
        <w:jc w:val="both"/>
        <w:rPr>
          <w:sz w:val="24"/>
          <w:lang w:val="en-US"/>
        </w:rPr>
      </w:pPr>
      <w:r w:rsidRPr="008110F6">
        <w:rPr>
          <w:sz w:val="24"/>
          <w:lang w:val="en-US"/>
        </w:rPr>
        <w:t xml:space="preserve">              &gt;</w:t>
      </w:r>
    </w:p>
    <w:p w14:paraId="7BF81E53" w14:textId="77777777" w:rsidR="008110F6" w:rsidRPr="008110F6" w:rsidRDefault="008110F6" w:rsidP="008110F6">
      <w:pPr>
        <w:jc w:val="both"/>
        <w:rPr>
          <w:sz w:val="24"/>
          <w:lang w:val="en-US"/>
        </w:rPr>
      </w:pPr>
      <w:r w:rsidRPr="008110F6">
        <w:rPr>
          <w:sz w:val="24"/>
          <w:lang w:val="en-US"/>
        </w:rPr>
        <w:lastRenderedPageBreak/>
        <w:t xml:space="preserve">                &lt;SectionItem</w:t>
      </w:r>
    </w:p>
    <w:p w14:paraId="78B03E60" w14:textId="77777777" w:rsidR="008110F6" w:rsidRPr="008110F6" w:rsidRDefault="008110F6" w:rsidP="008110F6">
      <w:pPr>
        <w:jc w:val="both"/>
        <w:rPr>
          <w:sz w:val="24"/>
          <w:lang w:val="en-US"/>
        </w:rPr>
      </w:pPr>
      <w:r w:rsidRPr="008110F6">
        <w:rPr>
          <w:sz w:val="24"/>
          <w:lang w:val="en-US"/>
        </w:rPr>
        <w:t xml:space="preserve">                  onClick={() =&gt; handleOpenChallengeModal(league.id)}</w:t>
      </w:r>
    </w:p>
    <w:p w14:paraId="1C55DC31" w14:textId="77777777" w:rsidR="008110F6" w:rsidRPr="008110F6" w:rsidRDefault="008110F6" w:rsidP="008110F6">
      <w:pPr>
        <w:jc w:val="both"/>
        <w:rPr>
          <w:sz w:val="24"/>
          <w:lang w:val="en-US"/>
        </w:rPr>
      </w:pPr>
      <w:r w:rsidRPr="008110F6">
        <w:rPr>
          <w:sz w:val="24"/>
          <w:lang w:val="en-US"/>
        </w:rPr>
        <w:t xml:space="preserve">                  isActive={false}</w:t>
      </w:r>
    </w:p>
    <w:p w14:paraId="24ED0C42" w14:textId="77777777" w:rsidR="008110F6" w:rsidRPr="008110F6" w:rsidRDefault="008110F6" w:rsidP="008110F6">
      <w:pPr>
        <w:jc w:val="both"/>
        <w:rPr>
          <w:sz w:val="24"/>
          <w:lang w:val="en-US"/>
        </w:rPr>
      </w:pPr>
      <w:r w:rsidRPr="008110F6">
        <w:rPr>
          <w:sz w:val="24"/>
          <w:lang w:val="en-US"/>
        </w:rPr>
        <w:t xml:space="preserve">                &gt;</w:t>
      </w:r>
    </w:p>
    <w:p w14:paraId="34FC0C41" w14:textId="77777777" w:rsidR="008110F6" w:rsidRPr="008110F6" w:rsidRDefault="008110F6" w:rsidP="008110F6">
      <w:pPr>
        <w:jc w:val="both"/>
        <w:rPr>
          <w:sz w:val="24"/>
          <w:lang w:val="en-US"/>
        </w:rPr>
      </w:pPr>
      <w:r w:rsidRPr="008110F6">
        <w:rPr>
          <w:sz w:val="24"/>
          <w:lang w:val="en-US"/>
        </w:rPr>
        <w:t xml:space="preserve">                  {league.has_logo &amp;&amp; &lt;img src={league.logo} alt='logo' /&gt;}</w:t>
      </w:r>
    </w:p>
    <w:p w14:paraId="446EF001" w14:textId="77777777" w:rsidR="008110F6" w:rsidRPr="008110F6" w:rsidRDefault="008110F6" w:rsidP="008110F6">
      <w:pPr>
        <w:jc w:val="both"/>
        <w:rPr>
          <w:sz w:val="24"/>
          <w:lang w:val="en-US"/>
        </w:rPr>
      </w:pPr>
      <w:r w:rsidRPr="008110F6">
        <w:rPr>
          <w:sz w:val="24"/>
          <w:lang w:val="en-US"/>
        </w:rPr>
        <w:t xml:space="preserve">                  {getTranslations(league)}</w:t>
      </w:r>
    </w:p>
    <w:p w14:paraId="6EFA40C2" w14:textId="77777777" w:rsidR="008110F6" w:rsidRPr="008110F6" w:rsidRDefault="008110F6" w:rsidP="008110F6">
      <w:pPr>
        <w:jc w:val="both"/>
        <w:rPr>
          <w:sz w:val="24"/>
          <w:lang w:val="en-US"/>
        </w:rPr>
      </w:pPr>
      <w:r w:rsidRPr="008110F6">
        <w:rPr>
          <w:sz w:val="24"/>
          <w:lang w:val="en-US"/>
        </w:rPr>
        <w:t xml:space="preserve">                &lt;/SectionItem&gt;</w:t>
      </w:r>
    </w:p>
    <w:p w14:paraId="11934FFC" w14:textId="77777777" w:rsidR="008110F6" w:rsidRPr="008110F6" w:rsidRDefault="008110F6" w:rsidP="008110F6">
      <w:pPr>
        <w:jc w:val="both"/>
        <w:rPr>
          <w:sz w:val="24"/>
          <w:lang w:val="en-US"/>
        </w:rPr>
      </w:pPr>
      <w:r w:rsidRPr="008110F6">
        <w:rPr>
          <w:sz w:val="24"/>
          <w:lang w:val="en-US"/>
        </w:rPr>
        <w:t xml:space="preserve">              &lt;/Tooltip&gt;</w:t>
      </w:r>
    </w:p>
    <w:p w14:paraId="5B70339D" w14:textId="77777777" w:rsidR="008110F6" w:rsidRPr="008110F6" w:rsidRDefault="008110F6" w:rsidP="008110F6">
      <w:pPr>
        <w:jc w:val="both"/>
        <w:rPr>
          <w:sz w:val="24"/>
          <w:lang w:val="en-US"/>
        </w:rPr>
      </w:pPr>
      <w:r w:rsidRPr="008110F6">
        <w:rPr>
          <w:sz w:val="24"/>
          <w:lang w:val="en-US"/>
        </w:rPr>
        <w:t xml:space="preserve">            ))}</w:t>
      </w:r>
    </w:p>
    <w:p w14:paraId="7A78E94B" w14:textId="77777777" w:rsidR="008110F6" w:rsidRPr="008110F6" w:rsidRDefault="008110F6" w:rsidP="008110F6">
      <w:pPr>
        <w:jc w:val="both"/>
        <w:rPr>
          <w:sz w:val="24"/>
          <w:lang w:val="en-US"/>
        </w:rPr>
      </w:pPr>
      <w:r w:rsidRPr="008110F6">
        <w:rPr>
          <w:sz w:val="24"/>
          <w:lang w:val="en-US"/>
        </w:rPr>
        <w:t xml:space="preserve">          &lt;/SectionsListContainer&gt;</w:t>
      </w:r>
    </w:p>
    <w:p w14:paraId="0B9AEB98" w14:textId="77777777" w:rsidR="008110F6" w:rsidRPr="008110F6" w:rsidRDefault="008110F6" w:rsidP="008110F6">
      <w:pPr>
        <w:jc w:val="both"/>
        <w:rPr>
          <w:sz w:val="24"/>
          <w:lang w:val="en-US"/>
        </w:rPr>
      </w:pPr>
      <w:r w:rsidRPr="008110F6">
        <w:rPr>
          <w:sz w:val="24"/>
          <w:lang w:val="en-US"/>
        </w:rPr>
        <w:t xml:space="preserve">        &lt;/GridItem&gt;</w:t>
      </w:r>
    </w:p>
    <w:p w14:paraId="514CD7BF" w14:textId="77777777" w:rsidR="008110F6" w:rsidRPr="008110F6" w:rsidRDefault="008110F6" w:rsidP="008110F6">
      <w:pPr>
        <w:jc w:val="both"/>
        <w:rPr>
          <w:sz w:val="24"/>
          <w:lang w:val="en-US"/>
        </w:rPr>
      </w:pPr>
      <w:r w:rsidRPr="008110F6">
        <w:rPr>
          <w:sz w:val="24"/>
          <w:lang w:val="en-US"/>
        </w:rPr>
        <w:t xml:space="preserve">        &lt;GridItem id={EventTypes.FOOTBALL}&gt;</w:t>
      </w:r>
    </w:p>
    <w:p w14:paraId="0BFD96B4" w14:textId="77777777" w:rsidR="008110F6" w:rsidRPr="008110F6" w:rsidRDefault="008110F6" w:rsidP="008110F6">
      <w:pPr>
        <w:jc w:val="both"/>
        <w:rPr>
          <w:sz w:val="24"/>
          <w:lang w:val="en-US"/>
        </w:rPr>
      </w:pPr>
      <w:r w:rsidRPr="008110F6">
        <w:rPr>
          <w:sz w:val="24"/>
          <w:lang w:val="en-US"/>
        </w:rPr>
        <w:t xml:space="preserve">          &lt;div style={{ backgroundColor: 'rgba(0,0,0,0.2)', backdropFilter: 'blur(15px)', height: '100%'}}&gt;</w:t>
      </w:r>
    </w:p>
    <w:p w14:paraId="1A8B227A" w14:textId="77777777" w:rsidR="008110F6" w:rsidRPr="008110F6" w:rsidRDefault="008110F6" w:rsidP="008110F6">
      <w:pPr>
        <w:jc w:val="both"/>
        <w:rPr>
          <w:sz w:val="24"/>
          <w:lang w:val="en-US"/>
        </w:rPr>
      </w:pPr>
      <w:r w:rsidRPr="008110F6">
        <w:rPr>
          <w:sz w:val="24"/>
          <w:lang w:val="en-US"/>
        </w:rPr>
        <w:t xml:space="preserve">            {groupedBy.map((group) =&gt; (</w:t>
      </w:r>
    </w:p>
    <w:p w14:paraId="66B666CE" w14:textId="77777777" w:rsidR="008110F6" w:rsidRPr="008110F6" w:rsidRDefault="008110F6" w:rsidP="008110F6">
      <w:pPr>
        <w:jc w:val="both"/>
        <w:rPr>
          <w:sz w:val="24"/>
          <w:lang w:val="en-US"/>
        </w:rPr>
      </w:pPr>
      <w:r w:rsidRPr="008110F6">
        <w:rPr>
          <w:sz w:val="24"/>
          <w:lang w:val="en-US"/>
        </w:rPr>
        <w:t xml:space="preserve">              &lt;&gt;</w:t>
      </w:r>
    </w:p>
    <w:p w14:paraId="7E92C76C" w14:textId="77777777" w:rsidR="008110F6" w:rsidRPr="008110F6" w:rsidRDefault="008110F6" w:rsidP="008110F6">
      <w:pPr>
        <w:jc w:val="both"/>
        <w:rPr>
          <w:sz w:val="24"/>
          <w:lang w:val="en-US"/>
        </w:rPr>
      </w:pPr>
      <w:r w:rsidRPr="008110F6">
        <w:rPr>
          <w:sz w:val="24"/>
          <w:lang w:val="en-US"/>
        </w:rPr>
        <w:t xml:space="preserve">                &lt;h2 style={{ background: EventTypesBackgroundColors[group[0].sport.slug], textAlign: 'center', color: '#353535'}}&gt;</w:t>
      </w:r>
    </w:p>
    <w:p w14:paraId="5FF96B3A" w14:textId="77777777" w:rsidR="008110F6" w:rsidRPr="008110F6" w:rsidRDefault="008110F6" w:rsidP="008110F6">
      <w:pPr>
        <w:jc w:val="both"/>
        <w:rPr>
          <w:sz w:val="24"/>
          <w:lang w:val="en-US"/>
        </w:rPr>
      </w:pPr>
      <w:r w:rsidRPr="008110F6">
        <w:rPr>
          <w:sz w:val="24"/>
          <w:lang w:val="en-US"/>
        </w:rPr>
        <w:t xml:space="preserve">                  {EventTypesTranslations[group[0].sport.slug]}</w:t>
      </w:r>
    </w:p>
    <w:p w14:paraId="7E93669C" w14:textId="77777777" w:rsidR="008110F6" w:rsidRPr="008110F6" w:rsidRDefault="008110F6" w:rsidP="008110F6">
      <w:pPr>
        <w:jc w:val="both"/>
        <w:rPr>
          <w:sz w:val="24"/>
          <w:lang w:val="en-US"/>
        </w:rPr>
      </w:pPr>
      <w:r w:rsidRPr="008110F6">
        <w:rPr>
          <w:sz w:val="24"/>
          <w:lang w:val="en-US"/>
        </w:rPr>
        <w:t xml:space="preserve">                &lt;/h2&gt;</w:t>
      </w:r>
    </w:p>
    <w:p w14:paraId="77D46701" w14:textId="77777777" w:rsidR="008110F6" w:rsidRPr="008110F6" w:rsidRDefault="008110F6" w:rsidP="008110F6">
      <w:pPr>
        <w:jc w:val="both"/>
        <w:rPr>
          <w:sz w:val="24"/>
          <w:lang w:val="en-US"/>
        </w:rPr>
      </w:pPr>
      <w:r w:rsidRPr="008110F6">
        <w:rPr>
          <w:sz w:val="24"/>
          <w:lang w:val="en-US"/>
        </w:rPr>
        <w:t xml:space="preserve">                {group.map(el =&gt; &lt;EventItem event={el} key={el.id}/&gt;)}</w:t>
      </w:r>
    </w:p>
    <w:p w14:paraId="2A8086C7" w14:textId="77777777" w:rsidR="008110F6" w:rsidRPr="008110F6" w:rsidRDefault="008110F6" w:rsidP="008110F6">
      <w:pPr>
        <w:jc w:val="both"/>
        <w:rPr>
          <w:sz w:val="24"/>
          <w:lang w:val="en-US"/>
        </w:rPr>
      </w:pPr>
      <w:r w:rsidRPr="008110F6">
        <w:rPr>
          <w:sz w:val="24"/>
          <w:lang w:val="en-US"/>
        </w:rPr>
        <w:t xml:space="preserve">              &lt;/&gt;</w:t>
      </w:r>
    </w:p>
    <w:p w14:paraId="1FBF4C0C" w14:textId="77777777" w:rsidR="008110F6" w:rsidRPr="008110F6" w:rsidRDefault="008110F6" w:rsidP="008110F6">
      <w:pPr>
        <w:jc w:val="both"/>
        <w:rPr>
          <w:sz w:val="24"/>
          <w:lang w:val="en-US"/>
        </w:rPr>
      </w:pPr>
      <w:r w:rsidRPr="008110F6">
        <w:rPr>
          <w:sz w:val="24"/>
          <w:lang w:val="en-US"/>
        </w:rPr>
        <w:t xml:space="preserve">            ))}</w:t>
      </w:r>
    </w:p>
    <w:p w14:paraId="08D53457" w14:textId="77777777" w:rsidR="008110F6" w:rsidRPr="008110F6" w:rsidRDefault="008110F6" w:rsidP="008110F6">
      <w:pPr>
        <w:jc w:val="both"/>
        <w:rPr>
          <w:sz w:val="24"/>
          <w:lang w:val="en-US"/>
        </w:rPr>
      </w:pPr>
      <w:r w:rsidRPr="008110F6">
        <w:rPr>
          <w:sz w:val="24"/>
          <w:lang w:val="en-US"/>
        </w:rPr>
        <w:t xml:space="preserve">          &lt;/div&gt;</w:t>
      </w:r>
    </w:p>
    <w:p w14:paraId="7645A81F" w14:textId="77777777" w:rsidR="008110F6" w:rsidRPr="008110F6" w:rsidRDefault="008110F6" w:rsidP="008110F6">
      <w:pPr>
        <w:jc w:val="both"/>
        <w:rPr>
          <w:sz w:val="24"/>
          <w:lang w:val="en-US"/>
        </w:rPr>
      </w:pPr>
      <w:r w:rsidRPr="008110F6">
        <w:rPr>
          <w:sz w:val="24"/>
          <w:lang w:val="en-US"/>
        </w:rPr>
        <w:t xml:space="preserve">        &lt;/GridItem&gt;</w:t>
      </w:r>
    </w:p>
    <w:p w14:paraId="694FA824" w14:textId="77777777" w:rsidR="008110F6" w:rsidRPr="008110F6" w:rsidRDefault="008110F6" w:rsidP="008110F6">
      <w:pPr>
        <w:jc w:val="both"/>
        <w:rPr>
          <w:sz w:val="24"/>
          <w:lang w:val="en-US"/>
        </w:rPr>
      </w:pPr>
      <w:r w:rsidRPr="008110F6">
        <w:rPr>
          <w:sz w:val="24"/>
          <w:lang w:val="en-US"/>
        </w:rPr>
        <w:t xml:space="preserve">      &lt;/Content&gt;</w:t>
      </w:r>
    </w:p>
    <w:p w14:paraId="2FF26916" w14:textId="77777777" w:rsidR="008110F6" w:rsidRPr="008110F6" w:rsidRDefault="008110F6" w:rsidP="008110F6">
      <w:pPr>
        <w:jc w:val="both"/>
        <w:rPr>
          <w:sz w:val="24"/>
          <w:lang w:val="en-US"/>
        </w:rPr>
      </w:pPr>
      <w:r w:rsidRPr="008110F6">
        <w:rPr>
          <w:sz w:val="24"/>
          <w:lang w:val="en-US"/>
        </w:rPr>
        <w:t xml:space="preserve">      &lt;Event /&gt;</w:t>
      </w:r>
    </w:p>
    <w:p w14:paraId="01B63C13" w14:textId="77777777" w:rsidR="008110F6" w:rsidRPr="008110F6" w:rsidRDefault="008110F6" w:rsidP="008110F6">
      <w:pPr>
        <w:jc w:val="both"/>
        <w:rPr>
          <w:sz w:val="24"/>
          <w:lang w:val="en-US"/>
        </w:rPr>
      </w:pPr>
      <w:r w:rsidRPr="008110F6">
        <w:rPr>
          <w:sz w:val="24"/>
          <w:lang w:val="en-US"/>
        </w:rPr>
        <w:t xml:space="preserve">      &lt;ChallengeModal /&gt;</w:t>
      </w:r>
    </w:p>
    <w:p w14:paraId="472B5887" w14:textId="77777777" w:rsidR="008110F6" w:rsidRPr="008110F6" w:rsidRDefault="008110F6" w:rsidP="008110F6">
      <w:pPr>
        <w:jc w:val="both"/>
        <w:rPr>
          <w:sz w:val="24"/>
          <w:lang w:val="en-US"/>
        </w:rPr>
      </w:pPr>
      <w:r w:rsidRPr="008110F6">
        <w:rPr>
          <w:sz w:val="24"/>
          <w:lang w:val="en-US"/>
        </w:rPr>
        <w:t xml:space="preserve">      &lt;TeamModal /&gt;</w:t>
      </w:r>
    </w:p>
    <w:p w14:paraId="64F012A7" w14:textId="77777777" w:rsidR="008110F6" w:rsidRPr="008110F6" w:rsidRDefault="008110F6" w:rsidP="008110F6">
      <w:pPr>
        <w:jc w:val="both"/>
        <w:rPr>
          <w:sz w:val="24"/>
          <w:lang w:val="en-US"/>
        </w:rPr>
      </w:pPr>
      <w:r w:rsidRPr="008110F6">
        <w:rPr>
          <w:sz w:val="24"/>
          <w:lang w:val="en-US"/>
        </w:rPr>
        <w:t xml:space="preserve">    &lt;/Wrapper&gt;</w:t>
      </w:r>
    </w:p>
    <w:p w14:paraId="690878D1" w14:textId="77777777" w:rsidR="008110F6" w:rsidRPr="008110F6" w:rsidRDefault="008110F6" w:rsidP="008110F6">
      <w:pPr>
        <w:jc w:val="both"/>
        <w:rPr>
          <w:sz w:val="24"/>
          <w:lang w:val="en-US"/>
        </w:rPr>
      </w:pPr>
      <w:r w:rsidRPr="008110F6">
        <w:rPr>
          <w:sz w:val="24"/>
          <w:lang w:val="en-US"/>
        </w:rPr>
        <w:t xml:space="preserve">  );</w:t>
      </w:r>
    </w:p>
    <w:p w14:paraId="4B99280F" w14:textId="764E404E" w:rsidR="008110F6" w:rsidRPr="008110F6" w:rsidRDefault="008110F6" w:rsidP="008110F6">
      <w:pPr>
        <w:jc w:val="both"/>
        <w:rPr>
          <w:sz w:val="24"/>
          <w:lang w:val="en-US"/>
        </w:rPr>
      </w:pPr>
      <w:r>
        <w:rPr>
          <w:sz w:val="24"/>
          <w:lang w:val="en-US"/>
        </w:rPr>
        <w:t>};</w:t>
      </w:r>
    </w:p>
    <w:p w14:paraId="5DE045C6" w14:textId="4DA2B6DE" w:rsidR="008110F6" w:rsidRDefault="008110F6" w:rsidP="008110F6">
      <w:pPr>
        <w:jc w:val="both"/>
        <w:rPr>
          <w:sz w:val="24"/>
          <w:lang w:val="en-US"/>
        </w:rPr>
      </w:pPr>
      <w:r w:rsidRPr="008110F6">
        <w:rPr>
          <w:sz w:val="24"/>
          <w:lang w:val="en-US"/>
        </w:rPr>
        <w:t>export default Favourites;</w:t>
      </w:r>
    </w:p>
    <w:p w14:paraId="3305F27D" w14:textId="34E0A2AA" w:rsidR="008110F6" w:rsidRDefault="008110F6" w:rsidP="008110F6">
      <w:pPr>
        <w:jc w:val="both"/>
        <w:rPr>
          <w:b/>
          <w:sz w:val="28"/>
          <w:lang w:val="en-US"/>
        </w:rPr>
      </w:pPr>
      <w:r>
        <w:rPr>
          <w:b/>
          <w:sz w:val="28"/>
        </w:rPr>
        <w:t>Файл</w:t>
      </w:r>
      <w:r w:rsidRPr="008110F6">
        <w:rPr>
          <w:b/>
          <w:sz w:val="28"/>
          <w:lang w:val="en-US"/>
        </w:rPr>
        <w:t xml:space="preserve"> </w:t>
      </w:r>
      <w:r>
        <w:rPr>
          <w:b/>
          <w:sz w:val="28"/>
          <w:lang w:val="en-US"/>
        </w:rPr>
        <w:t>News.styled.ts</w:t>
      </w:r>
    </w:p>
    <w:p w14:paraId="6142CF91" w14:textId="77777777" w:rsidR="008110F6" w:rsidRPr="008110F6" w:rsidRDefault="008110F6" w:rsidP="008110F6">
      <w:pPr>
        <w:jc w:val="both"/>
        <w:rPr>
          <w:sz w:val="24"/>
          <w:lang w:val="en-US"/>
        </w:rPr>
      </w:pPr>
      <w:r w:rsidRPr="008110F6">
        <w:rPr>
          <w:sz w:val="24"/>
          <w:lang w:val="en-US"/>
        </w:rPr>
        <w:t>import styled from 'styled-components';</w:t>
      </w:r>
    </w:p>
    <w:p w14:paraId="5B21E183" w14:textId="77777777" w:rsidR="008110F6" w:rsidRPr="008110F6" w:rsidRDefault="008110F6" w:rsidP="008110F6">
      <w:pPr>
        <w:jc w:val="both"/>
        <w:rPr>
          <w:sz w:val="24"/>
          <w:lang w:val="en-US"/>
        </w:rPr>
      </w:pPr>
    </w:p>
    <w:p w14:paraId="3DD557C0" w14:textId="77777777" w:rsidR="008110F6" w:rsidRPr="008110F6" w:rsidRDefault="008110F6" w:rsidP="008110F6">
      <w:pPr>
        <w:jc w:val="both"/>
        <w:rPr>
          <w:sz w:val="24"/>
          <w:lang w:val="en-US"/>
        </w:rPr>
      </w:pPr>
      <w:r w:rsidRPr="008110F6">
        <w:rPr>
          <w:sz w:val="24"/>
          <w:lang w:val="en-US"/>
        </w:rPr>
        <w:t>export const NewsWrapper = styled.div`</w:t>
      </w:r>
    </w:p>
    <w:p w14:paraId="3C942F93" w14:textId="77777777" w:rsidR="008110F6" w:rsidRPr="008110F6" w:rsidRDefault="008110F6" w:rsidP="008110F6">
      <w:pPr>
        <w:jc w:val="both"/>
        <w:rPr>
          <w:sz w:val="24"/>
          <w:lang w:val="en-US"/>
        </w:rPr>
      </w:pPr>
      <w:r w:rsidRPr="008110F6">
        <w:rPr>
          <w:sz w:val="24"/>
          <w:lang w:val="en-US"/>
        </w:rPr>
        <w:t xml:space="preserve">  height: calc(100vh - 10vh);</w:t>
      </w:r>
    </w:p>
    <w:p w14:paraId="1BF1F78A" w14:textId="77777777" w:rsidR="008110F6" w:rsidRPr="008110F6" w:rsidRDefault="008110F6" w:rsidP="008110F6">
      <w:pPr>
        <w:jc w:val="both"/>
        <w:rPr>
          <w:sz w:val="24"/>
          <w:lang w:val="en-US"/>
        </w:rPr>
      </w:pPr>
      <w:r w:rsidRPr="008110F6">
        <w:rPr>
          <w:sz w:val="24"/>
          <w:lang w:val="en-US"/>
        </w:rPr>
        <w:t xml:space="preserve">  padding-top: 15px;</w:t>
      </w:r>
    </w:p>
    <w:p w14:paraId="2CB23A82" w14:textId="77777777" w:rsidR="008110F6" w:rsidRPr="008110F6" w:rsidRDefault="008110F6" w:rsidP="008110F6">
      <w:pPr>
        <w:jc w:val="both"/>
        <w:rPr>
          <w:sz w:val="24"/>
          <w:lang w:val="en-US"/>
        </w:rPr>
      </w:pPr>
      <w:r w:rsidRPr="008110F6">
        <w:rPr>
          <w:sz w:val="24"/>
          <w:lang w:val="en-US"/>
        </w:rPr>
        <w:t>`;</w:t>
      </w:r>
    </w:p>
    <w:p w14:paraId="4C7B4ABE" w14:textId="77777777" w:rsidR="008110F6" w:rsidRPr="008110F6" w:rsidRDefault="008110F6" w:rsidP="008110F6">
      <w:pPr>
        <w:jc w:val="both"/>
        <w:rPr>
          <w:sz w:val="24"/>
          <w:lang w:val="en-US"/>
        </w:rPr>
      </w:pPr>
    </w:p>
    <w:p w14:paraId="30EF39BC" w14:textId="77777777" w:rsidR="008110F6" w:rsidRPr="008110F6" w:rsidRDefault="008110F6" w:rsidP="008110F6">
      <w:pPr>
        <w:jc w:val="both"/>
        <w:rPr>
          <w:sz w:val="24"/>
          <w:lang w:val="en-US"/>
        </w:rPr>
      </w:pPr>
      <w:r w:rsidRPr="008110F6">
        <w:rPr>
          <w:sz w:val="24"/>
          <w:lang w:val="en-US"/>
        </w:rPr>
        <w:t>export const NewsContent = styled.main`</w:t>
      </w:r>
    </w:p>
    <w:p w14:paraId="6486AB8D" w14:textId="77777777" w:rsidR="008110F6" w:rsidRPr="008110F6" w:rsidRDefault="008110F6" w:rsidP="008110F6">
      <w:pPr>
        <w:jc w:val="both"/>
        <w:rPr>
          <w:sz w:val="24"/>
          <w:lang w:val="en-US"/>
        </w:rPr>
      </w:pPr>
      <w:r w:rsidRPr="008110F6">
        <w:rPr>
          <w:sz w:val="24"/>
          <w:lang w:val="en-US"/>
        </w:rPr>
        <w:t xml:space="preserve">  margin-top: 10px;</w:t>
      </w:r>
    </w:p>
    <w:p w14:paraId="1D701A4A" w14:textId="77777777" w:rsidR="008110F6" w:rsidRPr="008110F6" w:rsidRDefault="008110F6" w:rsidP="008110F6">
      <w:pPr>
        <w:jc w:val="both"/>
        <w:rPr>
          <w:sz w:val="24"/>
          <w:lang w:val="en-US"/>
        </w:rPr>
      </w:pPr>
      <w:r w:rsidRPr="008110F6">
        <w:rPr>
          <w:sz w:val="24"/>
          <w:lang w:val="en-US"/>
        </w:rPr>
        <w:t xml:space="preserve">  display: grid;</w:t>
      </w:r>
    </w:p>
    <w:p w14:paraId="70AD4918" w14:textId="77777777" w:rsidR="008110F6" w:rsidRPr="008110F6" w:rsidRDefault="008110F6" w:rsidP="008110F6">
      <w:pPr>
        <w:jc w:val="both"/>
        <w:rPr>
          <w:sz w:val="24"/>
          <w:lang w:val="en-US"/>
        </w:rPr>
      </w:pPr>
      <w:r w:rsidRPr="008110F6">
        <w:rPr>
          <w:sz w:val="24"/>
          <w:lang w:val="en-US"/>
        </w:rPr>
        <w:t xml:space="preserve">  grid-template-columns: 1fr 1fr;</w:t>
      </w:r>
    </w:p>
    <w:p w14:paraId="42DA111C" w14:textId="77777777" w:rsidR="008110F6" w:rsidRPr="008110F6" w:rsidRDefault="008110F6" w:rsidP="008110F6">
      <w:pPr>
        <w:jc w:val="both"/>
        <w:rPr>
          <w:sz w:val="24"/>
          <w:lang w:val="en-US"/>
        </w:rPr>
      </w:pPr>
      <w:r w:rsidRPr="008110F6">
        <w:rPr>
          <w:sz w:val="24"/>
          <w:lang w:val="en-US"/>
        </w:rPr>
        <w:t xml:space="preserve">  height: 100%;</w:t>
      </w:r>
    </w:p>
    <w:p w14:paraId="42CF2E85" w14:textId="77777777" w:rsidR="008110F6" w:rsidRPr="008110F6" w:rsidRDefault="008110F6" w:rsidP="008110F6">
      <w:pPr>
        <w:jc w:val="both"/>
        <w:rPr>
          <w:sz w:val="24"/>
          <w:lang w:val="en-US"/>
        </w:rPr>
      </w:pPr>
      <w:r w:rsidRPr="008110F6">
        <w:rPr>
          <w:sz w:val="24"/>
          <w:lang w:val="en-US"/>
        </w:rPr>
        <w:t xml:space="preserve">  max-height: calc(100vh - 15vh);</w:t>
      </w:r>
    </w:p>
    <w:p w14:paraId="21388BDF" w14:textId="77777777" w:rsidR="008110F6" w:rsidRPr="008110F6" w:rsidRDefault="008110F6" w:rsidP="008110F6">
      <w:pPr>
        <w:jc w:val="both"/>
        <w:rPr>
          <w:sz w:val="24"/>
          <w:lang w:val="en-US"/>
        </w:rPr>
      </w:pPr>
      <w:r w:rsidRPr="008110F6">
        <w:rPr>
          <w:sz w:val="24"/>
          <w:lang w:val="en-US"/>
        </w:rPr>
        <w:t xml:space="preserve">  gap: 15px;</w:t>
      </w:r>
    </w:p>
    <w:p w14:paraId="115A9E8A" w14:textId="77777777" w:rsidR="008110F6" w:rsidRPr="008110F6" w:rsidRDefault="008110F6" w:rsidP="008110F6">
      <w:pPr>
        <w:jc w:val="both"/>
        <w:rPr>
          <w:sz w:val="24"/>
          <w:lang w:val="en-US"/>
        </w:rPr>
      </w:pPr>
      <w:r w:rsidRPr="008110F6">
        <w:rPr>
          <w:sz w:val="24"/>
          <w:lang w:val="en-US"/>
        </w:rPr>
        <w:t>`;</w:t>
      </w:r>
    </w:p>
    <w:p w14:paraId="5C80D445" w14:textId="77777777" w:rsidR="008110F6" w:rsidRPr="008110F6" w:rsidRDefault="008110F6" w:rsidP="008110F6">
      <w:pPr>
        <w:jc w:val="both"/>
        <w:rPr>
          <w:sz w:val="24"/>
          <w:lang w:val="en-US"/>
        </w:rPr>
      </w:pPr>
      <w:r w:rsidRPr="008110F6">
        <w:rPr>
          <w:sz w:val="24"/>
          <w:lang w:val="en-US"/>
        </w:rPr>
        <w:t>export const NewsGridItem = styled.div`</w:t>
      </w:r>
    </w:p>
    <w:p w14:paraId="555C477D" w14:textId="77777777" w:rsidR="008110F6" w:rsidRPr="008110F6" w:rsidRDefault="008110F6" w:rsidP="008110F6">
      <w:pPr>
        <w:jc w:val="both"/>
        <w:rPr>
          <w:sz w:val="24"/>
          <w:lang w:val="en-US"/>
        </w:rPr>
      </w:pPr>
      <w:r w:rsidRPr="008110F6">
        <w:rPr>
          <w:sz w:val="24"/>
          <w:lang w:val="en-US"/>
        </w:rPr>
        <w:t xml:space="preserve">  cursor: pointer;</w:t>
      </w:r>
    </w:p>
    <w:p w14:paraId="502F59E1" w14:textId="77777777" w:rsidR="008110F6" w:rsidRPr="008110F6" w:rsidRDefault="008110F6" w:rsidP="008110F6">
      <w:pPr>
        <w:jc w:val="both"/>
        <w:rPr>
          <w:sz w:val="24"/>
          <w:lang w:val="en-US"/>
        </w:rPr>
      </w:pPr>
      <w:r w:rsidRPr="008110F6">
        <w:rPr>
          <w:sz w:val="24"/>
          <w:lang w:val="en-US"/>
        </w:rPr>
        <w:t xml:space="preserve">  height: fit-content;</w:t>
      </w:r>
    </w:p>
    <w:p w14:paraId="4397F3EA" w14:textId="77777777" w:rsidR="008110F6" w:rsidRPr="008110F6" w:rsidRDefault="008110F6" w:rsidP="008110F6">
      <w:pPr>
        <w:jc w:val="both"/>
        <w:rPr>
          <w:sz w:val="24"/>
          <w:lang w:val="en-US"/>
        </w:rPr>
      </w:pPr>
      <w:r w:rsidRPr="008110F6">
        <w:rPr>
          <w:sz w:val="24"/>
          <w:lang w:val="en-US"/>
        </w:rPr>
        <w:t xml:space="preserve">  color: #fff;</w:t>
      </w:r>
    </w:p>
    <w:p w14:paraId="3775366B" w14:textId="77777777" w:rsidR="008110F6" w:rsidRPr="008110F6" w:rsidRDefault="008110F6" w:rsidP="008110F6">
      <w:pPr>
        <w:jc w:val="both"/>
        <w:rPr>
          <w:sz w:val="24"/>
          <w:lang w:val="en-US"/>
        </w:rPr>
      </w:pPr>
      <w:r w:rsidRPr="008110F6">
        <w:rPr>
          <w:sz w:val="24"/>
          <w:lang w:val="en-US"/>
        </w:rPr>
        <w:t xml:space="preserve">  font-size: 20px;</w:t>
      </w:r>
    </w:p>
    <w:p w14:paraId="26B57B9E" w14:textId="77777777" w:rsidR="008110F6" w:rsidRPr="008110F6" w:rsidRDefault="008110F6" w:rsidP="008110F6">
      <w:pPr>
        <w:jc w:val="both"/>
        <w:rPr>
          <w:sz w:val="24"/>
          <w:lang w:val="en-US"/>
        </w:rPr>
      </w:pPr>
      <w:r w:rsidRPr="008110F6">
        <w:rPr>
          <w:sz w:val="24"/>
          <w:lang w:val="en-US"/>
        </w:rPr>
        <w:t xml:space="preserve">  font-weight: 700;</w:t>
      </w:r>
    </w:p>
    <w:p w14:paraId="1B542096" w14:textId="77777777" w:rsidR="008110F6" w:rsidRPr="008110F6" w:rsidRDefault="008110F6" w:rsidP="008110F6">
      <w:pPr>
        <w:jc w:val="both"/>
        <w:rPr>
          <w:sz w:val="24"/>
          <w:lang w:val="en-US"/>
        </w:rPr>
      </w:pPr>
      <w:r w:rsidRPr="008110F6">
        <w:rPr>
          <w:sz w:val="24"/>
          <w:lang w:val="en-US"/>
        </w:rPr>
        <w:t xml:space="preserve">  border-radius: 4px;</w:t>
      </w:r>
    </w:p>
    <w:p w14:paraId="0572D936" w14:textId="77777777" w:rsidR="008110F6" w:rsidRPr="008110F6" w:rsidRDefault="008110F6" w:rsidP="008110F6">
      <w:pPr>
        <w:jc w:val="both"/>
        <w:rPr>
          <w:sz w:val="24"/>
          <w:lang w:val="en-US"/>
        </w:rPr>
      </w:pPr>
      <w:r w:rsidRPr="008110F6">
        <w:rPr>
          <w:sz w:val="24"/>
          <w:lang w:val="en-US"/>
        </w:rPr>
        <w:t xml:space="preserve">  border: 1px solid white;</w:t>
      </w:r>
    </w:p>
    <w:p w14:paraId="2203A15E" w14:textId="77777777" w:rsidR="008110F6" w:rsidRPr="008110F6" w:rsidRDefault="008110F6" w:rsidP="008110F6">
      <w:pPr>
        <w:jc w:val="both"/>
        <w:rPr>
          <w:sz w:val="24"/>
          <w:lang w:val="en-US"/>
        </w:rPr>
      </w:pPr>
      <w:r w:rsidRPr="008110F6">
        <w:rPr>
          <w:sz w:val="24"/>
          <w:lang w:val="en-US"/>
        </w:rPr>
        <w:t xml:space="preserve">  padding: 15px;</w:t>
      </w:r>
    </w:p>
    <w:p w14:paraId="00526832" w14:textId="77777777" w:rsidR="008110F6" w:rsidRPr="008110F6" w:rsidRDefault="008110F6" w:rsidP="008110F6">
      <w:pPr>
        <w:jc w:val="both"/>
        <w:rPr>
          <w:sz w:val="24"/>
          <w:lang w:val="en-US"/>
        </w:rPr>
      </w:pPr>
      <w:r w:rsidRPr="008110F6">
        <w:rPr>
          <w:sz w:val="24"/>
          <w:lang w:val="en-US"/>
        </w:rPr>
        <w:t xml:space="preserve">  grid-template-areas:     </w:t>
      </w:r>
    </w:p>
    <w:p w14:paraId="7473FFDB" w14:textId="77777777" w:rsidR="008110F6" w:rsidRPr="008110F6" w:rsidRDefault="008110F6" w:rsidP="008110F6">
      <w:pPr>
        <w:jc w:val="both"/>
        <w:rPr>
          <w:sz w:val="24"/>
          <w:lang w:val="en-US"/>
        </w:rPr>
      </w:pPr>
      <w:r w:rsidRPr="008110F6">
        <w:rPr>
          <w:sz w:val="24"/>
          <w:lang w:val="en-US"/>
        </w:rPr>
        <w:t xml:space="preserve">            "i i i i"</w:t>
      </w:r>
    </w:p>
    <w:p w14:paraId="212B6F85" w14:textId="77777777" w:rsidR="008110F6" w:rsidRPr="008110F6" w:rsidRDefault="008110F6" w:rsidP="008110F6">
      <w:pPr>
        <w:jc w:val="both"/>
        <w:rPr>
          <w:sz w:val="24"/>
          <w:lang w:val="en-US"/>
        </w:rPr>
      </w:pPr>
      <w:r w:rsidRPr="008110F6">
        <w:rPr>
          <w:sz w:val="24"/>
          <w:lang w:val="en-US"/>
        </w:rPr>
        <w:t xml:space="preserve">            "i i i i"</w:t>
      </w:r>
    </w:p>
    <w:p w14:paraId="1A620607" w14:textId="77777777" w:rsidR="008110F6" w:rsidRPr="008110F6" w:rsidRDefault="008110F6" w:rsidP="008110F6">
      <w:pPr>
        <w:jc w:val="both"/>
        <w:rPr>
          <w:sz w:val="24"/>
          <w:lang w:val="en-US"/>
        </w:rPr>
      </w:pPr>
      <w:r w:rsidRPr="008110F6">
        <w:rPr>
          <w:sz w:val="24"/>
          <w:lang w:val="en-US"/>
        </w:rPr>
        <w:t xml:space="preserve">            "t t t t"</w:t>
      </w:r>
    </w:p>
    <w:p w14:paraId="3D8E03AC" w14:textId="77777777" w:rsidR="008110F6" w:rsidRPr="008110F6" w:rsidRDefault="008110F6" w:rsidP="008110F6">
      <w:pPr>
        <w:jc w:val="both"/>
        <w:rPr>
          <w:sz w:val="24"/>
          <w:lang w:val="en-US"/>
        </w:rPr>
      </w:pPr>
      <w:r w:rsidRPr="008110F6">
        <w:rPr>
          <w:sz w:val="24"/>
          <w:lang w:val="en-US"/>
        </w:rPr>
        <w:t xml:space="preserve">            "d d d d";</w:t>
      </w:r>
    </w:p>
    <w:p w14:paraId="0C2FC21E" w14:textId="77777777" w:rsidR="008110F6" w:rsidRPr="008110F6" w:rsidRDefault="008110F6" w:rsidP="008110F6">
      <w:pPr>
        <w:jc w:val="both"/>
        <w:rPr>
          <w:sz w:val="24"/>
          <w:lang w:val="en-US"/>
        </w:rPr>
      </w:pPr>
      <w:r w:rsidRPr="008110F6">
        <w:rPr>
          <w:sz w:val="24"/>
          <w:lang w:val="en-US"/>
        </w:rPr>
        <w:t xml:space="preserve">  img{</w:t>
      </w:r>
    </w:p>
    <w:p w14:paraId="1F36AA34" w14:textId="77777777" w:rsidR="008110F6" w:rsidRPr="008110F6" w:rsidRDefault="008110F6" w:rsidP="008110F6">
      <w:pPr>
        <w:jc w:val="both"/>
        <w:rPr>
          <w:sz w:val="24"/>
          <w:lang w:val="en-US"/>
        </w:rPr>
      </w:pPr>
      <w:r w:rsidRPr="008110F6">
        <w:rPr>
          <w:sz w:val="24"/>
          <w:lang w:val="en-US"/>
        </w:rPr>
        <w:t xml:space="preserve">    grid-area: i;</w:t>
      </w:r>
    </w:p>
    <w:p w14:paraId="0F2C544D" w14:textId="77777777" w:rsidR="008110F6" w:rsidRPr="008110F6" w:rsidRDefault="008110F6" w:rsidP="008110F6">
      <w:pPr>
        <w:jc w:val="both"/>
        <w:rPr>
          <w:sz w:val="24"/>
          <w:lang w:val="en-US"/>
        </w:rPr>
      </w:pPr>
      <w:r w:rsidRPr="008110F6">
        <w:rPr>
          <w:sz w:val="24"/>
          <w:lang w:val="en-US"/>
        </w:rPr>
        <w:t xml:space="preserve">    width: 100%;</w:t>
      </w:r>
    </w:p>
    <w:p w14:paraId="32AAC56C" w14:textId="77777777" w:rsidR="008110F6" w:rsidRPr="008110F6" w:rsidRDefault="008110F6" w:rsidP="008110F6">
      <w:pPr>
        <w:jc w:val="both"/>
        <w:rPr>
          <w:sz w:val="24"/>
          <w:lang w:val="en-US"/>
        </w:rPr>
      </w:pPr>
      <w:r w:rsidRPr="008110F6">
        <w:rPr>
          <w:sz w:val="24"/>
          <w:lang w:val="en-US"/>
        </w:rPr>
        <w:t xml:space="preserve">  }</w:t>
      </w:r>
    </w:p>
    <w:p w14:paraId="5C648398" w14:textId="77777777" w:rsidR="008110F6" w:rsidRPr="008110F6" w:rsidRDefault="008110F6" w:rsidP="008110F6">
      <w:pPr>
        <w:jc w:val="both"/>
        <w:rPr>
          <w:sz w:val="24"/>
          <w:lang w:val="en-US"/>
        </w:rPr>
      </w:pPr>
      <w:r w:rsidRPr="008110F6">
        <w:rPr>
          <w:sz w:val="24"/>
          <w:lang w:val="en-US"/>
        </w:rPr>
        <w:t xml:space="preserve">  h2{</w:t>
      </w:r>
    </w:p>
    <w:p w14:paraId="17194360" w14:textId="77777777" w:rsidR="008110F6" w:rsidRPr="008110F6" w:rsidRDefault="008110F6" w:rsidP="008110F6">
      <w:pPr>
        <w:jc w:val="both"/>
        <w:rPr>
          <w:sz w:val="24"/>
          <w:lang w:val="en-US"/>
        </w:rPr>
      </w:pPr>
      <w:r w:rsidRPr="008110F6">
        <w:rPr>
          <w:sz w:val="24"/>
          <w:lang w:val="en-US"/>
        </w:rPr>
        <w:t xml:space="preserve">    grid-area: t;</w:t>
      </w:r>
    </w:p>
    <w:p w14:paraId="3F3A7598" w14:textId="77777777" w:rsidR="008110F6" w:rsidRPr="008110F6" w:rsidRDefault="008110F6" w:rsidP="008110F6">
      <w:pPr>
        <w:jc w:val="both"/>
        <w:rPr>
          <w:sz w:val="24"/>
          <w:lang w:val="en-US"/>
        </w:rPr>
      </w:pPr>
      <w:r w:rsidRPr="008110F6">
        <w:rPr>
          <w:sz w:val="24"/>
          <w:lang w:val="en-US"/>
        </w:rPr>
        <w:t xml:space="preserve">    border-bottom: 1px solid white;</w:t>
      </w:r>
    </w:p>
    <w:p w14:paraId="40BE1924" w14:textId="77777777" w:rsidR="008110F6" w:rsidRPr="008110F6" w:rsidRDefault="008110F6" w:rsidP="008110F6">
      <w:pPr>
        <w:jc w:val="both"/>
        <w:rPr>
          <w:sz w:val="24"/>
          <w:lang w:val="en-US"/>
        </w:rPr>
      </w:pPr>
      <w:r w:rsidRPr="008110F6">
        <w:rPr>
          <w:sz w:val="24"/>
          <w:lang w:val="en-US"/>
        </w:rPr>
        <w:lastRenderedPageBreak/>
        <w:t xml:space="preserve">  }</w:t>
      </w:r>
    </w:p>
    <w:p w14:paraId="57D75A82" w14:textId="77777777" w:rsidR="008110F6" w:rsidRPr="008110F6" w:rsidRDefault="008110F6" w:rsidP="008110F6">
      <w:pPr>
        <w:jc w:val="both"/>
        <w:rPr>
          <w:sz w:val="24"/>
          <w:lang w:val="en-US"/>
        </w:rPr>
      </w:pPr>
      <w:r w:rsidRPr="008110F6">
        <w:rPr>
          <w:sz w:val="24"/>
          <w:lang w:val="en-US"/>
        </w:rPr>
        <w:t xml:space="preserve">  &amp;:hover{</w:t>
      </w:r>
    </w:p>
    <w:p w14:paraId="7BB824A9" w14:textId="77777777" w:rsidR="008110F6" w:rsidRPr="008110F6" w:rsidRDefault="008110F6" w:rsidP="008110F6">
      <w:pPr>
        <w:jc w:val="both"/>
        <w:rPr>
          <w:sz w:val="24"/>
          <w:lang w:val="en-US"/>
        </w:rPr>
      </w:pPr>
      <w:r w:rsidRPr="008110F6">
        <w:rPr>
          <w:sz w:val="24"/>
          <w:lang w:val="en-US"/>
        </w:rPr>
        <w:t xml:space="preserve">    p{</w:t>
      </w:r>
    </w:p>
    <w:p w14:paraId="626355C3" w14:textId="77777777" w:rsidR="008110F6" w:rsidRPr="008110F6" w:rsidRDefault="008110F6" w:rsidP="008110F6">
      <w:pPr>
        <w:jc w:val="both"/>
        <w:rPr>
          <w:sz w:val="24"/>
          <w:lang w:val="en-US"/>
        </w:rPr>
      </w:pPr>
      <w:r w:rsidRPr="008110F6">
        <w:rPr>
          <w:sz w:val="24"/>
          <w:lang w:val="en-US"/>
        </w:rPr>
        <w:t xml:space="preserve">      display: block;</w:t>
      </w:r>
    </w:p>
    <w:p w14:paraId="17DE091C" w14:textId="77777777" w:rsidR="008110F6" w:rsidRPr="008110F6" w:rsidRDefault="008110F6" w:rsidP="008110F6">
      <w:pPr>
        <w:jc w:val="both"/>
        <w:rPr>
          <w:sz w:val="24"/>
          <w:lang w:val="en-US"/>
        </w:rPr>
      </w:pPr>
      <w:r w:rsidRPr="008110F6">
        <w:rPr>
          <w:sz w:val="24"/>
          <w:lang w:val="en-US"/>
        </w:rPr>
        <w:t xml:space="preserve">    }</w:t>
      </w:r>
    </w:p>
    <w:p w14:paraId="3C1046E5" w14:textId="77777777" w:rsidR="008110F6" w:rsidRPr="008110F6" w:rsidRDefault="008110F6" w:rsidP="008110F6">
      <w:pPr>
        <w:jc w:val="both"/>
        <w:rPr>
          <w:sz w:val="24"/>
          <w:lang w:val="en-US"/>
        </w:rPr>
      </w:pPr>
      <w:r w:rsidRPr="008110F6">
        <w:rPr>
          <w:sz w:val="24"/>
          <w:lang w:val="en-US"/>
        </w:rPr>
        <w:t xml:space="preserve">  }</w:t>
      </w:r>
    </w:p>
    <w:p w14:paraId="577CA338" w14:textId="77777777" w:rsidR="008110F6" w:rsidRPr="008110F6" w:rsidRDefault="008110F6" w:rsidP="008110F6">
      <w:pPr>
        <w:jc w:val="both"/>
        <w:rPr>
          <w:sz w:val="24"/>
          <w:lang w:val="en-US"/>
        </w:rPr>
      </w:pPr>
      <w:r w:rsidRPr="008110F6">
        <w:rPr>
          <w:sz w:val="24"/>
          <w:lang w:val="en-US"/>
        </w:rPr>
        <w:t xml:space="preserve">  transition: all 0.5s ease;</w:t>
      </w:r>
    </w:p>
    <w:p w14:paraId="638E87FD" w14:textId="77777777" w:rsidR="008110F6" w:rsidRPr="008110F6" w:rsidRDefault="008110F6" w:rsidP="008110F6">
      <w:pPr>
        <w:jc w:val="both"/>
        <w:rPr>
          <w:sz w:val="24"/>
          <w:lang w:val="en-US"/>
        </w:rPr>
      </w:pPr>
      <w:r w:rsidRPr="008110F6">
        <w:rPr>
          <w:sz w:val="24"/>
          <w:lang w:val="en-US"/>
        </w:rPr>
        <w:t xml:space="preserve">  p{</w:t>
      </w:r>
    </w:p>
    <w:p w14:paraId="6E03DD48" w14:textId="77777777" w:rsidR="008110F6" w:rsidRPr="008110F6" w:rsidRDefault="008110F6" w:rsidP="008110F6">
      <w:pPr>
        <w:jc w:val="both"/>
        <w:rPr>
          <w:sz w:val="24"/>
          <w:lang w:val="en-US"/>
        </w:rPr>
      </w:pPr>
      <w:r w:rsidRPr="008110F6">
        <w:rPr>
          <w:sz w:val="24"/>
          <w:lang w:val="en-US"/>
        </w:rPr>
        <w:t xml:space="preserve">    margin-top: 5px;</w:t>
      </w:r>
    </w:p>
    <w:p w14:paraId="254D1456" w14:textId="77777777" w:rsidR="008110F6" w:rsidRPr="008110F6" w:rsidRDefault="008110F6" w:rsidP="008110F6">
      <w:pPr>
        <w:jc w:val="both"/>
        <w:rPr>
          <w:sz w:val="24"/>
          <w:lang w:val="en-US"/>
        </w:rPr>
      </w:pPr>
      <w:r w:rsidRPr="008110F6">
        <w:rPr>
          <w:sz w:val="24"/>
          <w:lang w:val="en-US"/>
        </w:rPr>
        <w:t xml:space="preserve">    grid-area: d;</w:t>
      </w:r>
    </w:p>
    <w:p w14:paraId="1911E06A" w14:textId="77777777" w:rsidR="008110F6" w:rsidRPr="008110F6" w:rsidRDefault="008110F6" w:rsidP="008110F6">
      <w:pPr>
        <w:jc w:val="both"/>
        <w:rPr>
          <w:sz w:val="24"/>
          <w:lang w:val="en-US"/>
        </w:rPr>
      </w:pPr>
      <w:r w:rsidRPr="008110F6">
        <w:rPr>
          <w:sz w:val="24"/>
          <w:lang w:val="en-US"/>
        </w:rPr>
        <w:t xml:space="preserve">    display: none;</w:t>
      </w:r>
    </w:p>
    <w:p w14:paraId="5DDB0CAF" w14:textId="77777777" w:rsidR="008110F6" w:rsidRPr="008110F6" w:rsidRDefault="008110F6" w:rsidP="008110F6">
      <w:pPr>
        <w:jc w:val="both"/>
        <w:rPr>
          <w:sz w:val="24"/>
          <w:lang w:val="en-US"/>
        </w:rPr>
      </w:pPr>
      <w:r w:rsidRPr="008110F6">
        <w:rPr>
          <w:sz w:val="24"/>
          <w:lang w:val="en-US"/>
        </w:rPr>
        <w:t xml:space="preserve">    font-size: 18px;</w:t>
      </w:r>
    </w:p>
    <w:p w14:paraId="37828F09" w14:textId="77777777" w:rsidR="008110F6" w:rsidRPr="008110F6" w:rsidRDefault="008110F6" w:rsidP="008110F6">
      <w:pPr>
        <w:jc w:val="both"/>
        <w:rPr>
          <w:sz w:val="24"/>
          <w:lang w:val="en-US"/>
        </w:rPr>
      </w:pPr>
      <w:r w:rsidRPr="008110F6">
        <w:rPr>
          <w:sz w:val="24"/>
          <w:lang w:val="en-US"/>
        </w:rPr>
        <w:t xml:space="preserve">    color: var(--lightGray);</w:t>
      </w:r>
    </w:p>
    <w:p w14:paraId="26B6109B" w14:textId="77777777" w:rsidR="008110F6" w:rsidRPr="008110F6" w:rsidRDefault="008110F6" w:rsidP="008110F6">
      <w:pPr>
        <w:jc w:val="both"/>
        <w:rPr>
          <w:sz w:val="24"/>
          <w:lang w:val="en-US"/>
        </w:rPr>
      </w:pPr>
      <w:r w:rsidRPr="008110F6">
        <w:rPr>
          <w:sz w:val="24"/>
          <w:lang w:val="en-US"/>
        </w:rPr>
        <w:t xml:space="preserve">  }</w:t>
      </w:r>
    </w:p>
    <w:p w14:paraId="33112C63" w14:textId="31A7D6F6" w:rsidR="008110F6" w:rsidRDefault="008110F6" w:rsidP="008110F6">
      <w:pPr>
        <w:jc w:val="both"/>
        <w:rPr>
          <w:sz w:val="24"/>
          <w:lang w:val="en-US"/>
        </w:rPr>
      </w:pPr>
      <w:r w:rsidRPr="008110F6">
        <w:rPr>
          <w:sz w:val="24"/>
          <w:lang w:val="en-US"/>
        </w:rPr>
        <w:t>`;</w:t>
      </w:r>
    </w:p>
    <w:p w14:paraId="12DC14A7" w14:textId="128916C0" w:rsidR="008110F6" w:rsidRDefault="008110F6" w:rsidP="008110F6">
      <w:pPr>
        <w:jc w:val="both"/>
        <w:rPr>
          <w:b/>
          <w:sz w:val="28"/>
          <w:lang w:val="en-US"/>
        </w:rPr>
      </w:pPr>
      <w:r>
        <w:rPr>
          <w:b/>
          <w:sz w:val="28"/>
        </w:rPr>
        <w:t>Файл</w:t>
      </w:r>
      <w:r w:rsidRPr="008110F6">
        <w:rPr>
          <w:b/>
          <w:sz w:val="28"/>
          <w:lang w:val="en-US"/>
        </w:rPr>
        <w:t xml:space="preserve"> </w:t>
      </w:r>
      <w:r>
        <w:rPr>
          <w:b/>
          <w:sz w:val="28"/>
          <w:lang w:val="en-US"/>
        </w:rPr>
        <w:t>News.tsx</w:t>
      </w:r>
    </w:p>
    <w:p w14:paraId="214CA388" w14:textId="77777777" w:rsidR="008110F6" w:rsidRPr="008110F6" w:rsidRDefault="008110F6" w:rsidP="008110F6">
      <w:pPr>
        <w:jc w:val="both"/>
        <w:rPr>
          <w:sz w:val="24"/>
          <w:lang w:val="en-US"/>
        </w:rPr>
      </w:pPr>
      <w:r w:rsidRPr="008110F6">
        <w:rPr>
          <w:sz w:val="24"/>
          <w:lang w:val="en-US"/>
        </w:rPr>
        <w:t>import React, { useEffect, useMemo, useState } from 'react';</w:t>
      </w:r>
    </w:p>
    <w:p w14:paraId="142A6955" w14:textId="77777777" w:rsidR="008110F6" w:rsidRPr="008110F6" w:rsidRDefault="008110F6" w:rsidP="008110F6">
      <w:pPr>
        <w:jc w:val="both"/>
        <w:rPr>
          <w:sz w:val="24"/>
          <w:lang w:val="en-US"/>
        </w:rPr>
      </w:pPr>
      <w:r w:rsidRPr="008110F6">
        <w:rPr>
          <w:sz w:val="24"/>
          <w:lang w:val="en-US"/>
        </w:rPr>
        <w:t>import { NewsContent, NewsGridItem, NewsWrapper } from './News.styled';</w:t>
      </w:r>
    </w:p>
    <w:p w14:paraId="3A179BF3" w14:textId="77777777" w:rsidR="008110F6" w:rsidRPr="008110F6" w:rsidRDefault="008110F6" w:rsidP="008110F6">
      <w:pPr>
        <w:jc w:val="both"/>
        <w:rPr>
          <w:sz w:val="24"/>
          <w:lang w:val="en-US"/>
        </w:rPr>
      </w:pPr>
      <w:r w:rsidRPr="008110F6">
        <w:rPr>
          <w:sz w:val="24"/>
          <w:lang w:val="en-US"/>
        </w:rPr>
        <w:t>import { InputAdornment, TextField, Tooltip } from '@mui/material';</w:t>
      </w:r>
    </w:p>
    <w:p w14:paraId="36C68A5A" w14:textId="77777777" w:rsidR="008110F6" w:rsidRPr="008110F6" w:rsidRDefault="008110F6" w:rsidP="008110F6">
      <w:pPr>
        <w:jc w:val="both"/>
        <w:rPr>
          <w:sz w:val="24"/>
          <w:lang w:val="en-US"/>
        </w:rPr>
      </w:pPr>
      <w:r w:rsidRPr="008110F6">
        <w:rPr>
          <w:sz w:val="24"/>
          <w:lang w:val="en-US"/>
        </w:rPr>
        <w:t>import { Search } from '@mui/icons-material';</w:t>
      </w:r>
    </w:p>
    <w:p w14:paraId="79B666B3" w14:textId="77777777" w:rsidR="008110F6" w:rsidRPr="008110F6" w:rsidRDefault="008110F6" w:rsidP="008110F6">
      <w:pPr>
        <w:jc w:val="both"/>
        <w:rPr>
          <w:sz w:val="24"/>
          <w:lang w:val="en-US"/>
        </w:rPr>
      </w:pPr>
      <w:r w:rsidRPr="008110F6">
        <w:rPr>
          <w:sz w:val="24"/>
          <w:lang w:val="en-US"/>
        </w:rPr>
        <w:t>import { useDebounce } from '../../hooks/useDebounce';</w:t>
      </w:r>
    </w:p>
    <w:p w14:paraId="658ED038" w14:textId="77777777" w:rsidR="008110F6" w:rsidRPr="008110F6" w:rsidRDefault="008110F6" w:rsidP="008110F6">
      <w:pPr>
        <w:jc w:val="both"/>
        <w:rPr>
          <w:sz w:val="24"/>
          <w:lang w:val="en-US"/>
        </w:rPr>
      </w:pPr>
      <w:r w:rsidRPr="008110F6">
        <w:rPr>
          <w:sz w:val="24"/>
          <w:lang w:val="en-US"/>
        </w:rPr>
        <w:t>import { DEFAULT_DEBOUNCE } from '../../constants/api.constants';</w:t>
      </w:r>
    </w:p>
    <w:p w14:paraId="32D6E377" w14:textId="77777777" w:rsidR="008110F6" w:rsidRPr="008110F6" w:rsidRDefault="008110F6" w:rsidP="008110F6">
      <w:pPr>
        <w:jc w:val="both"/>
        <w:rPr>
          <w:sz w:val="24"/>
          <w:lang w:val="en-US"/>
        </w:rPr>
      </w:pPr>
      <w:r w:rsidRPr="008110F6">
        <w:rPr>
          <w:sz w:val="24"/>
          <w:lang w:val="en-US"/>
        </w:rPr>
        <w:t>import { useGetNewsQuery } from '../../services/news';</w:t>
      </w:r>
    </w:p>
    <w:p w14:paraId="78E10E04" w14:textId="77777777" w:rsidR="008110F6" w:rsidRPr="008110F6" w:rsidRDefault="008110F6" w:rsidP="008110F6">
      <w:pPr>
        <w:jc w:val="both"/>
        <w:rPr>
          <w:sz w:val="24"/>
          <w:lang w:val="en-US"/>
        </w:rPr>
      </w:pPr>
      <w:r w:rsidRPr="008110F6">
        <w:rPr>
          <w:sz w:val="24"/>
          <w:lang w:val="en-US"/>
        </w:rPr>
        <w:t>import { Spinner } from '../../components/Spinner';</w:t>
      </w:r>
    </w:p>
    <w:p w14:paraId="6CE39BB9" w14:textId="77777777" w:rsidR="008110F6" w:rsidRPr="008110F6" w:rsidRDefault="008110F6" w:rsidP="008110F6">
      <w:pPr>
        <w:jc w:val="both"/>
        <w:rPr>
          <w:sz w:val="24"/>
          <w:lang w:val="en-US"/>
        </w:rPr>
      </w:pPr>
    </w:p>
    <w:p w14:paraId="72D9F42D" w14:textId="77777777" w:rsidR="008110F6" w:rsidRPr="008110F6" w:rsidRDefault="008110F6" w:rsidP="008110F6">
      <w:pPr>
        <w:jc w:val="both"/>
        <w:rPr>
          <w:sz w:val="24"/>
          <w:lang w:val="en-US"/>
        </w:rPr>
      </w:pPr>
      <w:r w:rsidRPr="008110F6">
        <w:rPr>
          <w:sz w:val="24"/>
          <w:lang w:val="en-US"/>
        </w:rPr>
        <w:t>const News = () =&gt; {</w:t>
      </w:r>
    </w:p>
    <w:p w14:paraId="2E7958D0" w14:textId="77777777" w:rsidR="008110F6" w:rsidRPr="008110F6" w:rsidRDefault="008110F6" w:rsidP="008110F6">
      <w:pPr>
        <w:jc w:val="both"/>
        <w:rPr>
          <w:sz w:val="24"/>
          <w:lang w:val="en-US"/>
        </w:rPr>
      </w:pPr>
      <w:r w:rsidRPr="008110F6">
        <w:rPr>
          <w:sz w:val="24"/>
          <w:lang w:val="en-US"/>
        </w:rPr>
        <w:t xml:space="preserve">  const [searchValue, setSearchValue] = useState('');</w:t>
      </w:r>
    </w:p>
    <w:p w14:paraId="0050DDC9" w14:textId="77777777" w:rsidR="008110F6" w:rsidRPr="008110F6" w:rsidRDefault="008110F6" w:rsidP="008110F6">
      <w:pPr>
        <w:jc w:val="both"/>
        <w:rPr>
          <w:sz w:val="24"/>
          <w:lang w:val="en-US"/>
        </w:rPr>
      </w:pPr>
      <w:r w:rsidRPr="008110F6">
        <w:rPr>
          <w:sz w:val="24"/>
          <w:lang w:val="en-US"/>
        </w:rPr>
        <w:t xml:space="preserve">  const [isInit, setIsInit] = useState(false);</w:t>
      </w:r>
    </w:p>
    <w:p w14:paraId="395920AB" w14:textId="77777777" w:rsidR="008110F6" w:rsidRPr="008110F6" w:rsidRDefault="008110F6" w:rsidP="008110F6">
      <w:pPr>
        <w:jc w:val="both"/>
        <w:rPr>
          <w:sz w:val="24"/>
          <w:lang w:val="en-US"/>
        </w:rPr>
      </w:pPr>
    </w:p>
    <w:p w14:paraId="2B46FFE3" w14:textId="77777777" w:rsidR="008110F6" w:rsidRPr="008110F6" w:rsidRDefault="008110F6" w:rsidP="008110F6">
      <w:pPr>
        <w:jc w:val="both"/>
        <w:rPr>
          <w:sz w:val="24"/>
          <w:lang w:val="en-US"/>
        </w:rPr>
      </w:pPr>
      <w:r w:rsidRPr="008110F6">
        <w:rPr>
          <w:sz w:val="24"/>
          <w:lang w:val="en-US"/>
        </w:rPr>
        <w:t xml:space="preserve">  const debouncedSearchValue = useDebounce(searchValue, DEFAULT_DEBOUNCE);</w:t>
      </w:r>
    </w:p>
    <w:p w14:paraId="5DD37F6E" w14:textId="77777777" w:rsidR="008110F6" w:rsidRPr="008110F6" w:rsidRDefault="008110F6" w:rsidP="008110F6">
      <w:pPr>
        <w:jc w:val="both"/>
        <w:rPr>
          <w:sz w:val="24"/>
          <w:lang w:val="en-US"/>
        </w:rPr>
      </w:pPr>
    </w:p>
    <w:p w14:paraId="15CC823E" w14:textId="77777777" w:rsidR="008110F6" w:rsidRPr="008110F6" w:rsidRDefault="008110F6" w:rsidP="008110F6">
      <w:pPr>
        <w:jc w:val="both"/>
        <w:rPr>
          <w:sz w:val="24"/>
          <w:lang w:val="en-US"/>
        </w:rPr>
      </w:pPr>
      <w:r w:rsidRPr="008110F6">
        <w:rPr>
          <w:sz w:val="24"/>
          <w:lang w:val="en-US"/>
        </w:rPr>
        <w:t xml:space="preserve">  useEffect(() =&gt; {</w:t>
      </w:r>
    </w:p>
    <w:p w14:paraId="61AD51D9" w14:textId="77777777" w:rsidR="008110F6" w:rsidRPr="008110F6" w:rsidRDefault="008110F6" w:rsidP="008110F6">
      <w:pPr>
        <w:jc w:val="both"/>
        <w:rPr>
          <w:sz w:val="24"/>
          <w:lang w:val="en-US"/>
        </w:rPr>
      </w:pPr>
      <w:r w:rsidRPr="008110F6">
        <w:rPr>
          <w:sz w:val="24"/>
          <w:lang w:val="en-US"/>
        </w:rPr>
        <w:t xml:space="preserve">    setIsInit(true);</w:t>
      </w:r>
    </w:p>
    <w:p w14:paraId="5129DD0E" w14:textId="77777777" w:rsidR="008110F6" w:rsidRPr="008110F6" w:rsidRDefault="008110F6" w:rsidP="008110F6">
      <w:pPr>
        <w:jc w:val="both"/>
        <w:rPr>
          <w:sz w:val="24"/>
          <w:lang w:val="en-US"/>
        </w:rPr>
      </w:pPr>
      <w:r w:rsidRPr="008110F6">
        <w:rPr>
          <w:sz w:val="24"/>
          <w:lang w:val="en-US"/>
        </w:rPr>
        <w:t xml:space="preserve">  }, []);</w:t>
      </w:r>
    </w:p>
    <w:p w14:paraId="4E123927" w14:textId="77777777" w:rsidR="008110F6" w:rsidRPr="008110F6" w:rsidRDefault="008110F6" w:rsidP="008110F6">
      <w:pPr>
        <w:jc w:val="both"/>
        <w:rPr>
          <w:sz w:val="24"/>
          <w:lang w:val="en-US"/>
        </w:rPr>
      </w:pPr>
    </w:p>
    <w:p w14:paraId="2C27698E" w14:textId="77777777" w:rsidR="008110F6" w:rsidRPr="008110F6" w:rsidRDefault="008110F6" w:rsidP="008110F6">
      <w:pPr>
        <w:jc w:val="both"/>
        <w:rPr>
          <w:sz w:val="24"/>
          <w:lang w:val="en-US"/>
        </w:rPr>
      </w:pPr>
      <w:r w:rsidRPr="008110F6">
        <w:rPr>
          <w:sz w:val="24"/>
          <w:lang w:val="en-US"/>
        </w:rPr>
        <w:lastRenderedPageBreak/>
        <w:t xml:space="preserve">  const { data, isLoading, isFetching } = useGetNewsQuery(isInit ? debouncedSearchValue : searchValue);</w:t>
      </w:r>
    </w:p>
    <w:p w14:paraId="7F0944FF" w14:textId="77777777" w:rsidR="008110F6" w:rsidRPr="008110F6" w:rsidRDefault="008110F6" w:rsidP="008110F6">
      <w:pPr>
        <w:jc w:val="both"/>
        <w:rPr>
          <w:sz w:val="24"/>
          <w:lang w:val="en-US"/>
        </w:rPr>
      </w:pPr>
      <w:r w:rsidRPr="008110F6">
        <w:rPr>
          <w:sz w:val="24"/>
          <w:lang w:val="en-US"/>
        </w:rPr>
        <w:t xml:space="preserve">  const newsData = useMemo(() =&gt; data &amp;&amp; data.articles || [], [data]);</w:t>
      </w:r>
    </w:p>
    <w:p w14:paraId="21A8F7BB" w14:textId="77777777" w:rsidR="008110F6" w:rsidRPr="008110F6" w:rsidRDefault="008110F6" w:rsidP="008110F6">
      <w:pPr>
        <w:jc w:val="both"/>
        <w:rPr>
          <w:sz w:val="24"/>
          <w:lang w:val="en-US"/>
        </w:rPr>
      </w:pPr>
    </w:p>
    <w:p w14:paraId="6A34759B" w14:textId="77777777" w:rsidR="008110F6" w:rsidRPr="008110F6" w:rsidRDefault="008110F6" w:rsidP="008110F6">
      <w:pPr>
        <w:jc w:val="both"/>
        <w:rPr>
          <w:sz w:val="24"/>
          <w:lang w:val="en-US"/>
        </w:rPr>
      </w:pPr>
      <w:r w:rsidRPr="008110F6">
        <w:rPr>
          <w:sz w:val="24"/>
          <w:lang w:val="en-US"/>
        </w:rPr>
        <w:t xml:space="preserve">  const handleNewsClick = (url: string) =&gt; {</w:t>
      </w:r>
    </w:p>
    <w:p w14:paraId="7990AFBE" w14:textId="77777777" w:rsidR="008110F6" w:rsidRPr="008110F6" w:rsidRDefault="008110F6" w:rsidP="008110F6">
      <w:pPr>
        <w:jc w:val="both"/>
        <w:rPr>
          <w:sz w:val="24"/>
          <w:lang w:val="en-US"/>
        </w:rPr>
      </w:pPr>
      <w:r w:rsidRPr="008110F6">
        <w:rPr>
          <w:sz w:val="24"/>
          <w:lang w:val="en-US"/>
        </w:rPr>
        <w:t xml:space="preserve">    if(url) window.open(url, '_blank').focus();</w:t>
      </w:r>
    </w:p>
    <w:p w14:paraId="3EB31691" w14:textId="77777777" w:rsidR="008110F6" w:rsidRPr="008110F6" w:rsidRDefault="008110F6" w:rsidP="008110F6">
      <w:pPr>
        <w:jc w:val="both"/>
        <w:rPr>
          <w:sz w:val="24"/>
          <w:lang w:val="en-US"/>
        </w:rPr>
      </w:pPr>
      <w:r w:rsidRPr="008110F6">
        <w:rPr>
          <w:sz w:val="24"/>
          <w:lang w:val="en-US"/>
        </w:rPr>
        <w:t xml:space="preserve">  };</w:t>
      </w:r>
    </w:p>
    <w:p w14:paraId="77758CF8" w14:textId="77777777" w:rsidR="008110F6" w:rsidRPr="008110F6" w:rsidRDefault="008110F6" w:rsidP="008110F6">
      <w:pPr>
        <w:jc w:val="both"/>
        <w:rPr>
          <w:sz w:val="24"/>
          <w:lang w:val="en-US"/>
        </w:rPr>
      </w:pPr>
    </w:p>
    <w:p w14:paraId="73ADED31" w14:textId="77777777" w:rsidR="008110F6" w:rsidRPr="008110F6" w:rsidRDefault="008110F6" w:rsidP="008110F6">
      <w:pPr>
        <w:jc w:val="both"/>
        <w:rPr>
          <w:sz w:val="24"/>
          <w:lang w:val="en-US"/>
        </w:rPr>
      </w:pPr>
      <w:r w:rsidRPr="008110F6">
        <w:rPr>
          <w:sz w:val="24"/>
          <w:lang w:val="en-US"/>
        </w:rPr>
        <w:t xml:space="preserve">  return (</w:t>
      </w:r>
    </w:p>
    <w:p w14:paraId="72716E9A" w14:textId="77777777" w:rsidR="008110F6" w:rsidRPr="008110F6" w:rsidRDefault="008110F6" w:rsidP="008110F6">
      <w:pPr>
        <w:jc w:val="both"/>
        <w:rPr>
          <w:sz w:val="24"/>
          <w:lang w:val="en-US"/>
        </w:rPr>
      </w:pPr>
      <w:r w:rsidRPr="008110F6">
        <w:rPr>
          <w:sz w:val="24"/>
          <w:lang w:val="en-US"/>
        </w:rPr>
        <w:t xml:space="preserve">    &lt;NewsWrapper&gt;</w:t>
      </w:r>
    </w:p>
    <w:p w14:paraId="04AD0941" w14:textId="77777777" w:rsidR="008110F6" w:rsidRPr="008110F6" w:rsidRDefault="008110F6" w:rsidP="008110F6">
      <w:pPr>
        <w:jc w:val="both"/>
        <w:rPr>
          <w:sz w:val="24"/>
          <w:lang w:val="en-US"/>
        </w:rPr>
      </w:pPr>
      <w:r w:rsidRPr="008110F6">
        <w:rPr>
          <w:sz w:val="24"/>
          <w:lang w:val="en-US"/>
        </w:rPr>
        <w:t xml:space="preserve">      &lt;TextField</w:t>
      </w:r>
    </w:p>
    <w:p w14:paraId="7D48A71A" w14:textId="77777777" w:rsidR="008110F6" w:rsidRPr="008110F6" w:rsidRDefault="008110F6" w:rsidP="008110F6">
      <w:pPr>
        <w:jc w:val="both"/>
        <w:rPr>
          <w:sz w:val="24"/>
          <w:lang w:val="en-US"/>
        </w:rPr>
      </w:pPr>
      <w:r w:rsidRPr="008110F6">
        <w:rPr>
          <w:sz w:val="24"/>
          <w:lang w:val="en-US"/>
        </w:rPr>
        <w:t xml:space="preserve">        value={searchValue}</w:t>
      </w:r>
    </w:p>
    <w:p w14:paraId="673F7BE4" w14:textId="77777777" w:rsidR="008110F6" w:rsidRPr="008110F6" w:rsidRDefault="008110F6" w:rsidP="008110F6">
      <w:pPr>
        <w:jc w:val="both"/>
        <w:rPr>
          <w:sz w:val="24"/>
          <w:lang w:val="en-US"/>
        </w:rPr>
      </w:pPr>
      <w:r w:rsidRPr="008110F6">
        <w:rPr>
          <w:sz w:val="24"/>
          <w:lang w:val="en-US"/>
        </w:rPr>
        <w:t xml:space="preserve">        onChange={(e) =&gt; setSearchValue(e.target.value)}</w:t>
      </w:r>
    </w:p>
    <w:p w14:paraId="0980C5F4" w14:textId="77777777" w:rsidR="008110F6" w:rsidRPr="008110F6" w:rsidRDefault="008110F6" w:rsidP="008110F6">
      <w:pPr>
        <w:jc w:val="both"/>
        <w:rPr>
          <w:sz w:val="24"/>
          <w:lang w:val="en-US"/>
        </w:rPr>
      </w:pPr>
      <w:r w:rsidRPr="008110F6">
        <w:rPr>
          <w:sz w:val="24"/>
          <w:lang w:val="en-US"/>
        </w:rPr>
        <w:t xml:space="preserve">        variant='outlined'</w:t>
      </w:r>
    </w:p>
    <w:p w14:paraId="2C36D93D" w14:textId="77777777" w:rsidR="008110F6" w:rsidRPr="008110F6" w:rsidRDefault="008110F6" w:rsidP="008110F6">
      <w:pPr>
        <w:jc w:val="both"/>
        <w:rPr>
          <w:sz w:val="24"/>
          <w:lang w:val="en-US"/>
        </w:rPr>
      </w:pPr>
      <w:r w:rsidRPr="008110F6">
        <w:rPr>
          <w:sz w:val="24"/>
          <w:lang w:val="en-US"/>
        </w:rPr>
        <w:t xml:space="preserve">        placeholder='Название новости'</w:t>
      </w:r>
    </w:p>
    <w:p w14:paraId="4F38CA75" w14:textId="77777777" w:rsidR="008110F6" w:rsidRPr="008110F6" w:rsidRDefault="008110F6" w:rsidP="008110F6">
      <w:pPr>
        <w:jc w:val="both"/>
        <w:rPr>
          <w:sz w:val="24"/>
          <w:lang w:val="en-US"/>
        </w:rPr>
      </w:pPr>
      <w:r w:rsidRPr="008110F6">
        <w:rPr>
          <w:sz w:val="24"/>
          <w:lang w:val="en-US"/>
        </w:rPr>
        <w:t xml:space="preserve">        InputProps={{</w:t>
      </w:r>
    </w:p>
    <w:p w14:paraId="50BBC76A" w14:textId="77777777" w:rsidR="008110F6" w:rsidRPr="008110F6" w:rsidRDefault="008110F6" w:rsidP="008110F6">
      <w:pPr>
        <w:jc w:val="both"/>
        <w:rPr>
          <w:sz w:val="24"/>
          <w:lang w:val="en-US"/>
        </w:rPr>
      </w:pPr>
      <w:r w:rsidRPr="008110F6">
        <w:rPr>
          <w:sz w:val="24"/>
          <w:lang w:val="en-US"/>
        </w:rPr>
        <w:t xml:space="preserve">          startAdornment: (</w:t>
      </w:r>
    </w:p>
    <w:p w14:paraId="4EDE1056" w14:textId="77777777" w:rsidR="008110F6" w:rsidRPr="008110F6" w:rsidRDefault="008110F6" w:rsidP="008110F6">
      <w:pPr>
        <w:jc w:val="both"/>
        <w:rPr>
          <w:sz w:val="24"/>
          <w:lang w:val="en-US"/>
        </w:rPr>
      </w:pPr>
      <w:r w:rsidRPr="008110F6">
        <w:rPr>
          <w:sz w:val="24"/>
          <w:lang w:val="en-US"/>
        </w:rPr>
        <w:t xml:space="preserve">            &lt;InputAdornment position='start'&gt;</w:t>
      </w:r>
    </w:p>
    <w:p w14:paraId="3825A37C" w14:textId="77777777" w:rsidR="008110F6" w:rsidRPr="008110F6" w:rsidRDefault="008110F6" w:rsidP="008110F6">
      <w:pPr>
        <w:jc w:val="both"/>
        <w:rPr>
          <w:sz w:val="24"/>
          <w:lang w:val="en-US"/>
        </w:rPr>
      </w:pPr>
      <w:r w:rsidRPr="008110F6">
        <w:rPr>
          <w:sz w:val="24"/>
          <w:lang w:val="en-US"/>
        </w:rPr>
        <w:t xml:space="preserve">              &lt;Search /&gt;</w:t>
      </w:r>
    </w:p>
    <w:p w14:paraId="16FDA9A3" w14:textId="77777777" w:rsidR="008110F6" w:rsidRPr="008110F6" w:rsidRDefault="008110F6" w:rsidP="008110F6">
      <w:pPr>
        <w:jc w:val="both"/>
        <w:rPr>
          <w:sz w:val="24"/>
          <w:lang w:val="en-US"/>
        </w:rPr>
      </w:pPr>
      <w:r w:rsidRPr="008110F6">
        <w:rPr>
          <w:sz w:val="24"/>
          <w:lang w:val="en-US"/>
        </w:rPr>
        <w:t xml:space="preserve">            &lt;/InputAdornment&gt;</w:t>
      </w:r>
    </w:p>
    <w:p w14:paraId="1C6180AC" w14:textId="77777777" w:rsidR="008110F6" w:rsidRPr="008110F6" w:rsidRDefault="008110F6" w:rsidP="008110F6">
      <w:pPr>
        <w:jc w:val="both"/>
        <w:rPr>
          <w:sz w:val="24"/>
          <w:lang w:val="en-US"/>
        </w:rPr>
      </w:pPr>
      <w:r w:rsidRPr="008110F6">
        <w:rPr>
          <w:sz w:val="24"/>
          <w:lang w:val="en-US"/>
        </w:rPr>
        <w:t xml:space="preserve">          ),</w:t>
      </w:r>
    </w:p>
    <w:p w14:paraId="639211A3" w14:textId="77777777" w:rsidR="008110F6" w:rsidRPr="008110F6" w:rsidRDefault="008110F6" w:rsidP="008110F6">
      <w:pPr>
        <w:jc w:val="both"/>
        <w:rPr>
          <w:sz w:val="24"/>
          <w:lang w:val="en-US"/>
        </w:rPr>
      </w:pPr>
      <w:r w:rsidRPr="008110F6">
        <w:rPr>
          <w:sz w:val="24"/>
          <w:lang w:val="en-US"/>
        </w:rPr>
        <w:t xml:space="preserve">        }}</w:t>
      </w:r>
    </w:p>
    <w:p w14:paraId="75BB7B2B" w14:textId="77777777" w:rsidR="008110F6" w:rsidRPr="008110F6" w:rsidRDefault="008110F6" w:rsidP="008110F6">
      <w:pPr>
        <w:jc w:val="both"/>
        <w:rPr>
          <w:sz w:val="24"/>
          <w:lang w:val="en-US"/>
        </w:rPr>
      </w:pPr>
      <w:r w:rsidRPr="008110F6">
        <w:rPr>
          <w:sz w:val="24"/>
          <w:lang w:val="en-US"/>
        </w:rPr>
        <w:t xml:space="preserve">      /&gt;</w:t>
      </w:r>
    </w:p>
    <w:p w14:paraId="34712279" w14:textId="77777777" w:rsidR="008110F6" w:rsidRPr="008110F6" w:rsidRDefault="008110F6" w:rsidP="008110F6">
      <w:pPr>
        <w:jc w:val="both"/>
        <w:rPr>
          <w:sz w:val="24"/>
          <w:lang w:val="en-US"/>
        </w:rPr>
      </w:pPr>
      <w:r w:rsidRPr="008110F6">
        <w:rPr>
          <w:sz w:val="24"/>
          <w:lang w:val="en-US"/>
        </w:rPr>
        <w:t xml:space="preserve">      {newsData &amp;&amp; !isLoading &amp;&amp; !isFetching ? (</w:t>
      </w:r>
    </w:p>
    <w:p w14:paraId="73444D8D" w14:textId="77777777" w:rsidR="008110F6" w:rsidRPr="008110F6" w:rsidRDefault="008110F6" w:rsidP="008110F6">
      <w:pPr>
        <w:jc w:val="both"/>
        <w:rPr>
          <w:sz w:val="24"/>
          <w:lang w:val="en-US"/>
        </w:rPr>
      </w:pPr>
      <w:r w:rsidRPr="008110F6">
        <w:rPr>
          <w:sz w:val="24"/>
          <w:lang w:val="en-US"/>
        </w:rPr>
        <w:t xml:space="preserve">        &lt;NewsContent&gt;</w:t>
      </w:r>
    </w:p>
    <w:p w14:paraId="1E601302" w14:textId="77777777" w:rsidR="008110F6" w:rsidRPr="008110F6" w:rsidRDefault="008110F6" w:rsidP="008110F6">
      <w:pPr>
        <w:jc w:val="both"/>
        <w:rPr>
          <w:sz w:val="24"/>
          <w:lang w:val="en-US"/>
        </w:rPr>
      </w:pPr>
      <w:r w:rsidRPr="008110F6">
        <w:rPr>
          <w:sz w:val="24"/>
          <w:lang w:val="en-US"/>
        </w:rPr>
        <w:t xml:space="preserve">          {newsData.map(news =&gt; (</w:t>
      </w:r>
    </w:p>
    <w:p w14:paraId="66C60612" w14:textId="77777777" w:rsidR="008110F6" w:rsidRPr="008110F6" w:rsidRDefault="008110F6" w:rsidP="008110F6">
      <w:pPr>
        <w:jc w:val="both"/>
        <w:rPr>
          <w:sz w:val="24"/>
          <w:lang w:val="en-US"/>
        </w:rPr>
      </w:pPr>
      <w:r w:rsidRPr="008110F6">
        <w:rPr>
          <w:sz w:val="24"/>
          <w:lang w:val="en-US"/>
        </w:rPr>
        <w:t xml:space="preserve">            &lt;Tooltip title={`Источник: ${ news.source.name }`} onClick={() =&gt; handleNewsClick(news.url)}&gt;</w:t>
      </w:r>
    </w:p>
    <w:p w14:paraId="55E3D247" w14:textId="77777777" w:rsidR="008110F6" w:rsidRPr="008110F6" w:rsidRDefault="008110F6" w:rsidP="008110F6">
      <w:pPr>
        <w:jc w:val="both"/>
        <w:rPr>
          <w:sz w:val="24"/>
          <w:lang w:val="en-US"/>
        </w:rPr>
      </w:pPr>
      <w:r w:rsidRPr="008110F6">
        <w:rPr>
          <w:sz w:val="24"/>
          <w:lang w:val="en-US"/>
        </w:rPr>
        <w:t xml:space="preserve">              &lt;NewsGridItem&gt;</w:t>
      </w:r>
    </w:p>
    <w:p w14:paraId="2006E3A8" w14:textId="77777777" w:rsidR="008110F6" w:rsidRPr="008110F6" w:rsidRDefault="008110F6" w:rsidP="008110F6">
      <w:pPr>
        <w:jc w:val="both"/>
        <w:rPr>
          <w:sz w:val="24"/>
          <w:lang w:val="en-US"/>
        </w:rPr>
      </w:pPr>
      <w:r w:rsidRPr="008110F6">
        <w:rPr>
          <w:sz w:val="24"/>
          <w:lang w:val="en-US"/>
        </w:rPr>
        <w:t xml:space="preserve">                &lt;img src={news.urlToImage} alt='logo' /&gt;</w:t>
      </w:r>
    </w:p>
    <w:p w14:paraId="43587328" w14:textId="77777777" w:rsidR="008110F6" w:rsidRPr="008110F6" w:rsidRDefault="008110F6" w:rsidP="008110F6">
      <w:pPr>
        <w:jc w:val="both"/>
        <w:rPr>
          <w:sz w:val="24"/>
          <w:lang w:val="en-US"/>
        </w:rPr>
      </w:pPr>
      <w:r w:rsidRPr="008110F6">
        <w:rPr>
          <w:sz w:val="24"/>
          <w:lang w:val="en-US"/>
        </w:rPr>
        <w:t xml:space="preserve">                &lt;h2&gt;{news.title}&lt;/h2&gt;</w:t>
      </w:r>
    </w:p>
    <w:p w14:paraId="3346982E" w14:textId="77777777" w:rsidR="008110F6" w:rsidRPr="008110F6" w:rsidRDefault="008110F6" w:rsidP="008110F6">
      <w:pPr>
        <w:jc w:val="both"/>
        <w:rPr>
          <w:sz w:val="24"/>
          <w:lang w:val="en-US"/>
        </w:rPr>
      </w:pPr>
      <w:r w:rsidRPr="008110F6">
        <w:rPr>
          <w:sz w:val="24"/>
          <w:lang w:val="en-US"/>
        </w:rPr>
        <w:t xml:space="preserve">                &lt;p&gt;{news.description}&lt;/p&gt;</w:t>
      </w:r>
    </w:p>
    <w:p w14:paraId="3648DD9A" w14:textId="77777777" w:rsidR="008110F6" w:rsidRPr="008110F6" w:rsidRDefault="008110F6" w:rsidP="008110F6">
      <w:pPr>
        <w:jc w:val="both"/>
        <w:rPr>
          <w:sz w:val="24"/>
          <w:lang w:val="en-US"/>
        </w:rPr>
      </w:pPr>
      <w:r w:rsidRPr="008110F6">
        <w:rPr>
          <w:sz w:val="24"/>
          <w:lang w:val="en-US"/>
        </w:rPr>
        <w:t xml:space="preserve">              &lt;/NewsGridItem&gt;</w:t>
      </w:r>
    </w:p>
    <w:p w14:paraId="246A1BF6" w14:textId="77777777" w:rsidR="008110F6" w:rsidRPr="008110F6" w:rsidRDefault="008110F6" w:rsidP="008110F6">
      <w:pPr>
        <w:jc w:val="both"/>
        <w:rPr>
          <w:sz w:val="24"/>
          <w:lang w:val="en-US"/>
        </w:rPr>
      </w:pPr>
      <w:r w:rsidRPr="008110F6">
        <w:rPr>
          <w:sz w:val="24"/>
          <w:lang w:val="en-US"/>
        </w:rPr>
        <w:t xml:space="preserve">            &lt;/Tooltip&gt;</w:t>
      </w:r>
    </w:p>
    <w:p w14:paraId="15BF7CFE" w14:textId="77777777" w:rsidR="008110F6" w:rsidRPr="008110F6" w:rsidRDefault="008110F6" w:rsidP="008110F6">
      <w:pPr>
        <w:jc w:val="both"/>
        <w:rPr>
          <w:sz w:val="24"/>
          <w:lang w:val="en-US"/>
        </w:rPr>
      </w:pPr>
      <w:r w:rsidRPr="008110F6">
        <w:rPr>
          <w:sz w:val="24"/>
          <w:lang w:val="en-US"/>
        </w:rPr>
        <w:t xml:space="preserve">          ))}</w:t>
      </w:r>
    </w:p>
    <w:p w14:paraId="6E2AE0D5" w14:textId="77777777" w:rsidR="008110F6" w:rsidRPr="008110F6" w:rsidRDefault="008110F6" w:rsidP="008110F6">
      <w:pPr>
        <w:jc w:val="both"/>
        <w:rPr>
          <w:sz w:val="24"/>
          <w:lang w:val="en-US"/>
        </w:rPr>
      </w:pPr>
      <w:r w:rsidRPr="008110F6">
        <w:rPr>
          <w:sz w:val="24"/>
          <w:lang w:val="en-US"/>
        </w:rPr>
        <w:lastRenderedPageBreak/>
        <w:t xml:space="preserve">        &lt;/NewsContent&gt;</w:t>
      </w:r>
    </w:p>
    <w:p w14:paraId="7E002CEF" w14:textId="77777777" w:rsidR="008110F6" w:rsidRPr="008110F6" w:rsidRDefault="008110F6" w:rsidP="008110F6">
      <w:pPr>
        <w:jc w:val="both"/>
        <w:rPr>
          <w:sz w:val="24"/>
          <w:lang w:val="en-US"/>
        </w:rPr>
      </w:pPr>
      <w:r w:rsidRPr="008110F6">
        <w:rPr>
          <w:sz w:val="24"/>
          <w:lang w:val="en-US"/>
        </w:rPr>
        <w:t xml:space="preserve">      ) : (</w:t>
      </w:r>
    </w:p>
    <w:p w14:paraId="67C8B9D8" w14:textId="77777777" w:rsidR="008110F6" w:rsidRPr="008110F6" w:rsidRDefault="008110F6" w:rsidP="008110F6">
      <w:pPr>
        <w:jc w:val="both"/>
        <w:rPr>
          <w:sz w:val="24"/>
          <w:lang w:val="en-US"/>
        </w:rPr>
      </w:pPr>
      <w:r w:rsidRPr="008110F6">
        <w:rPr>
          <w:sz w:val="24"/>
          <w:lang w:val="en-US"/>
        </w:rPr>
        <w:t xml:space="preserve">        &lt;Spinner width="50px" /&gt;</w:t>
      </w:r>
    </w:p>
    <w:p w14:paraId="1A8E7866" w14:textId="77777777" w:rsidR="008110F6" w:rsidRPr="00985996" w:rsidRDefault="008110F6" w:rsidP="008110F6">
      <w:pPr>
        <w:jc w:val="both"/>
        <w:rPr>
          <w:sz w:val="24"/>
        </w:rPr>
      </w:pPr>
      <w:r w:rsidRPr="008110F6">
        <w:rPr>
          <w:sz w:val="24"/>
          <w:lang w:val="en-US"/>
        </w:rPr>
        <w:t xml:space="preserve">      </w:t>
      </w:r>
      <w:r w:rsidRPr="00985996">
        <w:rPr>
          <w:sz w:val="24"/>
        </w:rPr>
        <w:t>)}</w:t>
      </w:r>
    </w:p>
    <w:p w14:paraId="66ADAE3B" w14:textId="77777777" w:rsidR="008110F6" w:rsidRPr="00985996" w:rsidRDefault="008110F6" w:rsidP="008110F6">
      <w:pPr>
        <w:jc w:val="both"/>
        <w:rPr>
          <w:sz w:val="24"/>
        </w:rPr>
      </w:pPr>
      <w:r w:rsidRPr="00985996">
        <w:rPr>
          <w:sz w:val="24"/>
        </w:rPr>
        <w:t xml:space="preserve">    &lt;/</w:t>
      </w:r>
      <w:r w:rsidRPr="008110F6">
        <w:rPr>
          <w:sz w:val="24"/>
          <w:lang w:val="en-US"/>
        </w:rPr>
        <w:t>NewsWrapper</w:t>
      </w:r>
      <w:r w:rsidRPr="00985996">
        <w:rPr>
          <w:sz w:val="24"/>
        </w:rPr>
        <w:t>&gt;</w:t>
      </w:r>
    </w:p>
    <w:p w14:paraId="3001EAB8" w14:textId="77777777" w:rsidR="008110F6" w:rsidRPr="00985996" w:rsidRDefault="008110F6" w:rsidP="008110F6">
      <w:pPr>
        <w:jc w:val="both"/>
        <w:rPr>
          <w:sz w:val="24"/>
        </w:rPr>
      </w:pPr>
      <w:r w:rsidRPr="00985996">
        <w:rPr>
          <w:sz w:val="24"/>
        </w:rPr>
        <w:t xml:space="preserve">  );</w:t>
      </w:r>
    </w:p>
    <w:p w14:paraId="54967427" w14:textId="77777777" w:rsidR="008110F6" w:rsidRPr="00985996" w:rsidRDefault="008110F6" w:rsidP="008110F6">
      <w:pPr>
        <w:jc w:val="both"/>
        <w:rPr>
          <w:sz w:val="24"/>
        </w:rPr>
      </w:pPr>
      <w:r w:rsidRPr="00985996">
        <w:rPr>
          <w:sz w:val="24"/>
        </w:rPr>
        <w:t>};</w:t>
      </w:r>
    </w:p>
    <w:p w14:paraId="2AF2D7CF" w14:textId="77777777" w:rsidR="008110F6" w:rsidRPr="00985996" w:rsidRDefault="008110F6" w:rsidP="008110F6">
      <w:pPr>
        <w:jc w:val="both"/>
        <w:rPr>
          <w:sz w:val="24"/>
        </w:rPr>
      </w:pPr>
    </w:p>
    <w:p w14:paraId="389BD906" w14:textId="1436FC70" w:rsidR="000454B6" w:rsidRPr="00985996" w:rsidRDefault="000454B6" w:rsidP="000454B6">
      <w:pPr>
        <w:pStyle w:val="1"/>
        <w:jc w:val="center"/>
      </w:pPr>
      <w:bookmarkStart w:id="40" w:name="_Toc106126981"/>
      <w:r>
        <w:t>ПРИЛОЖЕНИЕ</w:t>
      </w:r>
      <w:r w:rsidRPr="00985996">
        <w:t xml:space="preserve"> </w:t>
      </w:r>
      <w:r w:rsidR="00985996">
        <w:t>Ж</w:t>
      </w:r>
      <w:bookmarkEnd w:id="40"/>
    </w:p>
    <w:p w14:paraId="4DE17FAA" w14:textId="50100815" w:rsidR="000454B6" w:rsidRDefault="00985996" w:rsidP="000454B6">
      <w:pPr>
        <w:jc w:val="center"/>
        <w:rPr>
          <w:b/>
          <w:sz w:val="28"/>
        </w:rPr>
      </w:pPr>
      <w:r>
        <w:rPr>
          <w:b/>
          <w:sz w:val="28"/>
        </w:rPr>
        <w:t xml:space="preserve">Конфигурационные файлы </w:t>
      </w:r>
      <w:r>
        <w:rPr>
          <w:b/>
          <w:sz w:val="28"/>
          <w:lang w:val="en-US"/>
        </w:rPr>
        <w:t>API</w:t>
      </w:r>
      <w:r w:rsidRPr="00985996">
        <w:rPr>
          <w:b/>
          <w:sz w:val="28"/>
        </w:rPr>
        <w:t xml:space="preserve"> </w:t>
      </w:r>
      <w:r>
        <w:rPr>
          <w:b/>
          <w:sz w:val="28"/>
        </w:rPr>
        <w:t>для работы с сервером</w:t>
      </w:r>
    </w:p>
    <w:p w14:paraId="1213007F" w14:textId="518DAA46" w:rsidR="00985996" w:rsidRDefault="00985996" w:rsidP="00985996">
      <w:pPr>
        <w:jc w:val="both"/>
        <w:rPr>
          <w:b/>
          <w:sz w:val="28"/>
          <w:lang w:val="en-US"/>
        </w:rPr>
      </w:pPr>
      <w:r>
        <w:rPr>
          <w:b/>
          <w:sz w:val="28"/>
        </w:rPr>
        <w:t>Файл</w:t>
      </w:r>
      <w:r w:rsidRPr="007A035F">
        <w:rPr>
          <w:b/>
          <w:sz w:val="28"/>
          <w:lang w:val="en-US"/>
        </w:rPr>
        <w:t xml:space="preserve"> </w:t>
      </w:r>
      <w:r>
        <w:rPr>
          <w:b/>
          <w:sz w:val="28"/>
          <w:lang w:val="en-US"/>
        </w:rPr>
        <w:t>api</w:t>
      </w:r>
      <w:r w:rsidRPr="007A035F">
        <w:rPr>
          <w:b/>
          <w:sz w:val="28"/>
          <w:lang w:val="en-US"/>
        </w:rPr>
        <w:t>.</w:t>
      </w:r>
      <w:r>
        <w:rPr>
          <w:b/>
          <w:sz w:val="28"/>
          <w:lang w:val="en-US"/>
        </w:rPr>
        <w:t>ts</w:t>
      </w:r>
    </w:p>
    <w:p w14:paraId="67623DE9" w14:textId="77777777" w:rsidR="00985996" w:rsidRPr="00985996" w:rsidRDefault="00985996" w:rsidP="00985996">
      <w:pPr>
        <w:jc w:val="both"/>
        <w:rPr>
          <w:sz w:val="24"/>
          <w:lang w:val="en-US"/>
        </w:rPr>
      </w:pPr>
      <w:r w:rsidRPr="00985996">
        <w:rPr>
          <w:sz w:val="24"/>
          <w:lang w:val="en-US"/>
        </w:rPr>
        <w:t>import { ISectionModel } from '../model/sections.model';</w:t>
      </w:r>
    </w:p>
    <w:p w14:paraId="3EEE113A" w14:textId="77777777" w:rsidR="00985996" w:rsidRPr="00985996" w:rsidRDefault="00985996" w:rsidP="00985996">
      <w:pPr>
        <w:jc w:val="both"/>
        <w:rPr>
          <w:sz w:val="24"/>
          <w:lang w:val="en-US"/>
        </w:rPr>
      </w:pPr>
      <w:r w:rsidRPr="00985996">
        <w:rPr>
          <w:sz w:val="24"/>
          <w:lang w:val="en-US"/>
        </w:rPr>
        <w:t>import { baseURL } from './rest';</w:t>
      </w:r>
    </w:p>
    <w:p w14:paraId="4E17A208" w14:textId="77777777" w:rsidR="00985996" w:rsidRPr="00985996" w:rsidRDefault="00985996" w:rsidP="00985996">
      <w:pPr>
        <w:jc w:val="both"/>
        <w:rPr>
          <w:sz w:val="24"/>
          <w:lang w:val="en-US"/>
        </w:rPr>
      </w:pPr>
      <w:r w:rsidRPr="00985996">
        <w:rPr>
          <w:sz w:val="24"/>
          <w:lang w:val="en-US"/>
        </w:rPr>
        <w:t>import { createApi, fetchBaseQuery } from '@reduxjs/toolkit/query/react';</w:t>
      </w:r>
    </w:p>
    <w:p w14:paraId="7BAFDD14" w14:textId="77777777" w:rsidR="00985996" w:rsidRPr="00985996" w:rsidRDefault="00985996" w:rsidP="00985996">
      <w:pPr>
        <w:jc w:val="both"/>
        <w:rPr>
          <w:sz w:val="24"/>
          <w:lang w:val="en-US"/>
        </w:rPr>
      </w:pPr>
      <w:r w:rsidRPr="00985996">
        <w:rPr>
          <w:sz w:val="24"/>
          <w:lang w:val="en-US"/>
        </w:rPr>
        <w:t>import { TFetchedData } from '../model/common.model';</w:t>
      </w:r>
    </w:p>
    <w:p w14:paraId="24C12FBE" w14:textId="77777777" w:rsidR="00985996" w:rsidRPr="00985996" w:rsidRDefault="00985996" w:rsidP="00985996">
      <w:pPr>
        <w:jc w:val="both"/>
        <w:rPr>
          <w:sz w:val="24"/>
          <w:lang w:val="en-US"/>
        </w:rPr>
      </w:pPr>
      <w:r w:rsidRPr="00985996">
        <w:rPr>
          <w:sz w:val="24"/>
          <w:lang w:val="en-US"/>
        </w:rPr>
        <w:t>import { IEvent } from '../model/events.model';</w:t>
      </w:r>
    </w:p>
    <w:p w14:paraId="22516005" w14:textId="77777777" w:rsidR="00985996" w:rsidRPr="00985996" w:rsidRDefault="00985996" w:rsidP="00985996">
      <w:pPr>
        <w:jc w:val="both"/>
        <w:rPr>
          <w:sz w:val="24"/>
          <w:lang w:val="en-US"/>
        </w:rPr>
      </w:pPr>
      <w:r w:rsidRPr="00985996">
        <w:rPr>
          <w:sz w:val="24"/>
          <w:lang w:val="en-US"/>
        </w:rPr>
        <w:t>import { IGetEventsBySportIdParams } from '../model/api.model';</w:t>
      </w:r>
    </w:p>
    <w:p w14:paraId="26DD6B0C" w14:textId="77777777" w:rsidR="00985996" w:rsidRPr="00985996" w:rsidRDefault="00985996" w:rsidP="00985996">
      <w:pPr>
        <w:jc w:val="both"/>
        <w:rPr>
          <w:sz w:val="24"/>
          <w:lang w:val="en-US"/>
        </w:rPr>
      </w:pPr>
      <w:r w:rsidRPr="00985996">
        <w:rPr>
          <w:sz w:val="24"/>
          <w:lang w:val="en-US"/>
        </w:rPr>
        <w:t>import { EventsViewModes } from '../constants/events.constants';</w:t>
      </w:r>
    </w:p>
    <w:p w14:paraId="17606CED" w14:textId="77777777" w:rsidR="00985996" w:rsidRPr="00985996" w:rsidRDefault="00985996" w:rsidP="00985996">
      <w:pPr>
        <w:jc w:val="both"/>
        <w:rPr>
          <w:sz w:val="24"/>
          <w:lang w:val="en-US"/>
        </w:rPr>
      </w:pPr>
      <w:r w:rsidRPr="00985996">
        <w:rPr>
          <w:sz w:val="24"/>
          <w:lang w:val="en-US"/>
        </w:rPr>
        <w:t>import { ILineupModel } from '../model/lineup.model';</w:t>
      </w:r>
    </w:p>
    <w:p w14:paraId="693F7119" w14:textId="77777777" w:rsidR="00985996" w:rsidRPr="00985996" w:rsidRDefault="00985996" w:rsidP="00985996">
      <w:pPr>
        <w:jc w:val="both"/>
        <w:rPr>
          <w:sz w:val="24"/>
          <w:lang w:val="en-US"/>
        </w:rPr>
      </w:pPr>
      <w:r w:rsidRPr="00985996">
        <w:rPr>
          <w:sz w:val="24"/>
          <w:lang w:val="en-US"/>
        </w:rPr>
        <w:t>import { IStatisticsModel } from '../model/statistics.model';</w:t>
      </w:r>
    </w:p>
    <w:p w14:paraId="41E2C458" w14:textId="77777777" w:rsidR="00985996" w:rsidRPr="00985996" w:rsidRDefault="00985996" w:rsidP="00985996">
      <w:pPr>
        <w:jc w:val="both"/>
        <w:rPr>
          <w:sz w:val="24"/>
          <w:lang w:val="en-US"/>
        </w:rPr>
      </w:pPr>
      <w:r w:rsidRPr="00985996">
        <w:rPr>
          <w:sz w:val="24"/>
          <w:lang w:val="en-US"/>
        </w:rPr>
        <w:t>import { IIncidentsModel } from '../model/incidents.model';</w:t>
      </w:r>
    </w:p>
    <w:p w14:paraId="33932BE7" w14:textId="77777777" w:rsidR="00985996" w:rsidRPr="00985996" w:rsidRDefault="00985996" w:rsidP="00985996">
      <w:pPr>
        <w:jc w:val="both"/>
        <w:rPr>
          <w:sz w:val="24"/>
          <w:lang w:val="en-US"/>
        </w:rPr>
      </w:pPr>
      <w:r w:rsidRPr="00985996">
        <w:rPr>
          <w:sz w:val="24"/>
          <w:lang w:val="en-US"/>
        </w:rPr>
        <w:t>import { ILeague, ISeason, ISeasonTable } from '../model/league.model';</w:t>
      </w:r>
    </w:p>
    <w:p w14:paraId="3007FEC8" w14:textId="77777777" w:rsidR="00985996" w:rsidRPr="00985996" w:rsidRDefault="00985996" w:rsidP="00985996">
      <w:pPr>
        <w:jc w:val="both"/>
        <w:rPr>
          <w:sz w:val="24"/>
          <w:lang w:val="en-US"/>
        </w:rPr>
      </w:pPr>
      <w:r w:rsidRPr="00985996">
        <w:rPr>
          <w:sz w:val="24"/>
          <w:lang w:val="en-US"/>
        </w:rPr>
        <w:t>import { IPlayerModel } from '../model/player.model';</w:t>
      </w:r>
    </w:p>
    <w:p w14:paraId="3DC60B88" w14:textId="77777777" w:rsidR="00985996" w:rsidRPr="00985996" w:rsidRDefault="00985996" w:rsidP="00985996">
      <w:pPr>
        <w:jc w:val="both"/>
        <w:rPr>
          <w:sz w:val="24"/>
          <w:lang w:val="en-US"/>
        </w:rPr>
      </w:pPr>
      <w:r w:rsidRPr="00985996">
        <w:rPr>
          <w:sz w:val="24"/>
          <w:lang w:val="en-US"/>
        </w:rPr>
        <w:t>import { ITeam } from '../model/team.model';</w:t>
      </w:r>
    </w:p>
    <w:p w14:paraId="71B5482E" w14:textId="77777777" w:rsidR="00985996" w:rsidRPr="00985996" w:rsidRDefault="00985996" w:rsidP="00985996">
      <w:pPr>
        <w:jc w:val="both"/>
        <w:rPr>
          <w:sz w:val="24"/>
          <w:lang w:val="en-US"/>
        </w:rPr>
      </w:pPr>
    </w:p>
    <w:p w14:paraId="529EFC81" w14:textId="77777777" w:rsidR="00985996" w:rsidRPr="00985996" w:rsidRDefault="00985996" w:rsidP="00985996">
      <w:pPr>
        <w:jc w:val="both"/>
        <w:rPr>
          <w:sz w:val="24"/>
          <w:lang w:val="en-US"/>
        </w:rPr>
      </w:pPr>
      <w:r w:rsidRPr="00985996">
        <w:rPr>
          <w:sz w:val="24"/>
          <w:lang w:val="en-US"/>
        </w:rPr>
        <w:t>export const API = createApi({</w:t>
      </w:r>
    </w:p>
    <w:p w14:paraId="3849BB01" w14:textId="77777777" w:rsidR="00985996" w:rsidRPr="00985996" w:rsidRDefault="00985996" w:rsidP="00985996">
      <w:pPr>
        <w:jc w:val="both"/>
        <w:rPr>
          <w:sz w:val="24"/>
          <w:lang w:val="en-US"/>
        </w:rPr>
      </w:pPr>
      <w:r w:rsidRPr="00985996">
        <w:rPr>
          <w:sz w:val="24"/>
          <w:lang w:val="en-US"/>
        </w:rPr>
        <w:t xml:space="preserve">  reducerPath: 'API',</w:t>
      </w:r>
    </w:p>
    <w:p w14:paraId="7F97DC8B" w14:textId="77777777" w:rsidR="00985996" w:rsidRPr="00985996" w:rsidRDefault="00985996" w:rsidP="00985996">
      <w:pPr>
        <w:jc w:val="both"/>
        <w:rPr>
          <w:sz w:val="24"/>
          <w:lang w:val="en-US"/>
        </w:rPr>
      </w:pPr>
      <w:r w:rsidRPr="00985996">
        <w:rPr>
          <w:sz w:val="24"/>
          <w:lang w:val="en-US"/>
        </w:rPr>
        <w:t xml:space="preserve">  baseQuery: fetchBaseQuery({</w:t>
      </w:r>
    </w:p>
    <w:p w14:paraId="7FF4AFC3" w14:textId="77777777" w:rsidR="00985996" w:rsidRPr="00985996" w:rsidRDefault="00985996" w:rsidP="00985996">
      <w:pPr>
        <w:jc w:val="both"/>
        <w:rPr>
          <w:sz w:val="24"/>
          <w:lang w:val="en-US"/>
        </w:rPr>
      </w:pPr>
      <w:r w:rsidRPr="00985996">
        <w:rPr>
          <w:sz w:val="24"/>
          <w:lang w:val="en-US"/>
        </w:rPr>
        <w:t xml:space="preserve">    baseUrl: baseURL,</w:t>
      </w:r>
    </w:p>
    <w:p w14:paraId="6907C200" w14:textId="77777777" w:rsidR="00985996" w:rsidRPr="00985996" w:rsidRDefault="00985996" w:rsidP="00985996">
      <w:pPr>
        <w:jc w:val="both"/>
        <w:rPr>
          <w:sz w:val="24"/>
          <w:lang w:val="en-US"/>
        </w:rPr>
      </w:pPr>
      <w:r w:rsidRPr="00985996">
        <w:rPr>
          <w:sz w:val="24"/>
          <w:lang w:val="en-US"/>
        </w:rPr>
        <w:t xml:space="preserve">    prepareHeaders: headers =&gt; {</w:t>
      </w:r>
    </w:p>
    <w:p w14:paraId="69AA6512" w14:textId="77777777" w:rsidR="00985996" w:rsidRPr="00985996" w:rsidRDefault="00985996" w:rsidP="00985996">
      <w:pPr>
        <w:jc w:val="both"/>
        <w:rPr>
          <w:sz w:val="24"/>
          <w:lang w:val="en-US"/>
        </w:rPr>
      </w:pPr>
      <w:r w:rsidRPr="00985996">
        <w:rPr>
          <w:sz w:val="24"/>
          <w:lang w:val="en-US"/>
        </w:rPr>
        <w:t xml:space="preserve">      headers.set('x-rapidapi-host', 'sportscore1.p.rapidapi.com');</w:t>
      </w:r>
    </w:p>
    <w:p w14:paraId="48F45308" w14:textId="77777777" w:rsidR="00985996" w:rsidRPr="00985996" w:rsidRDefault="00985996" w:rsidP="00985996">
      <w:pPr>
        <w:jc w:val="both"/>
        <w:rPr>
          <w:sz w:val="24"/>
          <w:lang w:val="en-US"/>
        </w:rPr>
      </w:pPr>
      <w:r w:rsidRPr="00985996">
        <w:rPr>
          <w:sz w:val="24"/>
          <w:lang w:val="en-US"/>
        </w:rPr>
        <w:t xml:space="preserve">      headers.set('x-rapidapi-key', 'fcf0f94828mshe4442eea88a7d01p15a177jsn1344e9c69c0e');</w:t>
      </w:r>
    </w:p>
    <w:p w14:paraId="60223E89" w14:textId="77777777" w:rsidR="00985996" w:rsidRPr="00985996" w:rsidRDefault="00985996" w:rsidP="00985996">
      <w:pPr>
        <w:jc w:val="both"/>
        <w:rPr>
          <w:sz w:val="24"/>
          <w:lang w:val="en-US"/>
        </w:rPr>
      </w:pPr>
      <w:r w:rsidRPr="00985996">
        <w:rPr>
          <w:sz w:val="24"/>
          <w:lang w:val="en-US"/>
        </w:rPr>
        <w:t xml:space="preserve">      return headers;</w:t>
      </w:r>
    </w:p>
    <w:p w14:paraId="1CC5E570" w14:textId="77777777" w:rsidR="00985996" w:rsidRPr="00985996" w:rsidRDefault="00985996" w:rsidP="00985996">
      <w:pPr>
        <w:jc w:val="both"/>
        <w:rPr>
          <w:sz w:val="24"/>
          <w:lang w:val="en-US"/>
        </w:rPr>
      </w:pPr>
      <w:r w:rsidRPr="00985996">
        <w:rPr>
          <w:sz w:val="24"/>
          <w:lang w:val="en-US"/>
        </w:rPr>
        <w:lastRenderedPageBreak/>
        <w:t xml:space="preserve">    },</w:t>
      </w:r>
    </w:p>
    <w:p w14:paraId="6EFFC117" w14:textId="77777777" w:rsidR="00985996" w:rsidRPr="00985996" w:rsidRDefault="00985996" w:rsidP="00985996">
      <w:pPr>
        <w:jc w:val="both"/>
        <w:rPr>
          <w:sz w:val="24"/>
          <w:lang w:val="en-US"/>
        </w:rPr>
      </w:pPr>
      <w:r w:rsidRPr="00985996">
        <w:rPr>
          <w:sz w:val="24"/>
          <w:lang w:val="en-US"/>
        </w:rPr>
        <w:t xml:space="preserve">  }),</w:t>
      </w:r>
    </w:p>
    <w:p w14:paraId="649F9387" w14:textId="77777777" w:rsidR="00985996" w:rsidRPr="00985996" w:rsidRDefault="00985996" w:rsidP="00985996">
      <w:pPr>
        <w:jc w:val="both"/>
        <w:rPr>
          <w:sz w:val="24"/>
          <w:lang w:val="en-US"/>
        </w:rPr>
      </w:pPr>
      <w:r w:rsidRPr="00985996">
        <w:rPr>
          <w:sz w:val="24"/>
          <w:lang w:val="en-US"/>
        </w:rPr>
        <w:t xml:space="preserve">  endpoints: (builder) =&gt; ({</w:t>
      </w:r>
    </w:p>
    <w:p w14:paraId="58EB8BC4" w14:textId="77777777" w:rsidR="00985996" w:rsidRPr="00985996" w:rsidRDefault="00985996" w:rsidP="00985996">
      <w:pPr>
        <w:jc w:val="both"/>
        <w:rPr>
          <w:sz w:val="24"/>
          <w:lang w:val="en-US"/>
        </w:rPr>
      </w:pPr>
      <w:r w:rsidRPr="00985996">
        <w:rPr>
          <w:sz w:val="24"/>
          <w:lang w:val="en-US"/>
        </w:rPr>
        <w:t xml:space="preserve">    getSectionsBySportId: builder.query&lt;TFetchedData&lt;ISectionModel[]&gt;, number&gt;({</w:t>
      </w:r>
    </w:p>
    <w:p w14:paraId="5F5DC35B" w14:textId="77777777" w:rsidR="00985996" w:rsidRPr="00985996" w:rsidRDefault="00985996" w:rsidP="00985996">
      <w:pPr>
        <w:jc w:val="both"/>
        <w:rPr>
          <w:sz w:val="24"/>
          <w:lang w:val="en-US"/>
        </w:rPr>
      </w:pPr>
      <w:r w:rsidRPr="00985996">
        <w:rPr>
          <w:sz w:val="24"/>
          <w:lang w:val="en-US"/>
        </w:rPr>
        <w:t xml:space="preserve">      query: (id) =&gt; `/sports/${id}/sections`,</w:t>
      </w:r>
    </w:p>
    <w:p w14:paraId="2B1C5C24" w14:textId="77777777" w:rsidR="00985996" w:rsidRPr="00985996" w:rsidRDefault="00985996" w:rsidP="00985996">
      <w:pPr>
        <w:jc w:val="both"/>
        <w:rPr>
          <w:sz w:val="24"/>
          <w:lang w:val="en-US"/>
        </w:rPr>
      </w:pPr>
      <w:r w:rsidRPr="00985996">
        <w:rPr>
          <w:sz w:val="24"/>
          <w:lang w:val="en-US"/>
        </w:rPr>
        <w:t xml:space="preserve">    }),</w:t>
      </w:r>
    </w:p>
    <w:p w14:paraId="7A07A1FF" w14:textId="77777777" w:rsidR="00985996" w:rsidRPr="00985996" w:rsidRDefault="00985996" w:rsidP="00985996">
      <w:pPr>
        <w:jc w:val="both"/>
        <w:rPr>
          <w:sz w:val="24"/>
          <w:lang w:val="en-US"/>
        </w:rPr>
      </w:pPr>
      <w:r w:rsidRPr="00985996">
        <w:rPr>
          <w:sz w:val="24"/>
          <w:lang w:val="en-US"/>
        </w:rPr>
        <w:t xml:space="preserve">    getEventsBySportId: builder.query&lt;TFetchedData&lt;IEvent[]&gt;, IGetEventsBySportIdParams&gt;({</w:t>
      </w:r>
    </w:p>
    <w:p w14:paraId="11DEBA70" w14:textId="77777777" w:rsidR="00985996" w:rsidRPr="00985996" w:rsidRDefault="00985996" w:rsidP="00985996">
      <w:pPr>
        <w:jc w:val="both"/>
        <w:rPr>
          <w:sz w:val="24"/>
          <w:lang w:val="en-US"/>
        </w:rPr>
      </w:pPr>
      <w:r w:rsidRPr="00985996">
        <w:rPr>
          <w:sz w:val="24"/>
          <w:lang w:val="en-US"/>
        </w:rPr>
        <w:t xml:space="preserve">      query: ({ id, mode, date }) =&gt; `/sports/${id}/events${mode === EventsViewModes.ALL ?( '/date/' + date) : '/live'}`,</w:t>
      </w:r>
    </w:p>
    <w:p w14:paraId="28A30579" w14:textId="77777777" w:rsidR="00985996" w:rsidRPr="00985996" w:rsidRDefault="00985996" w:rsidP="00985996">
      <w:pPr>
        <w:jc w:val="both"/>
        <w:rPr>
          <w:sz w:val="24"/>
          <w:lang w:val="en-US"/>
        </w:rPr>
      </w:pPr>
      <w:r w:rsidRPr="00985996">
        <w:rPr>
          <w:sz w:val="24"/>
          <w:lang w:val="en-US"/>
        </w:rPr>
        <w:t xml:space="preserve">    }),</w:t>
      </w:r>
    </w:p>
    <w:p w14:paraId="1115C1EF" w14:textId="77777777" w:rsidR="00985996" w:rsidRPr="00985996" w:rsidRDefault="00985996" w:rsidP="00985996">
      <w:pPr>
        <w:jc w:val="both"/>
        <w:rPr>
          <w:sz w:val="24"/>
          <w:lang w:val="en-US"/>
        </w:rPr>
      </w:pPr>
      <w:r w:rsidRPr="00985996">
        <w:rPr>
          <w:sz w:val="24"/>
          <w:lang w:val="en-US"/>
        </w:rPr>
        <w:t xml:space="preserve">    getEventDataById: builder.query&lt;TFetchedData&lt;IEvent&gt;, number | null&gt;({</w:t>
      </w:r>
    </w:p>
    <w:p w14:paraId="0ABDB289" w14:textId="77777777" w:rsidR="00985996" w:rsidRPr="00985996" w:rsidRDefault="00985996" w:rsidP="00985996">
      <w:pPr>
        <w:jc w:val="both"/>
        <w:rPr>
          <w:sz w:val="24"/>
          <w:lang w:val="en-US"/>
        </w:rPr>
      </w:pPr>
      <w:r w:rsidRPr="00985996">
        <w:rPr>
          <w:sz w:val="24"/>
          <w:lang w:val="en-US"/>
        </w:rPr>
        <w:t xml:space="preserve">      query: (id) =&gt; `/events/${String(id)}`,</w:t>
      </w:r>
    </w:p>
    <w:p w14:paraId="2A76FAE7" w14:textId="77777777" w:rsidR="00985996" w:rsidRPr="00985996" w:rsidRDefault="00985996" w:rsidP="00985996">
      <w:pPr>
        <w:jc w:val="both"/>
        <w:rPr>
          <w:sz w:val="24"/>
          <w:lang w:val="en-US"/>
        </w:rPr>
      </w:pPr>
      <w:r w:rsidRPr="00985996">
        <w:rPr>
          <w:sz w:val="24"/>
          <w:lang w:val="en-US"/>
        </w:rPr>
        <w:t xml:space="preserve">    }),</w:t>
      </w:r>
    </w:p>
    <w:p w14:paraId="31842E2F" w14:textId="77777777" w:rsidR="00985996" w:rsidRPr="00985996" w:rsidRDefault="00985996" w:rsidP="00985996">
      <w:pPr>
        <w:jc w:val="both"/>
        <w:rPr>
          <w:sz w:val="24"/>
          <w:lang w:val="en-US"/>
        </w:rPr>
      </w:pPr>
      <w:r w:rsidRPr="00985996">
        <w:rPr>
          <w:sz w:val="24"/>
          <w:lang w:val="en-US"/>
        </w:rPr>
        <w:t xml:space="preserve">    getChallengeDataById: builder.query&lt;TFetchedData&lt;ILeague&gt;, number | null&gt;({</w:t>
      </w:r>
    </w:p>
    <w:p w14:paraId="36EC98BE" w14:textId="77777777" w:rsidR="00985996" w:rsidRPr="00985996" w:rsidRDefault="00985996" w:rsidP="00985996">
      <w:pPr>
        <w:jc w:val="both"/>
        <w:rPr>
          <w:sz w:val="24"/>
          <w:lang w:val="en-US"/>
        </w:rPr>
      </w:pPr>
      <w:r w:rsidRPr="00985996">
        <w:rPr>
          <w:sz w:val="24"/>
          <w:lang w:val="en-US"/>
        </w:rPr>
        <w:t xml:space="preserve">      query: (id) =&gt; `/leagues/${String(id)}`,</w:t>
      </w:r>
    </w:p>
    <w:p w14:paraId="2DAC786E" w14:textId="77777777" w:rsidR="00985996" w:rsidRPr="00985996" w:rsidRDefault="00985996" w:rsidP="00985996">
      <w:pPr>
        <w:jc w:val="both"/>
        <w:rPr>
          <w:sz w:val="24"/>
          <w:lang w:val="en-US"/>
        </w:rPr>
      </w:pPr>
      <w:r w:rsidRPr="00985996">
        <w:rPr>
          <w:sz w:val="24"/>
          <w:lang w:val="en-US"/>
        </w:rPr>
        <w:t xml:space="preserve">    }),</w:t>
      </w:r>
    </w:p>
    <w:p w14:paraId="4C94F1C5" w14:textId="77777777" w:rsidR="00985996" w:rsidRPr="00985996" w:rsidRDefault="00985996" w:rsidP="00985996">
      <w:pPr>
        <w:jc w:val="both"/>
        <w:rPr>
          <w:sz w:val="24"/>
          <w:lang w:val="en-US"/>
        </w:rPr>
      </w:pPr>
      <w:r w:rsidRPr="00985996">
        <w:rPr>
          <w:sz w:val="24"/>
          <w:lang w:val="en-US"/>
        </w:rPr>
        <w:t xml:space="preserve">    getH2HEvents: builder.query&lt;TFetchedData&lt;IEvent[]&gt;, { homeTeam: number, awayTeam: number }&gt;({</w:t>
      </w:r>
    </w:p>
    <w:p w14:paraId="090BFC4B" w14:textId="77777777" w:rsidR="00985996" w:rsidRPr="00985996" w:rsidRDefault="00985996" w:rsidP="00985996">
      <w:pPr>
        <w:jc w:val="both"/>
        <w:rPr>
          <w:sz w:val="24"/>
          <w:lang w:val="en-US"/>
        </w:rPr>
      </w:pPr>
      <w:r w:rsidRPr="00985996">
        <w:rPr>
          <w:sz w:val="24"/>
          <w:lang w:val="en-US"/>
        </w:rPr>
        <w:t xml:space="preserve">      query: ({ homeTeam, awayTeam }) =&gt; `/teams/${String(homeTeam)}/h2h-events/${String(awayTeam)}`,</w:t>
      </w:r>
    </w:p>
    <w:p w14:paraId="2BDA880A" w14:textId="77777777" w:rsidR="00985996" w:rsidRPr="00985996" w:rsidRDefault="00985996" w:rsidP="00985996">
      <w:pPr>
        <w:jc w:val="both"/>
        <w:rPr>
          <w:sz w:val="24"/>
          <w:lang w:val="en-US"/>
        </w:rPr>
      </w:pPr>
      <w:r w:rsidRPr="00985996">
        <w:rPr>
          <w:sz w:val="24"/>
          <w:lang w:val="en-US"/>
        </w:rPr>
        <w:t xml:space="preserve">    }),</w:t>
      </w:r>
    </w:p>
    <w:p w14:paraId="79A1A359" w14:textId="77777777" w:rsidR="00985996" w:rsidRPr="00985996" w:rsidRDefault="00985996" w:rsidP="00985996">
      <w:pPr>
        <w:jc w:val="both"/>
        <w:rPr>
          <w:sz w:val="24"/>
          <w:lang w:val="en-US"/>
        </w:rPr>
      </w:pPr>
      <w:r w:rsidRPr="00985996">
        <w:rPr>
          <w:sz w:val="24"/>
          <w:lang w:val="en-US"/>
        </w:rPr>
        <w:t xml:space="preserve">    getEventLineupsById: builder.query&lt;TFetchedData&lt;ILineupModel[]&gt;, number | null&gt;({</w:t>
      </w:r>
    </w:p>
    <w:p w14:paraId="4904849E" w14:textId="77777777" w:rsidR="00985996" w:rsidRPr="00985996" w:rsidRDefault="00985996" w:rsidP="00985996">
      <w:pPr>
        <w:jc w:val="both"/>
        <w:rPr>
          <w:sz w:val="24"/>
          <w:lang w:val="en-US"/>
        </w:rPr>
      </w:pPr>
      <w:r w:rsidRPr="00985996">
        <w:rPr>
          <w:sz w:val="24"/>
          <w:lang w:val="en-US"/>
        </w:rPr>
        <w:t xml:space="preserve">      query: (id) =&gt; `/events/${String(id)}/lineups`,</w:t>
      </w:r>
    </w:p>
    <w:p w14:paraId="4D6081D5" w14:textId="77777777" w:rsidR="00985996" w:rsidRPr="00985996" w:rsidRDefault="00985996" w:rsidP="00985996">
      <w:pPr>
        <w:jc w:val="both"/>
        <w:rPr>
          <w:sz w:val="24"/>
          <w:lang w:val="en-US"/>
        </w:rPr>
      </w:pPr>
      <w:r w:rsidRPr="00985996">
        <w:rPr>
          <w:sz w:val="24"/>
          <w:lang w:val="en-US"/>
        </w:rPr>
        <w:t xml:space="preserve">    }),</w:t>
      </w:r>
    </w:p>
    <w:p w14:paraId="0A619974" w14:textId="77777777" w:rsidR="00985996" w:rsidRPr="00985996" w:rsidRDefault="00985996" w:rsidP="00985996">
      <w:pPr>
        <w:jc w:val="both"/>
        <w:rPr>
          <w:sz w:val="24"/>
          <w:lang w:val="en-US"/>
        </w:rPr>
      </w:pPr>
      <w:r w:rsidRPr="00985996">
        <w:rPr>
          <w:sz w:val="24"/>
          <w:lang w:val="en-US"/>
        </w:rPr>
        <w:t xml:space="preserve">    getEventIncidentsById: builder.query&lt;TFetchedData&lt;IIncidentsModel[]&gt;, number | null&gt;({</w:t>
      </w:r>
    </w:p>
    <w:p w14:paraId="5D48BF25" w14:textId="77777777" w:rsidR="00985996" w:rsidRPr="00985996" w:rsidRDefault="00985996" w:rsidP="00985996">
      <w:pPr>
        <w:jc w:val="both"/>
        <w:rPr>
          <w:sz w:val="24"/>
          <w:lang w:val="en-US"/>
        </w:rPr>
      </w:pPr>
      <w:r w:rsidRPr="00985996">
        <w:rPr>
          <w:sz w:val="24"/>
          <w:lang w:val="en-US"/>
        </w:rPr>
        <w:t xml:space="preserve">      query: (id) =&gt; `/events/${String(id)}/incidents`,</w:t>
      </w:r>
    </w:p>
    <w:p w14:paraId="4AD9DDA2" w14:textId="77777777" w:rsidR="00985996" w:rsidRPr="00985996" w:rsidRDefault="00985996" w:rsidP="00985996">
      <w:pPr>
        <w:jc w:val="both"/>
        <w:rPr>
          <w:sz w:val="24"/>
          <w:lang w:val="en-US"/>
        </w:rPr>
      </w:pPr>
      <w:r w:rsidRPr="00985996">
        <w:rPr>
          <w:sz w:val="24"/>
          <w:lang w:val="en-US"/>
        </w:rPr>
        <w:t xml:space="preserve">    }),</w:t>
      </w:r>
    </w:p>
    <w:p w14:paraId="23187EF9" w14:textId="77777777" w:rsidR="00985996" w:rsidRPr="00985996" w:rsidRDefault="00985996" w:rsidP="00985996">
      <w:pPr>
        <w:jc w:val="both"/>
        <w:rPr>
          <w:sz w:val="24"/>
          <w:lang w:val="en-US"/>
        </w:rPr>
      </w:pPr>
      <w:r w:rsidRPr="00985996">
        <w:rPr>
          <w:sz w:val="24"/>
          <w:lang w:val="en-US"/>
        </w:rPr>
        <w:t xml:space="preserve">    getEventStatisticsById: builder.query&lt;TFetchedData&lt;IStatisticsModel[]&gt;, number | null&gt;({</w:t>
      </w:r>
    </w:p>
    <w:p w14:paraId="7DCBD83E" w14:textId="77777777" w:rsidR="00985996" w:rsidRPr="00985996" w:rsidRDefault="00985996" w:rsidP="00985996">
      <w:pPr>
        <w:jc w:val="both"/>
        <w:rPr>
          <w:sz w:val="24"/>
          <w:lang w:val="en-US"/>
        </w:rPr>
      </w:pPr>
      <w:r w:rsidRPr="00985996">
        <w:rPr>
          <w:sz w:val="24"/>
          <w:lang w:val="en-US"/>
        </w:rPr>
        <w:t xml:space="preserve">      query: (id) =&gt; `/events/${String(id)}/statistics`,</w:t>
      </w:r>
    </w:p>
    <w:p w14:paraId="1033AECC" w14:textId="77777777" w:rsidR="00985996" w:rsidRPr="00985996" w:rsidRDefault="00985996" w:rsidP="00985996">
      <w:pPr>
        <w:jc w:val="both"/>
        <w:rPr>
          <w:sz w:val="24"/>
          <w:lang w:val="en-US"/>
        </w:rPr>
      </w:pPr>
      <w:r w:rsidRPr="00985996">
        <w:rPr>
          <w:sz w:val="24"/>
          <w:lang w:val="en-US"/>
        </w:rPr>
        <w:t xml:space="preserve">    }),</w:t>
      </w:r>
    </w:p>
    <w:p w14:paraId="29C58DB8" w14:textId="77777777" w:rsidR="00985996" w:rsidRPr="00985996" w:rsidRDefault="00985996" w:rsidP="00985996">
      <w:pPr>
        <w:jc w:val="both"/>
        <w:rPr>
          <w:sz w:val="24"/>
          <w:lang w:val="en-US"/>
        </w:rPr>
      </w:pPr>
      <w:r w:rsidRPr="00985996">
        <w:rPr>
          <w:sz w:val="24"/>
          <w:lang w:val="en-US"/>
        </w:rPr>
        <w:t xml:space="preserve">    getSeasonsByLeagueId: builder.query&lt;TFetchedData&lt;ISeason[]&gt;, number | null&gt;({</w:t>
      </w:r>
    </w:p>
    <w:p w14:paraId="1ADA9BDF" w14:textId="77777777" w:rsidR="00985996" w:rsidRPr="00985996" w:rsidRDefault="00985996" w:rsidP="00985996">
      <w:pPr>
        <w:jc w:val="both"/>
        <w:rPr>
          <w:sz w:val="24"/>
          <w:lang w:val="en-US"/>
        </w:rPr>
      </w:pPr>
      <w:r w:rsidRPr="00985996">
        <w:rPr>
          <w:sz w:val="24"/>
          <w:lang w:val="en-US"/>
        </w:rPr>
        <w:lastRenderedPageBreak/>
        <w:t xml:space="preserve">      query: (id) =&gt; `/leagues/${String(id)}/seasons`,</w:t>
      </w:r>
    </w:p>
    <w:p w14:paraId="4F9A6D30" w14:textId="77777777" w:rsidR="00985996" w:rsidRPr="00985996" w:rsidRDefault="00985996" w:rsidP="00985996">
      <w:pPr>
        <w:jc w:val="both"/>
        <w:rPr>
          <w:sz w:val="24"/>
          <w:lang w:val="en-US"/>
        </w:rPr>
      </w:pPr>
      <w:r w:rsidRPr="00985996">
        <w:rPr>
          <w:sz w:val="24"/>
          <w:lang w:val="en-US"/>
        </w:rPr>
        <w:t xml:space="preserve">    }),</w:t>
      </w:r>
    </w:p>
    <w:p w14:paraId="725BA699" w14:textId="77777777" w:rsidR="00985996" w:rsidRPr="00985996" w:rsidRDefault="00985996" w:rsidP="00985996">
      <w:pPr>
        <w:jc w:val="both"/>
        <w:rPr>
          <w:sz w:val="24"/>
          <w:lang w:val="en-US"/>
        </w:rPr>
      </w:pPr>
      <w:r w:rsidRPr="00985996">
        <w:rPr>
          <w:sz w:val="24"/>
          <w:lang w:val="en-US"/>
        </w:rPr>
        <w:t xml:space="preserve">    getSeasonsTableById: builder.query&lt;TFetchedData&lt;ISeasonTable[]&gt;, number | null&gt;({</w:t>
      </w:r>
    </w:p>
    <w:p w14:paraId="41132575" w14:textId="77777777" w:rsidR="00985996" w:rsidRPr="00985996" w:rsidRDefault="00985996" w:rsidP="00985996">
      <w:pPr>
        <w:jc w:val="both"/>
        <w:rPr>
          <w:sz w:val="24"/>
          <w:lang w:val="en-US"/>
        </w:rPr>
      </w:pPr>
      <w:r w:rsidRPr="00985996">
        <w:rPr>
          <w:sz w:val="24"/>
          <w:lang w:val="en-US"/>
        </w:rPr>
        <w:t xml:space="preserve">      query: (id) =&gt; `/seasons/${String(id)}/standings-tables`,</w:t>
      </w:r>
    </w:p>
    <w:p w14:paraId="1690C64F" w14:textId="77777777" w:rsidR="00985996" w:rsidRPr="00985996" w:rsidRDefault="00985996" w:rsidP="00985996">
      <w:pPr>
        <w:jc w:val="both"/>
        <w:rPr>
          <w:sz w:val="24"/>
          <w:lang w:val="en-US"/>
        </w:rPr>
      </w:pPr>
      <w:r w:rsidRPr="00985996">
        <w:rPr>
          <w:sz w:val="24"/>
          <w:lang w:val="en-US"/>
        </w:rPr>
        <w:t xml:space="preserve">    }),</w:t>
      </w:r>
    </w:p>
    <w:p w14:paraId="4B147F25" w14:textId="77777777" w:rsidR="00985996" w:rsidRPr="00985996" w:rsidRDefault="00985996" w:rsidP="00985996">
      <w:pPr>
        <w:jc w:val="both"/>
        <w:rPr>
          <w:sz w:val="24"/>
          <w:lang w:val="en-US"/>
        </w:rPr>
      </w:pPr>
      <w:r w:rsidRPr="00985996">
        <w:rPr>
          <w:sz w:val="24"/>
          <w:lang w:val="en-US"/>
        </w:rPr>
        <w:t xml:space="preserve">    getSeasonsEventsById: builder.query&lt;TFetchedData&lt;IEvent[]&gt;, number | null&gt;({</w:t>
      </w:r>
    </w:p>
    <w:p w14:paraId="6C5E7BFD" w14:textId="77777777" w:rsidR="00985996" w:rsidRPr="00985996" w:rsidRDefault="00985996" w:rsidP="00985996">
      <w:pPr>
        <w:jc w:val="both"/>
        <w:rPr>
          <w:sz w:val="24"/>
          <w:lang w:val="en-US"/>
        </w:rPr>
      </w:pPr>
      <w:r w:rsidRPr="00985996">
        <w:rPr>
          <w:sz w:val="24"/>
          <w:lang w:val="en-US"/>
        </w:rPr>
        <w:t xml:space="preserve">      query: (id) =&gt; `/seasons/${String(id)}/events`,</w:t>
      </w:r>
    </w:p>
    <w:p w14:paraId="7FC79909" w14:textId="77777777" w:rsidR="00985996" w:rsidRPr="00985996" w:rsidRDefault="00985996" w:rsidP="00985996">
      <w:pPr>
        <w:jc w:val="both"/>
        <w:rPr>
          <w:sz w:val="24"/>
          <w:lang w:val="en-US"/>
        </w:rPr>
      </w:pPr>
      <w:r w:rsidRPr="00985996">
        <w:rPr>
          <w:sz w:val="24"/>
          <w:lang w:val="en-US"/>
        </w:rPr>
        <w:t xml:space="preserve">    }),</w:t>
      </w:r>
    </w:p>
    <w:p w14:paraId="2746DF7D" w14:textId="77777777" w:rsidR="00985996" w:rsidRPr="00985996" w:rsidRDefault="00985996" w:rsidP="00985996">
      <w:pPr>
        <w:jc w:val="both"/>
        <w:rPr>
          <w:sz w:val="24"/>
          <w:lang w:val="en-US"/>
        </w:rPr>
      </w:pPr>
      <w:r w:rsidRPr="00985996">
        <w:rPr>
          <w:sz w:val="24"/>
          <w:lang w:val="en-US"/>
        </w:rPr>
        <w:t xml:space="preserve">    getTeamDataById: builder.query&lt;TFetchedData&lt;ITeam&gt;, number | null&gt;({</w:t>
      </w:r>
    </w:p>
    <w:p w14:paraId="64F88391" w14:textId="77777777" w:rsidR="00985996" w:rsidRPr="00985996" w:rsidRDefault="00985996" w:rsidP="00985996">
      <w:pPr>
        <w:jc w:val="both"/>
        <w:rPr>
          <w:sz w:val="24"/>
          <w:lang w:val="en-US"/>
        </w:rPr>
      </w:pPr>
      <w:r w:rsidRPr="00985996">
        <w:rPr>
          <w:sz w:val="24"/>
          <w:lang w:val="en-US"/>
        </w:rPr>
        <w:t xml:space="preserve">      query: (id) =&gt; `/teams/${String(id)}`,</w:t>
      </w:r>
    </w:p>
    <w:p w14:paraId="2CDC449E" w14:textId="77777777" w:rsidR="00985996" w:rsidRPr="00985996" w:rsidRDefault="00985996" w:rsidP="00985996">
      <w:pPr>
        <w:jc w:val="both"/>
        <w:rPr>
          <w:sz w:val="24"/>
          <w:lang w:val="en-US"/>
        </w:rPr>
      </w:pPr>
      <w:r w:rsidRPr="00985996">
        <w:rPr>
          <w:sz w:val="24"/>
          <w:lang w:val="en-US"/>
        </w:rPr>
        <w:t xml:space="preserve">    }),</w:t>
      </w:r>
    </w:p>
    <w:p w14:paraId="19412D4E" w14:textId="77777777" w:rsidR="00985996" w:rsidRPr="00985996" w:rsidRDefault="00985996" w:rsidP="00985996">
      <w:pPr>
        <w:jc w:val="both"/>
        <w:rPr>
          <w:sz w:val="24"/>
          <w:lang w:val="en-US"/>
        </w:rPr>
      </w:pPr>
      <w:r w:rsidRPr="00985996">
        <w:rPr>
          <w:sz w:val="24"/>
          <w:lang w:val="en-US"/>
        </w:rPr>
        <w:t xml:space="preserve">    getTeamEventsById: builder.query&lt;TFetchedData&lt;IEvent[]&gt;, number | null&gt;({</w:t>
      </w:r>
    </w:p>
    <w:p w14:paraId="7473BCE2" w14:textId="77777777" w:rsidR="00985996" w:rsidRPr="00985996" w:rsidRDefault="00985996" w:rsidP="00985996">
      <w:pPr>
        <w:jc w:val="both"/>
        <w:rPr>
          <w:sz w:val="24"/>
          <w:lang w:val="en-US"/>
        </w:rPr>
      </w:pPr>
      <w:r w:rsidRPr="00985996">
        <w:rPr>
          <w:sz w:val="24"/>
          <w:lang w:val="en-US"/>
        </w:rPr>
        <w:t xml:space="preserve">      query: (id) =&gt; `/teams/${String(id)}/events`,</w:t>
      </w:r>
    </w:p>
    <w:p w14:paraId="1722291C" w14:textId="77777777" w:rsidR="00985996" w:rsidRPr="00985996" w:rsidRDefault="00985996" w:rsidP="00985996">
      <w:pPr>
        <w:jc w:val="both"/>
        <w:rPr>
          <w:sz w:val="24"/>
          <w:lang w:val="en-US"/>
        </w:rPr>
      </w:pPr>
      <w:r w:rsidRPr="00985996">
        <w:rPr>
          <w:sz w:val="24"/>
          <w:lang w:val="en-US"/>
        </w:rPr>
        <w:t xml:space="preserve">    }),</w:t>
      </w:r>
    </w:p>
    <w:p w14:paraId="148FC628" w14:textId="77777777" w:rsidR="00985996" w:rsidRPr="00985996" w:rsidRDefault="00985996" w:rsidP="00985996">
      <w:pPr>
        <w:jc w:val="both"/>
        <w:rPr>
          <w:sz w:val="24"/>
          <w:lang w:val="en-US"/>
        </w:rPr>
      </w:pPr>
      <w:r w:rsidRPr="00985996">
        <w:rPr>
          <w:sz w:val="24"/>
          <w:lang w:val="en-US"/>
        </w:rPr>
        <w:t xml:space="preserve">    getTeamLineupsById: builder.query&lt;TFetchedData&lt;ILineupModel[]&gt;, number | null&gt;({</w:t>
      </w:r>
    </w:p>
    <w:p w14:paraId="6AB19BBC" w14:textId="77777777" w:rsidR="00985996" w:rsidRPr="00985996" w:rsidRDefault="00985996" w:rsidP="00985996">
      <w:pPr>
        <w:jc w:val="both"/>
        <w:rPr>
          <w:sz w:val="24"/>
          <w:lang w:val="en-US"/>
        </w:rPr>
      </w:pPr>
      <w:r w:rsidRPr="00985996">
        <w:rPr>
          <w:sz w:val="24"/>
          <w:lang w:val="en-US"/>
        </w:rPr>
        <w:t xml:space="preserve">      query: (id) =&gt; `/teams/${String(id)}/lineups`,</w:t>
      </w:r>
    </w:p>
    <w:p w14:paraId="3AB065C5" w14:textId="77777777" w:rsidR="00985996" w:rsidRPr="00985996" w:rsidRDefault="00985996" w:rsidP="00985996">
      <w:pPr>
        <w:jc w:val="both"/>
        <w:rPr>
          <w:sz w:val="24"/>
          <w:lang w:val="en-US"/>
        </w:rPr>
      </w:pPr>
      <w:r w:rsidRPr="00985996">
        <w:rPr>
          <w:sz w:val="24"/>
          <w:lang w:val="en-US"/>
        </w:rPr>
        <w:t xml:space="preserve">    }),</w:t>
      </w:r>
    </w:p>
    <w:p w14:paraId="1C3D14AE" w14:textId="77777777" w:rsidR="00985996" w:rsidRPr="00985996" w:rsidRDefault="00985996" w:rsidP="00985996">
      <w:pPr>
        <w:jc w:val="both"/>
        <w:rPr>
          <w:sz w:val="24"/>
          <w:lang w:val="en-US"/>
        </w:rPr>
      </w:pPr>
      <w:r w:rsidRPr="00985996">
        <w:rPr>
          <w:sz w:val="24"/>
          <w:lang w:val="en-US"/>
        </w:rPr>
        <w:t xml:space="preserve">    getPlayerDataById: builder.query&lt;TFetchedData&lt;IPlayerModel&gt;, number | null&gt;({</w:t>
      </w:r>
    </w:p>
    <w:p w14:paraId="6E4F1014" w14:textId="77777777" w:rsidR="00985996" w:rsidRPr="00985996" w:rsidRDefault="00985996" w:rsidP="00985996">
      <w:pPr>
        <w:jc w:val="both"/>
        <w:rPr>
          <w:sz w:val="24"/>
          <w:lang w:val="en-US"/>
        </w:rPr>
      </w:pPr>
      <w:r w:rsidRPr="00985996">
        <w:rPr>
          <w:sz w:val="24"/>
          <w:lang w:val="en-US"/>
        </w:rPr>
        <w:t xml:space="preserve">      query: (id) =&gt; `/players/${String(id)}`,</w:t>
      </w:r>
    </w:p>
    <w:p w14:paraId="6A28CA4C" w14:textId="77777777" w:rsidR="00985996" w:rsidRPr="00985996" w:rsidRDefault="00985996" w:rsidP="00985996">
      <w:pPr>
        <w:jc w:val="both"/>
        <w:rPr>
          <w:sz w:val="24"/>
          <w:lang w:val="en-US"/>
        </w:rPr>
      </w:pPr>
      <w:r w:rsidRPr="00985996">
        <w:rPr>
          <w:sz w:val="24"/>
          <w:lang w:val="en-US"/>
        </w:rPr>
        <w:t xml:space="preserve">    }),</w:t>
      </w:r>
    </w:p>
    <w:p w14:paraId="39E5A957" w14:textId="77777777" w:rsidR="00985996" w:rsidRPr="00985996" w:rsidRDefault="00985996" w:rsidP="00985996">
      <w:pPr>
        <w:jc w:val="both"/>
        <w:rPr>
          <w:sz w:val="24"/>
          <w:lang w:val="en-US"/>
        </w:rPr>
      </w:pPr>
      <w:r w:rsidRPr="00985996">
        <w:rPr>
          <w:sz w:val="24"/>
          <w:lang w:val="en-US"/>
        </w:rPr>
        <w:t xml:space="preserve">  }),</w:t>
      </w:r>
    </w:p>
    <w:p w14:paraId="3A9E3F61" w14:textId="77777777" w:rsidR="00985996" w:rsidRPr="00985996" w:rsidRDefault="00985996" w:rsidP="00985996">
      <w:pPr>
        <w:jc w:val="both"/>
        <w:rPr>
          <w:sz w:val="24"/>
          <w:lang w:val="en-US"/>
        </w:rPr>
      </w:pPr>
      <w:r w:rsidRPr="00985996">
        <w:rPr>
          <w:sz w:val="24"/>
          <w:lang w:val="en-US"/>
        </w:rPr>
        <w:t>});</w:t>
      </w:r>
    </w:p>
    <w:p w14:paraId="63F23EBC" w14:textId="77777777" w:rsidR="00985996" w:rsidRPr="00985996" w:rsidRDefault="00985996" w:rsidP="00985996">
      <w:pPr>
        <w:jc w:val="both"/>
        <w:rPr>
          <w:sz w:val="24"/>
          <w:lang w:val="en-US"/>
        </w:rPr>
      </w:pPr>
    </w:p>
    <w:p w14:paraId="5F5D8B9C" w14:textId="77777777" w:rsidR="00985996" w:rsidRPr="00985996" w:rsidRDefault="00985996" w:rsidP="00985996">
      <w:pPr>
        <w:jc w:val="both"/>
        <w:rPr>
          <w:sz w:val="24"/>
          <w:lang w:val="en-US"/>
        </w:rPr>
      </w:pPr>
      <w:r w:rsidRPr="00985996">
        <w:rPr>
          <w:sz w:val="24"/>
          <w:lang w:val="en-US"/>
        </w:rPr>
        <w:t>export const {</w:t>
      </w:r>
    </w:p>
    <w:p w14:paraId="22C1CD4B" w14:textId="77777777" w:rsidR="00985996" w:rsidRPr="00985996" w:rsidRDefault="00985996" w:rsidP="00985996">
      <w:pPr>
        <w:jc w:val="both"/>
        <w:rPr>
          <w:sz w:val="24"/>
          <w:lang w:val="en-US"/>
        </w:rPr>
      </w:pPr>
      <w:r w:rsidRPr="00985996">
        <w:rPr>
          <w:sz w:val="24"/>
          <w:lang w:val="en-US"/>
        </w:rPr>
        <w:t xml:space="preserve">  useGetSectionsBySportIdQuery,</w:t>
      </w:r>
    </w:p>
    <w:p w14:paraId="7FED861E" w14:textId="77777777" w:rsidR="00985996" w:rsidRPr="00985996" w:rsidRDefault="00985996" w:rsidP="00985996">
      <w:pPr>
        <w:jc w:val="both"/>
        <w:rPr>
          <w:sz w:val="24"/>
          <w:lang w:val="en-US"/>
        </w:rPr>
      </w:pPr>
      <w:r w:rsidRPr="00985996">
        <w:rPr>
          <w:sz w:val="24"/>
          <w:lang w:val="en-US"/>
        </w:rPr>
        <w:t xml:space="preserve">  useGetEventsBySportIdQuery,</w:t>
      </w:r>
    </w:p>
    <w:p w14:paraId="563F1EDD" w14:textId="77777777" w:rsidR="00985996" w:rsidRPr="00985996" w:rsidRDefault="00985996" w:rsidP="00985996">
      <w:pPr>
        <w:jc w:val="both"/>
        <w:rPr>
          <w:sz w:val="24"/>
          <w:lang w:val="en-US"/>
        </w:rPr>
      </w:pPr>
      <w:r w:rsidRPr="00985996">
        <w:rPr>
          <w:sz w:val="24"/>
          <w:lang w:val="en-US"/>
        </w:rPr>
        <w:t xml:space="preserve">  useGetEventDataByIdQuery,</w:t>
      </w:r>
    </w:p>
    <w:p w14:paraId="4E8FE8C3" w14:textId="77777777" w:rsidR="00985996" w:rsidRPr="00985996" w:rsidRDefault="00985996" w:rsidP="00985996">
      <w:pPr>
        <w:jc w:val="both"/>
        <w:rPr>
          <w:sz w:val="24"/>
          <w:lang w:val="en-US"/>
        </w:rPr>
      </w:pPr>
      <w:r w:rsidRPr="00985996">
        <w:rPr>
          <w:sz w:val="24"/>
          <w:lang w:val="en-US"/>
        </w:rPr>
        <w:t xml:space="preserve">  useGetEventLineupsByIdQuery,</w:t>
      </w:r>
    </w:p>
    <w:p w14:paraId="01E170F0" w14:textId="77777777" w:rsidR="00985996" w:rsidRPr="00985996" w:rsidRDefault="00985996" w:rsidP="00985996">
      <w:pPr>
        <w:jc w:val="both"/>
        <w:rPr>
          <w:sz w:val="24"/>
          <w:lang w:val="en-US"/>
        </w:rPr>
      </w:pPr>
      <w:r w:rsidRPr="00985996">
        <w:rPr>
          <w:sz w:val="24"/>
          <w:lang w:val="en-US"/>
        </w:rPr>
        <w:t xml:space="preserve">  useGetH2HEventsQuery,</w:t>
      </w:r>
    </w:p>
    <w:p w14:paraId="40B65079" w14:textId="77777777" w:rsidR="00985996" w:rsidRPr="00985996" w:rsidRDefault="00985996" w:rsidP="00985996">
      <w:pPr>
        <w:jc w:val="both"/>
        <w:rPr>
          <w:sz w:val="24"/>
          <w:lang w:val="en-US"/>
        </w:rPr>
      </w:pPr>
      <w:r w:rsidRPr="00985996">
        <w:rPr>
          <w:sz w:val="24"/>
          <w:lang w:val="en-US"/>
        </w:rPr>
        <w:t xml:space="preserve">  useGetEventStatisticsByIdQuery,</w:t>
      </w:r>
    </w:p>
    <w:p w14:paraId="2D3A0F06" w14:textId="77777777" w:rsidR="00985996" w:rsidRPr="00985996" w:rsidRDefault="00985996" w:rsidP="00985996">
      <w:pPr>
        <w:jc w:val="both"/>
        <w:rPr>
          <w:sz w:val="24"/>
          <w:lang w:val="en-US"/>
        </w:rPr>
      </w:pPr>
      <w:r w:rsidRPr="00985996">
        <w:rPr>
          <w:sz w:val="24"/>
          <w:lang w:val="en-US"/>
        </w:rPr>
        <w:t xml:space="preserve">  useGetEventIncidentsByIdQuery,</w:t>
      </w:r>
    </w:p>
    <w:p w14:paraId="275F143A" w14:textId="77777777" w:rsidR="00985996" w:rsidRPr="00985996" w:rsidRDefault="00985996" w:rsidP="00985996">
      <w:pPr>
        <w:jc w:val="both"/>
        <w:rPr>
          <w:sz w:val="24"/>
          <w:lang w:val="en-US"/>
        </w:rPr>
      </w:pPr>
      <w:r w:rsidRPr="00985996">
        <w:rPr>
          <w:sz w:val="24"/>
          <w:lang w:val="en-US"/>
        </w:rPr>
        <w:t xml:space="preserve">  useGetChallengeDataByIdQuery,</w:t>
      </w:r>
    </w:p>
    <w:p w14:paraId="0597ADA5" w14:textId="77777777" w:rsidR="00985996" w:rsidRPr="00985996" w:rsidRDefault="00985996" w:rsidP="00985996">
      <w:pPr>
        <w:jc w:val="both"/>
        <w:rPr>
          <w:sz w:val="24"/>
          <w:lang w:val="en-US"/>
        </w:rPr>
      </w:pPr>
      <w:r w:rsidRPr="00985996">
        <w:rPr>
          <w:sz w:val="24"/>
          <w:lang w:val="en-US"/>
        </w:rPr>
        <w:t xml:space="preserve">  useGetSeasonsByLeagueIdQuery,</w:t>
      </w:r>
    </w:p>
    <w:p w14:paraId="26ED4BBD" w14:textId="77777777" w:rsidR="00985996" w:rsidRPr="00985996" w:rsidRDefault="00985996" w:rsidP="00985996">
      <w:pPr>
        <w:jc w:val="both"/>
        <w:rPr>
          <w:sz w:val="24"/>
          <w:lang w:val="en-US"/>
        </w:rPr>
      </w:pPr>
      <w:r w:rsidRPr="00985996">
        <w:rPr>
          <w:sz w:val="24"/>
          <w:lang w:val="en-US"/>
        </w:rPr>
        <w:t xml:space="preserve">  useGetSeasonsTableByIdQuery,</w:t>
      </w:r>
    </w:p>
    <w:p w14:paraId="787F5F5C" w14:textId="77777777" w:rsidR="00985996" w:rsidRPr="00985996" w:rsidRDefault="00985996" w:rsidP="00985996">
      <w:pPr>
        <w:jc w:val="both"/>
        <w:rPr>
          <w:sz w:val="24"/>
          <w:lang w:val="en-US"/>
        </w:rPr>
      </w:pPr>
      <w:r w:rsidRPr="00985996">
        <w:rPr>
          <w:sz w:val="24"/>
          <w:lang w:val="en-US"/>
        </w:rPr>
        <w:lastRenderedPageBreak/>
        <w:t xml:space="preserve">  useGetSeasonsEventsByIdQuery,</w:t>
      </w:r>
    </w:p>
    <w:p w14:paraId="497A341F" w14:textId="77777777" w:rsidR="00985996" w:rsidRPr="00985996" w:rsidRDefault="00985996" w:rsidP="00985996">
      <w:pPr>
        <w:jc w:val="both"/>
        <w:rPr>
          <w:sz w:val="24"/>
          <w:lang w:val="en-US"/>
        </w:rPr>
      </w:pPr>
      <w:r w:rsidRPr="00985996">
        <w:rPr>
          <w:sz w:val="24"/>
          <w:lang w:val="en-US"/>
        </w:rPr>
        <w:t xml:space="preserve">  useGetTeamDataByIdQuery,</w:t>
      </w:r>
    </w:p>
    <w:p w14:paraId="702E7215" w14:textId="77777777" w:rsidR="00985996" w:rsidRPr="00985996" w:rsidRDefault="00985996" w:rsidP="00985996">
      <w:pPr>
        <w:jc w:val="both"/>
        <w:rPr>
          <w:sz w:val="24"/>
          <w:lang w:val="en-US"/>
        </w:rPr>
      </w:pPr>
      <w:r w:rsidRPr="00985996">
        <w:rPr>
          <w:sz w:val="24"/>
          <w:lang w:val="en-US"/>
        </w:rPr>
        <w:t xml:space="preserve">  useGetTeamEventsByIdQuery,</w:t>
      </w:r>
    </w:p>
    <w:p w14:paraId="40DB9441" w14:textId="77777777" w:rsidR="00985996" w:rsidRPr="00985996" w:rsidRDefault="00985996" w:rsidP="00985996">
      <w:pPr>
        <w:jc w:val="both"/>
        <w:rPr>
          <w:sz w:val="24"/>
          <w:lang w:val="en-US"/>
        </w:rPr>
      </w:pPr>
      <w:r w:rsidRPr="00985996">
        <w:rPr>
          <w:sz w:val="24"/>
          <w:lang w:val="en-US"/>
        </w:rPr>
        <w:t xml:space="preserve">  useGetTeamLineupsByIdQuery,</w:t>
      </w:r>
    </w:p>
    <w:p w14:paraId="42D34892" w14:textId="77777777" w:rsidR="00985996" w:rsidRPr="00985996" w:rsidRDefault="00985996" w:rsidP="00985996">
      <w:pPr>
        <w:jc w:val="both"/>
        <w:rPr>
          <w:sz w:val="24"/>
          <w:lang w:val="en-US"/>
        </w:rPr>
      </w:pPr>
      <w:r w:rsidRPr="00985996">
        <w:rPr>
          <w:sz w:val="24"/>
          <w:lang w:val="en-US"/>
        </w:rPr>
        <w:t xml:space="preserve">  useGetPlayerDataByIdQuery,</w:t>
      </w:r>
    </w:p>
    <w:p w14:paraId="541C0200" w14:textId="4A87C281" w:rsidR="00985996" w:rsidRDefault="00985996" w:rsidP="00985996">
      <w:pPr>
        <w:jc w:val="both"/>
        <w:rPr>
          <w:sz w:val="24"/>
          <w:lang w:val="en-US"/>
        </w:rPr>
      </w:pPr>
      <w:r>
        <w:rPr>
          <w:sz w:val="24"/>
          <w:lang w:val="en-US"/>
        </w:rPr>
        <w:t>} = API;</w:t>
      </w:r>
    </w:p>
    <w:p w14:paraId="51859DF4" w14:textId="77777777" w:rsidR="00985996" w:rsidRPr="007A035F" w:rsidRDefault="00985996" w:rsidP="00985996">
      <w:pPr>
        <w:jc w:val="both"/>
        <w:rPr>
          <w:sz w:val="24"/>
          <w:lang w:val="en-US"/>
        </w:rPr>
      </w:pPr>
    </w:p>
    <w:p w14:paraId="13FFA5F0" w14:textId="7555D770" w:rsidR="00985996" w:rsidRDefault="00985996" w:rsidP="00985996">
      <w:pPr>
        <w:jc w:val="both"/>
        <w:rPr>
          <w:b/>
          <w:sz w:val="28"/>
          <w:lang w:val="en-US"/>
        </w:rPr>
      </w:pPr>
      <w:r>
        <w:rPr>
          <w:b/>
          <w:sz w:val="28"/>
        </w:rPr>
        <w:t>Файл</w:t>
      </w:r>
      <w:r w:rsidRPr="007A035F">
        <w:rPr>
          <w:b/>
          <w:sz w:val="28"/>
          <w:lang w:val="en-US"/>
        </w:rPr>
        <w:t xml:space="preserve"> </w:t>
      </w:r>
      <w:r>
        <w:rPr>
          <w:b/>
          <w:sz w:val="28"/>
          <w:lang w:val="en-US"/>
        </w:rPr>
        <w:t>news</w:t>
      </w:r>
      <w:r w:rsidRPr="007A035F">
        <w:rPr>
          <w:b/>
          <w:sz w:val="28"/>
          <w:lang w:val="en-US"/>
        </w:rPr>
        <w:t>.</w:t>
      </w:r>
      <w:r>
        <w:rPr>
          <w:b/>
          <w:sz w:val="28"/>
          <w:lang w:val="en-US"/>
        </w:rPr>
        <w:t>ts</w:t>
      </w:r>
    </w:p>
    <w:p w14:paraId="4A98831B" w14:textId="77777777" w:rsidR="00985996" w:rsidRPr="00985996" w:rsidRDefault="00985996" w:rsidP="00985996">
      <w:pPr>
        <w:jc w:val="both"/>
        <w:rPr>
          <w:sz w:val="24"/>
          <w:lang w:val="en-US"/>
        </w:rPr>
      </w:pPr>
      <w:r w:rsidRPr="00985996">
        <w:rPr>
          <w:sz w:val="24"/>
          <w:lang w:val="en-US"/>
        </w:rPr>
        <w:t>import { createApi, fetchBaseQuery } from '@reduxjs/toolkit/dist/query/react';</w:t>
      </w:r>
    </w:p>
    <w:p w14:paraId="57EA8830" w14:textId="77777777" w:rsidR="00985996" w:rsidRPr="00985996" w:rsidRDefault="00985996" w:rsidP="00985996">
      <w:pPr>
        <w:jc w:val="both"/>
        <w:rPr>
          <w:sz w:val="24"/>
          <w:lang w:val="en-US"/>
        </w:rPr>
      </w:pPr>
      <w:r w:rsidRPr="00985996">
        <w:rPr>
          <w:sz w:val="24"/>
          <w:lang w:val="en-US"/>
        </w:rPr>
        <w:t>import { INewsModel, TFetchNews } from '../model/news.model';</w:t>
      </w:r>
    </w:p>
    <w:p w14:paraId="5B778110" w14:textId="77777777" w:rsidR="00985996" w:rsidRPr="00985996" w:rsidRDefault="00985996" w:rsidP="00985996">
      <w:pPr>
        <w:jc w:val="both"/>
        <w:rPr>
          <w:sz w:val="24"/>
          <w:lang w:val="en-US"/>
        </w:rPr>
      </w:pPr>
    </w:p>
    <w:p w14:paraId="129F24AC" w14:textId="77777777" w:rsidR="00985996" w:rsidRPr="00985996" w:rsidRDefault="00985996" w:rsidP="00985996">
      <w:pPr>
        <w:jc w:val="both"/>
        <w:rPr>
          <w:sz w:val="24"/>
          <w:lang w:val="en-US"/>
        </w:rPr>
      </w:pPr>
    </w:p>
    <w:p w14:paraId="7E4E9680" w14:textId="77777777" w:rsidR="00985996" w:rsidRPr="00985996" w:rsidRDefault="00985996" w:rsidP="00985996">
      <w:pPr>
        <w:jc w:val="both"/>
        <w:rPr>
          <w:sz w:val="24"/>
          <w:lang w:val="en-US"/>
        </w:rPr>
      </w:pPr>
      <w:r w:rsidRPr="00985996">
        <w:rPr>
          <w:sz w:val="24"/>
          <w:lang w:val="en-US"/>
        </w:rPr>
        <w:t>export const NEWSAPI = createApi({</w:t>
      </w:r>
    </w:p>
    <w:p w14:paraId="27F0994C" w14:textId="77777777" w:rsidR="00985996" w:rsidRPr="00985996" w:rsidRDefault="00985996" w:rsidP="00985996">
      <w:pPr>
        <w:jc w:val="both"/>
        <w:rPr>
          <w:sz w:val="24"/>
          <w:lang w:val="en-US"/>
        </w:rPr>
      </w:pPr>
      <w:r w:rsidRPr="00985996">
        <w:rPr>
          <w:sz w:val="24"/>
          <w:lang w:val="en-US"/>
        </w:rPr>
        <w:t xml:space="preserve">  reducerPath: 'NEWS_API',</w:t>
      </w:r>
    </w:p>
    <w:p w14:paraId="5435C88F" w14:textId="77777777" w:rsidR="00985996" w:rsidRPr="00985996" w:rsidRDefault="00985996" w:rsidP="00985996">
      <w:pPr>
        <w:jc w:val="both"/>
        <w:rPr>
          <w:sz w:val="24"/>
          <w:lang w:val="en-US"/>
        </w:rPr>
      </w:pPr>
      <w:r w:rsidRPr="00985996">
        <w:rPr>
          <w:sz w:val="24"/>
          <w:lang w:val="en-US"/>
        </w:rPr>
        <w:t xml:space="preserve">  baseQuery: fetchBaseQuery({</w:t>
      </w:r>
    </w:p>
    <w:p w14:paraId="2E5BE886" w14:textId="77777777" w:rsidR="00985996" w:rsidRPr="00985996" w:rsidRDefault="00985996" w:rsidP="00985996">
      <w:pPr>
        <w:jc w:val="both"/>
        <w:rPr>
          <w:sz w:val="24"/>
          <w:lang w:val="en-US"/>
        </w:rPr>
      </w:pPr>
      <w:r w:rsidRPr="00985996">
        <w:rPr>
          <w:sz w:val="24"/>
          <w:lang w:val="en-US"/>
        </w:rPr>
        <w:t xml:space="preserve">    baseUrl: 'https://newsapi.org/v2/',</w:t>
      </w:r>
    </w:p>
    <w:p w14:paraId="16F4169A" w14:textId="77777777" w:rsidR="00985996" w:rsidRPr="00985996" w:rsidRDefault="00985996" w:rsidP="00985996">
      <w:pPr>
        <w:jc w:val="both"/>
        <w:rPr>
          <w:sz w:val="24"/>
          <w:lang w:val="en-US"/>
        </w:rPr>
      </w:pPr>
      <w:r w:rsidRPr="00985996">
        <w:rPr>
          <w:sz w:val="24"/>
          <w:lang w:val="en-US"/>
        </w:rPr>
        <w:t xml:space="preserve">  }),</w:t>
      </w:r>
    </w:p>
    <w:p w14:paraId="2D13D515" w14:textId="77777777" w:rsidR="00985996" w:rsidRPr="00985996" w:rsidRDefault="00985996" w:rsidP="00985996">
      <w:pPr>
        <w:jc w:val="both"/>
        <w:rPr>
          <w:sz w:val="24"/>
          <w:lang w:val="en-US"/>
        </w:rPr>
      </w:pPr>
      <w:r w:rsidRPr="00985996">
        <w:rPr>
          <w:sz w:val="24"/>
          <w:lang w:val="en-US"/>
        </w:rPr>
        <w:t xml:space="preserve">  endpoints: (builder) =&gt; ({</w:t>
      </w:r>
    </w:p>
    <w:p w14:paraId="6CE256E0" w14:textId="77777777" w:rsidR="00985996" w:rsidRPr="00985996" w:rsidRDefault="00985996" w:rsidP="00985996">
      <w:pPr>
        <w:jc w:val="both"/>
        <w:rPr>
          <w:sz w:val="24"/>
          <w:lang w:val="en-US"/>
        </w:rPr>
      </w:pPr>
      <w:r w:rsidRPr="00985996">
        <w:rPr>
          <w:sz w:val="24"/>
          <w:lang w:val="en-US"/>
        </w:rPr>
        <w:t xml:space="preserve">    getNews: builder.query&lt;TFetchNews&lt;INewsModel&gt;, string&gt;({</w:t>
      </w:r>
    </w:p>
    <w:p w14:paraId="422BBDD2" w14:textId="77777777" w:rsidR="00985996" w:rsidRPr="00985996" w:rsidRDefault="00985996" w:rsidP="00985996">
      <w:pPr>
        <w:jc w:val="both"/>
        <w:rPr>
          <w:sz w:val="24"/>
          <w:lang w:val="en-US"/>
        </w:rPr>
      </w:pPr>
      <w:r w:rsidRPr="00985996">
        <w:rPr>
          <w:sz w:val="24"/>
          <w:lang w:val="en-US"/>
        </w:rPr>
        <w:t xml:space="preserve">      query: (q) =&gt; ({</w:t>
      </w:r>
    </w:p>
    <w:p w14:paraId="231DF13D" w14:textId="77777777" w:rsidR="00985996" w:rsidRPr="00985996" w:rsidRDefault="00985996" w:rsidP="00985996">
      <w:pPr>
        <w:jc w:val="both"/>
        <w:rPr>
          <w:sz w:val="24"/>
          <w:lang w:val="en-US"/>
        </w:rPr>
      </w:pPr>
      <w:r w:rsidRPr="00985996">
        <w:rPr>
          <w:sz w:val="24"/>
          <w:lang w:val="en-US"/>
        </w:rPr>
        <w:t xml:space="preserve">        url:'top-headlines',</w:t>
      </w:r>
    </w:p>
    <w:p w14:paraId="4EBC83BB" w14:textId="77777777" w:rsidR="00985996" w:rsidRPr="00985996" w:rsidRDefault="00985996" w:rsidP="00985996">
      <w:pPr>
        <w:jc w:val="both"/>
        <w:rPr>
          <w:sz w:val="24"/>
          <w:lang w:val="en-US"/>
        </w:rPr>
      </w:pPr>
      <w:r w:rsidRPr="00985996">
        <w:rPr>
          <w:sz w:val="24"/>
          <w:lang w:val="en-US"/>
        </w:rPr>
        <w:t xml:space="preserve">        params: { q, country: 'ru', pageSize:30 , category: 'sports', apiKey: '7f2791e2360a4917b836537a869d3e7b'}</w:t>
      </w:r>
    </w:p>
    <w:p w14:paraId="31167D38" w14:textId="77777777" w:rsidR="00985996" w:rsidRPr="00985996" w:rsidRDefault="00985996" w:rsidP="00985996">
      <w:pPr>
        <w:jc w:val="both"/>
        <w:rPr>
          <w:sz w:val="24"/>
          <w:lang w:val="en-US"/>
        </w:rPr>
      </w:pPr>
      <w:r w:rsidRPr="00985996">
        <w:rPr>
          <w:sz w:val="24"/>
          <w:lang w:val="en-US"/>
        </w:rPr>
        <w:t xml:space="preserve">      }),</w:t>
      </w:r>
    </w:p>
    <w:p w14:paraId="46CE907B" w14:textId="77777777" w:rsidR="00985996" w:rsidRPr="00985996" w:rsidRDefault="00985996" w:rsidP="00985996">
      <w:pPr>
        <w:jc w:val="both"/>
        <w:rPr>
          <w:sz w:val="24"/>
          <w:lang w:val="en-US"/>
        </w:rPr>
      </w:pPr>
      <w:r w:rsidRPr="00985996">
        <w:rPr>
          <w:sz w:val="24"/>
          <w:lang w:val="en-US"/>
        </w:rPr>
        <w:t xml:space="preserve">    }),</w:t>
      </w:r>
    </w:p>
    <w:p w14:paraId="7D898EEE" w14:textId="77777777" w:rsidR="00985996" w:rsidRPr="00985996" w:rsidRDefault="00985996" w:rsidP="00985996">
      <w:pPr>
        <w:jc w:val="both"/>
        <w:rPr>
          <w:sz w:val="24"/>
          <w:lang w:val="en-US"/>
        </w:rPr>
      </w:pPr>
      <w:r w:rsidRPr="00985996">
        <w:rPr>
          <w:sz w:val="24"/>
          <w:lang w:val="en-US"/>
        </w:rPr>
        <w:t xml:space="preserve">  }),</w:t>
      </w:r>
    </w:p>
    <w:p w14:paraId="213D2EE8" w14:textId="77777777" w:rsidR="00985996" w:rsidRPr="00985996" w:rsidRDefault="00985996" w:rsidP="00985996">
      <w:pPr>
        <w:jc w:val="both"/>
        <w:rPr>
          <w:sz w:val="24"/>
          <w:lang w:val="en-US"/>
        </w:rPr>
      </w:pPr>
      <w:r w:rsidRPr="00985996">
        <w:rPr>
          <w:sz w:val="24"/>
          <w:lang w:val="en-US"/>
        </w:rPr>
        <w:t>});</w:t>
      </w:r>
    </w:p>
    <w:p w14:paraId="433D4A3B" w14:textId="77777777" w:rsidR="00985996" w:rsidRPr="00985996" w:rsidRDefault="00985996" w:rsidP="00985996">
      <w:pPr>
        <w:jc w:val="both"/>
        <w:rPr>
          <w:sz w:val="24"/>
          <w:lang w:val="en-US"/>
        </w:rPr>
      </w:pPr>
    </w:p>
    <w:p w14:paraId="1D6632ED" w14:textId="21558C02" w:rsidR="00985996" w:rsidRPr="007A035F" w:rsidRDefault="00985996" w:rsidP="00985996">
      <w:pPr>
        <w:jc w:val="both"/>
        <w:rPr>
          <w:b/>
          <w:sz w:val="28"/>
          <w:lang w:val="en-US"/>
        </w:rPr>
      </w:pPr>
      <w:r w:rsidRPr="00985996">
        <w:rPr>
          <w:sz w:val="24"/>
          <w:lang w:val="en-US"/>
        </w:rPr>
        <w:t>export const { useGetNewsQuery, } = NEWSAPI;</w:t>
      </w:r>
    </w:p>
    <w:p w14:paraId="57CD2D75" w14:textId="64976EAD" w:rsidR="00985996" w:rsidRDefault="00985996" w:rsidP="00985996">
      <w:pPr>
        <w:jc w:val="both"/>
        <w:rPr>
          <w:b/>
          <w:sz w:val="28"/>
          <w:lang w:val="en-US"/>
        </w:rPr>
      </w:pPr>
      <w:r>
        <w:rPr>
          <w:b/>
          <w:sz w:val="28"/>
        </w:rPr>
        <w:t>Файл</w:t>
      </w:r>
      <w:r w:rsidRPr="007A035F">
        <w:rPr>
          <w:b/>
          <w:sz w:val="28"/>
          <w:lang w:val="en-US"/>
        </w:rPr>
        <w:t xml:space="preserve"> </w:t>
      </w:r>
      <w:r>
        <w:rPr>
          <w:b/>
          <w:sz w:val="28"/>
          <w:lang w:val="en-US"/>
        </w:rPr>
        <w:t>rest</w:t>
      </w:r>
      <w:r w:rsidRPr="007A035F">
        <w:rPr>
          <w:b/>
          <w:sz w:val="28"/>
          <w:lang w:val="en-US"/>
        </w:rPr>
        <w:t>.</w:t>
      </w:r>
      <w:r>
        <w:rPr>
          <w:b/>
          <w:sz w:val="28"/>
          <w:lang w:val="en-US"/>
        </w:rPr>
        <w:t>js</w:t>
      </w:r>
    </w:p>
    <w:p w14:paraId="7D3D8436" w14:textId="77777777" w:rsidR="00985996" w:rsidRPr="00985996" w:rsidRDefault="00985996" w:rsidP="00985996">
      <w:pPr>
        <w:jc w:val="both"/>
        <w:rPr>
          <w:sz w:val="24"/>
          <w:lang w:val="en-US"/>
        </w:rPr>
      </w:pPr>
      <w:r w:rsidRPr="00985996">
        <w:rPr>
          <w:sz w:val="24"/>
          <w:lang w:val="en-US"/>
        </w:rPr>
        <w:t>import axios from 'axios';</w:t>
      </w:r>
    </w:p>
    <w:p w14:paraId="3C0613B0" w14:textId="77777777" w:rsidR="00985996" w:rsidRPr="00985996" w:rsidRDefault="00985996" w:rsidP="00985996">
      <w:pPr>
        <w:jc w:val="both"/>
        <w:rPr>
          <w:sz w:val="24"/>
          <w:lang w:val="en-US"/>
        </w:rPr>
      </w:pPr>
      <w:r w:rsidRPr="00985996">
        <w:rPr>
          <w:sz w:val="24"/>
          <w:lang w:val="en-US"/>
        </w:rPr>
        <w:t>import {getBaseUrl, paramsSerializer} from '../utils/url';</w:t>
      </w:r>
    </w:p>
    <w:p w14:paraId="502E1B62" w14:textId="77777777" w:rsidR="00985996" w:rsidRPr="00985996" w:rsidRDefault="00985996" w:rsidP="00985996">
      <w:pPr>
        <w:jc w:val="both"/>
        <w:rPr>
          <w:sz w:val="24"/>
          <w:lang w:val="en-US"/>
        </w:rPr>
      </w:pPr>
    </w:p>
    <w:p w14:paraId="13DD4D47" w14:textId="77777777" w:rsidR="00985996" w:rsidRPr="00985996" w:rsidRDefault="00985996" w:rsidP="00985996">
      <w:pPr>
        <w:jc w:val="both"/>
        <w:rPr>
          <w:sz w:val="24"/>
          <w:lang w:val="en-US"/>
        </w:rPr>
      </w:pPr>
      <w:r w:rsidRPr="00985996">
        <w:rPr>
          <w:sz w:val="24"/>
          <w:lang w:val="en-US"/>
        </w:rPr>
        <w:t>// eslint-disable-next-line @typescript-eslint/explicit-function-return-type</w:t>
      </w:r>
    </w:p>
    <w:p w14:paraId="2BEA6BFE" w14:textId="77777777" w:rsidR="00985996" w:rsidRPr="00985996" w:rsidRDefault="00985996" w:rsidP="00985996">
      <w:pPr>
        <w:jc w:val="both"/>
        <w:rPr>
          <w:sz w:val="24"/>
          <w:lang w:val="en-US"/>
        </w:rPr>
      </w:pPr>
      <w:r w:rsidRPr="00985996">
        <w:rPr>
          <w:sz w:val="24"/>
          <w:lang w:val="en-US"/>
        </w:rPr>
        <w:t>export const getHeader = () =&gt; {</w:t>
      </w:r>
    </w:p>
    <w:p w14:paraId="5B3DC8E3" w14:textId="77777777" w:rsidR="00985996" w:rsidRPr="00985996" w:rsidRDefault="00985996" w:rsidP="00985996">
      <w:pPr>
        <w:jc w:val="both"/>
        <w:rPr>
          <w:sz w:val="24"/>
          <w:lang w:val="en-US"/>
        </w:rPr>
      </w:pPr>
      <w:r w:rsidRPr="00985996">
        <w:rPr>
          <w:sz w:val="24"/>
          <w:lang w:val="en-US"/>
        </w:rPr>
        <w:lastRenderedPageBreak/>
        <w:t xml:space="preserve">  return {</w:t>
      </w:r>
    </w:p>
    <w:p w14:paraId="6C508F98" w14:textId="77777777" w:rsidR="00985996" w:rsidRPr="00985996" w:rsidRDefault="00985996" w:rsidP="00985996">
      <w:pPr>
        <w:jc w:val="both"/>
        <w:rPr>
          <w:sz w:val="24"/>
          <w:lang w:val="en-US"/>
        </w:rPr>
      </w:pPr>
      <w:r w:rsidRPr="00985996">
        <w:rPr>
          <w:sz w:val="24"/>
          <w:lang w:val="en-US"/>
        </w:rPr>
        <w:t xml:space="preserve">    'x-rapidapi-host': 'sportscore1.p.rapidapi.com',</w:t>
      </w:r>
    </w:p>
    <w:p w14:paraId="69A19FF8" w14:textId="77777777" w:rsidR="00985996" w:rsidRPr="00985996" w:rsidRDefault="00985996" w:rsidP="00985996">
      <w:pPr>
        <w:jc w:val="both"/>
        <w:rPr>
          <w:sz w:val="24"/>
          <w:lang w:val="en-US"/>
        </w:rPr>
      </w:pPr>
      <w:r w:rsidRPr="00985996">
        <w:rPr>
          <w:sz w:val="24"/>
          <w:lang w:val="en-US"/>
        </w:rPr>
        <w:t xml:space="preserve">    'x-rapidapi-key': 'fcf0f94828mshe4442eea88a7d01p15a177jsn1344e9c69c0e'</w:t>
      </w:r>
    </w:p>
    <w:p w14:paraId="7882E0B4" w14:textId="77777777" w:rsidR="00985996" w:rsidRPr="00985996" w:rsidRDefault="00985996" w:rsidP="00985996">
      <w:pPr>
        <w:jc w:val="both"/>
        <w:rPr>
          <w:sz w:val="24"/>
          <w:lang w:val="en-US"/>
        </w:rPr>
      </w:pPr>
      <w:r w:rsidRPr="00985996">
        <w:rPr>
          <w:sz w:val="24"/>
          <w:lang w:val="en-US"/>
        </w:rPr>
        <w:t xml:space="preserve">  };</w:t>
      </w:r>
    </w:p>
    <w:p w14:paraId="4FF36402" w14:textId="77777777" w:rsidR="00985996" w:rsidRPr="00985996" w:rsidRDefault="00985996" w:rsidP="00985996">
      <w:pPr>
        <w:jc w:val="both"/>
        <w:rPr>
          <w:sz w:val="24"/>
          <w:lang w:val="en-US"/>
        </w:rPr>
      </w:pPr>
      <w:r w:rsidRPr="00985996">
        <w:rPr>
          <w:sz w:val="24"/>
          <w:lang w:val="en-US"/>
        </w:rPr>
        <w:t>};</w:t>
      </w:r>
    </w:p>
    <w:p w14:paraId="47507C10" w14:textId="77777777" w:rsidR="00985996" w:rsidRPr="00985996" w:rsidRDefault="00985996" w:rsidP="00985996">
      <w:pPr>
        <w:jc w:val="both"/>
        <w:rPr>
          <w:sz w:val="24"/>
          <w:lang w:val="en-US"/>
        </w:rPr>
      </w:pPr>
    </w:p>
    <w:p w14:paraId="75B45BC2" w14:textId="77777777" w:rsidR="00985996" w:rsidRPr="00985996" w:rsidRDefault="00985996" w:rsidP="00985996">
      <w:pPr>
        <w:jc w:val="both"/>
        <w:rPr>
          <w:sz w:val="24"/>
          <w:lang w:val="en-US"/>
        </w:rPr>
      </w:pPr>
      <w:r w:rsidRPr="00985996">
        <w:rPr>
          <w:sz w:val="24"/>
          <w:lang w:val="en-US"/>
        </w:rPr>
        <w:t>export const baseURL = getBaseUrl();</w:t>
      </w:r>
    </w:p>
    <w:p w14:paraId="23311B89" w14:textId="77777777" w:rsidR="00985996" w:rsidRPr="00985996" w:rsidRDefault="00985996" w:rsidP="00985996">
      <w:pPr>
        <w:jc w:val="both"/>
        <w:rPr>
          <w:sz w:val="24"/>
          <w:lang w:val="en-US"/>
        </w:rPr>
      </w:pPr>
    </w:p>
    <w:p w14:paraId="2DFA2C90" w14:textId="77777777" w:rsidR="00985996" w:rsidRPr="00985996" w:rsidRDefault="00985996" w:rsidP="00985996">
      <w:pPr>
        <w:jc w:val="both"/>
        <w:rPr>
          <w:sz w:val="24"/>
          <w:lang w:val="en-US"/>
        </w:rPr>
      </w:pPr>
      <w:r w:rsidRPr="00985996">
        <w:rPr>
          <w:sz w:val="24"/>
          <w:lang w:val="en-US"/>
        </w:rPr>
        <w:t>const instance = axios.create({</w:t>
      </w:r>
    </w:p>
    <w:p w14:paraId="718C6953" w14:textId="77777777" w:rsidR="00985996" w:rsidRPr="00985996" w:rsidRDefault="00985996" w:rsidP="00985996">
      <w:pPr>
        <w:jc w:val="both"/>
        <w:rPr>
          <w:sz w:val="24"/>
          <w:lang w:val="en-US"/>
        </w:rPr>
      </w:pPr>
      <w:r w:rsidRPr="00985996">
        <w:rPr>
          <w:sz w:val="24"/>
          <w:lang w:val="en-US"/>
        </w:rPr>
        <w:t xml:space="preserve">  baseURL,</w:t>
      </w:r>
    </w:p>
    <w:p w14:paraId="32B18D43" w14:textId="77777777" w:rsidR="00985996" w:rsidRPr="00985996" w:rsidRDefault="00985996" w:rsidP="00985996">
      <w:pPr>
        <w:jc w:val="both"/>
        <w:rPr>
          <w:sz w:val="24"/>
          <w:lang w:val="en-US"/>
        </w:rPr>
      </w:pPr>
      <w:r w:rsidRPr="00985996">
        <w:rPr>
          <w:sz w:val="24"/>
          <w:lang w:val="en-US"/>
        </w:rPr>
        <w:t xml:space="preserve">  paramsSerializer</w:t>
      </w:r>
    </w:p>
    <w:p w14:paraId="608523C5" w14:textId="77777777" w:rsidR="00985996" w:rsidRPr="00985996" w:rsidRDefault="00985996" w:rsidP="00985996">
      <w:pPr>
        <w:jc w:val="both"/>
        <w:rPr>
          <w:sz w:val="24"/>
          <w:lang w:val="en-US"/>
        </w:rPr>
      </w:pPr>
      <w:r w:rsidRPr="00985996">
        <w:rPr>
          <w:sz w:val="24"/>
          <w:lang w:val="en-US"/>
        </w:rPr>
        <w:t>});</w:t>
      </w:r>
    </w:p>
    <w:p w14:paraId="6EBA3400" w14:textId="77777777" w:rsidR="00985996" w:rsidRPr="00985996" w:rsidRDefault="00985996" w:rsidP="00985996">
      <w:pPr>
        <w:jc w:val="both"/>
        <w:rPr>
          <w:sz w:val="24"/>
          <w:lang w:val="en-US"/>
        </w:rPr>
      </w:pPr>
    </w:p>
    <w:p w14:paraId="7869D25E" w14:textId="77777777" w:rsidR="00985996" w:rsidRPr="00985996" w:rsidRDefault="00985996" w:rsidP="00985996">
      <w:pPr>
        <w:jc w:val="both"/>
        <w:rPr>
          <w:sz w:val="24"/>
          <w:lang w:val="en-US"/>
        </w:rPr>
      </w:pPr>
      <w:r w:rsidRPr="00985996">
        <w:rPr>
          <w:sz w:val="24"/>
          <w:lang w:val="en-US"/>
        </w:rPr>
        <w:t>// eslint-disable-next-line @typescript-eslint/explicit-function-return-type</w:t>
      </w:r>
    </w:p>
    <w:p w14:paraId="0EB84F6C" w14:textId="77777777" w:rsidR="00985996" w:rsidRPr="00985996" w:rsidRDefault="00985996" w:rsidP="00985996">
      <w:pPr>
        <w:jc w:val="both"/>
        <w:rPr>
          <w:sz w:val="24"/>
          <w:lang w:val="en-US"/>
        </w:rPr>
      </w:pPr>
      <w:r w:rsidRPr="00985996">
        <w:rPr>
          <w:sz w:val="24"/>
          <w:lang w:val="en-US"/>
        </w:rPr>
        <w:t>export const restGet = (url, config) =&gt; {</w:t>
      </w:r>
    </w:p>
    <w:p w14:paraId="4FCB8BAB" w14:textId="77777777" w:rsidR="00985996" w:rsidRPr="00985996" w:rsidRDefault="00985996" w:rsidP="00985996">
      <w:pPr>
        <w:jc w:val="both"/>
        <w:rPr>
          <w:sz w:val="24"/>
          <w:lang w:val="en-US"/>
        </w:rPr>
      </w:pPr>
      <w:r w:rsidRPr="00985996">
        <w:rPr>
          <w:sz w:val="24"/>
          <w:lang w:val="en-US"/>
        </w:rPr>
        <w:t xml:space="preserve">  // eslint-disable-next-line @typescript-eslint/no-unsafe-argument,@typescript-eslint/no-unsafe-assignment</w:t>
      </w:r>
    </w:p>
    <w:p w14:paraId="4EBA0A1E" w14:textId="77777777" w:rsidR="00985996" w:rsidRPr="00985996" w:rsidRDefault="00985996" w:rsidP="00985996">
      <w:pPr>
        <w:jc w:val="both"/>
        <w:rPr>
          <w:sz w:val="24"/>
          <w:lang w:val="en-US"/>
        </w:rPr>
      </w:pPr>
      <w:r w:rsidRPr="00985996">
        <w:rPr>
          <w:sz w:val="24"/>
          <w:lang w:val="en-US"/>
        </w:rPr>
        <w:t xml:space="preserve">  return instance.get(url, {params: {...config}, headers: {...getHeader()}});</w:t>
      </w:r>
    </w:p>
    <w:p w14:paraId="74BC622C" w14:textId="5223096C" w:rsidR="00985996" w:rsidRDefault="00985996" w:rsidP="00985996">
      <w:pPr>
        <w:jc w:val="both"/>
        <w:rPr>
          <w:sz w:val="24"/>
          <w:lang w:val="en-US"/>
        </w:rPr>
      </w:pPr>
      <w:r w:rsidRPr="00985996">
        <w:rPr>
          <w:sz w:val="24"/>
          <w:lang w:val="en-US"/>
        </w:rPr>
        <w:t>};</w:t>
      </w:r>
    </w:p>
    <w:p w14:paraId="7A0F1509" w14:textId="77777777" w:rsidR="00985996" w:rsidRPr="007A035F" w:rsidRDefault="00985996" w:rsidP="00985996">
      <w:pPr>
        <w:jc w:val="both"/>
        <w:rPr>
          <w:sz w:val="24"/>
          <w:lang w:val="en-US"/>
        </w:rPr>
      </w:pPr>
    </w:p>
    <w:p w14:paraId="798B004C" w14:textId="4C2F7804" w:rsidR="00985996" w:rsidRDefault="00985996" w:rsidP="00985996">
      <w:pPr>
        <w:jc w:val="both"/>
        <w:rPr>
          <w:b/>
          <w:sz w:val="28"/>
          <w:lang w:val="en-US"/>
        </w:rPr>
      </w:pPr>
      <w:r>
        <w:rPr>
          <w:b/>
          <w:sz w:val="28"/>
        </w:rPr>
        <w:t>Файл</w:t>
      </w:r>
      <w:r w:rsidRPr="007A035F">
        <w:rPr>
          <w:b/>
          <w:sz w:val="28"/>
          <w:lang w:val="en-US"/>
        </w:rPr>
        <w:t xml:space="preserve"> </w:t>
      </w:r>
      <w:r>
        <w:rPr>
          <w:b/>
          <w:sz w:val="28"/>
          <w:lang w:val="en-US"/>
        </w:rPr>
        <w:t>sports</w:t>
      </w:r>
      <w:r w:rsidRPr="007A035F">
        <w:rPr>
          <w:b/>
          <w:sz w:val="28"/>
          <w:lang w:val="en-US"/>
        </w:rPr>
        <w:t>.</w:t>
      </w:r>
      <w:r>
        <w:rPr>
          <w:b/>
          <w:sz w:val="28"/>
          <w:lang w:val="en-US"/>
        </w:rPr>
        <w:t>ts</w:t>
      </w:r>
    </w:p>
    <w:p w14:paraId="21B6A16D" w14:textId="77777777" w:rsidR="00985996" w:rsidRPr="00985996" w:rsidRDefault="00985996" w:rsidP="00985996">
      <w:pPr>
        <w:jc w:val="both"/>
        <w:rPr>
          <w:sz w:val="24"/>
          <w:lang w:val="en-US"/>
        </w:rPr>
      </w:pPr>
      <w:r w:rsidRPr="00985996">
        <w:rPr>
          <w:sz w:val="24"/>
          <w:lang w:val="en-US"/>
        </w:rPr>
        <w:t>import {restGet} from './rest';</w:t>
      </w:r>
    </w:p>
    <w:p w14:paraId="765BA2D8" w14:textId="77777777" w:rsidR="00985996" w:rsidRPr="00985996" w:rsidRDefault="00985996" w:rsidP="00985996">
      <w:pPr>
        <w:jc w:val="both"/>
        <w:rPr>
          <w:sz w:val="24"/>
          <w:lang w:val="en-US"/>
        </w:rPr>
      </w:pPr>
      <w:r w:rsidRPr="00985996">
        <w:rPr>
          <w:sz w:val="24"/>
          <w:lang w:val="en-US"/>
        </w:rPr>
        <w:t>import {ApiVersion} from '../constants/api.constants';</w:t>
      </w:r>
    </w:p>
    <w:p w14:paraId="348326EA" w14:textId="77777777" w:rsidR="00985996" w:rsidRPr="00985996" w:rsidRDefault="00985996" w:rsidP="00985996">
      <w:pPr>
        <w:jc w:val="both"/>
        <w:rPr>
          <w:sz w:val="24"/>
          <w:lang w:val="en-US"/>
        </w:rPr>
      </w:pPr>
      <w:r w:rsidRPr="00985996">
        <w:rPr>
          <w:sz w:val="24"/>
          <w:lang w:val="en-US"/>
        </w:rPr>
        <w:t>import {ISportPayload} from '../model/sport.model';</w:t>
      </w:r>
    </w:p>
    <w:p w14:paraId="2678AEF5" w14:textId="77777777" w:rsidR="00985996" w:rsidRPr="00985996" w:rsidRDefault="00985996" w:rsidP="00985996">
      <w:pPr>
        <w:jc w:val="both"/>
        <w:rPr>
          <w:sz w:val="24"/>
          <w:lang w:val="en-US"/>
        </w:rPr>
      </w:pPr>
    </w:p>
    <w:p w14:paraId="7EDCBF92" w14:textId="77777777" w:rsidR="00985996" w:rsidRPr="00985996" w:rsidRDefault="00985996" w:rsidP="00985996">
      <w:pPr>
        <w:jc w:val="both"/>
        <w:rPr>
          <w:sz w:val="24"/>
          <w:lang w:val="en-US"/>
        </w:rPr>
      </w:pPr>
      <w:r w:rsidRPr="00985996">
        <w:rPr>
          <w:sz w:val="24"/>
          <w:lang w:val="en-US"/>
        </w:rPr>
        <w:t>export const getSportTypes = async (): Promise&lt;ISportPayload&gt; =&gt; {</w:t>
      </w:r>
    </w:p>
    <w:p w14:paraId="75AE4AAF" w14:textId="77777777" w:rsidR="00985996" w:rsidRPr="00985996" w:rsidRDefault="00985996" w:rsidP="00985996">
      <w:pPr>
        <w:jc w:val="both"/>
        <w:rPr>
          <w:sz w:val="24"/>
          <w:lang w:val="en-US"/>
        </w:rPr>
      </w:pPr>
      <w:r w:rsidRPr="00985996">
        <w:rPr>
          <w:sz w:val="24"/>
          <w:lang w:val="en-US"/>
        </w:rPr>
        <w:t xml:space="preserve">  const response = await restGet(`${ApiVersion.Sports}`);</w:t>
      </w:r>
    </w:p>
    <w:p w14:paraId="3A740526" w14:textId="77777777" w:rsidR="00985996" w:rsidRPr="00985996" w:rsidRDefault="00985996" w:rsidP="00985996">
      <w:pPr>
        <w:jc w:val="both"/>
        <w:rPr>
          <w:sz w:val="24"/>
          <w:lang w:val="en-US"/>
        </w:rPr>
      </w:pPr>
      <w:r w:rsidRPr="00985996">
        <w:rPr>
          <w:sz w:val="24"/>
          <w:lang w:val="en-US"/>
        </w:rPr>
        <w:t xml:space="preserve">  return response.data as ISportPayload;</w:t>
      </w:r>
    </w:p>
    <w:p w14:paraId="2FA6FF91" w14:textId="0FF65A19" w:rsidR="00985996" w:rsidRPr="00985996" w:rsidRDefault="00985996" w:rsidP="00985996">
      <w:pPr>
        <w:jc w:val="both"/>
        <w:rPr>
          <w:sz w:val="24"/>
        </w:rPr>
      </w:pPr>
      <w:r w:rsidRPr="00985996">
        <w:rPr>
          <w:sz w:val="24"/>
        </w:rPr>
        <w:t>};</w:t>
      </w:r>
    </w:p>
    <w:p w14:paraId="34A73CE9" w14:textId="77777777" w:rsidR="00985996" w:rsidRPr="00985996" w:rsidRDefault="00985996" w:rsidP="00985996">
      <w:pPr>
        <w:jc w:val="both"/>
        <w:rPr>
          <w:sz w:val="24"/>
        </w:rPr>
      </w:pPr>
    </w:p>
    <w:p w14:paraId="4F5F33B9" w14:textId="77777777" w:rsidR="00985996" w:rsidRDefault="00985996">
      <w:pPr>
        <w:rPr>
          <w:b/>
          <w:bCs/>
          <w:sz w:val="28"/>
          <w:szCs w:val="32"/>
        </w:rPr>
      </w:pPr>
      <w:r>
        <w:br w:type="page"/>
      </w:r>
    </w:p>
    <w:p w14:paraId="44D464B5" w14:textId="6E3A586D" w:rsidR="000454B6" w:rsidRPr="00985996" w:rsidRDefault="000454B6" w:rsidP="000454B6">
      <w:pPr>
        <w:pStyle w:val="1"/>
        <w:jc w:val="center"/>
      </w:pPr>
      <w:bookmarkStart w:id="41" w:name="_Toc106126982"/>
      <w:r>
        <w:lastRenderedPageBreak/>
        <w:t>ПРИЛОЖЕНИЕ</w:t>
      </w:r>
      <w:r w:rsidRPr="00985996">
        <w:t xml:space="preserve"> </w:t>
      </w:r>
      <w:r w:rsidR="00985996">
        <w:t>З</w:t>
      </w:r>
      <w:bookmarkEnd w:id="41"/>
    </w:p>
    <w:p w14:paraId="7E0DB088" w14:textId="1250303A" w:rsidR="00985996" w:rsidRDefault="00985996" w:rsidP="00985996">
      <w:pPr>
        <w:jc w:val="center"/>
        <w:rPr>
          <w:b/>
          <w:sz w:val="28"/>
        </w:rPr>
      </w:pPr>
      <w:r>
        <w:rPr>
          <w:b/>
          <w:sz w:val="28"/>
        </w:rPr>
        <w:t>Конфигурационные файлы хранилища состояния приложения (</w:t>
      </w:r>
      <w:r>
        <w:rPr>
          <w:b/>
          <w:sz w:val="28"/>
          <w:lang w:val="en-US"/>
        </w:rPr>
        <w:t>Redux</w:t>
      </w:r>
      <w:r w:rsidRPr="00985996">
        <w:rPr>
          <w:b/>
          <w:sz w:val="28"/>
        </w:rPr>
        <w:t>)</w:t>
      </w:r>
    </w:p>
    <w:p w14:paraId="15EFF802" w14:textId="59F3D779" w:rsidR="00985996" w:rsidRDefault="00985996" w:rsidP="00985996">
      <w:pPr>
        <w:jc w:val="both"/>
        <w:rPr>
          <w:b/>
          <w:sz w:val="28"/>
          <w:lang w:val="en-US"/>
        </w:rPr>
      </w:pPr>
      <w:r>
        <w:rPr>
          <w:b/>
          <w:sz w:val="28"/>
        </w:rPr>
        <w:t>Файл</w:t>
      </w:r>
      <w:r w:rsidRPr="00985996">
        <w:rPr>
          <w:b/>
          <w:sz w:val="28"/>
          <w:lang w:val="en-US"/>
        </w:rPr>
        <w:t xml:space="preserve"> </w:t>
      </w:r>
      <w:r>
        <w:rPr>
          <w:b/>
          <w:sz w:val="28"/>
          <w:lang w:val="en-US"/>
        </w:rPr>
        <w:t>challengeModal.slice</w:t>
      </w:r>
      <w:r w:rsidRPr="00985996">
        <w:rPr>
          <w:b/>
          <w:sz w:val="28"/>
          <w:lang w:val="en-US"/>
        </w:rPr>
        <w:t>.</w:t>
      </w:r>
      <w:r>
        <w:rPr>
          <w:b/>
          <w:sz w:val="28"/>
          <w:lang w:val="en-US"/>
        </w:rPr>
        <w:t>ts</w:t>
      </w:r>
    </w:p>
    <w:p w14:paraId="63734C27" w14:textId="77777777" w:rsidR="00985996" w:rsidRPr="00985996" w:rsidRDefault="00985996" w:rsidP="00985996">
      <w:pPr>
        <w:jc w:val="both"/>
        <w:rPr>
          <w:sz w:val="24"/>
          <w:lang w:val="en-US"/>
        </w:rPr>
      </w:pPr>
      <w:r w:rsidRPr="00985996">
        <w:rPr>
          <w:sz w:val="24"/>
          <w:lang w:val="en-US"/>
        </w:rPr>
        <w:t>import { createSlice, PayloadAction } from '@reduxjs/toolkit';</w:t>
      </w:r>
    </w:p>
    <w:p w14:paraId="593D5AE5" w14:textId="77777777" w:rsidR="00985996" w:rsidRPr="00985996" w:rsidRDefault="00985996" w:rsidP="00985996">
      <w:pPr>
        <w:jc w:val="both"/>
        <w:rPr>
          <w:sz w:val="24"/>
          <w:lang w:val="en-US"/>
        </w:rPr>
      </w:pPr>
      <w:r w:rsidRPr="00985996">
        <w:rPr>
          <w:sz w:val="24"/>
          <w:lang w:val="en-US"/>
        </w:rPr>
        <w:t>import { TAppState } from '../index';</w:t>
      </w:r>
    </w:p>
    <w:p w14:paraId="21D4DE28" w14:textId="77777777" w:rsidR="00985996" w:rsidRPr="00985996" w:rsidRDefault="00985996" w:rsidP="00985996">
      <w:pPr>
        <w:jc w:val="both"/>
        <w:rPr>
          <w:sz w:val="24"/>
          <w:lang w:val="en-US"/>
        </w:rPr>
      </w:pPr>
    </w:p>
    <w:p w14:paraId="7E5B6BA2" w14:textId="77777777" w:rsidR="00985996" w:rsidRPr="00985996" w:rsidRDefault="00985996" w:rsidP="00985996">
      <w:pPr>
        <w:jc w:val="both"/>
        <w:rPr>
          <w:sz w:val="24"/>
          <w:lang w:val="en-US"/>
        </w:rPr>
      </w:pPr>
      <w:r w:rsidRPr="00985996">
        <w:rPr>
          <w:sz w:val="24"/>
          <w:lang w:val="en-US"/>
        </w:rPr>
        <w:t>interface IChallengeModalState {</w:t>
      </w:r>
    </w:p>
    <w:p w14:paraId="143D3485" w14:textId="77777777" w:rsidR="00985996" w:rsidRPr="00985996" w:rsidRDefault="00985996" w:rsidP="00985996">
      <w:pPr>
        <w:jc w:val="both"/>
        <w:rPr>
          <w:sz w:val="24"/>
          <w:lang w:val="en-US"/>
        </w:rPr>
      </w:pPr>
      <w:r w:rsidRPr="00985996">
        <w:rPr>
          <w:sz w:val="24"/>
          <w:lang w:val="en-US"/>
        </w:rPr>
        <w:t xml:space="preserve">  challengeId: number | null;</w:t>
      </w:r>
    </w:p>
    <w:p w14:paraId="0B147FCD" w14:textId="77777777" w:rsidR="00985996" w:rsidRPr="00985996" w:rsidRDefault="00985996" w:rsidP="00985996">
      <w:pPr>
        <w:jc w:val="both"/>
        <w:rPr>
          <w:sz w:val="24"/>
          <w:lang w:val="en-US"/>
        </w:rPr>
      </w:pPr>
      <w:r w:rsidRPr="00985996">
        <w:rPr>
          <w:sz w:val="24"/>
          <w:lang w:val="en-US"/>
        </w:rPr>
        <w:t xml:space="preserve">  isOpen: boolean;</w:t>
      </w:r>
    </w:p>
    <w:p w14:paraId="2C7798C4" w14:textId="77777777" w:rsidR="00985996" w:rsidRPr="00985996" w:rsidRDefault="00985996" w:rsidP="00985996">
      <w:pPr>
        <w:jc w:val="both"/>
        <w:rPr>
          <w:sz w:val="24"/>
          <w:lang w:val="en-US"/>
        </w:rPr>
      </w:pPr>
      <w:r w:rsidRPr="00985996">
        <w:rPr>
          <w:sz w:val="24"/>
          <w:lang w:val="en-US"/>
        </w:rPr>
        <w:t>}</w:t>
      </w:r>
    </w:p>
    <w:p w14:paraId="032C6103" w14:textId="77777777" w:rsidR="00985996" w:rsidRPr="00985996" w:rsidRDefault="00985996" w:rsidP="00985996">
      <w:pPr>
        <w:jc w:val="both"/>
        <w:rPr>
          <w:sz w:val="24"/>
          <w:lang w:val="en-US"/>
        </w:rPr>
      </w:pPr>
    </w:p>
    <w:p w14:paraId="58926058" w14:textId="77777777" w:rsidR="00985996" w:rsidRPr="00985996" w:rsidRDefault="00985996" w:rsidP="00985996">
      <w:pPr>
        <w:jc w:val="both"/>
        <w:rPr>
          <w:sz w:val="24"/>
          <w:lang w:val="en-US"/>
        </w:rPr>
      </w:pPr>
      <w:r w:rsidRPr="00985996">
        <w:rPr>
          <w:sz w:val="24"/>
          <w:lang w:val="en-US"/>
        </w:rPr>
        <w:t>const initialState: IChallengeModalState = {</w:t>
      </w:r>
    </w:p>
    <w:p w14:paraId="0286E8EA" w14:textId="77777777" w:rsidR="00985996" w:rsidRPr="00985996" w:rsidRDefault="00985996" w:rsidP="00985996">
      <w:pPr>
        <w:jc w:val="both"/>
        <w:rPr>
          <w:sz w:val="24"/>
          <w:lang w:val="en-US"/>
        </w:rPr>
      </w:pPr>
      <w:r w:rsidRPr="00985996">
        <w:rPr>
          <w:sz w:val="24"/>
          <w:lang w:val="en-US"/>
        </w:rPr>
        <w:t xml:space="preserve">  challengeId: null,</w:t>
      </w:r>
    </w:p>
    <w:p w14:paraId="0CA2146E" w14:textId="77777777" w:rsidR="00985996" w:rsidRPr="00985996" w:rsidRDefault="00985996" w:rsidP="00985996">
      <w:pPr>
        <w:jc w:val="both"/>
        <w:rPr>
          <w:sz w:val="24"/>
          <w:lang w:val="en-US"/>
        </w:rPr>
      </w:pPr>
      <w:r w:rsidRPr="00985996">
        <w:rPr>
          <w:sz w:val="24"/>
          <w:lang w:val="en-US"/>
        </w:rPr>
        <w:t xml:space="preserve">  isOpen: false,</w:t>
      </w:r>
    </w:p>
    <w:p w14:paraId="40F67503" w14:textId="77777777" w:rsidR="00985996" w:rsidRPr="00985996" w:rsidRDefault="00985996" w:rsidP="00985996">
      <w:pPr>
        <w:jc w:val="both"/>
        <w:rPr>
          <w:sz w:val="24"/>
          <w:lang w:val="en-US"/>
        </w:rPr>
      </w:pPr>
      <w:r w:rsidRPr="00985996">
        <w:rPr>
          <w:sz w:val="24"/>
          <w:lang w:val="en-US"/>
        </w:rPr>
        <w:t>};</w:t>
      </w:r>
    </w:p>
    <w:p w14:paraId="49F3D5A3" w14:textId="77777777" w:rsidR="00985996" w:rsidRPr="00985996" w:rsidRDefault="00985996" w:rsidP="00985996">
      <w:pPr>
        <w:jc w:val="both"/>
        <w:rPr>
          <w:sz w:val="24"/>
          <w:lang w:val="en-US"/>
        </w:rPr>
      </w:pPr>
    </w:p>
    <w:p w14:paraId="2A57ABCD" w14:textId="77777777" w:rsidR="00985996" w:rsidRPr="00985996" w:rsidRDefault="00985996" w:rsidP="00985996">
      <w:pPr>
        <w:jc w:val="both"/>
        <w:rPr>
          <w:sz w:val="24"/>
          <w:lang w:val="en-US"/>
        </w:rPr>
      </w:pPr>
      <w:r w:rsidRPr="00985996">
        <w:rPr>
          <w:sz w:val="24"/>
          <w:lang w:val="en-US"/>
        </w:rPr>
        <w:t>export const challengeModalSlice = createSlice({</w:t>
      </w:r>
    </w:p>
    <w:p w14:paraId="0066AC4C" w14:textId="77777777" w:rsidR="00985996" w:rsidRPr="00985996" w:rsidRDefault="00985996" w:rsidP="00985996">
      <w:pPr>
        <w:jc w:val="both"/>
        <w:rPr>
          <w:sz w:val="24"/>
          <w:lang w:val="en-US"/>
        </w:rPr>
      </w:pPr>
      <w:r w:rsidRPr="00985996">
        <w:rPr>
          <w:sz w:val="24"/>
          <w:lang w:val="en-US"/>
        </w:rPr>
        <w:t xml:space="preserve">  name: 'challengeModal',</w:t>
      </w:r>
    </w:p>
    <w:p w14:paraId="7DEC8465" w14:textId="77777777" w:rsidR="00985996" w:rsidRPr="00985996" w:rsidRDefault="00985996" w:rsidP="00985996">
      <w:pPr>
        <w:jc w:val="both"/>
        <w:rPr>
          <w:sz w:val="24"/>
          <w:lang w:val="en-US"/>
        </w:rPr>
      </w:pPr>
      <w:r w:rsidRPr="00985996">
        <w:rPr>
          <w:sz w:val="24"/>
          <w:lang w:val="en-US"/>
        </w:rPr>
        <w:t xml:space="preserve">  initialState,</w:t>
      </w:r>
    </w:p>
    <w:p w14:paraId="75A01E03" w14:textId="77777777" w:rsidR="00985996" w:rsidRPr="00985996" w:rsidRDefault="00985996" w:rsidP="00985996">
      <w:pPr>
        <w:jc w:val="both"/>
        <w:rPr>
          <w:sz w:val="24"/>
          <w:lang w:val="en-US"/>
        </w:rPr>
      </w:pPr>
      <w:r w:rsidRPr="00985996">
        <w:rPr>
          <w:sz w:val="24"/>
          <w:lang w:val="en-US"/>
        </w:rPr>
        <w:t xml:space="preserve">  reducers: {</w:t>
      </w:r>
    </w:p>
    <w:p w14:paraId="1AAC42F7" w14:textId="77777777" w:rsidR="00985996" w:rsidRPr="00985996" w:rsidRDefault="00985996" w:rsidP="00985996">
      <w:pPr>
        <w:jc w:val="both"/>
        <w:rPr>
          <w:sz w:val="24"/>
          <w:lang w:val="en-US"/>
        </w:rPr>
      </w:pPr>
      <w:r w:rsidRPr="00985996">
        <w:rPr>
          <w:sz w:val="24"/>
          <w:lang w:val="en-US"/>
        </w:rPr>
        <w:t xml:space="preserve">    openChallengeModal: (state: IChallengeModalState, action: PayloadAction&lt;number&gt;) =&gt; {</w:t>
      </w:r>
    </w:p>
    <w:p w14:paraId="5D91CA88" w14:textId="77777777" w:rsidR="00985996" w:rsidRPr="00985996" w:rsidRDefault="00985996" w:rsidP="00985996">
      <w:pPr>
        <w:jc w:val="both"/>
        <w:rPr>
          <w:sz w:val="24"/>
          <w:lang w:val="en-US"/>
        </w:rPr>
      </w:pPr>
      <w:r w:rsidRPr="00985996">
        <w:rPr>
          <w:sz w:val="24"/>
          <w:lang w:val="en-US"/>
        </w:rPr>
        <w:t xml:space="preserve">      state.isOpen = true;</w:t>
      </w:r>
    </w:p>
    <w:p w14:paraId="3D13A437" w14:textId="77777777" w:rsidR="00985996" w:rsidRPr="00985996" w:rsidRDefault="00985996" w:rsidP="00985996">
      <w:pPr>
        <w:jc w:val="both"/>
        <w:rPr>
          <w:sz w:val="24"/>
          <w:lang w:val="en-US"/>
        </w:rPr>
      </w:pPr>
      <w:r w:rsidRPr="00985996">
        <w:rPr>
          <w:sz w:val="24"/>
          <w:lang w:val="en-US"/>
        </w:rPr>
        <w:t xml:space="preserve">      state.challengeId = action.payload;</w:t>
      </w:r>
    </w:p>
    <w:p w14:paraId="358F9F88" w14:textId="77777777" w:rsidR="00985996" w:rsidRPr="00985996" w:rsidRDefault="00985996" w:rsidP="00985996">
      <w:pPr>
        <w:jc w:val="both"/>
        <w:rPr>
          <w:sz w:val="24"/>
          <w:lang w:val="en-US"/>
        </w:rPr>
      </w:pPr>
      <w:r w:rsidRPr="00985996">
        <w:rPr>
          <w:sz w:val="24"/>
          <w:lang w:val="en-US"/>
        </w:rPr>
        <w:t xml:space="preserve">    },</w:t>
      </w:r>
    </w:p>
    <w:p w14:paraId="61E7FE2B" w14:textId="77777777" w:rsidR="00985996" w:rsidRPr="00985996" w:rsidRDefault="00985996" w:rsidP="00985996">
      <w:pPr>
        <w:jc w:val="both"/>
        <w:rPr>
          <w:sz w:val="24"/>
          <w:lang w:val="en-US"/>
        </w:rPr>
      </w:pPr>
      <w:r w:rsidRPr="00985996">
        <w:rPr>
          <w:sz w:val="24"/>
          <w:lang w:val="en-US"/>
        </w:rPr>
        <w:t xml:space="preserve">    closeChallengeModal: (state: IChallengeModalState) =&gt; {</w:t>
      </w:r>
    </w:p>
    <w:p w14:paraId="1C0EA8B1" w14:textId="77777777" w:rsidR="00985996" w:rsidRPr="00985996" w:rsidRDefault="00985996" w:rsidP="00985996">
      <w:pPr>
        <w:jc w:val="both"/>
        <w:rPr>
          <w:sz w:val="24"/>
          <w:lang w:val="en-US"/>
        </w:rPr>
      </w:pPr>
      <w:r w:rsidRPr="00985996">
        <w:rPr>
          <w:sz w:val="24"/>
          <w:lang w:val="en-US"/>
        </w:rPr>
        <w:t xml:space="preserve">      state.isOpen = false;</w:t>
      </w:r>
    </w:p>
    <w:p w14:paraId="796A4572" w14:textId="77777777" w:rsidR="00985996" w:rsidRPr="00985996" w:rsidRDefault="00985996" w:rsidP="00985996">
      <w:pPr>
        <w:jc w:val="both"/>
        <w:rPr>
          <w:sz w:val="24"/>
          <w:lang w:val="en-US"/>
        </w:rPr>
      </w:pPr>
      <w:r w:rsidRPr="00985996">
        <w:rPr>
          <w:sz w:val="24"/>
          <w:lang w:val="en-US"/>
        </w:rPr>
        <w:t xml:space="preserve">      state.challengeId = null;</w:t>
      </w:r>
    </w:p>
    <w:p w14:paraId="7CF71AA0" w14:textId="77777777" w:rsidR="00985996" w:rsidRPr="00985996" w:rsidRDefault="00985996" w:rsidP="00985996">
      <w:pPr>
        <w:jc w:val="both"/>
        <w:rPr>
          <w:sz w:val="24"/>
          <w:lang w:val="en-US"/>
        </w:rPr>
      </w:pPr>
      <w:r w:rsidRPr="00985996">
        <w:rPr>
          <w:sz w:val="24"/>
          <w:lang w:val="en-US"/>
        </w:rPr>
        <w:t xml:space="preserve">    }</w:t>
      </w:r>
    </w:p>
    <w:p w14:paraId="2EC561D7" w14:textId="77777777" w:rsidR="00985996" w:rsidRPr="00985996" w:rsidRDefault="00985996" w:rsidP="00985996">
      <w:pPr>
        <w:jc w:val="both"/>
        <w:rPr>
          <w:sz w:val="24"/>
          <w:lang w:val="en-US"/>
        </w:rPr>
      </w:pPr>
      <w:r w:rsidRPr="00985996">
        <w:rPr>
          <w:sz w:val="24"/>
          <w:lang w:val="en-US"/>
        </w:rPr>
        <w:t xml:space="preserve">  },</w:t>
      </w:r>
    </w:p>
    <w:p w14:paraId="6547365E" w14:textId="77777777" w:rsidR="00985996" w:rsidRPr="00985996" w:rsidRDefault="00985996" w:rsidP="00985996">
      <w:pPr>
        <w:jc w:val="both"/>
        <w:rPr>
          <w:sz w:val="24"/>
          <w:lang w:val="en-US"/>
        </w:rPr>
      </w:pPr>
      <w:r w:rsidRPr="00985996">
        <w:rPr>
          <w:sz w:val="24"/>
          <w:lang w:val="en-US"/>
        </w:rPr>
        <w:t>});</w:t>
      </w:r>
    </w:p>
    <w:p w14:paraId="77FD9600" w14:textId="77777777" w:rsidR="00985996" w:rsidRPr="00985996" w:rsidRDefault="00985996" w:rsidP="00985996">
      <w:pPr>
        <w:jc w:val="both"/>
        <w:rPr>
          <w:sz w:val="24"/>
          <w:lang w:val="en-US"/>
        </w:rPr>
      </w:pPr>
    </w:p>
    <w:p w14:paraId="567086BE" w14:textId="77777777" w:rsidR="00985996" w:rsidRPr="00985996" w:rsidRDefault="00985996" w:rsidP="00985996">
      <w:pPr>
        <w:jc w:val="both"/>
        <w:rPr>
          <w:sz w:val="24"/>
          <w:lang w:val="en-US"/>
        </w:rPr>
      </w:pPr>
      <w:r w:rsidRPr="00985996">
        <w:rPr>
          <w:sz w:val="24"/>
          <w:lang w:val="en-US"/>
        </w:rPr>
        <w:t>export const challengeModalSelector = (state: TAppState) =&gt; state.challengeModal;</w:t>
      </w:r>
    </w:p>
    <w:p w14:paraId="06524BF0" w14:textId="35EE13E5" w:rsidR="00985996" w:rsidRDefault="00985996" w:rsidP="00985996">
      <w:pPr>
        <w:jc w:val="both"/>
        <w:rPr>
          <w:b/>
          <w:sz w:val="28"/>
          <w:lang w:val="en-US"/>
        </w:rPr>
      </w:pPr>
      <w:r w:rsidRPr="00985996">
        <w:rPr>
          <w:sz w:val="24"/>
          <w:lang w:val="en-US"/>
        </w:rPr>
        <w:lastRenderedPageBreak/>
        <w:t>export const challengeModalActions = challengeModalSlice.actions;</w:t>
      </w:r>
      <w:r>
        <w:rPr>
          <w:b/>
          <w:sz w:val="28"/>
        </w:rPr>
        <w:t>Файл</w:t>
      </w:r>
      <w:r w:rsidRPr="00985996">
        <w:rPr>
          <w:b/>
          <w:sz w:val="28"/>
          <w:lang w:val="en-US"/>
        </w:rPr>
        <w:t xml:space="preserve"> </w:t>
      </w:r>
      <w:r>
        <w:rPr>
          <w:b/>
          <w:sz w:val="28"/>
          <w:lang w:val="en-US"/>
        </w:rPr>
        <w:t>eventModal.slice</w:t>
      </w:r>
      <w:r w:rsidRPr="00985996">
        <w:rPr>
          <w:b/>
          <w:sz w:val="28"/>
          <w:lang w:val="en-US"/>
        </w:rPr>
        <w:t>.</w:t>
      </w:r>
      <w:r>
        <w:rPr>
          <w:b/>
          <w:sz w:val="28"/>
          <w:lang w:val="en-US"/>
        </w:rPr>
        <w:t>ts</w:t>
      </w:r>
    </w:p>
    <w:p w14:paraId="43E62F9F" w14:textId="77777777" w:rsidR="00985996" w:rsidRPr="00985996" w:rsidRDefault="00985996" w:rsidP="00985996">
      <w:pPr>
        <w:jc w:val="both"/>
        <w:rPr>
          <w:sz w:val="24"/>
          <w:lang w:val="en-US"/>
        </w:rPr>
      </w:pPr>
      <w:r w:rsidRPr="00985996">
        <w:rPr>
          <w:sz w:val="24"/>
          <w:lang w:val="en-US"/>
        </w:rPr>
        <w:t>import { createSlice, PayloadAction } from '@reduxjs/toolkit';</w:t>
      </w:r>
    </w:p>
    <w:p w14:paraId="70BDB3DC" w14:textId="77777777" w:rsidR="00985996" w:rsidRPr="00985996" w:rsidRDefault="00985996" w:rsidP="00985996">
      <w:pPr>
        <w:jc w:val="both"/>
        <w:rPr>
          <w:sz w:val="24"/>
          <w:lang w:val="en-US"/>
        </w:rPr>
      </w:pPr>
      <w:r w:rsidRPr="00985996">
        <w:rPr>
          <w:sz w:val="24"/>
          <w:lang w:val="en-US"/>
        </w:rPr>
        <w:t>import { TAppState } from '../index';</w:t>
      </w:r>
    </w:p>
    <w:p w14:paraId="38A9FB9A" w14:textId="77777777" w:rsidR="00985996" w:rsidRPr="00985996" w:rsidRDefault="00985996" w:rsidP="00985996">
      <w:pPr>
        <w:jc w:val="both"/>
        <w:rPr>
          <w:sz w:val="24"/>
          <w:lang w:val="en-US"/>
        </w:rPr>
      </w:pPr>
    </w:p>
    <w:p w14:paraId="6C26265F" w14:textId="77777777" w:rsidR="00985996" w:rsidRPr="00985996" w:rsidRDefault="00985996" w:rsidP="00985996">
      <w:pPr>
        <w:jc w:val="both"/>
        <w:rPr>
          <w:sz w:val="24"/>
          <w:lang w:val="en-US"/>
        </w:rPr>
      </w:pPr>
      <w:r w:rsidRPr="00985996">
        <w:rPr>
          <w:sz w:val="24"/>
          <w:lang w:val="en-US"/>
        </w:rPr>
        <w:t>interface IEventModalState {</w:t>
      </w:r>
    </w:p>
    <w:p w14:paraId="0E9B0C24" w14:textId="77777777" w:rsidR="00985996" w:rsidRPr="00985996" w:rsidRDefault="00985996" w:rsidP="00985996">
      <w:pPr>
        <w:jc w:val="both"/>
        <w:rPr>
          <w:sz w:val="24"/>
          <w:lang w:val="en-US"/>
        </w:rPr>
      </w:pPr>
      <w:r w:rsidRPr="00985996">
        <w:rPr>
          <w:sz w:val="24"/>
          <w:lang w:val="en-US"/>
        </w:rPr>
        <w:t xml:space="preserve">  eventId: number | null;</w:t>
      </w:r>
    </w:p>
    <w:p w14:paraId="6D2D7DD8" w14:textId="77777777" w:rsidR="00985996" w:rsidRPr="00985996" w:rsidRDefault="00985996" w:rsidP="00985996">
      <w:pPr>
        <w:jc w:val="both"/>
        <w:rPr>
          <w:sz w:val="24"/>
          <w:lang w:val="en-US"/>
        </w:rPr>
      </w:pPr>
      <w:r w:rsidRPr="00985996">
        <w:rPr>
          <w:sz w:val="24"/>
          <w:lang w:val="en-US"/>
        </w:rPr>
        <w:t xml:space="preserve">  isOpen: boolean;</w:t>
      </w:r>
    </w:p>
    <w:p w14:paraId="0541AD3A" w14:textId="77777777" w:rsidR="00985996" w:rsidRPr="00985996" w:rsidRDefault="00985996" w:rsidP="00985996">
      <w:pPr>
        <w:jc w:val="both"/>
        <w:rPr>
          <w:sz w:val="24"/>
          <w:lang w:val="en-US"/>
        </w:rPr>
      </w:pPr>
      <w:r w:rsidRPr="00985996">
        <w:rPr>
          <w:sz w:val="24"/>
          <w:lang w:val="en-US"/>
        </w:rPr>
        <w:t>}</w:t>
      </w:r>
    </w:p>
    <w:p w14:paraId="439F30F5" w14:textId="77777777" w:rsidR="00985996" w:rsidRPr="00985996" w:rsidRDefault="00985996" w:rsidP="00985996">
      <w:pPr>
        <w:jc w:val="both"/>
        <w:rPr>
          <w:sz w:val="24"/>
          <w:lang w:val="en-US"/>
        </w:rPr>
      </w:pPr>
    </w:p>
    <w:p w14:paraId="4D260B42" w14:textId="77777777" w:rsidR="00985996" w:rsidRPr="00985996" w:rsidRDefault="00985996" w:rsidP="00985996">
      <w:pPr>
        <w:jc w:val="both"/>
        <w:rPr>
          <w:sz w:val="24"/>
          <w:lang w:val="en-US"/>
        </w:rPr>
      </w:pPr>
      <w:r w:rsidRPr="00985996">
        <w:rPr>
          <w:sz w:val="24"/>
          <w:lang w:val="en-US"/>
        </w:rPr>
        <w:t>const initialState: IEventModalState = {</w:t>
      </w:r>
    </w:p>
    <w:p w14:paraId="478ABE2A" w14:textId="77777777" w:rsidR="00985996" w:rsidRPr="00985996" w:rsidRDefault="00985996" w:rsidP="00985996">
      <w:pPr>
        <w:jc w:val="both"/>
        <w:rPr>
          <w:sz w:val="24"/>
          <w:lang w:val="en-US"/>
        </w:rPr>
      </w:pPr>
      <w:r w:rsidRPr="00985996">
        <w:rPr>
          <w:sz w:val="24"/>
          <w:lang w:val="en-US"/>
        </w:rPr>
        <w:t xml:space="preserve">  eventId: null,</w:t>
      </w:r>
    </w:p>
    <w:p w14:paraId="30AE2D45" w14:textId="77777777" w:rsidR="00985996" w:rsidRPr="00985996" w:rsidRDefault="00985996" w:rsidP="00985996">
      <w:pPr>
        <w:jc w:val="both"/>
        <w:rPr>
          <w:sz w:val="24"/>
          <w:lang w:val="en-US"/>
        </w:rPr>
      </w:pPr>
      <w:r w:rsidRPr="00985996">
        <w:rPr>
          <w:sz w:val="24"/>
          <w:lang w:val="en-US"/>
        </w:rPr>
        <w:t xml:space="preserve">  isOpen: false,</w:t>
      </w:r>
    </w:p>
    <w:p w14:paraId="250B8C01" w14:textId="77777777" w:rsidR="00985996" w:rsidRPr="00985996" w:rsidRDefault="00985996" w:rsidP="00985996">
      <w:pPr>
        <w:jc w:val="both"/>
        <w:rPr>
          <w:sz w:val="24"/>
          <w:lang w:val="en-US"/>
        </w:rPr>
      </w:pPr>
      <w:r w:rsidRPr="00985996">
        <w:rPr>
          <w:sz w:val="24"/>
          <w:lang w:val="en-US"/>
        </w:rPr>
        <w:t>};</w:t>
      </w:r>
    </w:p>
    <w:p w14:paraId="4706D755" w14:textId="77777777" w:rsidR="00985996" w:rsidRPr="00985996" w:rsidRDefault="00985996" w:rsidP="00985996">
      <w:pPr>
        <w:jc w:val="both"/>
        <w:rPr>
          <w:sz w:val="24"/>
          <w:lang w:val="en-US"/>
        </w:rPr>
      </w:pPr>
    </w:p>
    <w:p w14:paraId="6C7FB0F7" w14:textId="77777777" w:rsidR="00985996" w:rsidRPr="00985996" w:rsidRDefault="00985996" w:rsidP="00985996">
      <w:pPr>
        <w:jc w:val="both"/>
        <w:rPr>
          <w:sz w:val="24"/>
          <w:lang w:val="en-US"/>
        </w:rPr>
      </w:pPr>
      <w:r w:rsidRPr="00985996">
        <w:rPr>
          <w:sz w:val="24"/>
          <w:lang w:val="en-US"/>
        </w:rPr>
        <w:t>export const eventModalSlice = createSlice({</w:t>
      </w:r>
    </w:p>
    <w:p w14:paraId="79B4F2CE" w14:textId="77777777" w:rsidR="00985996" w:rsidRPr="00985996" w:rsidRDefault="00985996" w:rsidP="00985996">
      <w:pPr>
        <w:jc w:val="both"/>
        <w:rPr>
          <w:sz w:val="24"/>
          <w:lang w:val="en-US"/>
        </w:rPr>
      </w:pPr>
      <w:r w:rsidRPr="00985996">
        <w:rPr>
          <w:sz w:val="24"/>
          <w:lang w:val="en-US"/>
        </w:rPr>
        <w:t xml:space="preserve">  name: 'eventModal',</w:t>
      </w:r>
    </w:p>
    <w:p w14:paraId="2DD3CB70" w14:textId="77777777" w:rsidR="00985996" w:rsidRPr="00985996" w:rsidRDefault="00985996" w:rsidP="00985996">
      <w:pPr>
        <w:jc w:val="both"/>
        <w:rPr>
          <w:sz w:val="24"/>
          <w:lang w:val="en-US"/>
        </w:rPr>
      </w:pPr>
      <w:r w:rsidRPr="00985996">
        <w:rPr>
          <w:sz w:val="24"/>
          <w:lang w:val="en-US"/>
        </w:rPr>
        <w:t xml:space="preserve">  initialState,</w:t>
      </w:r>
    </w:p>
    <w:p w14:paraId="3130523E" w14:textId="77777777" w:rsidR="00985996" w:rsidRPr="00985996" w:rsidRDefault="00985996" w:rsidP="00985996">
      <w:pPr>
        <w:jc w:val="both"/>
        <w:rPr>
          <w:sz w:val="24"/>
          <w:lang w:val="en-US"/>
        </w:rPr>
      </w:pPr>
      <w:r w:rsidRPr="00985996">
        <w:rPr>
          <w:sz w:val="24"/>
          <w:lang w:val="en-US"/>
        </w:rPr>
        <w:t xml:space="preserve">  reducers: {</w:t>
      </w:r>
    </w:p>
    <w:p w14:paraId="25CFE419" w14:textId="77777777" w:rsidR="00985996" w:rsidRPr="00985996" w:rsidRDefault="00985996" w:rsidP="00985996">
      <w:pPr>
        <w:jc w:val="both"/>
        <w:rPr>
          <w:sz w:val="24"/>
          <w:lang w:val="en-US"/>
        </w:rPr>
      </w:pPr>
      <w:r w:rsidRPr="00985996">
        <w:rPr>
          <w:sz w:val="24"/>
          <w:lang w:val="en-US"/>
        </w:rPr>
        <w:t xml:space="preserve">    openEventModal: (state: IEventModalState, action: PayloadAction&lt;number&gt;) =&gt; {</w:t>
      </w:r>
    </w:p>
    <w:p w14:paraId="336E692D" w14:textId="77777777" w:rsidR="00985996" w:rsidRPr="00985996" w:rsidRDefault="00985996" w:rsidP="00985996">
      <w:pPr>
        <w:jc w:val="both"/>
        <w:rPr>
          <w:sz w:val="24"/>
          <w:lang w:val="en-US"/>
        </w:rPr>
      </w:pPr>
      <w:r w:rsidRPr="00985996">
        <w:rPr>
          <w:sz w:val="24"/>
          <w:lang w:val="en-US"/>
        </w:rPr>
        <w:t xml:space="preserve">      state.isOpen = true;</w:t>
      </w:r>
    </w:p>
    <w:p w14:paraId="2DC5B1E0" w14:textId="77777777" w:rsidR="00985996" w:rsidRPr="00985996" w:rsidRDefault="00985996" w:rsidP="00985996">
      <w:pPr>
        <w:jc w:val="both"/>
        <w:rPr>
          <w:sz w:val="24"/>
          <w:lang w:val="en-US"/>
        </w:rPr>
      </w:pPr>
      <w:r w:rsidRPr="00985996">
        <w:rPr>
          <w:sz w:val="24"/>
          <w:lang w:val="en-US"/>
        </w:rPr>
        <w:t xml:space="preserve">      state.eventId = action.payload;</w:t>
      </w:r>
    </w:p>
    <w:p w14:paraId="14459FA4" w14:textId="77777777" w:rsidR="00985996" w:rsidRPr="00985996" w:rsidRDefault="00985996" w:rsidP="00985996">
      <w:pPr>
        <w:jc w:val="both"/>
        <w:rPr>
          <w:sz w:val="24"/>
          <w:lang w:val="en-US"/>
        </w:rPr>
      </w:pPr>
      <w:r w:rsidRPr="00985996">
        <w:rPr>
          <w:sz w:val="24"/>
          <w:lang w:val="en-US"/>
        </w:rPr>
        <w:t xml:space="preserve">    },</w:t>
      </w:r>
    </w:p>
    <w:p w14:paraId="4E0A1212" w14:textId="77777777" w:rsidR="00985996" w:rsidRPr="00985996" w:rsidRDefault="00985996" w:rsidP="00985996">
      <w:pPr>
        <w:jc w:val="both"/>
        <w:rPr>
          <w:sz w:val="24"/>
          <w:lang w:val="en-US"/>
        </w:rPr>
      </w:pPr>
      <w:r w:rsidRPr="00985996">
        <w:rPr>
          <w:sz w:val="24"/>
          <w:lang w:val="en-US"/>
        </w:rPr>
        <w:t xml:space="preserve">    closeEventModal: (state: IEventModalState) =&gt; {</w:t>
      </w:r>
    </w:p>
    <w:p w14:paraId="73641EEB" w14:textId="77777777" w:rsidR="00985996" w:rsidRPr="00985996" w:rsidRDefault="00985996" w:rsidP="00985996">
      <w:pPr>
        <w:jc w:val="both"/>
        <w:rPr>
          <w:sz w:val="24"/>
          <w:lang w:val="en-US"/>
        </w:rPr>
      </w:pPr>
      <w:r w:rsidRPr="00985996">
        <w:rPr>
          <w:sz w:val="24"/>
          <w:lang w:val="en-US"/>
        </w:rPr>
        <w:t xml:space="preserve">      state.isOpen = false;</w:t>
      </w:r>
    </w:p>
    <w:p w14:paraId="63030A2A" w14:textId="77777777" w:rsidR="00985996" w:rsidRPr="00985996" w:rsidRDefault="00985996" w:rsidP="00985996">
      <w:pPr>
        <w:jc w:val="both"/>
        <w:rPr>
          <w:sz w:val="24"/>
          <w:lang w:val="en-US"/>
        </w:rPr>
      </w:pPr>
      <w:r w:rsidRPr="00985996">
        <w:rPr>
          <w:sz w:val="24"/>
          <w:lang w:val="en-US"/>
        </w:rPr>
        <w:t xml:space="preserve">      state.eventId = null;</w:t>
      </w:r>
    </w:p>
    <w:p w14:paraId="06A9E393" w14:textId="77777777" w:rsidR="00985996" w:rsidRPr="00985996" w:rsidRDefault="00985996" w:rsidP="00985996">
      <w:pPr>
        <w:jc w:val="both"/>
        <w:rPr>
          <w:sz w:val="24"/>
          <w:lang w:val="en-US"/>
        </w:rPr>
      </w:pPr>
      <w:r w:rsidRPr="00985996">
        <w:rPr>
          <w:sz w:val="24"/>
          <w:lang w:val="en-US"/>
        </w:rPr>
        <w:t xml:space="preserve">    }</w:t>
      </w:r>
    </w:p>
    <w:p w14:paraId="3E8C2A9C" w14:textId="77777777" w:rsidR="00985996" w:rsidRPr="00985996" w:rsidRDefault="00985996" w:rsidP="00985996">
      <w:pPr>
        <w:jc w:val="both"/>
        <w:rPr>
          <w:sz w:val="24"/>
          <w:lang w:val="en-US"/>
        </w:rPr>
      </w:pPr>
      <w:r w:rsidRPr="00985996">
        <w:rPr>
          <w:sz w:val="24"/>
          <w:lang w:val="en-US"/>
        </w:rPr>
        <w:t xml:space="preserve">  },</w:t>
      </w:r>
    </w:p>
    <w:p w14:paraId="224B82F5" w14:textId="77777777" w:rsidR="00985996" w:rsidRPr="00985996" w:rsidRDefault="00985996" w:rsidP="00985996">
      <w:pPr>
        <w:jc w:val="both"/>
        <w:rPr>
          <w:sz w:val="24"/>
          <w:lang w:val="en-US"/>
        </w:rPr>
      </w:pPr>
      <w:r w:rsidRPr="00985996">
        <w:rPr>
          <w:sz w:val="24"/>
          <w:lang w:val="en-US"/>
        </w:rPr>
        <w:t>});</w:t>
      </w:r>
    </w:p>
    <w:p w14:paraId="45EBB424" w14:textId="77777777" w:rsidR="00985996" w:rsidRPr="00985996" w:rsidRDefault="00985996" w:rsidP="00985996">
      <w:pPr>
        <w:jc w:val="both"/>
        <w:rPr>
          <w:sz w:val="24"/>
          <w:lang w:val="en-US"/>
        </w:rPr>
      </w:pPr>
    </w:p>
    <w:p w14:paraId="7E6A9953" w14:textId="77777777" w:rsidR="00985996" w:rsidRPr="00985996" w:rsidRDefault="00985996" w:rsidP="00985996">
      <w:pPr>
        <w:jc w:val="both"/>
        <w:rPr>
          <w:sz w:val="24"/>
          <w:lang w:val="en-US"/>
        </w:rPr>
      </w:pPr>
      <w:r w:rsidRPr="00985996">
        <w:rPr>
          <w:sz w:val="24"/>
          <w:lang w:val="en-US"/>
        </w:rPr>
        <w:t>export const eventModalSelector = (state: TAppState) =&gt; state.eventModal;</w:t>
      </w:r>
    </w:p>
    <w:p w14:paraId="2956E9C1" w14:textId="5A88F398" w:rsidR="00985996" w:rsidRPr="00985996" w:rsidRDefault="00985996" w:rsidP="00985996">
      <w:pPr>
        <w:jc w:val="both"/>
        <w:rPr>
          <w:sz w:val="24"/>
          <w:lang w:val="en-US"/>
        </w:rPr>
      </w:pPr>
      <w:r w:rsidRPr="00985996">
        <w:rPr>
          <w:sz w:val="24"/>
          <w:lang w:val="en-US"/>
        </w:rPr>
        <w:t>export const eventModalActions = eventModalSlice.actions;</w:t>
      </w:r>
    </w:p>
    <w:p w14:paraId="37CFB43E" w14:textId="54277FAA" w:rsidR="00985996" w:rsidRDefault="00985996" w:rsidP="00985996">
      <w:pPr>
        <w:jc w:val="both"/>
        <w:rPr>
          <w:b/>
          <w:sz w:val="28"/>
          <w:lang w:val="en-US"/>
        </w:rPr>
      </w:pPr>
      <w:r>
        <w:rPr>
          <w:b/>
          <w:sz w:val="28"/>
        </w:rPr>
        <w:t>Файл</w:t>
      </w:r>
      <w:r w:rsidRPr="00985996">
        <w:rPr>
          <w:b/>
          <w:sz w:val="28"/>
          <w:lang w:val="en-US"/>
        </w:rPr>
        <w:t xml:space="preserve"> </w:t>
      </w:r>
      <w:r>
        <w:rPr>
          <w:b/>
          <w:sz w:val="28"/>
          <w:lang w:val="en-US"/>
        </w:rPr>
        <w:t>events.slice</w:t>
      </w:r>
      <w:r w:rsidRPr="00985996">
        <w:rPr>
          <w:b/>
          <w:sz w:val="28"/>
          <w:lang w:val="en-US"/>
        </w:rPr>
        <w:t>.</w:t>
      </w:r>
      <w:r>
        <w:rPr>
          <w:b/>
          <w:sz w:val="28"/>
          <w:lang w:val="en-US"/>
        </w:rPr>
        <w:t>ts</w:t>
      </w:r>
    </w:p>
    <w:p w14:paraId="200E5B05" w14:textId="77777777" w:rsidR="00985996" w:rsidRPr="00985996" w:rsidRDefault="00985996" w:rsidP="00985996">
      <w:pPr>
        <w:jc w:val="both"/>
        <w:rPr>
          <w:sz w:val="24"/>
          <w:lang w:val="en-US"/>
        </w:rPr>
      </w:pPr>
      <w:r w:rsidRPr="00985996">
        <w:rPr>
          <w:sz w:val="24"/>
          <w:lang w:val="en-US"/>
        </w:rPr>
        <w:t>import { createSlice, PayloadAction } from '@reduxjs/toolkit';</w:t>
      </w:r>
    </w:p>
    <w:p w14:paraId="61C6A355" w14:textId="77777777" w:rsidR="00985996" w:rsidRPr="00985996" w:rsidRDefault="00985996" w:rsidP="00985996">
      <w:pPr>
        <w:jc w:val="both"/>
        <w:rPr>
          <w:sz w:val="24"/>
          <w:lang w:val="en-US"/>
        </w:rPr>
      </w:pPr>
    </w:p>
    <w:p w14:paraId="1C74EFE3" w14:textId="77777777" w:rsidR="00985996" w:rsidRPr="00985996" w:rsidRDefault="00985996" w:rsidP="00985996">
      <w:pPr>
        <w:jc w:val="both"/>
        <w:rPr>
          <w:sz w:val="24"/>
          <w:lang w:val="en-US"/>
        </w:rPr>
      </w:pPr>
      <w:r w:rsidRPr="00985996">
        <w:rPr>
          <w:sz w:val="24"/>
          <w:lang w:val="en-US"/>
        </w:rPr>
        <w:lastRenderedPageBreak/>
        <w:t>interface IEventsState {</w:t>
      </w:r>
    </w:p>
    <w:p w14:paraId="4D23A28B" w14:textId="77777777" w:rsidR="00985996" w:rsidRPr="00985996" w:rsidRDefault="00985996" w:rsidP="00985996">
      <w:pPr>
        <w:jc w:val="both"/>
        <w:rPr>
          <w:sz w:val="24"/>
          <w:lang w:val="en-US"/>
        </w:rPr>
      </w:pPr>
      <w:r w:rsidRPr="00985996">
        <w:rPr>
          <w:sz w:val="24"/>
          <w:lang w:val="en-US"/>
        </w:rPr>
        <w:t xml:space="preserve">  searchValue: string;</w:t>
      </w:r>
    </w:p>
    <w:p w14:paraId="6B1F887C" w14:textId="77777777" w:rsidR="00985996" w:rsidRPr="00985996" w:rsidRDefault="00985996" w:rsidP="00985996">
      <w:pPr>
        <w:jc w:val="both"/>
        <w:rPr>
          <w:sz w:val="24"/>
          <w:lang w:val="en-US"/>
        </w:rPr>
      </w:pPr>
      <w:r w:rsidRPr="00985996">
        <w:rPr>
          <w:sz w:val="24"/>
          <w:lang w:val="en-US"/>
        </w:rPr>
        <w:t xml:space="preserve">  selectedSectionId: number | null;</w:t>
      </w:r>
    </w:p>
    <w:p w14:paraId="33C3DCA8" w14:textId="77777777" w:rsidR="00985996" w:rsidRPr="00985996" w:rsidRDefault="00985996" w:rsidP="00985996">
      <w:pPr>
        <w:jc w:val="both"/>
        <w:rPr>
          <w:sz w:val="24"/>
          <w:lang w:val="en-US"/>
        </w:rPr>
      </w:pPr>
      <w:r w:rsidRPr="00985996">
        <w:rPr>
          <w:sz w:val="24"/>
          <w:lang w:val="en-US"/>
        </w:rPr>
        <w:t>}</w:t>
      </w:r>
    </w:p>
    <w:p w14:paraId="7BF4EA2D" w14:textId="77777777" w:rsidR="00985996" w:rsidRPr="00985996" w:rsidRDefault="00985996" w:rsidP="00985996">
      <w:pPr>
        <w:jc w:val="both"/>
        <w:rPr>
          <w:sz w:val="24"/>
          <w:lang w:val="en-US"/>
        </w:rPr>
      </w:pPr>
    </w:p>
    <w:p w14:paraId="7DC8B5AF" w14:textId="77777777" w:rsidR="00985996" w:rsidRPr="00985996" w:rsidRDefault="00985996" w:rsidP="00985996">
      <w:pPr>
        <w:jc w:val="both"/>
        <w:rPr>
          <w:sz w:val="24"/>
          <w:lang w:val="en-US"/>
        </w:rPr>
      </w:pPr>
      <w:r w:rsidRPr="00985996">
        <w:rPr>
          <w:sz w:val="24"/>
          <w:lang w:val="en-US"/>
        </w:rPr>
        <w:t>const initialState: IEventsState = {</w:t>
      </w:r>
    </w:p>
    <w:p w14:paraId="17EEE5CD" w14:textId="77777777" w:rsidR="00985996" w:rsidRPr="00985996" w:rsidRDefault="00985996" w:rsidP="00985996">
      <w:pPr>
        <w:jc w:val="both"/>
        <w:rPr>
          <w:sz w:val="24"/>
          <w:lang w:val="en-US"/>
        </w:rPr>
      </w:pPr>
      <w:r w:rsidRPr="00985996">
        <w:rPr>
          <w:sz w:val="24"/>
          <w:lang w:val="en-US"/>
        </w:rPr>
        <w:t xml:space="preserve">  searchValue: '',</w:t>
      </w:r>
    </w:p>
    <w:p w14:paraId="42F29A40" w14:textId="77777777" w:rsidR="00985996" w:rsidRPr="00985996" w:rsidRDefault="00985996" w:rsidP="00985996">
      <w:pPr>
        <w:jc w:val="both"/>
        <w:rPr>
          <w:sz w:val="24"/>
          <w:lang w:val="en-US"/>
        </w:rPr>
      </w:pPr>
      <w:r w:rsidRPr="00985996">
        <w:rPr>
          <w:sz w:val="24"/>
          <w:lang w:val="en-US"/>
        </w:rPr>
        <w:t xml:space="preserve">  selectedSectionId: null,</w:t>
      </w:r>
    </w:p>
    <w:p w14:paraId="70146C9A" w14:textId="77777777" w:rsidR="00985996" w:rsidRPr="00985996" w:rsidRDefault="00985996" w:rsidP="00985996">
      <w:pPr>
        <w:jc w:val="both"/>
        <w:rPr>
          <w:sz w:val="24"/>
          <w:lang w:val="en-US"/>
        </w:rPr>
      </w:pPr>
      <w:r w:rsidRPr="00985996">
        <w:rPr>
          <w:sz w:val="24"/>
          <w:lang w:val="en-US"/>
        </w:rPr>
        <w:t>};</w:t>
      </w:r>
    </w:p>
    <w:p w14:paraId="5A974A9A" w14:textId="77777777" w:rsidR="00985996" w:rsidRPr="00985996" w:rsidRDefault="00985996" w:rsidP="00985996">
      <w:pPr>
        <w:jc w:val="both"/>
        <w:rPr>
          <w:sz w:val="24"/>
          <w:lang w:val="en-US"/>
        </w:rPr>
      </w:pPr>
    </w:p>
    <w:p w14:paraId="7915DD1E" w14:textId="77777777" w:rsidR="00985996" w:rsidRPr="00985996" w:rsidRDefault="00985996" w:rsidP="00985996">
      <w:pPr>
        <w:jc w:val="both"/>
        <w:rPr>
          <w:sz w:val="24"/>
          <w:lang w:val="en-US"/>
        </w:rPr>
      </w:pPr>
      <w:r w:rsidRPr="00985996">
        <w:rPr>
          <w:sz w:val="24"/>
          <w:lang w:val="en-US"/>
        </w:rPr>
        <w:t>export const eventsSlice = createSlice({</w:t>
      </w:r>
    </w:p>
    <w:p w14:paraId="56D0CCAC" w14:textId="77777777" w:rsidR="00985996" w:rsidRPr="00985996" w:rsidRDefault="00985996" w:rsidP="00985996">
      <w:pPr>
        <w:jc w:val="both"/>
        <w:rPr>
          <w:sz w:val="24"/>
          <w:lang w:val="en-US"/>
        </w:rPr>
      </w:pPr>
      <w:r w:rsidRPr="00985996">
        <w:rPr>
          <w:sz w:val="24"/>
          <w:lang w:val="en-US"/>
        </w:rPr>
        <w:t xml:space="preserve">  name: 'events',</w:t>
      </w:r>
    </w:p>
    <w:p w14:paraId="2348B73B" w14:textId="77777777" w:rsidR="00985996" w:rsidRPr="00985996" w:rsidRDefault="00985996" w:rsidP="00985996">
      <w:pPr>
        <w:jc w:val="both"/>
        <w:rPr>
          <w:sz w:val="24"/>
          <w:lang w:val="en-US"/>
        </w:rPr>
      </w:pPr>
      <w:r w:rsidRPr="00985996">
        <w:rPr>
          <w:sz w:val="24"/>
          <w:lang w:val="en-US"/>
        </w:rPr>
        <w:t xml:space="preserve">  initialState,</w:t>
      </w:r>
    </w:p>
    <w:p w14:paraId="37AA169F" w14:textId="77777777" w:rsidR="00985996" w:rsidRPr="00985996" w:rsidRDefault="00985996" w:rsidP="00985996">
      <w:pPr>
        <w:jc w:val="both"/>
        <w:rPr>
          <w:sz w:val="24"/>
          <w:lang w:val="en-US"/>
        </w:rPr>
      </w:pPr>
      <w:r w:rsidRPr="00985996">
        <w:rPr>
          <w:sz w:val="24"/>
          <w:lang w:val="en-US"/>
        </w:rPr>
        <w:t xml:space="preserve">  reducers: {</w:t>
      </w:r>
    </w:p>
    <w:p w14:paraId="1332907B" w14:textId="77777777" w:rsidR="00985996" w:rsidRPr="00985996" w:rsidRDefault="00985996" w:rsidP="00985996">
      <w:pPr>
        <w:jc w:val="both"/>
        <w:rPr>
          <w:sz w:val="24"/>
          <w:lang w:val="en-US"/>
        </w:rPr>
      </w:pPr>
      <w:r w:rsidRPr="00985996">
        <w:rPr>
          <w:sz w:val="24"/>
          <w:lang w:val="en-US"/>
        </w:rPr>
        <w:t xml:space="preserve">    setSearchValue: (state: IEventsState, action: PayloadAction&lt;string&gt;) =&gt; {</w:t>
      </w:r>
    </w:p>
    <w:p w14:paraId="15DD7370" w14:textId="77777777" w:rsidR="00985996" w:rsidRPr="00985996" w:rsidRDefault="00985996" w:rsidP="00985996">
      <w:pPr>
        <w:jc w:val="both"/>
        <w:rPr>
          <w:sz w:val="24"/>
          <w:lang w:val="en-US"/>
        </w:rPr>
      </w:pPr>
      <w:r w:rsidRPr="00985996">
        <w:rPr>
          <w:sz w:val="24"/>
          <w:lang w:val="en-US"/>
        </w:rPr>
        <w:t xml:space="preserve">      state.searchValue = action.payload;</w:t>
      </w:r>
    </w:p>
    <w:p w14:paraId="6BA23E5E" w14:textId="77777777" w:rsidR="00985996" w:rsidRPr="00985996" w:rsidRDefault="00985996" w:rsidP="00985996">
      <w:pPr>
        <w:jc w:val="both"/>
        <w:rPr>
          <w:sz w:val="24"/>
          <w:lang w:val="en-US"/>
        </w:rPr>
      </w:pPr>
      <w:r w:rsidRPr="00985996">
        <w:rPr>
          <w:sz w:val="24"/>
          <w:lang w:val="en-US"/>
        </w:rPr>
        <w:t xml:space="preserve">    },</w:t>
      </w:r>
    </w:p>
    <w:p w14:paraId="4A3F7C35" w14:textId="77777777" w:rsidR="00985996" w:rsidRPr="00985996" w:rsidRDefault="00985996" w:rsidP="00985996">
      <w:pPr>
        <w:jc w:val="both"/>
        <w:rPr>
          <w:sz w:val="24"/>
          <w:lang w:val="en-US"/>
        </w:rPr>
      </w:pPr>
      <w:r w:rsidRPr="00985996">
        <w:rPr>
          <w:sz w:val="24"/>
          <w:lang w:val="en-US"/>
        </w:rPr>
        <w:t xml:space="preserve">    setSelectedSection: (state: IEventsState, action: PayloadAction&lt;null | number&gt;) =&gt; {</w:t>
      </w:r>
    </w:p>
    <w:p w14:paraId="008CD201" w14:textId="77777777" w:rsidR="00985996" w:rsidRPr="00985996" w:rsidRDefault="00985996" w:rsidP="00985996">
      <w:pPr>
        <w:jc w:val="both"/>
        <w:rPr>
          <w:sz w:val="24"/>
          <w:lang w:val="en-US"/>
        </w:rPr>
      </w:pPr>
      <w:r w:rsidRPr="00985996">
        <w:rPr>
          <w:sz w:val="24"/>
          <w:lang w:val="en-US"/>
        </w:rPr>
        <w:t xml:space="preserve">      state.selectedSectionId = action.payload;</w:t>
      </w:r>
    </w:p>
    <w:p w14:paraId="35610E30" w14:textId="77777777" w:rsidR="00985996" w:rsidRPr="00985996" w:rsidRDefault="00985996" w:rsidP="00985996">
      <w:pPr>
        <w:jc w:val="both"/>
        <w:rPr>
          <w:sz w:val="24"/>
          <w:lang w:val="en-US"/>
        </w:rPr>
      </w:pPr>
      <w:r w:rsidRPr="00985996">
        <w:rPr>
          <w:sz w:val="24"/>
          <w:lang w:val="en-US"/>
        </w:rPr>
        <w:t xml:space="preserve">    },</w:t>
      </w:r>
    </w:p>
    <w:p w14:paraId="676A0627" w14:textId="77777777" w:rsidR="00985996" w:rsidRPr="00985996" w:rsidRDefault="00985996" w:rsidP="00985996">
      <w:pPr>
        <w:jc w:val="both"/>
        <w:rPr>
          <w:sz w:val="24"/>
          <w:lang w:val="en-US"/>
        </w:rPr>
      </w:pPr>
      <w:r w:rsidRPr="00985996">
        <w:rPr>
          <w:sz w:val="24"/>
          <w:lang w:val="en-US"/>
        </w:rPr>
        <w:t xml:space="preserve">  },</w:t>
      </w:r>
    </w:p>
    <w:p w14:paraId="697AECC8" w14:textId="77777777" w:rsidR="00985996" w:rsidRPr="00985996" w:rsidRDefault="00985996" w:rsidP="00985996">
      <w:pPr>
        <w:jc w:val="both"/>
        <w:rPr>
          <w:sz w:val="24"/>
          <w:lang w:val="en-US"/>
        </w:rPr>
      </w:pPr>
      <w:r w:rsidRPr="00985996">
        <w:rPr>
          <w:sz w:val="24"/>
          <w:lang w:val="en-US"/>
        </w:rPr>
        <w:t>});</w:t>
      </w:r>
    </w:p>
    <w:p w14:paraId="2BDA9850" w14:textId="77777777" w:rsidR="00985996" w:rsidRPr="00985996" w:rsidRDefault="00985996" w:rsidP="00985996">
      <w:pPr>
        <w:jc w:val="both"/>
        <w:rPr>
          <w:sz w:val="24"/>
          <w:lang w:val="en-US"/>
        </w:rPr>
      </w:pPr>
    </w:p>
    <w:p w14:paraId="59E4C112" w14:textId="7C11FEDD" w:rsidR="00985996" w:rsidRPr="00985996" w:rsidRDefault="00985996" w:rsidP="00985996">
      <w:pPr>
        <w:jc w:val="both"/>
        <w:rPr>
          <w:sz w:val="24"/>
          <w:lang w:val="en-US"/>
        </w:rPr>
      </w:pPr>
      <w:r w:rsidRPr="00985996">
        <w:rPr>
          <w:sz w:val="24"/>
          <w:lang w:val="en-US"/>
        </w:rPr>
        <w:t>export const { setSearchValue, setSelectedSection } = eventsSlice.actions;</w:t>
      </w:r>
    </w:p>
    <w:p w14:paraId="01E517E3" w14:textId="3AC929B7" w:rsidR="00985996" w:rsidRDefault="00985996" w:rsidP="00985996">
      <w:pPr>
        <w:jc w:val="both"/>
        <w:rPr>
          <w:b/>
          <w:sz w:val="28"/>
          <w:lang w:val="en-US"/>
        </w:rPr>
      </w:pPr>
      <w:r>
        <w:rPr>
          <w:b/>
          <w:sz w:val="28"/>
        </w:rPr>
        <w:t>Файл</w:t>
      </w:r>
      <w:r w:rsidRPr="00985996">
        <w:rPr>
          <w:b/>
          <w:sz w:val="28"/>
          <w:lang w:val="en-US"/>
        </w:rPr>
        <w:t xml:space="preserve"> </w:t>
      </w:r>
      <w:r>
        <w:rPr>
          <w:b/>
          <w:sz w:val="28"/>
          <w:lang w:val="en-US"/>
        </w:rPr>
        <w:t>sportTypes.slice</w:t>
      </w:r>
      <w:r w:rsidRPr="00985996">
        <w:rPr>
          <w:b/>
          <w:sz w:val="28"/>
          <w:lang w:val="en-US"/>
        </w:rPr>
        <w:t>.</w:t>
      </w:r>
      <w:r>
        <w:rPr>
          <w:b/>
          <w:sz w:val="28"/>
          <w:lang w:val="en-US"/>
        </w:rPr>
        <w:t>ts</w:t>
      </w:r>
    </w:p>
    <w:p w14:paraId="662B5A80" w14:textId="77777777" w:rsidR="00985996" w:rsidRPr="00985996" w:rsidRDefault="00985996" w:rsidP="00985996">
      <w:pPr>
        <w:jc w:val="both"/>
        <w:rPr>
          <w:sz w:val="24"/>
          <w:lang w:val="en-US"/>
        </w:rPr>
      </w:pPr>
      <w:r w:rsidRPr="00985996">
        <w:rPr>
          <w:sz w:val="24"/>
          <w:lang w:val="en-US"/>
        </w:rPr>
        <w:t>import {createSlice, PayloadAction} from '@reduxjs/toolkit';</w:t>
      </w:r>
    </w:p>
    <w:p w14:paraId="283BE0DB" w14:textId="77777777" w:rsidR="00985996" w:rsidRPr="00985996" w:rsidRDefault="00985996" w:rsidP="00985996">
      <w:pPr>
        <w:jc w:val="both"/>
        <w:rPr>
          <w:sz w:val="24"/>
          <w:lang w:val="en-US"/>
        </w:rPr>
      </w:pPr>
      <w:r w:rsidRPr="00985996">
        <w:rPr>
          <w:sz w:val="24"/>
          <w:lang w:val="en-US"/>
        </w:rPr>
        <w:t>import {ISportModel, ISportPayload} from '../../model/sport.model';</w:t>
      </w:r>
    </w:p>
    <w:p w14:paraId="1C2DEACE" w14:textId="77777777" w:rsidR="00985996" w:rsidRPr="00985996" w:rsidRDefault="00985996" w:rsidP="00985996">
      <w:pPr>
        <w:jc w:val="both"/>
        <w:rPr>
          <w:sz w:val="24"/>
          <w:lang w:val="en-US"/>
        </w:rPr>
      </w:pPr>
    </w:p>
    <w:p w14:paraId="2895B1FC" w14:textId="77777777" w:rsidR="00985996" w:rsidRPr="00985996" w:rsidRDefault="00985996" w:rsidP="00985996">
      <w:pPr>
        <w:jc w:val="both"/>
        <w:rPr>
          <w:sz w:val="24"/>
          <w:lang w:val="en-US"/>
        </w:rPr>
      </w:pPr>
      <w:r w:rsidRPr="00985996">
        <w:rPr>
          <w:sz w:val="24"/>
          <w:lang w:val="en-US"/>
        </w:rPr>
        <w:t>interface ISportTypesState {</w:t>
      </w:r>
    </w:p>
    <w:p w14:paraId="11D9DF86" w14:textId="77777777" w:rsidR="00985996" w:rsidRPr="00985996" w:rsidRDefault="00985996" w:rsidP="00985996">
      <w:pPr>
        <w:jc w:val="both"/>
        <w:rPr>
          <w:sz w:val="24"/>
          <w:lang w:val="en-US"/>
        </w:rPr>
      </w:pPr>
      <w:r w:rsidRPr="00985996">
        <w:rPr>
          <w:sz w:val="24"/>
          <w:lang w:val="en-US"/>
        </w:rPr>
        <w:t xml:space="preserve">  sportTypes: ISportModel[];</w:t>
      </w:r>
    </w:p>
    <w:p w14:paraId="6E60DC63" w14:textId="77777777" w:rsidR="00985996" w:rsidRPr="00985996" w:rsidRDefault="00985996" w:rsidP="00985996">
      <w:pPr>
        <w:jc w:val="both"/>
        <w:rPr>
          <w:sz w:val="24"/>
          <w:lang w:val="en-US"/>
        </w:rPr>
      </w:pPr>
      <w:r w:rsidRPr="00985996">
        <w:rPr>
          <w:sz w:val="24"/>
          <w:lang w:val="en-US"/>
        </w:rPr>
        <w:t>}</w:t>
      </w:r>
    </w:p>
    <w:p w14:paraId="14F3B176" w14:textId="77777777" w:rsidR="00985996" w:rsidRPr="00985996" w:rsidRDefault="00985996" w:rsidP="00985996">
      <w:pPr>
        <w:jc w:val="both"/>
        <w:rPr>
          <w:sz w:val="24"/>
          <w:lang w:val="en-US"/>
        </w:rPr>
      </w:pPr>
    </w:p>
    <w:p w14:paraId="63EBBA21" w14:textId="77777777" w:rsidR="00985996" w:rsidRPr="00985996" w:rsidRDefault="00985996" w:rsidP="00985996">
      <w:pPr>
        <w:jc w:val="both"/>
        <w:rPr>
          <w:sz w:val="24"/>
          <w:lang w:val="en-US"/>
        </w:rPr>
      </w:pPr>
      <w:r w:rsidRPr="00985996">
        <w:rPr>
          <w:sz w:val="24"/>
          <w:lang w:val="en-US"/>
        </w:rPr>
        <w:t>const initialState: ISportTypesState = {</w:t>
      </w:r>
    </w:p>
    <w:p w14:paraId="65508204" w14:textId="77777777" w:rsidR="00985996" w:rsidRPr="00985996" w:rsidRDefault="00985996" w:rsidP="00985996">
      <w:pPr>
        <w:jc w:val="both"/>
        <w:rPr>
          <w:sz w:val="24"/>
          <w:lang w:val="en-US"/>
        </w:rPr>
      </w:pPr>
      <w:r w:rsidRPr="00985996">
        <w:rPr>
          <w:sz w:val="24"/>
          <w:lang w:val="en-US"/>
        </w:rPr>
        <w:t xml:space="preserve">  sportTypes: [],</w:t>
      </w:r>
    </w:p>
    <w:p w14:paraId="5C98C139" w14:textId="77777777" w:rsidR="00985996" w:rsidRPr="00985996" w:rsidRDefault="00985996" w:rsidP="00985996">
      <w:pPr>
        <w:jc w:val="both"/>
        <w:rPr>
          <w:sz w:val="24"/>
          <w:lang w:val="en-US"/>
        </w:rPr>
      </w:pPr>
      <w:r w:rsidRPr="00985996">
        <w:rPr>
          <w:sz w:val="24"/>
          <w:lang w:val="en-US"/>
        </w:rPr>
        <w:t>};</w:t>
      </w:r>
    </w:p>
    <w:p w14:paraId="6B398584" w14:textId="77777777" w:rsidR="00985996" w:rsidRPr="00985996" w:rsidRDefault="00985996" w:rsidP="00985996">
      <w:pPr>
        <w:jc w:val="both"/>
        <w:rPr>
          <w:sz w:val="24"/>
          <w:lang w:val="en-US"/>
        </w:rPr>
      </w:pPr>
    </w:p>
    <w:p w14:paraId="18C402AE" w14:textId="77777777" w:rsidR="00985996" w:rsidRPr="00985996" w:rsidRDefault="00985996" w:rsidP="00985996">
      <w:pPr>
        <w:jc w:val="both"/>
        <w:rPr>
          <w:sz w:val="24"/>
          <w:lang w:val="en-US"/>
        </w:rPr>
      </w:pPr>
      <w:r w:rsidRPr="00985996">
        <w:rPr>
          <w:sz w:val="24"/>
          <w:lang w:val="en-US"/>
        </w:rPr>
        <w:t>export const sportTypeSlice = createSlice({</w:t>
      </w:r>
    </w:p>
    <w:p w14:paraId="32A78C14" w14:textId="77777777" w:rsidR="00985996" w:rsidRPr="00985996" w:rsidRDefault="00985996" w:rsidP="00985996">
      <w:pPr>
        <w:jc w:val="both"/>
        <w:rPr>
          <w:sz w:val="24"/>
          <w:lang w:val="en-US"/>
        </w:rPr>
      </w:pPr>
      <w:r w:rsidRPr="00985996">
        <w:rPr>
          <w:sz w:val="24"/>
          <w:lang w:val="en-US"/>
        </w:rPr>
        <w:t xml:space="preserve">  name: 'sportTypes',</w:t>
      </w:r>
    </w:p>
    <w:p w14:paraId="60B59DF3" w14:textId="77777777" w:rsidR="00985996" w:rsidRPr="00985996" w:rsidRDefault="00985996" w:rsidP="00985996">
      <w:pPr>
        <w:jc w:val="both"/>
        <w:rPr>
          <w:sz w:val="24"/>
          <w:lang w:val="en-US"/>
        </w:rPr>
      </w:pPr>
      <w:r w:rsidRPr="00985996">
        <w:rPr>
          <w:sz w:val="24"/>
          <w:lang w:val="en-US"/>
        </w:rPr>
        <w:t xml:space="preserve">  initialState,</w:t>
      </w:r>
    </w:p>
    <w:p w14:paraId="32796671" w14:textId="77777777" w:rsidR="00985996" w:rsidRPr="00985996" w:rsidRDefault="00985996" w:rsidP="00985996">
      <w:pPr>
        <w:jc w:val="both"/>
        <w:rPr>
          <w:sz w:val="24"/>
          <w:lang w:val="en-US"/>
        </w:rPr>
      </w:pPr>
      <w:r w:rsidRPr="00985996">
        <w:rPr>
          <w:sz w:val="24"/>
          <w:lang w:val="en-US"/>
        </w:rPr>
        <w:t xml:space="preserve">  reducers: {</w:t>
      </w:r>
    </w:p>
    <w:p w14:paraId="765BDDDB" w14:textId="77777777" w:rsidR="00985996" w:rsidRPr="00985996" w:rsidRDefault="00985996" w:rsidP="00985996">
      <w:pPr>
        <w:jc w:val="both"/>
        <w:rPr>
          <w:sz w:val="24"/>
          <w:lang w:val="en-US"/>
        </w:rPr>
      </w:pPr>
      <w:r w:rsidRPr="00985996">
        <w:rPr>
          <w:sz w:val="24"/>
          <w:lang w:val="en-US"/>
        </w:rPr>
        <w:t xml:space="preserve">    setSportTypes: (state:ISportTypesState, action: PayloadAction&lt;ISportPayload&gt;) =&gt; {</w:t>
      </w:r>
    </w:p>
    <w:p w14:paraId="3D5B0E79" w14:textId="77777777" w:rsidR="00985996" w:rsidRPr="00985996" w:rsidRDefault="00985996" w:rsidP="00985996">
      <w:pPr>
        <w:jc w:val="both"/>
        <w:rPr>
          <w:sz w:val="24"/>
          <w:lang w:val="en-US"/>
        </w:rPr>
      </w:pPr>
      <w:r w:rsidRPr="00985996">
        <w:rPr>
          <w:sz w:val="24"/>
          <w:lang w:val="en-US"/>
        </w:rPr>
        <w:t xml:space="preserve">      state.sportTypes = action.payload.data;</w:t>
      </w:r>
    </w:p>
    <w:p w14:paraId="694711CB" w14:textId="77777777" w:rsidR="00985996" w:rsidRPr="00985996" w:rsidRDefault="00985996" w:rsidP="00985996">
      <w:pPr>
        <w:jc w:val="both"/>
        <w:rPr>
          <w:sz w:val="24"/>
          <w:lang w:val="en-US"/>
        </w:rPr>
      </w:pPr>
      <w:r w:rsidRPr="00985996">
        <w:rPr>
          <w:sz w:val="24"/>
          <w:lang w:val="en-US"/>
        </w:rPr>
        <w:t xml:space="preserve">    }</w:t>
      </w:r>
    </w:p>
    <w:p w14:paraId="668290C7" w14:textId="77777777" w:rsidR="00985996" w:rsidRPr="00985996" w:rsidRDefault="00985996" w:rsidP="00985996">
      <w:pPr>
        <w:jc w:val="both"/>
        <w:rPr>
          <w:sz w:val="24"/>
          <w:lang w:val="en-US"/>
        </w:rPr>
      </w:pPr>
      <w:r w:rsidRPr="00985996">
        <w:rPr>
          <w:sz w:val="24"/>
          <w:lang w:val="en-US"/>
        </w:rPr>
        <w:t xml:space="preserve">  }</w:t>
      </w:r>
    </w:p>
    <w:p w14:paraId="39F9220C" w14:textId="77777777" w:rsidR="00985996" w:rsidRPr="00985996" w:rsidRDefault="00985996" w:rsidP="00985996">
      <w:pPr>
        <w:jc w:val="both"/>
        <w:rPr>
          <w:sz w:val="24"/>
          <w:lang w:val="en-US"/>
        </w:rPr>
      </w:pPr>
      <w:r w:rsidRPr="00985996">
        <w:rPr>
          <w:sz w:val="24"/>
          <w:lang w:val="en-US"/>
        </w:rPr>
        <w:t>});</w:t>
      </w:r>
    </w:p>
    <w:p w14:paraId="76CBC22C" w14:textId="259BF496" w:rsidR="00985996" w:rsidRPr="00985996" w:rsidRDefault="00985996" w:rsidP="00985996">
      <w:pPr>
        <w:jc w:val="both"/>
        <w:rPr>
          <w:sz w:val="24"/>
          <w:lang w:val="en-US"/>
        </w:rPr>
      </w:pPr>
      <w:r w:rsidRPr="00985996">
        <w:rPr>
          <w:sz w:val="24"/>
          <w:lang w:val="en-US"/>
        </w:rPr>
        <w:t>export const {setSportTypes} = sportTypeSlice.actions;</w:t>
      </w:r>
    </w:p>
    <w:p w14:paraId="31EE95A8" w14:textId="6E6B18CF" w:rsidR="00985996" w:rsidRDefault="00985996" w:rsidP="00985996">
      <w:pPr>
        <w:jc w:val="both"/>
        <w:rPr>
          <w:b/>
          <w:sz w:val="28"/>
          <w:lang w:val="en-US"/>
        </w:rPr>
      </w:pPr>
      <w:r>
        <w:rPr>
          <w:b/>
          <w:sz w:val="28"/>
        </w:rPr>
        <w:t>Файл</w:t>
      </w:r>
      <w:r w:rsidRPr="00985996">
        <w:rPr>
          <w:b/>
          <w:sz w:val="28"/>
          <w:lang w:val="en-US"/>
        </w:rPr>
        <w:t xml:space="preserve"> </w:t>
      </w:r>
      <w:r>
        <w:rPr>
          <w:b/>
          <w:sz w:val="28"/>
          <w:lang w:val="en-US"/>
        </w:rPr>
        <w:t>teamModal.slice</w:t>
      </w:r>
      <w:r w:rsidRPr="00985996">
        <w:rPr>
          <w:b/>
          <w:sz w:val="28"/>
          <w:lang w:val="en-US"/>
        </w:rPr>
        <w:t>.</w:t>
      </w:r>
      <w:r>
        <w:rPr>
          <w:b/>
          <w:sz w:val="28"/>
          <w:lang w:val="en-US"/>
        </w:rPr>
        <w:t>ts</w:t>
      </w:r>
    </w:p>
    <w:p w14:paraId="644C9983" w14:textId="77777777" w:rsidR="00985996" w:rsidRPr="00985996" w:rsidRDefault="00985996" w:rsidP="00985996">
      <w:pPr>
        <w:jc w:val="both"/>
        <w:rPr>
          <w:sz w:val="24"/>
          <w:lang w:val="en-US"/>
        </w:rPr>
      </w:pPr>
      <w:r w:rsidRPr="00985996">
        <w:rPr>
          <w:sz w:val="24"/>
          <w:lang w:val="en-US"/>
        </w:rPr>
        <w:t>import { createSlice, PayloadAction } from '@reduxjs/toolkit';</w:t>
      </w:r>
    </w:p>
    <w:p w14:paraId="69AA2CAD" w14:textId="77777777" w:rsidR="00985996" w:rsidRPr="00985996" w:rsidRDefault="00985996" w:rsidP="00985996">
      <w:pPr>
        <w:jc w:val="both"/>
        <w:rPr>
          <w:sz w:val="24"/>
          <w:lang w:val="en-US"/>
        </w:rPr>
      </w:pPr>
      <w:r w:rsidRPr="00985996">
        <w:rPr>
          <w:sz w:val="24"/>
          <w:lang w:val="en-US"/>
        </w:rPr>
        <w:t>import { TAppState } from '../index';</w:t>
      </w:r>
    </w:p>
    <w:p w14:paraId="4080CCE1" w14:textId="77777777" w:rsidR="00985996" w:rsidRPr="00985996" w:rsidRDefault="00985996" w:rsidP="00985996">
      <w:pPr>
        <w:jc w:val="both"/>
        <w:rPr>
          <w:sz w:val="24"/>
          <w:lang w:val="en-US"/>
        </w:rPr>
      </w:pPr>
    </w:p>
    <w:p w14:paraId="28409A06" w14:textId="77777777" w:rsidR="00985996" w:rsidRPr="00985996" w:rsidRDefault="00985996" w:rsidP="00985996">
      <w:pPr>
        <w:jc w:val="both"/>
        <w:rPr>
          <w:sz w:val="24"/>
          <w:lang w:val="en-US"/>
        </w:rPr>
      </w:pPr>
      <w:r w:rsidRPr="00985996">
        <w:rPr>
          <w:sz w:val="24"/>
          <w:lang w:val="en-US"/>
        </w:rPr>
        <w:t>interface ITeamModalState {</w:t>
      </w:r>
    </w:p>
    <w:p w14:paraId="51619A31" w14:textId="77777777" w:rsidR="00985996" w:rsidRPr="00985996" w:rsidRDefault="00985996" w:rsidP="00985996">
      <w:pPr>
        <w:jc w:val="both"/>
        <w:rPr>
          <w:sz w:val="24"/>
          <w:lang w:val="en-US"/>
        </w:rPr>
      </w:pPr>
      <w:r w:rsidRPr="00985996">
        <w:rPr>
          <w:sz w:val="24"/>
          <w:lang w:val="en-US"/>
        </w:rPr>
        <w:t xml:space="preserve">  teamId: number | null;</w:t>
      </w:r>
    </w:p>
    <w:p w14:paraId="2865249E" w14:textId="77777777" w:rsidR="00985996" w:rsidRPr="00985996" w:rsidRDefault="00985996" w:rsidP="00985996">
      <w:pPr>
        <w:jc w:val="both"/>
        <w:rPr>
          <w:sz w:val="24"/>
          <w:lang w:val="en-US"/>
        </w:rPr>
      </w:pPr>
      <w:r w:rsidRPr="00985996">
        <w:rPr>
          <w:sz w:val="24"/>
          <w:lang w:val="en-US"/>
        </w:rPr>
        <w:t xml:space="preserve">  isOpen: boolean;</w:t>
      </w:r>
    </w:p>
    <w:p w14:paraId="4B3A7A92" w14:textId="77777777" w:rsidR="00985996" w:rsidRPr="00985996" w:rsidRDefault="00985996" w:rsidP="00985996">
      <w:pPr>
        <w:jc w:val="both"/>
        <w:rPr>
          <w:sz w:val="24"/>
          <w:lang w:val="en-US"/>
        </w:rPr>
      </w:pPr>
      <w:r w:rsidRPr="00985996">
        <w:rPr>
          <w:sz w:val="24"/>
          <w:lang w:val="en-US"/>
        </w:rPr>
        <w:t>}</w:t>
      </w:r>
    </w:p>
    <w:p w14:paraId="1D7CFD38" w14:textId="77777777" w:rsidR="00985996" w:rsidRPr="00985996" w:rsidRDefault="00985996" w:rsidP="00985996">
      <w:pPr>
        <w:jc w:val="both"/>
        <w:rPr>
          <w:sz w:val="24"/>
          <w:lang w:val="en-US"/>
        </w:rPr>
      </w:pPr>
    </w:p>
    <w:p w14:paraId="5F0B2070" w14:textId="77777777" w:rsidR="00985996" w:rsidRPr="00985996" w:rsidRDefault="00985996" w:rsidP="00985996">
      <w:pPr>
        <w:jc w:val="both"/>
        <w:rPr>
          <w:sz w:val="24"/>
          <w:lang w:val="en-US"/>
        </w:rPr>
      </w:pPr>
      <w:r w:rsidRPr="00985996">
        <w:rPr>
          <w:sz w:val="24"/>
          <w:lang w:val="en-US"/>
        </w:rPr>
        <w:t>const initialState: ITeamModalState = {</w:t>
      </w:r>
    </w:p>
    <w:p w14:paraId="48E85363" w14:textId="77777777" w:rsidR="00985996" w:rsidRPr="00985996" w:rsidRDefault="00985996" w:rsidP="00985996">
      <w:pPr>
        <w:jc w:val="both"/>
        <w:rPr>
          <w:sz w:val="24"/>
          <w:lang w:val="en-US"/>
        </w:rPr>
      </w:pPr>
      <w:r w:rsidRPr="00985996">
        <w:rPr>
          <w:sz w:val="24"/>
          <w:lang w:val="en-US"/>
        </w:rPr>
        <w:t xml:space="preserve">  teamId: null,</w:t>
      </w:r>
    </w:p>
    <w:p w14:paraId="13D3C99F" w14:textId="77777777" w:rsidR="00985996" w:rsidRPr="00985996" w:rsidRDefault="00985996" w:rsidP="00985996">
      <w:pPr>
        <w:jc w:val="both"/>
        <w:rPr>
          <w:sz w:val="24"/>
          <w:lang w:val="en-US"/>
        </w:rPr>
      </w:pPr>
      <w:r w:rsidRPr="00985996">
        <w:rPr>
          <w:sz w:val="24"/>
          <w:lang w:val="en-US"/>
        </w:rPr>
        <w:t xml:space="preserve">  isOpen: false,</w:t>
      </w:r>
    </w:p>
    <w:p w14:paraId="3EEA8545" w14:textId="77777777" w:rsidR="00985996" w:rsidRPr="00985996" w:rsidRDefault="00985996" w:rsidP="00985996">
      <w:pPr>
        <w:jc w:val="both"/>
        <w:rPr>
          <w:sz w:val="24"/>
          <w:lang w:val="en-US"/>
        </w:rPr>
      </w:pPr>
      <w:r w:rsidRPr="00985996">
        <w:rPr>
          <w:sz w:val="24"/>
          <w:lang w:val="en-US"/>
        </w:rPr>
        <w:t>};</w:t>
      </w:r>
    </w:p>
    <w:p w14:paraId="46077DDC" w14:textId="77777777" w:rsidR="00985996" w:rsidRPr="00985996" w:rsidRDefault="00985996" w:rsidP="00985996">
      <w:pPr>
        <w:jc w:val="both"/>
        <w:rPr>
          <w:sz w:val="24"/>
          <w:lang w:val="en-US"/>
        </w:rPr>
      </w:pPr>
    </w:p>
    <w:p w14:paraId="287439F0" w14:textId="77777777" w:rsidR="00985996" w:rsidRPr="00985996" w:rsidRDefault="00985996" w:rsidP="00985996">
      <w:pPr>
        <w:jc w:val="both"/>
        <w:rPr>
          <w:sz w:val="24"/>
          <w:lang w:val="en-US"/>
        </w:rPr>
      </w:pPr>
      <w:r w:rsidRPr="00985996">
        <w:rPr>
          <w:sz w:val="24"/>
          <w:lang w:val="en-US"/>
        </w:rPr>
        <w:t>export const teamModalSlice = createSlice({</w:t>
      </w:r>
    </w:p>
    <w:p w14:paraId="0DDF7DF0" w14:textId="77777777" w:rsidR="00985996" w:rsidRPr="00985996" w:rsidRDefault="00985996" w:rsidP="00985996">
      <w:pPr>
        <w:jc w:val="both"/>
        <w:rPr>
          <w:sz w:val="24"/>
          <w:lang w:val="en-US"/>
        </w:rPr>
      </w:pPr>
      <w:r w:rsidRPr="00985996">
        <w:rPr>
          <w:sz w:val="24"/>
          <w:lang w:val="en-US"/>
        </w:rPr>
        <w:t xml:space="preserve">  name: 'playerModal',</w:t>
      </w:r>
    </w:p>
    <w:p w14:paraId="51EF1A2E" w14:textId="77777777" w:rsidR="00985996" w:rsidRPr="00985996" w:rsidRDefault="00985996" w:rsidP="00985996">
      <w:pPr>
        <w:jc w:val="both"/>
        <w:rPr>
          <w:sz w:val="24"/>
          <w:lang w:val="en-US"/>
        </w:rPr>
      </w:pPr>
      <w:r w:rsidRPr="00985996">
        <w:rPr>
          <w:sz w:val="24"/>
          <w:lang w:val="en-US"/>
        </w:rPr>
        <w:t xml:space="preserve">  initialState,</w:t>
      </w:r>
    </w:p>
    <w:p w14:paraId="5CCC472D" w14:textId="77777777" w:rsidR="00985996" w:rsidRPr="00985996" w:rsidRDefault="00985996" w:rsidP="00985996">
      <w:pPr>
        <w:jc w:val="both"/>
        <w:rPr>
          <w:sz w:val="24"/>
          <w:lang w:val="en-US"/>
        </w:rPr>
      </w:pPr>
      <w:r w:rsidRPr="00985996">
        <w:rPr>
          <w:sz w:val="24"/>
          <w:lang w:val="en-US"/>
        </w:rPr>
        <w:t xml:space="preserve">  reducers: {</w:t>
      </w:r>
    </w:p>
    <w:p w14:paraId="23D37BD7" w14:textId="77777777" w:rsidR="00985996" w:rsidRPr="00985996" w:rsidRDefault="00985996" w:rsidP="00985996">
      <w:pPr>
        <w:jc w:val="both"/>
        <w:rPr>
          <w:sz w:val="24"/>
          <w:lang w:val="en-US"/>
        </w:rPr>
      </w:pPr>
      <w:r w:rsidRPr="00985996">
        <w:rPr>
          <w:sz w:val="24"/>
          <w:lang w:val="en-US"/>
        </w:rPr>
        <w:t xml:space="preserve">    openChallengeModal: (state: ITeamModalState, action: PayloadAction&lt;number&gt;) =&gt; {</w:t>
      </w:r>
    </w:p>
    <w:p w14:paraId="0342AF91" w14:textId="77777777" w:rsidR="00985996" w:rsidRPr="00985996" w:rsidRDefault="00985996" w:rsidP="00985996">
      <w:pPr>
        <w:jc w:val="both"/>
        <w:rPr>
          <w:sz w:val="24"/>
          <w:lang w:val="en-US"/>
        </w:rPr>
      </w:pPr>
      <w:r w:rsidRPr="00985996">
        <w:rPr>
          <w:sz w:val="24"/>
          <w:lang w:val="en-US"/>
        </w:rPr>
        <w:t xml:space="preserve">      state.isOpen = true;</w:t>
      </w:r>
    </w:p>
    <w:p w14:paraId="3055F397" w14:textId="77777777" w:rsidR="00985996" w:rsidRPr="00985996" w:rsidRDefault="00985996" w:rsidP="00985996">
      <w:pPr>
        <w:jc w:val="both"/>
        <w:rPr>
          <w:sz w:val="24"/>
          <w:lang w:val="en-US"/>
        </w:rPr>
      </w:pPr>
      <w:r w:rsidRPr="00985996">
        <w:rPr>
          <w:sz w:val="24"/>
          <w:lang w:val="en-US"/>
        </w:rPr>
        <w:t xml:space="preserve">      state.teamId = action.payload;</w:t>
      </w:r>
    </w:p>
    <w:p w14:paraId="6C6EBE3F" w14:textId="77777777" w:rsidR="00985996" w:rsidRPr="00985996" w:rsidRDefault="00985996" w:rsidP="00985996">
      <w:pPr>
        <w:jc w:val="both"/>
        <w:rPr>
          <w:sz w:val="24"/>
          <w:lang w:val="en-US"/>
        </w:rPr>
      </w:pPr>
      <w:r w:rsidRPr="00985996">
        <w:rPr>
          <w:sz w:val="24"/>
          <w:lang w:val="en-US"/>
        </w:rPr>
        <w:t xml:space="preserve">    },</w:t>
      </w:r>
    </w:p>
    <w:p w14:paraId="6F857849" w14:textId="77777777" w:rsidR="00985996" w:rsidRPr="00985996" w:rsidRDefault="00985996" w:rsidP="00985996">
      <w:pPr>
        <w:jc w:val="both"/>
        <w:rPr>
          <w:sz w:val="24"/>
          <w:lang w:val="en-US"/>
        </w:rPr>
      </w:pPr>
      <w:r w:rsidRPr="00985996">
        <w:rPr>
          <w:sz w:val="24"/>
          <w:lang w:val="en-US"/>
        </w:rPr>
        <w:t xml:space="preserve">    closeChallengeModal: (state: ITeamModalState) =&gt; {</w:t>
      </w:r>
    </w:p>
    <w:p w14:paraId="6E647D08" w14:textId="77777777" w:rsidR="00985996" w:rsidRPr="00985996" w:rsidRDefault="00985996" w:rsidP="00985996">
      <w:pPr>
        <w:jc w:val="both"/>
        <w:rPr>
          <w:sz w:val="24"/>
          <w:lang w:val="en-US"/>
        </w:rPr>
      </w:pPr>
      <w:r w:rsidRPr="00985996">
        <w:rPr>
          <w:sz w:val="24"/>
          <w:lang w:val="en-US"/>
        </w:rPr>
        <w:t xml:space="preserve">      state.isOpen = false;</w:t>
      </w:r>
    </w:p>
    <w:p w14:paraId="201D8722" w14:textId="77777777" w:rsidR="00985996" w:rsidRPr="00985996" w:rsidRDefault="00985996" w:rsidP="00985996">
      <w:pPr>
        <w:jc w:val="both"/>
        <w:rPr>
          <w:sz w:val="24"/>
          <w:lang w:val="en-US"/>
        </w:rPr>
      </w:pPr>
      <w:r w:rsidRPr="00985996">
        <w:rPr>
          <w:sz w:val="24"/>
          <w:lang w:val="en-US"/>
        </w:rPr>
        <w:lastRenderedPageBreak/>
        <w:t xml:space="preserve">      state.teamId = null;</w:t>
      </w:r>
    </w:p>
    <w:p w14:paraId="27D5D422" w14:textId="77777777" w:rsidR="00985996" w:rsidRPr="00985996" w:rsidRDefault="00985996" w:rsidP="00985996">
      <w:pPr>
        <w:jc w:val="both"/>
        <w:rPr>
          <w:sz w:val="24"/>
          <w:lang w:val="en-US"/>
        </w:rPr>
      </w:pPr>
      <w:r w:rsidRPr="00985996">
        <w:rPr>
          <w:sz w:val="24"/>
          <w:lang w:val="en-US"/>
        </w:rPr>
        <w:t xml:space="preserve">    }</w:t>
      </w:r>
    </w:p>
    <w:p w14:paraId="5137D958" w14:textId="77777777" w:rsidR="00985996" w:rsidRPr="00985996" w:rsidRDefault="00985996" w:rsidP="00985996">
      <w:pPr>
        <w:jc w:val="both"/>
        <w:rPr>
          <w:sz w:val="24"/>
          <w:lang w:val="en-US"/>
        </w:rPr>
      </w:pPr>
      <w:r w:rsidRPr="00985996">
        <w:rPr>
          <w:sz w:val="24"/>
          <w:lang w:val="en-US"/>
        </w:rPr>
        <w:t xml:space="preserve">  },</w:t>
      </w:r>
    </w:p>
    <w:p w14:paraId="6699D943" w14:textId="77777777" w:rsidR="00985996" w:rsidRPr="00985996" w:rsidRDefault="00985996" w:rsidP="00985996">
      <w:pPr>
        <w:jc w:val="both"/>
        <w:rPr>
          <w:sz w:val="24"/>
          <w:lang w:val="en-US"/>
        </w:rPr>
      </w:pPr>
      <w:r w:rsidRPr="00985996">
        <w:rPr>
          <w:sz w:val="24"/>
          <w:lang w:val="en-US"/>
        </w:rPr>
        <w:t>});</w:t>
      </w:r>
    </w:p>
    <w:p w14:paraId="3730C671" w14:textId="77777777" w:rsidR="00985996" w:rsidRPr="00985996" w:rsidRDefault="00985996" w:rsidP="00985996">
      <w:pPr>
        <w:jc w:val="both"/>
        <w:rPr>
          <w:sz w:val="24"/>
          <w:lang w:val="en-US"/>
        </w:rPr>
      </w:pPr>
    </w:p>
    <w:p w14:paraId="6539B47D" w14:textId="77777777" w:rsidR="00985996" w:rsidRPr="00985996" w:rsidRDefault="00985996" w:rsidP="00985996">
      <w:pPr>
        <w:jc w:val="both"/>
        <w:rPr>
          <w:sz w:val="24"/>
          <w:lang w:val="en-US"/>
        </w:rPr>
      </w:pPr>
      <w:r w:rsidRPr="00985996">
        <w:rPr>
          <w:sz w:val="24"/>
          <w:lang w:val="en-US"/>
        </w:rPr>
        <w:t>export const teamModalSelector = (state: TAppState) =&gt; state.teamModal;</w:t>
      </w:r>
    </w:p>
    <w:p w14:paraId="17F876B4" w14:textId="71CE1EA3" w:rsidR="00985996" w:rsidRPr="00985996" w:rsidRDefault="00985996" w:rsidP="00985996">
      <w:pPr>
        <w:jc w:val="both"/>
        <w:rPr>
          <w:sz w:val="24"/>
          <w:lang w:val="en-US"/>
        </w:rPr>
      </w:pPr>
      <w:r w:rsidRPr="00985996">
        <w:rPr>
          <w:sz w:val="24"/>
          <w:lang w:val="en-US"/>
        </w:rPr>
        <w:t>export const teamModalActions = teamModalSlice.actions;</w:t>
      </w:r>
    </w:p>
    <w:p w14:paraId="77FD0AEC" w14:textId="297E5A04" w:rsidR="00985996" w:rsidRDefault="00985996" w:rsidP="00985996">
      <w:pPr>
        <w:jc w:val="both"/>
        <w:rPr>
          <w:b/>
          <w:sz w:val="28"/>
          <w:lang w:val="en-US"/>
        </w:rPr>
      </w:pPr>
      <w:r>
        <w:rPr>
          <w:b/>
          <w:sz w:val="28"/>
        </w:rPr>
        <w:t>Файл</w:t>
      </w:r>
      <w:r w:rsidRPr="00985996">
        <w:rPr>
          <w:b/>
          <w:sz w:val="28"/>
          <w:lang w:val="en-US"/>
        </w:rPr>
        <w:t xml:space="preserve"> </w:t>
      </w:r>
      <w:r>
        <w:rPr>
          <w:b/>
          <w:sz w:val="28"/>
          <w:lang w:val="en-US"/>
        </w:rPr>
        <w:t>index</w:t>
      </w:r>
      <w:r w:rsidRPr="00985996">
        <w:rPr>
          <w:b/>
          <w:sz w:val="28"/>
          <w:lang w:val="en-US"/>
        </w:rPr>
        <w:t>.</w:t>
      </w:r>
      <w:r>
        <w:rPr>
          <w:b/>
          <w:sz w:val="28"/>
          <w:lang w:val="en-US"/>
        </w:rPr>
        <w:t>ts</w:t>
      </w:r>
    </w:p>
    <w:p w14:paraId="3ECEE9B0" w14:textId="77777777" w:rsidR="00985996" w:rsidRPr="00985996" w:rsidRDefault="00985996" w:rsidP="00985996">
      <w:pPr>
        <w:jc w:val="both"/>
        <w:rPr>
          <w:sz w:val="24"/>
          <w:lang w:val="en-US"/>
        </w:rPr>
      </w:pPr>
      <w:r w:rsidRPr="00985996">
        <w:rPr>
          <w:sz w:val="24"/>
          <w:lang w:val="en-US"/>
        </w:rPr>
        <w:t>import { configureStore } from '@reduxjs/toolkit';</w:t>
      </w:r>
    </w:p>
    <w:p w14:paraId="22E7DDCE" w14:textId="77777777" w:rsidR="00985996" w:rsidRPr="00985996" w:rsidRDefault="00985996" w:rsidP="00985996">
      <w:pPr>
        <w:jc w:val="both"/>
        <w:rPr>
          <w:sz w:val="24"/>
          <w:lang w:val="en-US"/>
        </w:rPr>
      </w:pPr>
      <w:r w:rsidRPr="00985996">
        <w:rPr>
          <w:sz w:val="24"/>
          <w:lang w:val="en-US"/>
        </w:rPr>
        <w:t>import { TypedUseSelectorHook, useDispatch, useSelector } from 'react-redux';</w:t>
      </w:r>
    </w:p>
    <w:p w14:paraId="3434EBA6" w14:textId="77777777" w:rsidR="00985996" w:rsidRPr="00985996" w:rsidRDefault="00985996" w:rsidP="00985996">
      <w:pPr>
        <w:jc w:val="both"/>
        <w:rPr>
          <w:sz w:val="24"/>
          <w:lang w:val="en-US"/>
        </w:rPr>
      </w:pPr>
      <w:r w:rsidRPr="00985996">
        <w:rPr>
          <w:sz w:val="24"/>
          <w:lang w:val="en-US"/>
        </w:rPr>
        <w:t>import { sportTypeSlice } from './sportTypes/sportTypes.slice';</w:t>
      </w:r>
    </w:p>
    <w:p w14:paraId="6D41018A" w14:textId="77777777" w:rsidR="00985996" w:rsidRPr="00985996" w:rsidRDefault="00985996" w:rsidP="00985996">
      <w:pPr>
        <w:jc w:val="both"/>
        <w:rPr>
          <w:sz w:val="24"/>
          <w:lang w:val="en-US"/>
        </w:rPr>
      </w:pPr>
      <w:r w:rsidRPr="00985996">
        <w:rPr>
          <w:sz w:val="24"/>
          <w:lang w:val="en-US"/>
        </w:rPr>
        <w:t>import { API } from '../services/api';</w:t>
      </w:r>
    </w:p>
    <w:p w14:paraId="71E4FAD9" w14:textId="77777777" w:rsidR="00985996" w:rsidRPr="00985996" w:rsidRDefault="00985996" w:rsidP="00985996">
      <w:pPr>
        <w:jc w:val="both"/>
        <w:rPr>
          <w:sz w:val="24"/>
          <w:lang w:val="en-US"/>
        </w:rPr>
      </w:pPr>
      <w:r w:rsidRPr="00985996">
        <w:rPr>
          <w:sz w:val="24"/>
          <w:lang w:val="en-US"/>
        </w:rPr>
        <w:t>import { eventsSlice } from './events/events.slice';</w:t>
      </w:r>
    </w:p>
    <w:p w14:paraId="78785070" w14:textId="77777777" w:rsidR="00985996" w:rsidRPr="00985996" w:rsidRDefault="00985996" w:rsidP="00985996">
      <w:pPr>
        <w:jc w:val="both"/>
        <w:rPr>
          <w:sz w:val="24"/>
          <w:lang w:val="en-US"/>
        </w:rPr>
      </w:pPr>
      <w:r w:rsidRPr="00985996">
        <w:rPr>
          <w:sz w:val="24"/>
          <w:lang w:val="en-US"/>
        </w:rPr>
        <w:t>import { eventModalSlice } from './eventModal/eventModal.slice';</w:t>
      </w:r>
    </w:p>
    <w:p w14:paraId="3AB2D166" w14:textId="77777777" w:rsidR="00985996" w:rsidRPr="00985996" w:rsidRDefault="00985996" w:rsidP="00985996">
      <w:pPr>
        <w:jc w:val="both"/>
        <w:rPr>
          <w:sz w:val="24"/>
          <w:lang w:val="en-US"/>
        </w:rPr>
      </w:pPr>
      <w:r w:rsidRPr="00985996">
        <w:rPr>
          <w:sz w:val="24"/>
          <w:lang w:val="en-US"/>
        </w:rPr>
        <w:t>import { challengeModalSlice } from './challengeModal/challengeModal.slice';</w:t>
      </w:r>
    </w:p>
    <w:p w14:paraId="79180181" w14:textId="77777777" w:rsidR="00985996" w:rsidRPr="00985996" w:rsidRDefault="00985996" w:rsidP="00985996">
      <w:pPr>
        <w:jc w:val="both"/>
        <w:rPr>
          <w:sz w:val="24"/>
          <w:lang w:val="en-US"/>
        </w:rPr>
      </w:pPr>
      <w:r w:rsidRPr="00985996">
        <w:rPr>
          <w:sz w:val="24"/>
          <w:lang w:val="en-US"/>
        </w:rPr>
        <w:t>import { playerModalSlice } from './playerModal/playerModal.slice';</w:t>
      </w:r>
    </w:p>
    <w:p w14:paraId="28FEAEB2" w14:textId="77777777" w:rsidR="00985996" w:rsidRPr="00985996" w:rsidRDefault="00985996" w:rsidP="00985996">
      <w:pPr>
        <w:jc w:val="both"/>
        <w:rPr>
          <w:sz w:val="24"/>
          <w:lang w:val="en-US"/>
        </w:rPr>
      </w:pPr>
      <w:r w:rsidRPr="00985996">
        <w:rPr>
          <w:sz w:val="24"/>
          <w:lang w:val="en-US"/>
        </w:rPr>
        <w:t>import { teamModalSlice } from './teamModal/teamModal.slice';</w:t>
      </w:r>
    </w:p>
    <w:p w14:paraId="4D80ADD1" w14:textId="77777777" w:rsidR="00985996" w:rsidRPr="00985996" w:rsidRDefault="00985996" w:rsidP="00985996">
      <w:pPr>
        <w:jc w:val="both"/>
        <w:rPr>
          <w:sz w:val="24"/>
          <w:lang w:val="en-US"/>
        </w:rPr>
      </w:pPr>
      <w:r w:rsidRPr="00985996">
        <w:rPr>
          <w:sz w:val="24"/>
          <w:lang w:val="en-US"/>
        </w:rPr>
        <w:t>import { NEWSAPI } from '../services/news';</w:t>
      </w:r>
    </w:p>
    <w:p w14:paraId="5C990BE2" w14:textId="77777777" w:rsidR="00985996" w:rsidRPr="00985996" w:rsidRDefault="00985996" w:rsidP="00985996">
      <w:pPr>
        <w:jc w:val="both"/>
        <w:rPr>
          <w:sz w:val="24"/>
          <w:lang w:val="en-US"/>
        </w:rPr>
      </w:pPr>
    </w:p>
    <w:p w14:paraId="7669B896" w14:textId="77777777" w:rsidR="00985996" w:rsidRPr="00985996" w:rsidRDefault="00985996" w:rsidP="00985996">
      <w:pPr>
        <w:jc w:val="both"/>
        <w:rPr>
          <w:sz w:val="24"/>
          <w:lang w:val="en-US"/>
        </w:rPr>
      </w:pPr>
      <w:r w:rsidRPr="00985996">
        <w:rPr>
          <w:sz w:val="24"/>
          <w:lang w:val="en-US"/>
        </w:rPr>
        <w:t>export const store = configureStore({</w:t>
      </w:r>
    </w:p>
    <w:p w14:paraId="50DB4A60" w14:textId="77777777" w:rsidR="00985996" w:rsidRPr="00985996" w:rsidRDefault="00985996" w:rsidP="00985996">
      <w:pPr>
        <w:jc w:val="both"/>
        <w:rPr>
          <w:sz w:val="24"/>
          <w:lang w:val="en-US"/>
        </w:rPr>
      </w:pPr>
      <w:r w:rsidRPr="00985996">
        <w:rPr>
          <w:sz w:val="24"/>
          <w:lang w:val="en-US"/>
        </w:rPr>
        <w:t xml:space="preserve">  reducer: {</w:t>
      </w:r>
    </w:p>
    <w:p w14:paraId="07C136B2" w14:textId="77777777" w:rsidR="00985996" w:rsidRPr="00985996" w:rsidRDefault="00985996" w:rsidP="00985996">
      <w:pPr>
        <w:jc w:val="both"/>
        <w:rPr>
          <w:sz w:val="24"/>
          <w:lang w:val="en-US"/>
        </w:rPr>
      </w:pPr>
      <w:r w:rsidRPr="00985996">
        <w:rPr>
          <w:sz w:val="24"/>
          <w:lang w:val="en-US"/>
        </w:rPr>
        <w:t xml:space="preserve">    sportTypes: sportTypeSlice.reducer,</w:t>
      </w:r>
    </w:p>
    <w:p w14:paraId="1A5BFAC5" w14:textId="77777777" w:rsidR="00985996" w:rsidRPr="00985996" w:rsidRDefault="00985996" w:rsidP="00985996">
      <w:pPr>
        <w:jc w:val="both"/>
        <w:rPr>
          <w:sz w:val="24"/>
          <w:lang w:val="en-US"/>
        </w:rPr>
      </w:pPr>
      <w:r w:rsidRPr="00985996">
        <w:rPr>
          <w:sz w:val="24"/>
          <w:lang w:val="en-US"/>
        </w:rPr>
        <w:t xml:space="preserve">    events: eventsSlice.reducer,</w:t>
      </w:r>
    </w:p>
    <w:p w14:paraId="55B02292" w14:textId="77777777" w:rsidR="00985996" w:rsidRPr="00985996" w:rsidRDefault="00985996" w:rsidP="00985996">
      <w:pPr>
        <w:jc w:val="both"/>
        <w:rPr>
          <w:sz w:val="24"/>
          <w:lang w:val="en-US"/>
        </w:rPr>
      </w:pPr>
      <w:r w:rsidRPr="00985996">
        <w:rPr>
          <w:sz w:val="24"/>
          <w:lang w:val="en-US"/>
        </w:rPr>
        <w:t xml:space="preserve">    eventModal: eventModalSlice.reducer,</w:t>
      </w:r>
    </w:p>
    <w:p w14:paraId="612B0E0F" w14:textId="77777777" w:rsidR="00985996" w:rsidRPr="00985996" w:rsidRDefault="00985996" w:rsidP="00985996">
      <w:pPr>
        <w:jc w:val="both"/>
        <w:rPr>
          <w:sz w:val="24"/>
          <w:lang w:val="en-US"/>
        </w:rPr>
      </w:pPr>
      <w:r w:rsidRPr="00985996">
        <w:rPr>
          <w:sz w:val="24"/>
          <w:lang w:val="en-US"/>
        </w:rPr>
        <w:t xml:space="preserve">    challengeModal: challengeModalSlice.reducer,</w:t>
      </w:r>
    </w:p>
    <w:p w14:paraId="4BC7392E" w14:textId="77777777" w:rsidR="00985996" w:rsidRPr="00985996" w:rsidRDefault="00985996" w:rsidP="00985996">
      <w:pPr>
        <w:jc w:val="both"/>
        <w:rPr>
          <w:sz w:val="24"/>
          <w:lang w:val="en-US"/>
        </w:rPr>
      </w:pPr>
      <w:r w:rsidRPr="00985996">
        <w:rPr>
          <w:sz w:val="24"/>
          <w:lang w:val="en-US"/>
        </w:rPr>
        <w:t xml:space="preserve">    playerModal: playerModalSlice.reducer,</w:t>
      </w:r>
    </w:p>
    <w:p w14:paraId="34E96A7C" w14:textId="77777777" w:rsidR="00985996" w:rsidRPr="00985996" w:rsidRDefault="00985996" w:rsidP="00985996">
      <w:pPr>
        <w:jc w:val="both"/>
        <w:rPr>
          <w:sz w:val="24"/>
          <w:lang w:val="en-US"/>
        </w:rPr>
      </w:pPr>
      <w:r w:rsidRPr="00985996">
        <w:rPr>
          <w:sz w:val="24"/>
          <w:lang w:val="en-US"/>
        </w:rPr>
        <w:t xml:space="preserve">    teamModal: teamModalSlice.reducer,</w:t>
      </w:r>
    </w:p>
    <w:p w14:paraId="79A6E98A" w14:textId="77777777" w:rsidR="00985996" w:rsidRPr="00985996" w:rsidRDefault="00985996" w:rsidP="00985996">
      <w:pPr>
        <w:jc w:val="both"/>
        <w:rPr>
          <w:sz w:val="24"/>
          <w:lang w:val="en-US"/>
        </w:rPr>
      </w:pPr>
      <w:r w:rsidRPr="00985996">
        <w:rPr>
          <w:sz w:val="24"/>
          <w:lang w:val="en-US"/>
        </w:rPr>
        <w:t xml:space="preserve">    [API.reducerPath]: API.reducer,</w:t>
      </w:r>
    </w:p>
    <w:p w14:paraId="135A52D0" w14:textId="77777777" w:rsidR="00985996" w:rsidRPr="00985996" w:rsidRDefault="00985996" w:rsidP="00985996">
      <w:pPr>
        <w:jc w:val="both"/>
        <w:rPr>
          <w:sz w:val="24"/>
          <w:lang w:val="en-US"/>
        </w:rPr>
      </w:pPr>
      <w:r w:rsidRPr="00985996">
        <w:rPr>
          <w:sz w:val="24"/>
          <w:lang w:val="en-US"/>
        </w:rPr>
        <w:t xml:space="preserve">    [NEWSAPI.reducerPath]: NEWSAPI.reducer,</w:t>
      </w:r>
    </w:p>
    <w:p w14:paraId="0B27BCD3" w14:textId="77777777" w:rsidR="00985996" w:rsidRPr="00985996" w:rsidRDefault="00985996" w:rsidP="00985996">
      <w:pPr>
        <w:jc w:val="both"/>
        <w:rPr>
          <w:sz w:val="24"/>
          <w:lang w:val="en-US"/>
        </w:rPr>
      </w:pPr>
      <w:r w:rsidRPr="00985996">
        <w:rPr>
          <w:sz w:val="24"/>
          <w:lang w:val="en-US"/>
        </w:rPr>
        <w:t xml:space="preserve">  },</w:t>
      </w:r>
    </w:p>
    <w:p w14:paraId="0E83942A" w14:textId="77777777" w:rsidR="00985996" w:rsidRPr="00985996" w:rsidRDefault="00985996" w:rsidP="00985996">
      <w:pPr>
        <w:jc w:val="both"/>
        <w:rPr>
          <w:sz w:val="24"/>
          <w:lang w:val="en-US"/>
        </w:rPr>
      </w:pPr>
      <w:r w:rsidRPr="00985996">
        <w:rPr>
          <w:sz w:val="24"/>
          <w:lang w:val="en-US"/>
        </w:rPr>
        <w:t xml:space="preserve">  middleware: (getDefaultMiddleware) =&gt;</w:t>
      </w:r>
    </w:p>
    <w:p w14:paraId="68D7DADC" w14:textId="77777777" w:rsidR="00985996" w:rsidRPr="00985996" w:rsidRDefault="00985996" w:rsidP="00985996">
      <w:pPr>
        <w:jc w:val="both"/>
        <w:rPr>
          <w:sz w:val="24"/>
          <w:lang w:val="en-US"/>
        </w:rPr>
      </w:pPr>
      <w:r w:rsidRPr="00985996">
        <w:rPr>
          <w:sz w:val="24"/>
          <w:lang w:val="en-US"/>
        </w:rPr>
        <w:t xml:space="preserve">    getDefaultMiddleware().concat(API.middleware).concat(NEWSAPI.middleware),</w:t>
      </w:r>
    </w:p>
    <w:p w14:paraId="3BF40E54" w14:textId="77777777" w:rsidR="00985996" w:rsidRPr="00985996" w:rsidRDefault="00985996" w:rsidP="00985996">
      <w:pPr>
        <w:jc w:val="both"/>
        <w:rPr>
          <w:sz w:val="24"/>
          <w:lang w:val="en-US"/>
        </w:rPr>
      </w:pPr>
      <w:r w:rsidRPr="00985996">
        <w:rPr>
          <w:sz w:val="24"/>
          <w:lang w:val="en-US"/>
        </w:rPr>
        <w:t>});</w:t>
      </w:r>
    </w:p>
    <w:p w14:paraId="1CD66F47" w14:textId="77777777" w:rsidR="00985996" w:rsidRPr="00985996" w:rsidRDefault="00985996" w:rsidP="00985996">
      <w:pPr>
        <w:jc w:val="both"/>
        <w:rPr>
          <w:sz w:val="24"/>
          <w:lang w:val="en-US"/>
        </w:rPr>
      </w:pPr>
    </w:p>
    <w:p w14:paraId="6977CA90" w14:textId="77777777" w:rsidR="00985996" w:rsidRPr="00985996" w:rsidRDefault="00985996" w:rsidP="00985996">
      <w:pPr>
        <w:jc w:val="both"/>
        <w:rPr>
          <w:sz w:val="24"/>
          <w:lang w:val="en-US"/>
        </w:rPr>
      </w:pPr>
      <w:r w:rsidRPr="00985996">
        <w:rPr>
          <w:sz w:val="24"/>
          <w:lang w:val="en-US"/>
        </w:rPr>
        <w:t>export type TAppState = ReturnType&lt;typeof store.getState&gt;;</w:t>
      </w:r>
    </w:p>
    <w:p w14:paraId="33A2D300" w14:textId="77777777" w:rsidR="00985996" w:rsidRPr="00985996" w:rsidRDefault="00985996" w:rsidP="00985996">
      <w:pPr>
        <w:jc w:val="both"/>
        <w:rPr>
          <w:sz w:val="24"/>
          <w:lang w:val="en-US"/>
        </w:rPr>
      </w:pPr>
      <w:r w:rsidRPr="00985996">
        <w:rPr>
          <w:sz w:val="24"/>
          <w:lang w:val="en-US"/>
        </w:rPr>
        <w:lastRenderedPageBreak/>
        <w:t>export type TAppDispatch = typeof store.dispatch;</w:t>
      </w:r>
    </w:p>
    <w:p w14:paraId="088574EE" w14:textId="77777777" w:rsidR="00985996" w:rsidRPr="00985996" w:rsidRDefault="00985996" w:rsidP="00985996">
      <w:pPr>
        <w:jc w:val="both"/>
        <w:rPr>
          <w:sz w:val="24"/>
          <w:lang w:val="en-US"/>
        </w:rPr>
      </w:pPr>
    </w:p>
    <w:p w14:paraId="02E37E58" w14:textId="77777777" w:rsidR="00985996" w:rsidRPr="00985996" w:rsidRDefault="00985996" w:rsidP="00985996">
      <w:pPr>
        <w:jc w:val="both"/>
        <w:rPr>
          <w:sz w:val="24"/>
          <w:lang w:val="en-US"/>
        </w:rPr>
      </w:pPr>
      <w:r w:rsidRPr="00985996">
        <w:rPr>
          <w:sz w:val="24"/>
          <w:lang w:val="en-US"/>
        </w:rPr>
        <w:t>export const useAppDispatch = () =&gt; useDispatch&lt;TAppDispatch&gt;();</w:t>
      </w:r>
    </w:p>
    <w:p w14:paraId="69B8F788" w14:textId="6C72AC11" w:rsidR="00985996" w:rsidRPr="00985996" w:rsidRDefault="00985996" w:rsidP="00985996">
      <w:pPr>
        <w:jc w:val="both"/>
        <w:rPr>
          <w:sz w:val="24"/>
          <w:lang w:val="en-US"/>
        </w:rPr>
      </w:pPr>
      <w:r w:rsidRPr="00985996">
        <w:rPr>
          <w:sz w:val="24"/>
          <w:lang w:val="en-US"/>
        </w:rPr>
        <w:t>export const useAppSelector: TypedUseSelectorHook&lt;TAppState&gt; = useSelector;</w:t>
      </w:r>
    </w:p>
    <w:p w14:paraId="2E7B10B7" w14:textId="25CA8FD3" w:rsidR="00CA0F27" w:rsidRPr="00985996" w:rsidRDefault="00CA0F27" w:rsidP="00CA0F27">
      <w:pPr>
        <w:pStyle w:val="1"/>
        <w:jc w:val="center"/>
      </w:pPr>
      <w:bookmarkStart w:id="42" w:name="_Toc106126983"/>
      <w:r>
        <w:t>ПРИЛОЖЕНИЕ</w:t>
      </w:r>
      <w:r w:rsidRPr="00985996">
        <w:t xml:space="preserve"> </w:t>
      </w:r>
      <w:r w:rsidR="00985996">
        <w:t>И</w:t>
      </w:r>
      <w:bookmarkEnd w:id="42"/>
    </w:p>
    <w:p w14:paraId="423D0037" w14:textId="6C7FA3F0" w:rsidR="00CA0F27" w:rsidRDefault="00985996" w:rsidP="00CA0F27">
      <w:pPr>
        <w:jc w:val="center"/>
        <w:rPr>
          <w:b/>
          <w:sz w:val="28"/>
        </w:rPr>
      </w:pPr>
      <w:r>
        <w:rPr>
          <w:b/>
          <w:sz w:val="28"/>
        </w:rPr>
        <w:t>Исходные файлы стилизации</w:t>
      </w:r>
    </w:p>
    <w:p w14:paraId="098C7560" w14:textId="10D3360E" w:rsidR="00985996" w:rsidRPr="007A035F" w:rsidRDefault="00985996" w:rsidP="00985996">
      <w:pPr>
        <w:jc w:val="both"/>
        <w:rPr>
          <w:b/>
          <w:sz w:val="28"/>
        </w:rPr>
      </w:pPr>
      <w:r>
        <w:rPr>
          <w:b/>
          <w:sz w:val="28"/>
        </w:rPr>
        <w:t>Файл</w:t>
      </w:r>
      <w:r w:rsidRPr="007A035F">
        <w:rPr>
          <w:b/>
          <w:sz w:val="28"/>
        </w:rPr>
        <w:t xml:space="preserve"> </w:t>
      </w:r>
      <w:r>
        <w:rPr>
          <w:b/>
          <w:sz w:val="28"/>
          <w:lang w:val="en-US"/>
        </w:rPr>
        <w:t>GlobalStyle</w:t>
      </w:r>
      <w:r w:rsidRPr="007A035F">
        <w:rPr>
          <w:b/>
          <w:sz w:val="28"/>
        </w:rPr>
        <w:t>.</w:t>
      </w:r>
      <w:r>
        <w:rPr>
          <w:b/>
          <w:sz w:val="28"/>
          <w:lang w:val="en-US"/>
        </w:rPr>
        <w:t>ts</w:t>
      </w:r>
    </w:p>
    <w:p w14:paraId="36562A5C" w14:textId="77777777" w:rsidR="00985996" w:rsidRPr="00985996" w:rsidRDefault="00985996" w:rsidP="00985996">
      <w:pPr>
        <w:jc w:val="both"/>
        <w:rPr>
          <w:sz w:val="24"/>
          <w:lang w:val="en-US"/>
        </w:rPr>
      </w:pPr>
      <w:r w:rsidRPr="00985996">
        <w:rPr>
          <w:sz w:val="24"/>
          <w:lang w:val="en-US"/>
        </w:rPr>
        <w:t>import { createGlobalStyle } from 'styled-components';</w:t>
      </w:r>
    </w:p>
    <w:p w14:paraId="22A3DE38" w14:textId="77777777" w:rsidR="00985996" w:rsidRPr="00985996" w:rsidRDefault="00985996" w:rsidP="00985996">
      <w:pPr>
        <w:jc w:val="both"/>
        <w:rPr>
          <w:sz w:val="24"/>
          <w:lang w:val="en-US"/>
        </w:rPr>
      </w:pPr>
    </w:p>
    <w:p w14:paraId="0390D92C" w14:textId="77777777" w:rsidR="00985996" w:rsidRPr="00985996" w:rsidRDefault="00985996" w:rsidP="00985996">
      <w:pPr>
        <w:jc w:val="both"/>
        <w:rPr>
          <w:sz w:val="24"/>
          <w:lang w:val="en-US"/>
        </w:rPr>
      </w:pPr>
      <w:r w:rsidRPr="00985996">
        <w:rPr>
          <w:sz w:val="24"/>
          <w:lang w:val="en-US"/>
        </w:rPr>
        <w:t>export const GlobalStyle = createGlobalStyle`</w:t>
      </w:r>
    </w:p>
    <w:p w14:paraId="66E823C1" w14:textId="77777777" w:rsidR="00985996" w:rsidRPr="00985996" w:rsidRDefault="00985996" w:rsidP="00985996">
      <w:pPr>
        <w:jc w:val="both"/>
        <w:rPr>
          <w:sz w:val="24"/>
          <w:lang w:val="en-US"/>
        </w:rPr>
      </w:pPr>
      <w:r w:rsidRPr="00985996">
        <w:rPr>
          <w:sz w:val="24"/>
          <w:lang w:val="en-US"/>
        </w:rPr>
        <w:t xml:space="preserve">  :root {</w:t>
      </w:r>
    </w:p>
    <w:p w14:paraId="72B09AD9" w14:textId="77777777" w:rsidR="00985996" w:rsidRPr="00985996" w:rsidRDefault="00985996" w:rsidP="00985996">
      <w:pPr>
        <w:jc w:val="both"/>
        <w:rPr>
          <w:sz w:val="24"/>
          <w:lang w:val="en-US"/>
        </w:rPr>
      </w:pPr>
      <w:r w:rsidRPr="00985996">
        <w:rPr>
          <w:sz w:val="24"/>
          <w:lang w:val="en-US"/>
        </w:rPr>
        <w:t xml:space="preserve">    --midGray: #222;</w:t>
      </w:r>
    </w:p>
    <w:p w14:paraId="7C315AB5" w14:textId="77777777" w:rsidR="00985996" w:rsidRPr="00985996" w:rsidRDefault="00985996" w:rsidP="00985996">
      <w:pPr>
        <w:jc w:val="both"/>
        <w:rPr>
          <w:sz w:val="24"/>
          <w:lang w:val="en-US"/>
        </w:rPr>
      </w:pPr>
      <w:r w:rsidRPr="00985996">
        <w:rPr>
          <w:sz w:val="24"/>
          <w:lang w:val="en-US"/>
        </w:rPr>
        <w:t xml:space="preserve">    --darkGray: #111;</w:t>
      </w:r>
    </w:p>
    <w:p w14:paraId="0C71D6E8" w14:textId="77777777" w:rsidR="00985996" w:rsidRPr="00985996" w:rsidRDefault="00985996" w:rsidP="00985996">
      <w:pPr>
        <w:jc w:val="both"/>
        <w:rPr>
          <w:sz w:val="24"/>
          <w:lang w:val="en-US"/>
        </w:rPr>
      </w:pPr>
      <w:r w:rsidRPr="00985996">
        <w:rPr>
          <w:sz w:val="24"/>
          <w:lang w:val="en-US"/>
        </w:rPr>
        <w:t xml:space="preserve">    --midGrayTP: #22222220;</w:t>
      </w:r>
    </w:p>
    <w:p w14:paraId="064E2D38" w14:textId="77777777" w:rsidR="00985996" w:rsidRPr="00985996" w:rsidRDefault="00985996" w:rsidP="00985996">
      <w:pPr>
        <w:jc w:val="both"/>
        <w:rPr>
          <w:sz w:val="24"/>
          <w:lang w:val="en-US"/>
        </w:rPr>
      </w:pPr>
      <w:r w:rsidRPr="00985996">
        <w:rPr>
          <w:sz w:val="24"/>
          <w:lang w:val="en-US"/>
        </w:rPr>
        <w:t xml:space="preserve">    --containerWidth: 1140px;</w:t>
      </w:r>
    </w:p>
    <w:p w14:paraId="002973E5" w14:textId="77777777" w:rsidR="00985996" w:rsidRPr="00985996" w:rsidRDefault="00985996" w:rsidP="00985996">
      <w:pPr>
        <w:jc w:val="both"/>
        <w:rPr>
          <w:sz w:val="24"/>
          <w:lang w:val="en-US"/>
        </w:rPr>
      </w:pPr>
      <w:r w:rsidRPr="00985996">
        <w:rPr>
          <w:sz w:val="24"/>
          <w:lang w:val="en-US"/>
        </w:rPr>
        <w:t xml:space="preserve">    --navLinkColor: #bbb;</w:t>
      </w:r>
    </w:p>
    <w:p w14:paraId="514FD4A8" w14:textId="77777777" w:rsidR="00985996" w:rsidRPr="00985996" w:rsidRDefault="00985996" w:rsidP="00985996">
      <w:pPr>
        <w:jc w:val="both"/>
        <w:rPr>
          <w:sz w:val="24"/>
          <w:lang w:val="en-US"/>
        </w:rPr>
      </w:pPr>
      <w:r w:rsidRPr="00985996">
        <w:rPr>
          <w:sz w:val="24"/>
          <w:lang w:val="en-US"/>
        </w:rPr>
        <w:t xml:space="preserve">    --activeLinkBackground: #ff9700;</w:t>
      </w:r>
    </w:p>
    <w:p w14:paraId="7E9E2146" w14:textId="77777777" w:rsidR="00985996" w:rsidRPr="00985996" w:rsidRDefault="00985996" w:rsidP="00985996">
      <w:pPr>
        <w:jc w:val="both"/>
        <w:rPr>
          <w:sz w:val="24"/>
          <w:lang w:val="en-US"/>
        </w:rPr>
      </w:pPr>
      <w:r w:rsidRPr="00985996">
        <w:rPr>
          <w:sz w:val="24"/>
          <w:lang w:val="en-US"/>
        </w:rPr>
        <w:t xml:space="preserve">    --white: #fff;</w:t>
      </w:r>
    </w:p>
    <w:p w14:paraId="136F6668" w14:textId="77777777" w:rsidR="00985996" w:rsidRPr="00985996" w:rsidRDefault="00985996" w:rsidP="00985996">
      <w:pPr>
        <w:jc w:val="both"/>
        <w:rPr>
          <w:sz w:val="24"/>
          <w:lang w:val="en-US"/>
        </w:rPr>
      </w:pPr>
      <w:r w:rsidRPr="00985996">
        <w:rPr>
          <w:sz w:val="24"/>
          <w:lang w:val="en-US"/>
        </w:rPr>
        <w:t xml:space="preserve">    --lightGray: #e5e5e5;</w:t>
      </w:r>
    </w:p>
    <w:p w14:paraId="33B84D84" w14:textId="77777777" w:rsidR="00985996" w:rsidRPr="00985996" w:rsidRDefault="00985996" w:rsidP="00985996">
      <w:pPr>
        <w:jc w:val="both"/>
        <w:rPr>
          <w:sz w:val="24"/>
          <w:lang w:val="en-US"/>
        </w:rPr>
      </w:pPr>
      <w:r w:rsidRPr="00985996">
        <w:rPr>
          <w:sz w:val="24"/>
          <w:lang w:val="en-US"/>
        </w:rPr>
        <w:t xml:space="preserve">    --gray: #a2a2a2;</w:t>
      </w:r>
    </w:p>
    <w:p w14:paraId="4082A176" w14:textId="77777777" w:rsidR="00985996" w:rsidRPr="00985996" w:rsidRDefault="00985996" w:rsidP="00985996">
      <w:pPr>
        <w:jc w:val="both"/>
        <w:rPr>
          <w:sz w:val="24"/>
          <w:lang w:val="en-US"/>
        </w:rPr>
      </w:pPr>
      <w:r w:rsidRPr="00985996">
        <w:rPr>
          <w:sz w:val="24"/>
          <w:lang w:val="en-US"/>
        </w:rPr>
        <w:t xml:space="preserve">    --darkBlue: #345193;</w:t>
      </w:r>
    </w:p>
    <w:p w14:paraId="6E7903E8" w14:textId="77777777" w:rsidR="00985996" w:rsidRPr="00985996" w:rsidRDefault="00985996" w:rsidP="00985996">
      <w:pPr>
        <w:jc w:val="both"/>
        <w:rPr>
          <w:sz w:val="24"/>
          <w:lang w:val="en-US"/>
        </w:rPr>
      </w:pPr>
      <w:r w:rsidRPr="00985996">
        <w:rPr>
          <w:sz w:val="24"/>
          <w:lang w:val="en-US"/>
        </w:rPr>
        <w:t xml:space="preserve">    --blue: #5989ff;</w:t>
      </w:r>
    </w:p>
    <w:p w14:paraId="3397C588" w14:textId="77777777" w:rsidR="00985996" w:rsidRPr="00985996" w:rsidRDefault="00985996" w:rsidP="00985996">
      <w:pPr>
        <w:jc w:val="both"/>
        <w:rPr>
          <w:sz w:val="24"/>
          <w:lang w:val="en-US"/>
        </w:rPr>
      </w:pPr>
      <w:r w:rsidRPr="00985996">
        <w:rPr>
          <w:sz w:val="24"/>
          <w:lang w:val="en-US"/>
        </w:rPr>
        <w:t xml:space="preserve">    --darkBlueTP: #34519320;</w:t>
      </w:r>
    </w:p>
    <w:p w14:paraId="6081BBC2" w14:textId="77777777" w:rsidR="00985996" w:rsidRPr="00985996" w:rsidRDefault="00985996" w:rsidP="00985996">
      <w:pPr>
        <w:jc w:val="both"/>
        <w:rPr>
          <w:sz w:val="24"/>
          <w:lang w:val="en-US"/>
        </w:rPr>
      </w:pPr>
      <w:r w:rsidRPr="00985996">
        <w:rPr>
          <w:sz w:val="24"/>
          <w:lang w:val="en-US"/>
        </w:rPr>
        <w:t xml:space="preserve">    --darkOrange: #981c1c;</w:t>
      </w:r>
    </w:p>
    <w:p w14:paraId="6C0CFB02" w14:textId="77777777" w:rsidR="00985996" w:rsidRPr="00985996" w:rsidRDefault="00985996" w:rsidP="00985996">
      <w:pPr>
        <w:jc w:val="both"/>
        <w:rPr>
          <w:sz w:val="24"/>
          <w:lang w:val="en-US"/>
        </w:rPr>
      </w:pPr>
      <w:r w:rsidRPr="00985996">
        <w:rPr>
          <w:sz w:val="24"/>
          <w:lang w:val="en-US"/>
        </w:rPr>
        <w:t xml:space="preserve">    --lightGreen: #49ff00;</w:t>
      </w:r>
    </w:p>
    <w:p w14:paraId="49066D64" w14:textId="77777777" w:rsidR="00985996" w:rsidRPr="00985996" w:rsidRDefault="00985996" w:rsidP="00985996">
      <w:pPr>
        <w:jc w:val="both"/>
        <w:rPr>
          <w:sz w:val="24"/>
          <w:lang w:val="en-US"/>
        </w:rPr>
      </w:pPr>
      <w:r w:rsidRPr="00985996">
        <w:rPr>
          <w:sz w:val="24"/>
          <w:lang w:val="en-US"/>
        </w:rPr>
        <w:t xml:space="preserve">    --green: #007c06;</w:t>
      </w:r>
    </w:p>
    <w:p w14:paraId="169F844D" w14:textId="77777777" w:rsidR="00985996" w:rsidRPr="00985996" w:rsidRDefault="00985996" w:rsidP="00985996">
      <w:pPr>
        <w:jc w:val="both"/>
        <w:rPr>
          <w:sz w:val="24"/>
          <w:lang w:val="en-US"/>
        </w:rPr>
      </w:pPr>
      <w:r w:rsidRPr="00985996">
        <w:rPr>
          <w:sz w:val="24"/>
          <w:lang w:val="en-US"/>
        </w:rPr>
        <w:t xml:space="preserve">    --lightRed: #ff000d;</w:t>
      </w:r>
    </w:p>
    <w:p w14:paraId="00A331D4" w14:textId="77777777" w:rsidR="00985996" w:rsidRPr="00985996" w:rsidRDefault="00985996" w:rsidP="00985996">
      <w:pPr>
        <w:jc w:val="both"/>
        <w:rPr>
          <w:sz w:val="24"/>
          <w:lang w:val="en-US"/>
        </w:rPr>
      </w:pPr>
      <w:r w:rsidRPr="00985996">
        <w:rPr>
          <w:sz w:val="24"/>
          <w:lang w:val="en-US"/>
        </w:rPr>
        <w:t xml:space="preserve">    --lightCyan: #00fff0;</w:t>
      </w:r>
    </w:p>
    <w:p w14:paraId="0FBB39CE" w14:textId="77777777" w:rsidR="00985996" w:rsidRPr="00985996" w:rsidRDefault="00985996" w:rsidP="00985996">
      <w:pPr>
        <w:jc w:val="both"/>
        <w:rPr>
          <w:sz w:val="24"/>
          <w:lang w:val="en-US"/>
        </w:rPr>
      </w:pPr>
      <w:r w:rsidRPr="00985996">
        <w:rPr>
          <w:sz w:val="24"/>
          <w:lang w:val="en-US"/>
        </w:rPr>
        <w:t xml:space="preserve">    --color-scrollbar: #bdbdbd;</w:t>
      </w:r>
    </w:p>
    <w:p w14:paraId="1CA558A0" w14:textId="77777777" w:rsidR="00985996" w:rsidRPr="00985996" w:rsidRDefault="00985996" w:rsidP="00985996">
      <w:pPr>
        <w:jc w:val="both"/>
        <w:rPr>
          <w:sz w:val="24"/>
          <w:lang w:val="en-US"/>
        </w:rPr>
      </w:pPr>
      <w:r w:rsidRPr="00985996">
        <w:rPr>
          <w:sz w:val="24"/>
          <w:lang w:val="en-US"/>
        </w:rPr>
        <w:t xml:space="preserve">    --color-scrollbar-hover: #b3b3b3;</w:t>
      </w:r>
    </w:p>
    <w:p w14:paraId="0E45A75D" w14:textId="77777777" w:rsidR="00985996" w:rsidRPr="00985996" w:rsidRDefault="00985996" w:rsidP="00985996">
      <w:pPr>
        <w:jc w:val="both"/>
        <w:rPr>
          <w:sz w:val="24"/>
          <w:lang w:val="en-US"/>
        </w:rPr>
      </w:pPr>
      <w:r w:rsidRPr="00985996">
        <w:rPr>
          <w:sz w:val="24"/>
          <w:lang w:val="en-US"/>
        </w:rPr>
        <w:t xml:space="preserve">  }</w:t>
      </w:r>
    </w:p>
    <w:p w14:paraId="21326395" w14:textId="77777777" w:rsidR="00985996" w:rsidRPr="00985996" w:rsidRDefault="00985996" w:rsidP="00985996">
      <w:pPr>
        <w:jc w:val="both"/>
        <w:rPr>
          <w:sz w:val="24"/>
          <w:lang w:val="en-US"/>
        </w:rPr>
      </w:pPr>
    </w:p>
    <w:p w14:paraId="2522FD38" w14:textId="77777777" w:rsidR="00985996" w:rsidRPr="00985996" w:rsidRDefault="00985996" w:rsidP="00985996">
      <w:pPr>
        <w:jc w:val="both"/>
        <w:rPr>
          <w:sz w:val="24"/>
          <w:lang w:val="en-US"/>
        </w:rPr>
      </w:pPr>
      <w:r w:rsidRPr="00985996">
        <w:rPr>
          <w:sz w:val="24"/>
          <w:lang w:val="en-US"/>
        </w:rPr>
        <w:t xml:space="preserve">  * {</w:t>
      </w:r>
    </w:p>
    <w:p w14:paraId="4A59245F" w14:textId="77777777" w:rsidR="00985996" w:rsidRPr="00985996" w:rsidRDefault="00985996" w:rsidP="00985996">
      <w:pPr>
        <w:jc w:val="both"/>
        <w:rPr>
          <w:sz w:val="24"/>
          <w:lang w:val="en-US"/>
        </w:rPr>
      </w:pPr>
      <w:r w:rsidRPr="00985996">
        <w:rPr>
          <w:sz w:val="24"/>
          <w:lang w:val="en-US"/>
        </w:rPr>
        <w:t xml:space="preserve">    margin: 0;</w:t>
      </w:r>
    </w:p>
    <w:p w14:paraId="58D53C98" w14:textId="77777777" w:rsidR="00985996" w:rsidRPr="00985996" w:rsidRDefault="00985996" w:rsidP="00985996">
      <w:pPr>
        <w:jc w:val="both"/>
        <w:rPr>
          <w:sz w:val="24"/>
          <w:lang w:val="en-US"/>
        </w:rPr>
      </w:pPr>
      <w:r w:rsidRPr="00985996">
        <w:rPr>
          <w:sz w:val="24"/>
          <w:lang w:val="en-US"/>
        </w:rPr>
        <w:lastRenderedPageBreak/>
        <w:t xml:space="preserve">    padding: 0;</w:t>
      </w:r>
    </w:p>
    <w:p w14:paraId="078280EB" w14:textId="77777777" w:rsidR="00985996" w:rsidRPr="00985996" w:rsidRDefault="00985996" w:rsidP="00985996">
      <w:pPr>
        <w:jc w:val="both"/>
        <w:rPr>
          <w:sz w:val="24"/>
          <w:lang w:val="en-US"/>
        </w:rPr>
      </w:pPr>
      <w:r w:rsidRPr="00985996">
        <w:rPr>
          <w:sz w:val="24"/>
          <w:lang w:val="en-US"/>
        </w:rPr>
        <w:t xml:space="preserve">    -webkit-box-sizing: border-box;</w:t>
      </w:r>
    </w:p>
    <w:p w14:paraId="349867DA" w14:textId="77777777" w:rsidR="00985996" w:rsidRPr="00985996" w:rsidRDefault="00985996" w:rsidP="00985996">
      <w:pPr>
        <w:jc w:val="both"/>
        <w:rPr>
          <w:sz w:val="24"/>
          <w:lang w:val="en-US"/>
        </w:rPr>
      </w:pPr>
      <w:r w:rsidRPr="00985996">
        <w:rPr>
          <w:sz w:val="24"/>
          <w:lang w:val="en-US"/>
        </w:rPr>
        <w:t xml:space="preserve">    box-sizing: border-box;</w:t>
      </w:r>
    </w:p>
    <w:p w14:paraId="55D4DDAD" w14:textId="77777777" w:rsidR="00985996" w:rsidRPr="00985996" w:rsidRDefault="00985996" w:rsidP="00985996">
      <w:pPr>
        <w:jc w:val="both"/>
        <w:rPr>
          <w:sz w:val="24"/>
          <w:lang w:val="en-US"/>
        </w:rPr>
      </w:pPr>
      <w:r w:rsidRPr="00985996">
        <w:rPr>
          <w:sz w:val="24"/>
          <w:lang w:val="en-US"/>
        </w:rPr>
        <w:t xml:space="preserve">    font-family: Roboto, sans-serif;</w:t>
      </w:r>
    </w:p>
    <w:p w14:paraId="62491AA0" w14:textId="77777777" w:rsidR="00985996" w:rsidRPr="00985996" w:rsidRDefault="00985996" w:rsidP="00985996">
      <w:pPr>
        <w:jc w:val="both"/>
        <w:rPr>
          <w:sz w:val="24"/>
          <w:lang w:val="en-US"/>
        </w:rPr>
      </w:pPr>
    </w:p>
    <w:p w14:paraId="298F51BB" w14:textId="77777777" w:rsidR="00985996" w:rsidRPr="00985996" w:rsidRDefault="00985996" w:rsidP="00985996">
      <w:pPr>
        <w:jc w:val="both"/>
        <w:rPr>
          <w:sz w:val="24"/>
          <w:lang w:val="en-US"/>
        </w:rPr>
      </w:pPr>
      <w:r w:rsidRPr="00985996">
        <w:rPr>
          <w:sz w:val="24"/>
          <w:lang w:val="en-US"/>
        </w:rPr>
        <w:t xml:space="preserve">    &amp;::-webkit-scrollbar-thumb {</w:t>
      </w:r>
    </w:p>
    <w:p w14:paraId="7A3F3218" w14:textId="77777777" w:rsidR="00985996" w:rsidRPr="00985996" w:rsidRDefault="00985996" w:rsidP="00985996">
      <w:pPr>
        <w:jc w:val="both"/>
        <w:rPr>
          <w:sz w:val="24"/>
          <w:lang w:val="en-US"/>
        </w:rPr>
      </w:pPr>
      <w:r w:rsidRPr="00985996">
        <w:rPr>
          <w:sz w:val="24"/>
          <w:lang w:val="en-US"/>
        </w:rPr>
        <w:t xml:space="preserve">      background: var(--color-scrollbar);</w:t>
      </w:r>
    </w:p>
    <w:p w14:paraId="6571C7A4" w14:textId="77777777" w:rsidR="00985996" w:rsidRPr="00985996" w:rsidRDefault="00985996" w:rsidP="00985996">
      <w:pPr>
        <w:jc w:val="both"/>
        <w:rPr>
          <w:sz w:val="24"/>
          <w:lang w:val="en-US"/>
        </w:rPr>
      </w:pPr>
      <w:r w:rsidRPr="00985996">
        <w:rPr>
          <w:sz w:val="24"/>
          <w:lang w:val="en-US"/>
        </w:rPr>
        <w:t xml:space="preserve">    }</w:t>
      </w:r>
    </w:p>
    <w:p w14:paraId="5904C168" w14:textId="77777777" w:rsidR="00985996" w:rsidRPr="00985996" w:rsidRDefault="00985996" w:rsidP="00985996">
      <w:pPr>
        <w:jc w:val="both"/>
        <w:rPr>
          <w:sz w:val="24"/>
          <w:lang w:val="en-US"/>
        </w:rPr>
      </w:pPr>
    </w:p>
    <w:p w14:paraId="267CA307" w14:textId="77777777" w:rsidR="00985996" w:rsidRPr="00985996" w:rsidRDefault="00985996" w:rsidP="00985996">
      <w:pPr>
        <w:jc w:val="both"/>
        <w:rPr>
          <w:sz w:val="24"/>
          <w:lang w:val="en-US"/>
        </w:rPr>
      </w:pPr>
      <w:r w:rsidRPr="00985996">
        <w:rPr>
          <w:sz w:val="24"/>
          <w:lang w:val="en-US"/>
        </w:rPr>
        <w:t xml:space="preserve">    &amp;::-webkit-scrollbar-thumb:hover {</w:t>
      </w:r>
    </w:p>
    <w:p w14:paraId="1686FAC5" w14:textId="77777777" w:rsidR="00985996" w:rsidRPr="00985996" w:rsidRDefault="00985996" w:rsidP="00985996">
      <w:pPr>
        <w:jc w:val="both"/>
        <w:rPr>
          <w:sz w:val="24"/>
          <w:lang w:val="en-US"/>
        </w:rPr>
      </w:pPr>
      <w:r w:rsidRPr="00985996">
        <w:rPr>
          <w:sz w:val="24"/>
          <w:lang w:val="en-US"/>
        </w:rPr>
        <w:t xml:space="preserve">      background: var(--color-scrollbar-hover);</w:t>
      </w:r>
    </w:p>
    <w:p w14:paraId="534F0605" w14:textId="77777777" w:rsidR="00985996" w:rsidRPr="00985996" w:rsidRDefault="00985996" w:rsidP="00985996">
      <w:pPr>
        <w:jc w:val="both"/>
        <w:rPr>
          <w:sz w:val="24"/>
          <w:lang w:val="en-US"/>
        </w:rPr>
      </w:pPr>
      <w:r w:rsidRPr="00985996">
        <w:rPr>
          <w:sz w:val="24"/>
          <w:lang w:val="en-US"/>
        </w:rPr>
        <w:t xml:space="preserve">    }</w:t>
      </w:r>
    </w:p>
    <w:p w14:paraId="19A6DF56" w14:textId="77777777" w:rsidR="00985996" w:rsidRPr="00985996" w:rsidRDefault="00985996" w:rsidP="00985996">
      <w:pPr>
        <w:jc w:val="both"/>
        <w:rPr>
          <w:sz w:val="24"/>
          <w:lang w:val="en-US"/>
        </w:rPr>
      </w:pPr>
    </w:p>
    <w:p w14:paraId="31D2A0D6" w14:textId="77777777" w:rsidR="00985996" w:rsidRPr="00985996" w:rsidRDefault="00985996" w:rsidP="00985996">
      <w:pPr>
        <w:jc w:val="both"/>
        <w:rPr>
          <w:sz w:val="24"/>
          <w:lang w:val="en-US"/>
        </w:rPr>
      </w:pPr>
      <w:r w:rsidRPr="00985996">
        <w:rPr>
          <w:sz w:val="24"/>
          <w:lang w:val="en-US"/>
        </w:rPr>
        <w:t xml:space="preserve">    &amp;::-webkit-scrollbar {</w:t>
      </w:r>
    </w:p>
    <w:p w14:paraId="78710D3A" w14:textId="77777777" w:rsidR="00985996" w:rsidRPr="00985996" w:rsidRDefault="00985996" w:rsidP="00985996">
      <w:pPr>
        <w:jc w:val="both"/>
        <w:rPr>
          <w:sz w:val="24"/>
          <w:lang w:val="en-US"/>
        </w:rPr>
      </w:pPr>
      <w:r w:rsidRPr="00985996">
        <w:rPr>
          <w:sz w:val="24"/>
          <w:lang w:val="en-US"/>
        </w:rPr>
        <w:t xml:space="preserve">      width: 5px;</w:t>
      </w:r>
    </w:p>
    <w:p w14:paraId="241561F5" w14:textId="77777777" w:rsidR="00985996" w:rsidRPr="00985996" w:rsidRDefault="00985996" w:rsidP="00985996">
      <w:pPr>
        <w:jc w:val="both"/>
        <w:rPr>
          <w:sz w:val="24"/>
          <w:lang w:val="en-US"/>
        </w:rPr>
      </w:pPr>
      <w:r w:rsidRPr="00985996">
        <w:rPr>
          <w:sz w:val="24"/>
          <w:lang w:val="en-US"/>
        </w:rPr>
        <w:t xml:space="preserve">      height: 5px;</w:t>
      </w:r>
    </w:p>
    <w:p w14:paraId="635BBF74" w14:textId="77777777" w:rsidR="00985996" w:rsidRPr="00985996" w:rsidRDefault="00985996" w:rsidP="00985996">
      <w:pPr>
        <w:jc w:val="both"/>
        <w:rPr>
          <w:sz w:val="24"/>
          <w:lang w:val="en-US"/>
        </w:rPr>
      </w:pPr>
      <w:r w:rsidRPr="00985996">
        <w:rPr>
          <w:sz w:val="24"/>
          <w:lang w:val="en-US"/>
        </w:rPr>
        <w:t xml:space="preserve">    }</w:t>
      </w:r>
    </w:p>
    <w:p w14:paraId="51CCC1F8" w14:textId="77777777" w:rsidR="00985996" w:rsidRPr="00985996" w:rsidRDefault="00985996" w:rsidP="00985996">
      <w:pPr>
        <w:jc w:val="both"/>
        <w:rPr>
          <w:sz w:val="24"/>
          <w:lang w:val="en-US"/>
        </w:rPr>
      </w:pPr>
    </w:p>
    <w:p w14:paraId="373A3876" w14:textId="77777777" w:rsidR="00985996" w:rsidRPr="00985996" w:rsidRDefault="00985996" w:rsidP="00985996">
      <w:pPr>
        <w:jc w:val="both"/>
        <w:rPr>
          <w:sz w:val="24"/>
          <w:lang w:val="en-US"/>
        </w:rPr>
      </w:pPr>
      <w:r w:rsidRPr="00985996">
        <w:rPr>
          <w:sz w:val="24"/>
          <w:lang w:val="en-US"/>
        </w:rPr>
        <w:t xml:space="preserve">    &amp;::-webkit-scrollbar-track {</w:t>
      </w:r>
    </w:p>
    <w:p w14:paraId="4F94D9E3" w14:textId="77777777" w:rsidR="00985996" w:rsidRPr="00985996" w:rsidRDefault="00985996" w:rsidP="00985996">
      <w:pPr>
        <w:jc w:val="both"/>
        <w:rPr>
          <w:sz w:val="24"/>
          <w:lang w:val="en-US"/>
        </w:rPr>
      </w:pPr>
      <w:r w:rsidRPr="00985996">
        <w:rPr>
          <w:sz w:val="24"/>
          <w:lang w:val="en-US"/>
        </w:rPr>
        <w:t xml:space="preserve">      border-radius: 15px;</w:t>
      </w:r>
    </w:p>
    <w:p w14:paraId="1C77BD32" w14:textId="77777777" w:rsidR="00985996" w:rsidRPr="00985996" w:rsidRDefault="00985996" w:rsidP="00985996">
      <w:pPr>
        <w:jc w:val="both"/>
        <w:rPr>
          <w:sz w:val="24"/>
          <w:lang w:val="en-US"/>
        </w:rPr>
      </w:pPr>
      <w:r w:rsidRPr="00985996">
        <w:rPr>
          <w:sz w:val="24"/>
          <w:lang w:val="en-US"/>
        </w:rPr>
        <w:t xml:space="preserve">    }</w:t>
      </w:r>
    </w:p>
    <w:p w14:paraId="38A1F7F0" w14:textId="77777777" w:rsidR="00985996" w:rsidRPr="00985996" w:rsidRDefault="00985996" w:rsidP="00985996">
      <w:pPr>
        <w:jc w:val="both"/>
        <w:rPr>
          <w:sz w:val="24"/>
          <w:lang w:val="en-US"/>
        </w:rPr>
      </w:pPr>
    </w:p>
    <w:p w14:paraId="38B184AF" w14:textId="77777777" w:rsidR="00985996" w:rsidRPr="00985996" w:rsidRDefault="00985996" w:rsidP="00985996">
      <w:pPr>
        <w:jc w:val="both"/>
        <w:rPr>
          <w:sz w:val="24"/>
          <w:lang w:val="en-US"/>
        </w:rPr>
      </w:pPr>
      <w:r w:rsidRPr="00985996">
        <w:rPr>
          <w:sz w:val="24"/>
          <w:lang w:val="en-US"/>
        </w:rPr>
        <w:t xml:space="preserve">    &amp;::-webkit-scrollbar-thumb {</w:t>
      </w:r>
    </w:p>
    <w:p w14:paraId="0D3C06E4" w14:textId="77777777" w:rsidR="00985996" w:rsidRPr="00985996" w:rsidRDefault="00985996" w:rsidP="00985996">
      <w:pPr>
        <w:jc w:val="both"/>
        <w:rPr>
          <w:sz w:val="24"/>
          <w:lang w:val="en-US"/>
        </w:rPr>
      </w:pPr>
      <w:r w:rsidRPr="00985996">
        <w:rPr>
          <w:sz w:val="24"/>
          <w:lang w:val="en-US"/>
        </w:rPr>
        <w:t xml:space="preserve">      border-radius: 3px;</w:t>
      </w:r>
    </w:p>
    <w:p w14:paraId="52E12016" w14:textId="77777777" w:rsidR="00985996" w:rsidRPr="00985996" w:rsidRDefault="00985996" w:rsidP="00985996">
      <w:pPr>
        <w:jc w:val="both"/>
        <w:rPr>
          <w:sz w:val="24"/>
          <w:lang w:val="en-US"/>
        </w:rPr>
      </w:pPr>
      <w:r w:rsidRPr="00985996">
        <w:rPr>
          <w:sz w:val="24"/>
          <w:lang w:val="en-US"/>
        </w:rPr>
        <w:t xml:space="preserve">    }</w:t>
      </w:r>
    </w:p>
    <w:p w14:paraId="2198BBDE" w14:textId="77777777" w:rsidR="00985996" w:rsidRPr="00985996" w:rsidRDefault="00985996" w:rsidP="00985996">
      <w:pPr>
        <w:jc w:val="both"/>
        <w:rPr>
          <w:sz w:val="24"/>
          <w:lang w:val="en-US"/>
        </w:rPr>
      </w:pPr>
      <w:r w:rsidRPr="00985996">
        <w:rPr>
          <w:sz w:val="24"/>
          <w:lang w:val="en-US"/>
        </w:rPr>
        <w:t xml:space="preserve">  }</w:t>
      </w:r>
    </w:p>
    <w:p w14:paraId="7B6BFF3F" w14:textId="77777777" w:rsidR="00985996" w:rsidRPr="00985996" w:rsidRDefault="00985996" w:rsidP="00985996">
      <w:pPr>
        <w:jc w:val="both"/>
        <w:rPr>
          <w:sz w:val="24"/>
          <w:lang w:val="en-US"/>
        </w:rPr>
      </w:pPr>
    </w:p>
    <w:p w14:paraId="792C1EA7" w14:textId="77777777" w:rsidR="00985996" w:rsidRPr="00985996" w:rsidRDefault="00985996" w:rsidP="00985996">
      <w:pPr>
        <w:jc w:val="both"/>
        <w:rPr>
          <w:sz w:val="24"/>
          <w:lang w:val="en-US"/>
        </w:rPr>
      </w:pPr>
      <w:r w:rsidRPr="00985996">
        <w:rPr>
          <w:sz w:val="24"/>
          <w:lang w:val="en-US"/>
        </w:rPr>
        <w:t xml:space="preserve">  html {</w:t>
      </w:r>
    </w:p>
    <w:p w14:paraId="2CA0D5CB" w14:textId="77777777" w:rsidR="00985996" w:rsidRPr="00985996" w:rsidRDefault="00985996" w:rsidP="00985996">
      <w:pPr>
        <w:jc w:val="both"/>
        <w:rPr>
          <w:sz w:val="24"/>
          <w:lang w:val="en-US"/>
        </w:rPr>
      </w:pPr>
      <w:r w:rsidRPr="00985996">
        <w:rPr>
          <w:sz w:val="24"/>
          <w:lang w:val="en-US"/>
        </w:rPr>
        <w:t xml:space="preserve">    font-size: 16px;</w:t>
      </w:r>
    </w:p>
    <w:p w14:paraId="3136A098" w14:textId="77777777" w:rsidR="00985996" w:rsidRPr="00985996" w:rsidRDefault="00985996" w:rsidP="00985996">
      <w:pPr>
        <w:jc w:val="both"/>
        <w:rPr>
          <w:sz w:val="24"/>
          <w:lang w:val="en-US"/>
        </w:rPr>
      </w:pPr>
      <w:r w:rsidRPr="00985996">
        <w:rPr>
          <w:sz w:val="24"/>
          <w:lang w:val="en-US"/>
        </w:rPr>
        <w:t xml:space="preserve">  }</w:t>
      </w:r>
    </w:p>
    <w:p w14:paraId="17BBA483" w14:textId="77777777" w:rsidR="00985996" w:rsidRPr="00985996" w:rsidRDefault="00985996" w:rsidP="00985996">
      <w:pPr>
        <w:jc w:val="both"/>
        <w:rPr>
          <w:sz w:val="24"/>
          <w:lang w:val="en-US"/>
        </w:rPr>
      </w:pPr>
    </w:p>
    <w:p w14:paraId="14A2FF66" w14:textId="77777777" w:rsidR="00985996" w:rsidRPr="00985996" w:rsidRDefault="00985996" w:rsidP="00985996">
      <w:pPr>
        <w:jc w:val="both"/>
        <w:rPr>
          <w:sz w:val="24"/>
          <w:lang w:val="en-US"/>
        </w:rPr>
      </w:pPr>
      <w:r w:rsidRPr="00985996">
        <w:rPr>
          <w:sz w:val="24"/>
          <w:lang w:val="en-US"/>
        </w:rPr>
        <w:t xml:space="preserve">  body {</w:t>
      </w:r>
    </w:p>
    <w:p w14:paraId="4C2C9C4F" w14:textId="77777777" w:rsidR="00985996" w:rsidRPr="00985996" w:rsidRDefault="00985996" w:rsidP="00985996">
      <w:pPr>
        <w:jc w:val="both"/>
        <w:rPr>
          <w:sz w:val="24"/>
          <w:lang w:val="en-US"/>
        </w:rPr>
      </w:pPr>
      <w:r w:rsidRPr="00985996">
        <w:rPr>
          <w:sz w:val="24"/>
          <w:lang w:val="en-US"/>
        </w:rPr>
        <w:t xml:space="preserve">    background: var(--darkGray);</w:t>
      </w:r>
    </w:p>
    <w:p w14:paraId="66755BA3" w14:textId="77777777" w:rsidR="00985996" w:rsidRPr="00985996" w:rsidRDefault="00985996" w:rsidP="00985996">
      <w:pPr>
        <w:jc w:val="both"/>
        <w:rPr>
          <w:sz w:val="24"/>
          <w:lang w:val="en-US"/>
        </w:rPr>
      </w:pPr>
      <w:r w:rsidRPr="00985996">
        <w:rPr>
          <w:sz w:val="24"/>
          <w:lang w:val="en-US"/>
        </w:rPr>
        <w:t xml:space="preserve">  }</w:t>
      </w:r>
    </w:p>
    <w:p w14:paraId="3F496D5B" w14:textId="77777777" w:rsidR="00985996" w:rsidRPr="00985996" w:rsidRDefault="00985996" w:rsidP="00985996">
      <w:pPr>
        <w:jc w:val="both"/>
        <w:rPr>
          <w:sz w:val="24"/>
          <w:lang w:val="en-US"/>
        </w:rPr>
      </w:pPr>
    </w:p>
    <w:p w14:paraId="7EF52089" w14:textId="77777777" w:rsidR="00985996" w:rsidRPr="00985996" w:rsidRDefault="00985996" w:rsidP="00985996">
      <w:pPr>
        <w:jc w:val="both"/>
        <w:rPr>
          <w:sz w:val="24"/>
          <w:lang w:val="en-US"/>
        </w:rPr>
      </w:pPr>
      <w:r w:rsidRPr="00985996">
        <w:rPr>
          <w:sz w:val="24"/>
          <w:lang w:val="en-US"/>
        </w:rPr>
        <w:lastRenderedPageBreak/>
        <w:t xml:space="preserve">  .app-wrapper {</w:t>
      </w:r>
    </w:p>
    <w:p w14:paraId="1CEE17DD" w14:textId="77777777" w:rsidR="00985996" w:rsidRPr="00985996" w:rsidRDefault="00985996" w:rsidP="00985996">
      <w:pPr>
        <w:jc w:val="both"/>
        <w:rPr>
          <w:sz w:val="24"/>
          <w:lang w:val="en-US"/>
        </w:rPr>
      </w:pPr>
    </w:p>
    <w:p w14:paraId="751648EE" w14:textId="77777777" w:rsidR="00985996" w:rsidRPr="00985996" w:rsidRDefault="00985996" w:rsidP="00985996">
      <w:pPr>
        <w:jc w:val="both"/>
        <w:rPr>
          <w:sz w:val="24"/>
          <w:lang w:val="en-US"/>
        </w:rPr>
      </w:pPr>
      <w:r w:rsidRPr="00985996">
        <w:rPr>
          <w:sz w:val="24"/>
          <w:lang w:val="en-US"/>
        </w:rPr>
        <w:t xml:space="preserve">  }</w:t>
      </w:r>
    </w:p>
    <w:p w14:paraId="72F8D5E2" w14:textId="77777777" w:rsidR="00985996" w:rsidRPr="00985996" w:rsidRDefault="00985996" w:rsidP="00985996">
      <w:pPr>
        <w:jc w:val="both"/>
        <w:rPr>
          <w:sz w:val="24"/>
          <w:lang w:val="en-US"/>
        </w:rPr>
      </w:pPr>
    </w:p>
    <w:p w14:paraId="4F323005" w14:textId="77777777" w:rsidR="00985996" w:rsidRPr="00985996" w:rsidRDefault="00985996" w:rsidP="00985996">
      <w:pPr>
        <w:jc w:val="both"/>
        <w:rPr>
          <w:sz w:val="24"/>
          <w:lang w:val="en-US"/>
        </w:rPr>
      </w:pPr>
      <w:r w:rsidRPr="00985996">
        <w:rPr>
          <w:sz w:val="24"/>
          <w:lang w:val="en-US"/>
        </w:rPr>
        <w:t xml:space="preserve">  .app-container {</w:t>
      </w:r>
    </w:p>
    <w:p w14:paraId="5368FF77" w14:textId="77777777" w:rsidR="00985996" w:rsidRPr="00985996" w:rsidRDefault="00985996" w:rsidP="00985996">
      <w:pPr>
        <w:jc w:val="both"/>
        <w:rPr>
          <w:sz w:val="24"/>
          <w:lang w:val="en-US"/>
        </w:rPr>
      </w:pPr>
      <w:r w:rsidRPr="00985996">
        <w:rPr>
          <w:sz w:val="24"/>
          <w:lang w:val="en-US"/>
        </w:rPr>
        <w:t xml:space="preserve">    max-width: var(--containerWidth);</w:t>
      </w:r>
    </w:p>
    <w:p w14:paraId="7E1D554A" w14:textId="77777777" w:rsidR="00985996" w:rsidRPr="00985996" w:rsidRDefault="00985996" w:rsidP="00985996">
      <w:pPr>
        <w:jc w:val="both"/>
        <w:rPr>
          <w:sz w:val="24"/>
          <w:lang w:val="en-US"/>
        </w:rPr>
      </w:pPr>
      <w:r w:rsidRPr="00985996">
        <w:rPr>
          <w:sz w:val="24"/>
          <w:lang w:val="en-US"/>
        </w:rPr>
        <w:t xml:space="preserve">    margin: 0 auto;</w:t>
      </w:r>
    </w:p>
    <w:p w14:paraId="465DE8A6" w14:textId="77777777" w:rsidR="00985996" w:rsidRPr="00985996" w:rsidRDefault="00985996" w:rsidP="00985996">
      <w:pPr>
        <w:jc w:val="both"/>
        <w:rPr>
          <w:sz w:val="24"/>
          <w:lang w:val="en-US"/>
        </w:rPr>
      </w:pPr>
      <w:r w:rsidRPr="00985996">
        <w:rPr>
          <w:sz w:val="24"/>
          <w:lang w:val="en-US"/>
        </w:rPr>
        <w:t xml:space="preserve">  }</w:t>
      </w:r>
    </w:p>
    <w:p w14:paraId="1BB31062" w14:textId="77777777" w:rsidR="00985996" w:rsidRPr="00985996" w:rsidRDefault="00985996" w:rsidP="00985996">
      <w:pPr>
        <w:jc w:val="both"/>
        <w:rPr>
          <w:sz w:val="24"/>
          <w:lang w:val="en-US"/>
        </w:rPr>
      </w:pPr>
    </w:p>
    <w:p w14:paraId="3F883E8B" w14:textId="77777777" w:rsidR="00985996" w:rsidRPr="00985996" w:rsidRDefault="00985996" w:rsidP="00985996">
      <w:pPr>
        <w:jc w:val="both"/>
        <w:rPr>
          <w:sz w:val="24"/>
          <w:lang w:val="en-US"/>
        </w:rPr>
      </w:pPr>
      <w:r w:rsidRPr="00985996">
        <w:rPr>
          <w:sz w:val="24"/>
          <w:lang w:val="en-US"/>
        </w:rPr>
        <w:t xml:space="preserve">  .datePickerInput {</w:t>
      </w:r>
    </w:p>
    <w:p w14:paraId="68D42426" w14:textId="77777777" w:rsidR="00985996" w:rsidRPr="00985996" w:rsidRDefault="00985996" w:rsidP="00985996">
      <w:pPr>
        <w:jc w:val="both"/>
        <w:rPr>
          <w:sz w:val="24"/>
          <w:lang w:val="en-US"/>
        </w:rPr>
      </w:pPr>
      <w:r w:rsidRPr="00985996">
        <w:rPr>
          <w:sz w:val="24"/>
          <w:lang w:val="en-US"/>
        </w:rPr>
        <w:t xml:space="preserve">    width: 180px;</w:t>
      </w:r>
    </w:p>
    <w:p w14:paraId="2D7BB4DA" w14:textId="77777777" w:rsidR="00985996" w:rsidRPr="00985996" w:rsidRDefault="00985996" w:rsidP="00985996">
      <w:pPr>
        <w:jc w:val="both"/>
        <w:rPr>
          <w:sz w:val="24"/>
          <w:lang w:val="en-US"/>
        </w:rPr>
      </w:pPr>
    </w:p>
    <w:p w14:paraId="7DD5CA03" w14:textId="77777777" w:rsidR="00985996" w:rsidRPr="00985996" w:rsidRDefault="00985996" w:rsidP="00985996">
      <w:pPr>
        <w:jc w:val="both"/>
        <w:rPr>
          <w:sz w:val="24"/>
          <w:lang w:val="en-US"/>
        </w:rPr>
      </w:pPr>
      <w:r w:rsidRPr="00985996">
        <w:rPr>
          <w:sz w:val="24"/>
          <w:lang w:val="en-US"/>
        </w:rPr>
        <w:t xml:space="preserve">    input {</w:t>
      </w:r>
    </w:p>
    <w:p w14:paraId="0DB3C57C" w14:textId="77777777" w:rsidR="00985996" w:rsidRPr="00985996" w:rsidRDefault="00985996" w:rsidP="00985996">
      <w:pPr>
        <w:jc w:val="both"/>
        <w:rPr>
          <w:sz w:val="24"/>
          <w:lang w:val="en-US"/>
        </w:rPr>
      </w:pPr>
      <w:r w:rsidRPr="00985996">
        <w:rPr>
          <w:sz w:val="24"/>
          <w:lang w:val="en-US"/>
        </w:rPr>
        <w:t xml:space="preserve">      pointer-events: none;</w:t>
      </w:r>
    </w:p>
    <w:p w14:paraId="44ABEB35" w14:textId="77777777" w:rsidR="00985996" w:rsidRPr="00985996" w:rsidRDefault="00985996" w:rsidP="00985996">
      <w:pPr>
        <w:jc w:val="both"/>
        <w:rPr>
          <w:sz w:val="24"/>
          <w:lang w:val="en-US"/>
        </w:rPr>
      </w:pPr>
      <w:r w:rsidRPr="00985996">
        <w:rPr>
          <w:sz w:val="24"/>
          <w:lang w:val="en-US"/>
        </w:rPr>
        <w:t xml:space="preserve">      position: relative;</w:t>
      </w:r>
    </w:p>
    <w:p w14:paraId="126B1CD5" w14:textId="77777777" w:rsidR="00985996" w:rsidRPr="00985996" w:rsidRDefault="00985996" w:rsidP="00985996">
      <w:pPr>
        <w:jc w:val="both"/>
        <w:rPr>
          <w:sz w:val="24"/>
          <w:lang w:val="en-US"/>
        </w:rPr>
      </w:pPr>
    </w:p>
    <w:p w14:paraId="323DE348" w14:textId="77777777" w:rsidR="00985996" w:rsidRPr="00985996" w:rsidRDefault="00985996" w:rsidP="00985996">
      <w:pPr>
        <w:jc w:val="both"/>
        <w:rPr>
          <w:sz w:val="24"/>
          <w:lang w:val="en-US"/>
        </w:rPr>
      </w:pPr>
      <w:r w:rsidRPr="00985996">
        <w:rPr>
          <w:sz w:val="24"/>
          <w:lang w:val="en-US"/>
        </w:rPr>
        <w:t xml:space="preserve">      &amp;:after {</w:t>
      </w:r>
    </w:p>
    <w:p w14:paraId="0B451B13" w14:textId="77777777" w:rsidR="00985996" w:rsidRPr="00985996" w:rsidRDefault="00985996" w:rsidP="00985996">
      <w:pPr>
        <w:jc w:val="both"/>
        <w:rPr>
          <w:sz w:val="24"/>
          <w:lang w:val="en-US"/>
        </w:rPr>
      </w:pPr>
      <w:r w:rsidRPr="00985996">
        <w:rPr>
          <w:sz w:val="24"/>
          <w:lang w:val="en-US"/>
        </w:rPr>
        <w:t xml:space="preserve">        pointer-events: none;</w:t>
      </w:r>
    </w:p>
    <w:p w14:paraId="752C5A2D" w14:textId="77777777" w:rsidR="00985996" w:rsidRPr="00985996" w:rsidRDefault="00985996" w:rsidP="00985996">
      <w:pPr>
        <w:jc w:val="both"/>
        <w:rPr>
          <w:sz w:val="24"/>
          <w:lang w:val="en-US"/>
        </w:rPr>
      </w:pPr>
      <w:r w:rsidRPr="00985996">
        <w:rPr>
          <w:sz w:val="24"/>
          <w:lang w:val="en-US"/>
        </w:rPr>
        <w:t xml:space="preserve">        position: absolute;</w:t>
      </w:r>
    </w:p>
    <w:p w14:paraId="418C6BFB" w14:textId="77777777" w:rsidR="00985996" w:rsidRPr="00985996" w:rsidRDefault="00985996" w:rsidP="00985996">
      <w:pPr>
        <w:jc w:val="both"/>
        <w:rPr>
          <w:sz w:val="24"/>
          <w:lang w:val="en-US"/>
        </w:rPr>
      </w:pPr>
      <w:r w:rsidRPr="00985996">
        <w:rPr>
          <w:sz w:val="24"/>
          <w:lang w:val="en-US"/>
        </w:rPr>
        <w:t xml:space="preserve">        left: 0;</w:t>
      </w:r>
    </w:p>
    <w:p w14:paraId="43174AEF" w14:textId="77777777" w:rsidR="00985996" w:rsidRPr="00985996" w:rsidRDefault="00985996" w:rsidP="00985996">
      <w:pPr>
        <w:jc w:val="both"/>
        <w:rPr>
          <w:sz w:val="24"/>
          <w:lang w:val="en-US"/>
        </w:rPr>
      </w:pPr>
      <w:r w:rsidRPr="00985996">
        <w:rPr>
          <w:sz w:val="24"/>
          <w:lang w:val="en-US"/>
        </w:rPr>
        <w:t xml:space="preserve">        top: 0;</w:t>
      </w:r>
    </w:p>
    <w:p w14:paraId="6FA288FD" w14:textId="77777777" w:rsidR="00985996" w:rsidRPr="00985996" w:rsidRDefault="00985996" w:rsidP="00985996">
      <w:pPr>
        <w:jc w:val="both"/>
        <w:rPr>
          <w:sz w:val="24"/>
          <w:lang w:val="en-US"/>
        </w:rPr>
      </w:pPr>
      <w:r w:rsidRPr="00985996">
        <w:rPr>
          <w:sz w:val="24"/>
          <w:lang w:val="en-US"/>
        </w:rPr>
        <w:t xml:space="preserve">        width: 200px;</w:t>
      </w:r>
    </w:p>
    <w:p w14:paraId="496E4DC4" w14:textId="77777777" w:rsidR="00985996" w:rsidRPr="00985996" w:rsidRDefault="00985996" w:rsidP="00985996">
      <w:pPr>
        <w:jc w:val="both"/>
        <w:rPr>
          <w:sz w:val="24"/>
          <w:lang w:val="en-US"/>
        </w:rPr>
      </w:pPr>
      <w:r w:rsidRPr="00985996">
        <w:rPr>
          <w:sz w:val="24"/>
          <w:lang w:val="en-US"/>
        </w:rPr>
        <w:t xml:space="preserve">        height: 40px;</w:t>
      </w:r>
    </w:p>
    <w:p w14:paraId="27AA3BC9" w14:textId="77777777" w:rsidR="00985996" w:rsidRPr="00985996" w:rsidRDefault="00985996" w:rsidP="00985996">
      <w:pPr>
        <w:jc w:val="both"/>
        <w:rPr>
          <w:sz w:val="24"/>
          <w:lang w:val="en-US"/>
        </w:rPr>
      </w:pPr>
      <w:r w:rsidRPr="00985996">
        <w:rPr>
          <w:sz w:val="24"/>
          <w:lang w:val="en-US"/>
        </w:rPr>
        <w:t xml:space="preserve">        content: ' ';</w:t>
      </w:r>
    </w:p>
    <w:p w14:paraId="48C450DB" w14:textId="77777777" w:rsidR="00985996" w:rsidRPr="00985996" w:rsidRDefault="00985996" w:rsidP="00985996">
      <w:pPr>
        <w:jc w:val="both"/>
        <w:rPr>
          <w:sz w:val="24"/>
          <w:lang w:val="en-US"/>
        </w:rPr>
      </w:pPr>
      <w:r w:rsidRPr="00985996">
        <w:rPr>
          <w:sz w:val="24"/>
          <w:lang w:val="en-US"/>
        </w:rPr>
        <w:t xml:space="preserve">      }</w:t>
      </w:r>
    </w:p>
    <w:p w14:paraId="2E5EBC4C" w14:textId="77777777" w:rsidR="00985996" w:rsidRPr="00985996" w:rsidRDefault="00985996" w:rsidP="00985996">
      <w:pPr>
        <w:jc w:val="both"/>
        <w:rPr>
          <w:sz w:val="24"/>
          <w:lang w:val="en-US"/>
        </w:rPr>
      </w:pPr>
      <w:r w:rsidRPr="00985996">
        <w:rPr>
          <w:sz w:val="24"/>
          <w:lang w:val="en-US"/>
        </w:rPr>
        <w:t xml:space="preserve">    }</w:t>
      </w:r>
    </w:p>
    <w:p w14:paraId="036A882E" w14:textId="77777777" w:rsidR="00985996" w:rsidRPr="00985996" w:rsidRDefault="00985996" w:rsidP="00985996">
      <w:pPr>
        <w:jc w:val="both"/>
        <w:rPr>
          <w:sz w:val="24"/>
          <w:lang w:val="en-US"/>
        </w:rPr>
      </w:pPr>
      <w:r w:rsidRPr="00985996">
        <w:rPr>
          <w:sz w:val="24"/>
          <w:lang w:val="en-US"/>
        </w:rPr>
        <w:t xml:space="preserve">  }</w:t>
      </w:r>
    </w:p>
    <w:p w14:paraId="28F6F4A6" w14:textId="77777777" w:rsidR="00985996" w:rsidRPr="00985996" w:rsidRDefault="00985996" w:rsidP="00985996">
      <w:pPr>
        <w:jc w:val="both"/>
        <w:rPr>
          <w:sz w:val="24"/>
          <w:lang w:val="en-US"/>
        </w:rPr>
      </w:pPr>
    </w:p>
    <w:p w14:paraId="1F3008ED" w14:textId="25145707" w:rsidR="00985996" w:rsidRDefault="00985996" w:rsidP="00985996">
      <w:pPr>
        <w:jc w:val="both"/>
        <w:rPr>
          <w:sz w:val="24"/>
          <w:lang w:val="en-US"/>
        </w:rPr>
      </w:pPr>
      <w:r w:rsidRPr="00985996">
        <w:rPr>
          <w:sz w:val="24"/>
          <w:lang w:val="en-US"/>
        </w:rPr>
        <w:t>`;</w:t>
      </w:r>
    </w:p>
    <w:p w14:paraId="185B6F67" w14:textId="3AE5D6CC" w:rsidR="00985996" w:rsidRDefault="00985996" w:rsidP="00985996">
      <w:pPr>
        <w:jc w:val="both"/>
        <w:rPr>
          <w:b/>
          <w:sz w:val="28"/>
          <w:lang w:val="en-US"/>
        </w:rPr>
      </w:pPr>
      <w:r>
        <w:rPr>
          <w:b/>
          <w:sz w:val="28"/>
        </w:rPr>
        <w:t>Файл</w:t>
      </w:r>
      <w:r w:rsidRPr="007A035F">
        <w:rPr>
          <w:b/>
          <w:sz w:val="28"/>
          <w:lang w:val="en-US"/>
        </w:rPr>
        <w:t xml:space="preserve"> </w:t>
      </w:r>
      <w:r>
        <w:rPr>
          <w:b/>
          <w:sz w:val="28"/>
          <w:lang w:val="en-US"/>
        </w:rPr>
        <w:t>muiTheme.ts</w:t>
      </w:r>
    </w:p>
    <w:p w14:paraId="74081BBE" w14:textId="77777777" w:rsidR="00985996" w:rsidRPr="00985996" w:rsidRDefault="00985996" w:rsidP="00985996">
      <w:pPr>
        <w:jc w:val="both"/>
        <w:rPr>
          <w:sz w:val="24"/>
          <w:lang w:val="en-US"/>
        </w:rPr>
      </w:pPr>
      <w:r w:rsidRPr="00985996">
        <w:rPr>
          <w:sz w:val="24"/>
          <w:lang w:val="en-US"/>
        </w:rPr>
        <w:t>import { createTheme } from '@mui/material';</w:t>
      </w:r>
    </w:p>
    <w:p w14:paraId="761D3AF6" w14:textId="77777777" w:rsidR="00985996" w:rsidRPr="00985996" w:rsidRDefault="00985996" w:rsidP="00985996">
      <w:pPr>
        <w:jc w:val="both"/>
        <w:rPr>
          <w:sz w:val="24"/>
          <w:lang w:val="en-US"/>
        </w:rPr>
      </w:pPr>
    </w:p>
    <w:p w14:paraId="5A6BE1C8" w14:textId="77777777" w:rsidR="00985996" w:rsidRPr="00985996" w:rsidRDefault="00985996" w:rsidP="00985996">
      <w:pPr>
        <w:jc w:val="both"/>
        <w:rPr>
          <w:sz w:val="24"/>
          <w:lang w:val="en-US"/>
        </w:rPr>
      </w:pPr>
      <w:r w:rsidRPr="00985996">
        <w:rPr>
          <w:sz w:val="24"/>
          <w:lang w:val="en-US"/>
        </w:rPr>
        <w:t>const backgroundColor = '#fff';</w:t>
      </w:r>
    </w:p>
    <w:p w14:paraId="77C19D94" w14:textId="77777777" w:rsidR="00985996" w:rsidRPr="00985996" w:rsidRDefault="00985996" w:rsidP="00985996">
      <w:pPr>
        <w:jc w:val="both"/>
        <w:rPr>
          <w:sz w:val="24"/>
          <w:lang w:val="en-US"/>
        </w:rPr>
      </w:pPr>
      <w:r w:rsidRPr="00985996">
        <w:rPr>
          <w:sz w:val="24"/>
          <w:lang w:val="en-US"/>
        </w:rPr>
        <w:t>const paperBackgroundColor = '#333';</w:t>
      </w:r>
    </w:p>
    <w:p w14:paraId="59C7347E" w14:textId="77777777" w:rsidR="00985996" w:rsidRPr="00985996" w:rsidRDefault="00985996" w:rsidP="00985996">
      <w:pPr>
        <w:jc w:val="both"/>
        <w:rPr>
          <w:sz w:val="24"/>
          <w:lang w:val="en-US"/>
        </w:rPr>
      </w:pPr>
      <w:r w:rsidRPr="00985996">
        <w:rPr>
          <w:sz w:val="24"/>
          <w:lang w:val="en-US"/>
        </w:rPr>
        <w:t>const textColor = '#fff';</w:t>
      </w:r>
    </w:p>
    <w:p w14:paraId="4A35BE2F" w14:textId="77777777" w:rsidR="00985996" w:rsidRPr="00985996" w:rsidRDefault="00985996" w:rsidP="00985996">
      <w:pPr>
        <w:jc w:val="both"/>
        <w:rPr>
          <w:sz w:val="24"/>
          <w:lang w:val="en-US"/>
        </w:rPr>
      </w:pPr>
      <w:r w:rsidRPr="00985996">
        <w:rPr>
          <w:sz w:val="24"/>
          <w:lang w:val="en-US"/>
        </w:rPr>
        <w:lastRenderedPageBreak/>
        <w:t>const primaryColor = '#fff';</w:t>
      </w:r>
    </w:p>
    <w:p w14:paraId="0ACDE6F2" w14:textId="77777777" w:rsidR="00985996" w:rsidRPr="00985996" w:rsidRDefault="00985996" w:rsidP="00985996">
      <w:pPr>
        <w:jc w:val="both"/>
        <w:rPr>
          <w:sz w:val="24"/>
          <w:lang w:val="en-US"/>
        </w:rPr>
      </w:pPr>
    </w:p>
    <w:p w14:paraId="18218B89" w14:textId="77777777" w:rsidR="00985996" w:rsidRPr="00985996" w:rsidRDefault="00985996" w:rsidP="00985996">
      <w:pPr>
        <w:jc w:val="both"/>
        <w:rPr>
          <w:sz w:val="24"/>
          <w:lang w:val="en-US"/>
        </w:rPr>
      </w:pPr>
      <w:r w:rsidRPr="00985996">
        <w:rPr>
          <w:sz w:val="24"/>
          <w:lang w:val="en-US"/>
        </w:rPr>
        <w:t>export const theme = createTheme({</w:t>
      </w:r>
    </w:p>
    <w:p w14:paraId="59F2D465" w14:textId="77777777" w:rsidR="00985996" w:rsidRPr="00985996" w:rsidRDefault="00985996" w:rsidP="00985996">
      <w:pPr>
        <w:jc w:val="both"/>
        <w:rPr>
          <w:sz w:val="24"/>
          <w:lang w:val="en-US"/>
        </w:rPr>
      </w:pPr>
      <w:r w:rsidRPr="00985996">
        <w:rPr>
          <w:sz w:val="24"/>
          <w:lang w:val="en-US"/>
        </w:rPr>
        <w:t xml:space="preserve">  palette: {</w:t>
      </w:r>
    </w:p>
    <w:p w14:paraId="53CB076C" w14:textId="77777777" w:rsidR="00985996" w:rsidRPr="00985996" w:rsidRDefault="00985996" w:rsidP="00985996">
      <w:pPr>
        <w:jc w:val="both"/>
        <w:rPr>
          <w:sz w:val="24"/>
          <w:lang w:val="en-US"/>
        </w:rPr>
      </w:pPr>
      <w:r w:rsidRPr="00985996">
        <w:rPr>
          <w:sz w:val="24"/>
          <w:lang w:val="en-US"/>
        </w:rPr>
        <w:t xml:space="preserve">    mode: 'dark',</w:t>
      </w:r>
    </w:p>
    <w:p w14:paraId="2EE8A72E" w14:textId="77777777" w:rsidR="00985996" w:rsidRPr="00985996" w:rsidRDefault="00985996" w:rsidP="00985996">
      <w:pPr>
        <w:jc w:val="both"/>
        <w:rPr>
          <w:sz w:val="24"/>
          <w:lang w:val="en-US"/>
        </w:rPr>
      </w:pPr>
      <w:r w:rsidRPr="00985996">
        <w:rPr>
          <w:sz w:val="24"/>
          <w:lang w:val="en-US"/>
        </w:rPr>
        <w:t xml:space="preserve">    background: {</w:t>
      </w:r>
    </w:p>
    <w:p w14:paraId="2E626D99" w14:textId="77777777" w:rsidR="00985996" w:rsidRPr="00985996" w:rsidRDefault="00985996" w:rsidP="00985996">
      <w:pPr>
        <w:jc w:val="both"/>
        <w:rPr>
          <w:sz w:val="24"/>
          <w:lang w:val="en-US"/>
        </w:rPr>
      </w:pPr>
      <w:r w:rsidRPr="00985996">
        <w:rPr>
          <w:sz w:val="24"/>
          <w:lang w:val="en-US"/>
        </w:rPr>
        <w:t xml:space="preserve">      default: backgroundColor,</w:t>
      </w:r>
    </w:p>
    <w:p w14:paraId="111350EA" w14:textId="77777777" w:rsidR="00985996" w:rsidRPr="00985996" w:rsidRDefault="00985996" w:rsidP="00985996">
      <w:pPr>
        <w:jc w:val="both"/>
        <w:rPr>
          <w:sz w:val="24"/>
          <w:lang w:val="en-US"/>
        </w:rPr>
      </w:pPr>
      <w:r w:rsidRPr="00985996">
        <w:rPr>
          <w:sz w:val="24"/>
          <w:lang w:val="en-US"/>
        </w:rPr>
        <w:t xml:space="preserve">      paper: paperBackgroundColor</w:t>
      </w:r>
    </w:p>
    <w:p w14:paraId="2D13DBAE" w14:textId="77777777" w:rsidR="00985996" w:rsidRPr="00985996" w:rsidRDefault="00985996" w:rsidP="00985996">
      <w:pPr>
        <w:jc w:val="both"/>
        <w:rPr>
          <w:sz w:val="24"/>
          <w:lang w:val="en-US"/>
        </w:rPr>
      </w:pPr>
      <w:r w:rsidRPr="00985996">
        <w:rPr>
          <w:sz w:val="24"/>
          <w:lang w:val="en-US"/>
        </w:rPr>
        <w:t xml:space="preserve">    },</w:t>
      </w:r>
    </w:p>
    <w:p w14:paraId="6DDF5E4D" w14:textId="77777777" w:rsidR="00985996" w:rsidRPr="00985996" w:rsidRDefault="00985996" w:rsidP="00985996">
      <w:pPr>
        <w:jc w:val="both"/>
        <w:rPr>
          <w:sz w:val="24"/>
          <w:lang w:val="en-US"/>
        </w:rPr>
      </w:pPr>
      <w:r w:rsidRPr="00985996">
        <w:rPr>
          <w:sz w:val="24"/>
          <w:lang w:val="en-US"/>
        </w:rPr>
        <w:t xml:space="preserve">    text: {</w:t>
      </w:r>
    </w:p>
    <w:p w14:paraId="2D31A3BD" w14:textId="77777777" w:rsidR="00985996" w:rsidRPr="00985996" w:rsidRDefault="00985996" w:rsidP="00985996">
      <w:pPr>
        <w:jc w:val="both"/>
        <w:rPr>
          <w:sz w:val="24"/>
          <w:lang w:val="en-US"/>
        </w:rPr>
      </w:pPr>
      <w:r w:rsidRPr="00985996">
        <w:rPr>
          <w:sz w:val="24"/>
          <w:lang w:val="en-US"/>
        </w:rPr>
        <w:t xml:space="preserve">      primary: textColor,</w:t>
      </w:r>
    </w:p>
    <w:p w14:paraId="64635590" w14:textId="77777777" w:rsidR="00985996" w:rsidRPr="007A035F" w:rsidRDefault="00985996" w:rsidP="00985996">
      <w:pPr>
        <w:jc w:val="both"/>
        <w:rPr>
          <w:sz w:val="24"/>
        </w:rPr>
      </w:pPr>
      <w:r w:rsidRPr="00985996">
        <w:rPr>
          <w:sz w:val="24"/>
          <w:lang w:val="en-US"/>
        </w:rPr>
        <w:t xml:space="preserve">    </w:t>
      </w:r>
      <w:r w:rsidRPr="007A035F">
        <w:rPr>
          <w:sz w:val="24"/>
        </w:rPr>
        <w:t>},</w:t>
      </w:r>
    </w:p>
    <w:p w14:paraId="51D64F3A" w14:textId="77777777" w:rsidR="00985996" w:rsidRPr="007A035F" w:rsidRDefault="00985996" w:rsidP="00985996">
      <w:pPr>
        <w:jc w:val="both"/>
        <w:rPr>
          <w:sz w:val="24"/>
        </w:rPr>
      </w:pPr>
      <w:r w:rsidRPr="007A035F">
        <w:rPr>
          <w:sz w:val="24"/>
        </w:rPr>
        <w:t xml:space="preserve">    </w:t>
      </w:r>
      <w:r w:rsidRPr="00985996">
        <w:rPr>
          <w:sz w:val="24"/>
          <w:lang w:val="en-US"/>
        </w:rPr>
        <w:t>primary</w:t>
      </w:r>
      <w:r w:rsidRPr="007A035F">
        <w:rPr>
          <w:sz w:val="24"/>
        </w:rPr>
        <w:t>: {</w:t>
      </w:r>
    </w:p>
    <w:p w14:paraId="25AA3CB6" w14:textId="77777777" w:rsidR="00985996" w:rsidRPr="007A035F" w:rsidRDefault="00985996" w:rsidP="00985996">
      <w:pPr>
        <w:jc w:val="both"/>
        <w:rPr>
          <w:sz w:val="24"/>
        </w:rPr>
      </w:pPr>
      <w:r w:rsidRPr="007A035F">
        <w:rPr>
          <w:sz w:val="24"/>
        </w:rPr>
        <w:t xml:space="preserve">      </w:t>
      </w:r>
      <w:r w:rsidRPr="00985996">
        <w:rPr>
          <w:sz w:val="24"/>
          <w:lang w:val="en-US"/>
        </w:rPr>
        <w:t>main</w:t>
      </w:r>
      <w:r w:rsidRPr="007A035F">
        <w:rPr>
          <w:sz w:val="24"/>
        </w:rPr>
        <w:t xml:space="preserve">: </w:t>
      </w:r>
      <w:r w:rsidRPr="00985996">
        <w:rPr>
          <w:sz w:val="24"/>
          <w:lang w:val="en-US"/>
        </w:rPr>
        <w:t>primaryColor</w:t>
      </w:r>
    </w:p>
    <w:p w14:paraId="0EE7E764" w14:textId="77777777" w:rsidR="00985996" w:rsidRPr="007A035F" w:rsidRDefault="00985996" w:rsidP="00985996">
      <w:pPr>
        <w:jc w:val="both"/>
        <w:rPr>
          <w:sz w:val="24"/>
        </w:rPr>
      </w:pPr>
      <w:r w:rsidRPr="007A035F">
        <w:rPr>
          <w:sz w:val="24"/>
        </w:rPr>
        <w:t xml:space="preserve">    },</w:t>
      </w:r>
    </w:p>
    <w:p w14:paraId="71A48F90" w14:textId="77777777" w:rsidR="00985996" w:rsidRPr="007A035F" w:rsidRDefault="00985996" w:rsidP="00985996">
      <w:pPr>
        <w:jc w:val="both"/>
        <w:rPr>
          <w:sz w:val="24"/>
        </w:rPr>
      </w:pPr>
      <w:r w:rsidRPr="007A035F">
        <w:rPr>
          <w:sz w:val="24"/>
        </w:rPr>
        <w:t xml:space="preserve">  }</w:t>
      </w:r>
    </w:p>
    <w:p w14:paraId="1E6E338B" w14:textId="512475E8" w:rsidR="00985996" w:rsidRPr="007A035F" w:rsidRDefault="00985996" w:rsidP="00985996">
      <w:pPr>
        <w:jc w:val="both"/>
        <w:rPr>
          <w:sz w:val="24"/>
        </w:rPr>
      </w:pPr>
      <w:r w:rsidRPr="007A035F">
        <w:rPr>
          <w:sz w:val="24"/>
        </w:rPr>
        <w:t>});</w:t>
      </w:r>
    </w:p>
    <w:p w14:paraId="51C8DC1C" w14:textId="0E8D1992" w:rsidR="006D7CC5" w:rsidRPr="00985996" w:rsidRDefault="006D7CC5" w:rsidP="006D7CC5">
      <w:pPr>
        <w:pStyle w:val="1"/>
        <w:jc w:val="center"/>
      </w:pPr>
      <w:bookmarkStart w:id="43" w:name="_Toc106126984"/>
      <w:r>
        <w:t>ПРИЛОЖЕНИЕ</w:t>
      </w:r>
      <w:r w:rsidRPr="000454B6">
        <w:t xml:space="preserve"> </w:t>
      </w:r>
      <w:r w:rsidR="00985996">
        <w:t>К</w:t>
      </w:r>
      <w:bookmarkEnd w:id="43"/>
    </w:p>
    <w:p w14:paraId="21B100EE" w14:textId="1B65C922" w:rsidR="006D7CC5" w:rsidRPr="006D7CC5" w:rsidRDefault="006D7CC5" w:rsidP="006D7CC5">
      <w:pPr>
        <w:jc w:val="center"/>
        <w:rPr>
          <w:b/>
          <w:sz w:val="28"/>
        </w:rPr>
      </w:pPr>
      <w:r>
        <w:rPr>
          <w:b/>
          <w:sz w:val="28"/>
        </w:rPr>
        <w:t xml:space="preserve">Исходный код </w:t>
      </w:r>
      <w:r w:rsidR="00985996">
        <w:rPr>
          <w:b/>
          <w:sz w:val="28"/>
        </w:rPr>
        <w:t>вспомогательных файлов</w:t>
      </w:r>
    </w:p>
    <w:p w14:paraId="58D323C1" w14:textId="71FCB313" w:rsidR="006D7CC5" w:rsidRDefault="006D7CC5" w:rsidP="006D7CC5">
      <w:pPr>
        <w:jc w:val="both"/>
        <w:rPr>
          <w:b/>
          <w:sz w:val="28"/>
          <w:lang w:val="en-US"/>
        </w:rPr>
      </w:pPr>
      <w:r>
        <w:rPr>
          <w:b/>
          <w:sz w:val="28"/>
        </w:rPr>
        <w:t>Файл</w:t>
      </w:r>
      <w:r w:rsidRPr="006F574D">
        <w:rPr>
          <w:b/>
          <w:sz w:val="28"/>
          <w:lang w:val="en-US"/>
        </w:rPr>
        <w:t xml:space="preserve"> </w:t>
      </w:r>
      <w:r w:rsidR="00985996">
        <w:rPr>
          <w:b/>
          <w:sz w:val="28"/>
          <w:lang w:val="en-US"/>
        </w:rPr>
        <w:t>common</w:t>
      </w:r>
      <w:r>
        <w:rPr>
          <w:b/>
          <w:sz w:val="28"/>
          <w:lang w:val="en-US"/>
        </w:rPr>
        <w:t>.ts:</w:t>
      </w:r>
    </w:p>
    <w:p w14:paraId="2E68EED6" w14:textId="77777777" w:rsidR="00985996" w:rsidRPr="00985996" w:rsidRDefault="00985996" w:rsidP="00985996">
      <w:pPr>
        <w:jc w:val="both"/>
        <w:rPr>
          <w:sz w:val="24"/>
          <w:lang w:val="en-US"/>
        </w:rPr>
      </w:pPr>
      <w:r w:rsidRPr="00985996">
        <w:rPr>
          <w:sz w:val="24"/>
          <w:lang w:val="en-US"/>
        </w:rPr>
        <w:t>import moment from 'moment-timezone';</w:t>
      </w:r>
    </w:p>
    <w:p w14:paraId="0A9F5E96" w14:textId="77777777" w:rsidR="00985996" w:rsidRPr="00985996" w:rsidRDefault="00985996" w:rsidP="00985996">
      <w:pPr>
        <w:jc w:val="both"/>
        <w:rPr>
          <w:sz w:val="24"/>
          <w:lang w:val="en-US"/>
        </w:rPr>
      </w:pPr>
    </w:p>
    <w:p w14:paraId="1EFC67FA" w14:textId="77777777" w:rsidR="00985996" w:rsidRPr="00985996" w:rsidRDefault="00985996" w:rsidP="00985996">
      <w:pPr>
        <w:jc w:val="both"/>
        <w:rPr>
          <w:sz w:val="24"/>
          <w:lang w:val="en-US"/>
        </w:rPr>
      </w:pPr>
      <w:r w:rsidRPr="00985996">
        <w:rPr>
          <w:sz w:val="24"/>
          <w:lang w:val="en-US"/>
        </w:rPr>
        <w:t>export const groupBy = &lt;T&gt;(array: T[], predicate: (v: T) =&gt; string | number) =&gt;</w:t>
      </w:r>
    </w:p>
    <w:p w14:paraId="542DA03C" w14:textId="77777777" w:rsidR="00985996" w:rsidRPr="00985996" w:rsidRDefault="00985996" w:rsidP="00985996">
      <w:pPr>
        <w:jc w:val="both"/>
        <w:rPr>
          <w:sz w:val="24"/>
          <w:lang w:val="en-US"/>
        </w:rPr>
      </w:pPr>
      <w:r w:rsidRPr="00985996">
        <w:rPr>
          <w:sz w:val="24"/>
          <w:lang w:val="en-US"/>
        </w:rPr>
        <w:t xml:space="preserve">  array.reduce((acc, value) =&gt; {</w:t>
      </w:r>
    </w:p>
    <w:p w14:paraId="75690366" w14:textId="77777777" w:rsidR="00985996" w:rsidRPr="00985996" w:rsidRDefault="00985996" w:rsidP="00985996">
      <w:pPr>
        <w:jc w:val="both"/>
        <w:rPr>
          <w:sz w:val="24"/>
          <w:lang w:val="en-US"/>
        </w:rPr>
      </w:pPr>
      <w:r w:rsidRPr="00985996">
        <w:rPr>
          <w:sz w:val="24"/>
          <w:lang w:val="en-US"/>
        </w:rPr>
        <w:t xml:space="preserve">    (acc[predicate(value)] ||= []).push(value);</w:t>
      </w:r>
    </w:p>
    <w:p w14:paraId="58B44595" w14:textId="77777777" w:rsidR="00985996" w:rsidRPr="00985996" w:rsidRDefault="00985996" w:rsidP="00985996">
      <w:pPr>
        <w:jc w:val="both"/>
        <w:rPr>
          <w:sz w:val="24"/>
          <w:lang w:val="en-US"/>
        </w:rPr>
      </w:pPr>
      <w:r w:rsidRPr="00985996">
        <w:rPr>
          <w:sz w:val="24"/>
          <w:lang w:val="en-US"/>
        </w:rPr>
        <w:t xml:space="preserve">    return acc;</w:t>
      </w:r>
    </w:p>
    <w:p w14:paraId="16DE43C4" w14:textId="77777777" w:rsidR="00985996" w:rsidRPr="00985996" w:rsidRDefault="00985996" w:rsidP="00985996">
      <w:pPr>
        <w:jc w:val="both"/>
        <w:rPr>
          <w:sz w:val="24"/>
          <w:lang w:val="en-US"/>
        </w:rPr>
      </w:pPr>
      <w:r w:rsidRPr="00985996">
        <w:rPr>
          <w:sz w:val="24"/>
          <w:lang w:val="en-US"/>
        </w:rPr>
        <w:t xml:space="preserve">  }, {} as { [key: string]: T[] });</w:t>
      </w:r>
    </w:p>
    <w:p w14:paraId="67DA797D" w14:textId="77777777" w:rsidR="00985996" w:rsidRPr="00985996" w:rsidRDefault="00985996" w:rsidP="00985996">
      <w:pPr>
        <w:jc w:val="both"/>
        <w:rPr>
          <w:sz w:val="24"/>
          <w:lang w:val="en-US"/>
        </w:rPr>
      </w:pPr>
    </w:p>
    <w:p w14:paraId="43738E98" w14:textId="77777777" w:rsidR="00985996" w:rsidRPr="00985996" w:rsidRDefault="00985996" w:rsidP="00985996">
      <w:pPr>
        <w:jc w:val="both"/>
        <w:rPr>
          <w:sz w:val="24"/>
          <w:lang w:val="en-US"/>
        </w:rPr>
      </w:pPr>
      <w:r w:rsidRPr="00985996">
        <w:rPr>
          <w:sz w:val="24"/>
          <w:lang w:val="en-US"/>
        </w:rPr>
        <w:t>export const formatEventStartDate = (date: string) =&gt; {</w:t>
      </w:r>
    </w:p>
    <w:p w14:paraId="4332436C" w14:textId="77777777" w:rsidR="00985996" w:rsidRPr="00985996" w:rsidRDefault="00985996" w:rsidP="00985996">
      <w:pPr>
        <w:jc w:val="both"/>
        <w:rPr>
          <w:sz w:val="24"/>
          <w:lang w:val="en-US"/>
        </w:rPr>
      </w:pPr>
      <w:r w:rsidRPr="00985996">
        <w:rPr>
          <w:sz w:val="24"/>
          <w:lang w:val="en-US"/>
        </w:rPr>
        <w:t xml:space="preserve">  return moment.tz(date, 'Etc/GMT+0');</w:t>
      </w:r>
    </w:p>
    <w:p w14:paraId="066EDC70" w14:textId="7A5156C7" w:rsidR="00985996" w:rsidRDefault="00985996" w:rsidP="00985996">
      <w:pPr>
        <w:jc w:val="both"/>
        <w:rPr>
          <w:sz w:val="24"/>
          <w:lang w:val="en-US"/>
        </w:rPr>
      </w:pPr>
      <w:r w:rsidRPr="00985996">
        <w:rPr>
          <w:sz w:val="24"/>
          <w:lang w:val="en-US"/>
        </w:rPr>
        <w:t>};</w:t>
      </w:r>
    </w:p>
    <w:p w14:paraId="1D7B1A9D" w14:textId="723A1299" w:rsidR="00985996" w:rsidRDefault="00985996" w:rsidP="00985996">
      <w:pPr>
        <w:jc w:val="both"/>
        <w:rPr>
          <w:b/>
          <w:sz w:val="28"/>
          <w:lang w:val="en-US"/>
        </w:rPr>
      </w:pPr>
      <w:r>
        <w:rPr>
          <w:b/>
          <w:sz w:val="28"/>
        </w:rPr>
        <w:t>Файл</w:t>
      </w:r>
      <w:r w:rsidRPr="00985996">
        <w:rPr>
          <w:b/>
          <w:sz w:val="28"/>
          <w:lang w:val="en-US"/>
        </w:rPr>
        <w:t xml:space="preserve"> </w:t>
      </w:r>
      <w:r>
        <w:rPr>
          <w:b/>
          <w:sz w:val="28"/>
          <w:lang w:val="en-US"/>
        </w:rPr>
        <w:t>translations.ts</w:t>
      </w:r>
    </w:p>
    <w:p w14:paraId="5137D265" w14:textId="77777777" w:rsidR="00985996" w:rsidRPr="00985996" w:rsidRDefault="00985996" w:rsidP="00985996">
      <w:pPr>
        <w:jc w:val="both"/>
        <w:rPr>
          <w:sz w:val="24"/>
          <w:lang w:val="en-US"/>
        </w:rPr>
      </w:pPr>
      <w:r w:rsidRPr="00985996">
        <w:rPr>
          <w:sz w:val="24"/>
          <w:lang w:val="en-US"/>
        </w:rPr>
        <w:t>export const getTranslations = (obj: any): string =&gt; {</w:t>
      </w:r>
    </w:p>
    <w:p w14:paraId="658F48C7" w14:textId="77777777" w:rsidR="00985996" w:rsidRPr="00985996" w:rsidRDefault="00985996" w:rsidP="00985996">
      <w:pPr>
        <w:jc w:val="both"/>
        <w:rPr>
          <w:sz w:val="24"/>
          <w:lang w:val="en-US"/>
        </w:rPr>
      </w:pPr>
      <w:r w:rsidRPr="00985996">
        <w:rPr>
          <w:sz w:val="24"/>
          <w:lang w:val="en-US"/>
        </w:rPr>
        <w:t xml:space="preserve">  // eslint-disable-next-line @typescript-eslint/no-unsafe-member-access</w:t>
      </w:r>
    </w:p>
    <w:p w14:paraId="44E7DD33" w14:textId="77777777" w:rsidR="00985996" w:rsidRPr="00985996" w:rsidRDefault="00985996" w:rsidP="00985996">
      <w:pPr>
        <w:jc w:val="both"/>
        <w:rPr>
          <w:sz w:val="24"/>
          <w:lang w:val="en-US"/>
        </w:rPr>
      </w:pPr>
      <w:r w:rsidRPr="00985996">
        <w:rPr>
          <w:sz w:val="24"/>
          <w:lang w:val="en-US"/>
        </w:rPr>
        <w:lastRenderedPageBreak/>
        <w:t xml:space="preserve">  return (obj?.name_translations?.ru ? obj.name_translations.ru : obj?.name) as string;</w:t>
      </w:r>
    </w:p>
    <w:p w14:paraId="0E1DBE61" w14:textId="77777777" w:rsidR="00985996" w:rsidRPr="00985996" w:rsidRDefault="00985996" w:rsidP="00985996">
      <w:pPr>
        <w:jc w:val="both"/>
        <w:rPr>
          <w:sz w:val="24"/>
          <w:lang w:val="en-US"/>
        </w:rPr>
      </w:pPr>
      <w:r w:rsidRPr="00985996">
        <w:rPr>
          <w:sz w:val="24"/>
          <w:lang w:val="en-US"/>
        </w:rPr>
        <w:t>};</w:t>
      </w:r>
    </w:p>
    <w:p w14:paraId="34EFE53D" w14:textId="5540CDE2" w:rsidR="00985996" w:rsidRDefault="00985996" w:rsidP="00985996">
      <w:pPr>
        <w:jc w:val="both"/>
        <w:rPr>
          <w:b/>
          <w:sz w:val="28"/>
          <w:lang w:val="en-US"/>
        </w:rPr>
      </w:pPr>
      <w:r>
        <w:rPr>
          <w:b/>
          <w:sz w:val="28"/>
        </w:rPr>
        <w:t>Файл</w:t>
      </w:r>
      <w:r w:rsidRPr="00985996">
        <w:rPr>
          <w:b/>
          <w:sz w:val="28"/>
          <w:lang w:val="en-US"/>
        </w:rPr>
        <w:t xml:space="preserve"> </w:t>
      </w:r>
      <w:r>
        <w:rPr>
          <w:b/>
          <w:sz w:val="28"/>
          <w:lang w:val="en-US"/>
        </w:rPr>
        <w:t>url.ts</w:t>
      </w:r>
    </w:p>
    <w:p w14:paraId="10F30E4A" w14:textId="77777777" w:rsidR="00985996" w:rsidRPr="00985996" w:rsidRDefault="00985996" w:rsidP="00985996">
      <w:pPr>
        <w:jc w:val="both"/>
        <w:rPr>
          <w:sz w:val="24"/>
          <w:lang w:val="en-US"/>
        </w:rPr>
      </w:pPr>
      <w:r w:rsidRPr="00985996">
        <w:rPr>
          <w:sz w:val="24"/>
          <w:lang w:val="en-US"/>
        </w:rPr>
        <w:t>import qs from 'qs';</w:t>
      </w:r>
    </w:p>
    <w:p w14:paraId="5777D45E" w14:textId="77777777" w:rsidR="00985996" w:rsidRPr="00985996" w:rsidRDefault="00985996" w:rsidP="00985996">
      <w:pPr>
        <w:jc w:val="both"/>
        <w:rPr>
          <w:sz w:val="24"/>
          <w:lang w:val="en-US"/>
        </w:rPr>
      </w:pPr>
    </w:p>
    <w:p w14:paraId="2B1B0FCA" w14:textId="77777777" w:rsidR="00985996" w:rsidRPr="00985996" w:rsidRDefault="00985996" w:rsidP="00985996">
      <w:pPr>
        <w:jc w:val="both"/>
        <w:rPr>
          <w:sz w:val="24"/>
          <w:lang w:val="en-US"/>
        </w:rPr>
      </w:pPr>
      <w:r w:rsidRPr="00985996">
        <w:rPr>
          <w:sz w:val="24"/>
          <w:lang w:val="en-US"/>
        </w:rPr>
        <w:t>export function getBaseUrl(): string | undefined {</w:t>
      </w:r>
    </w:p>
    <w:p w14:paraId="4839729A" w14:textId="77777777" w:rsidR="00985996" w:rsidRPr="00985996" w:rsidRDefault="00985996" w:rsidP="00985996">
      <w:pPr>
        <w:jc w:val="both"/>
        <w:rPr>
          <w:sz w:val="24"/>
          <w:lang w:val="en-US"/>
        </w:rPr>
      </w:pPr>
      <w:r w:rsidRPr="00985996">
        <w:rPr>
          <w:sz w:val="24"/>
          <w:lang w:val="en-US"/>
        </w:rPr>
        <w:t xml:space="preserve">  return 'https://sportscore1.p.rapidapi.com';</w:t>
      </w:r>
    </w:p>
    <w:p w14:paraId="5EEE5CF4" w14:textId="77777777" w:rsidR="00985996" w:rsidRPr="00985996" w:rsidRDefault="00985996" w:rsidP="00985996">
      <w:pPr>
        <w:jc w:val="both"/>
        <w:rPr>
          <w:sz w:val="24"/>
          <w:lang w:val="en-US"/>
        </w:rPr>
      </w:pPr>
      <w:r w:rsidRPr="00985996">
        <w:rPr>
          <w:sz w:val="24"/>
          <w:lang w:val="en-US"/>
        </w:rPr>
        <w:t>}</w:t>
      </w:r>
    </w:p>
    <w:p w14:paraId="7970E2C4" w14:textId="77777777" w:rsidR="00985996" w:rsidRPr="00985996" w:rsidRDefault="00985996" w:rsidP="00985996">
      <w:pPr>
        <w:jc w:val="both"/>
        <w:rPr>
          <w:sz w:val="24"/>
          <w:lang w:val="en-US"/>
        </w:rPr>
      </w:pPr>
    </w:p>
    <w:p w14:paraId="7AB86925" w14:textId="77777777" w:rsidR="00985996" w:rsidRPr="00985996" w:rsidRDefault="00985996" w:rsidP="00985996">
      <w:pPr>
        <w:jc w:val="both"/>
        <w:rPr>
          <w:sz w:val="24"/>
          <w:lang w:val="en-US"/>
        </w:rPr>
      </w:pPr>
      <w:r w:rsidRPr="00985996">
        <w:rPr>
          <w:sz w:val="24"/>
          <w:lang w:val="en-US"/>
        </w:rPr>
        <w:t>export const paramsSerializer = (obj): string =&gt;</w:t>
      </w:r>
    </w:p>
    <w:p w14:paraId="27006574" w14:textId="0FA698AC" w:rsidR="00985996" w:rsidRPr="007A035F" w:rsidRDefault="00985996" w:rsidP="00985996">
      <w:pPr>
        <w:jc w:val="both"/>
        <w:rPr>
          <w:sz w:val="24"/>
        </w:rPr>
      </w:pPr>
      <w:r w:rsidRPr="00985996">
        <w:rPr>
          <w:sz w:val="24"/>
          <w:lang w:val="en-US"/>
        </w:rPr>
        <w:t xml:space="preserve">  qs</w:t>
      </w:r>
      <w:r w:rsidRPr="007A035F">
        <w:rPr>
          <w:sz w:val="24"/>
        </w:rPr>
        <w:t>.</w:t>
      </w:r>
      <w:r w:rsidRPr="00985996">
        <w:rPr>
          <w:sz w:val="24"/>
          <w:lang w:val="en-US"/>
        </w:rPr>
        <w:t>stringify</w:t>
      </w:r>
      <w:r w:rsidRPr="007A035F">
        <w:rPr>
          <w:sz w:val="24"/>
        </w:rPr>
        <w:t>(</w:t>
      </w:r>
      <w:r w:rsidRPr="00985996">
        <w:rPr>
          <w:sz w:val="24"/>
          <w:lang w:val="en-US"/>
        </w:rPr>
        <w:t>obj</w:t>
      </w:r>
      <w:r w:rsidRPr="007A035F">
        <w:rPr>
          <w:sz w:val="24"/>
        </w:rPr>
        <w:t>);</w:t>
      </w:r>
    </w:p>
    <w:p w14:paraId="39432285" w14:textId="11DC0288" w:rsidR="00D76E5D" w:rsidRPr="00985996" w:rsidRDefault="00D76E5D" w:rsidP="00D76E5D">
      <w:pPr>
        <w:pStyle w:val="1"/>
        <w:jc w:val="center"/>
      </w:pPr>
      <w:bookmarkStart w:id="44" w:name="_Toc106126985"/>
      <w:r>
        <w:t>ПРИЛОЖЕНИЕ</w:t>
      </w:r>
      <w:r w:rsidRPr="00985996">
        <w:t xml:space="preserve"> </w:t>
      </w:r>
      <w:r w:rsidR="00985996">
        <w:t>Л</w:t>
      </w:r>
      <w:bookmarkEnd w:id="44"/>
    </w:p>
    <w:p w14:paraId="5F901BAC" w14:textId="7BD56ACF" w:rsidR="00D76E5D" w:rsidRPr="00985996" w:rsidRDefault="00D76E5D" w:rsidP="00D76E5D">
      <w:pPr>
        <w:jc w:val="center"/>
        <w:rPr>
          <w:b/>
          <w:sz w:val="28"/>
        </w:rPr>
      </w:pPr>
      <w:r>
        <w:rPr>
          <w:b/>
          <w:sz w:val="28"/>
        </w:rPr>
        <w:t>Исходный</w:t>
      </w:r>
      <w:r w:rsidRPr="00985996">
        <w:rPr>
          <w:b/>
          <w:sz w:val="28"/>
        </w:rPr>
        <w:t xml:space="preserve"> </w:t>
      </w:r>
      <w:r>
        <w:rPr>
          <w:b/>
          <w:sz w:val="28"/>
        </w:rPr>
        <w:t>код</w:t>
      </w:r>
      <w:r w:rsidRPr="00985996">
        <w:rPr>
          <w:b/>
          <w:sz w:val="28"/>
        </w:rPr>
        <w:t xml:space="preserve"> </w:t>
      </w:r>
      <w:r w:rsidR="00985996">
        <w:rPr>
          <w:b/>
          <w:sz w:val="28"/>
        </w:rPr>
        <w:t xml:space="preserve">входного </w:t>
      </w:r>
      <w:r>
        <w:rPr>
          <w:b/>
          <w:sz w:val="28"/>
        </w:rPr>
        <w:t>компонента</w:t>
      </w:r>
      <w:r w:rsidRPr="00985996">
        <w:rPr>
          <w:b/>
          <w:sz w:val="28"/>
        </w:rPr>
        <w:t xml:space="preserve"> </w:t>
      </w:r>
      <w:r w:rsidR="00985996">
        <w:rPr>
          <w:b/>
          <w:sz w:val="28"/>
          <w:lang w:val="en-US"/>
        </w:rPr>
        <w:t>index</w:t>
      </w:r>
      <w:r w:rsidR="00985996" w:rsidRPr="00985996">
        <w:rPr>
          <w:b/>
          <w:sz w:val="28"/>
        </w:rPr>
        <w:t>.</w:t>
      </w:r>
      <w:r w:rsidR="00985996">
        <w:rPr>
          <w:b/>
          <w:sz w:val="28"/>
          <w:lang w:val="en-US"/>
        </w:rPr>
        <w:t>tsx</w:t>
      </w:r>
    </w:p>
    <w:p w14:paraId="4A149361" w14:textId="77777777" w:rsidR="00985996" w:rsidRPr="00985996" w:rsidRDefault="00985996" w:rsidP="00985996">
      <w:pPr>
        <w:jc w:val="both"/>
        <w:rPr>
          <w:sz w:val="24"/>
          <w:lang w:val="en-US"/>
        </w:rPr>
      </w:pPr>
      <w:r w:rsidRPr="00985996">
        <w:rPr>
          <w:sz w:val="24"/>
          <w:lang w:val="en-US"/>
        </w:rPr>
        <w:t>import ReactDOM from 'react-dom';</w:t>
      </w:r>
    </w:p>
    <w:p w14:paraId="1266D47F" w14:textId="77777777" w:rsidR="00985996" w:rsidRPr="00985996" w:rsidRDefault="00985996" w:rsidP="00985996">
      <w:pPr>
        <w:jc w:val="both"/>
        <w:rPr>
          <w:sz w:val="24"/>
          <w:lang w:val="en-US"/>
        </w:rPr>
      </w:pPr>
      <w:r w:rsidRPr="00985996">
        <w:rPr>
          <w:sz w:val="24"/>
          <w:lang w:val="en-US"/>
        </w:rPr>
        <w:t>import React from 'react';</w:t>
      </w:r>
    </w:p>
    <w:p w14:paraId="0DF2C0F7" w14:textId="77777777" w:rsidR="00985996" w:rsidRPr="00985996" w:rsidRDefault="00985996" w:rsidP="00985996">
      <w:pPr>
        <w:jc w:val="both"/>
        <w:rPr>
          <w:sz w:val="24"/>
          <w:lang w:val="en-US"/>
        </w:rPr>
      </w:pPr>
      <w:r w:rsidRPr="00985996">
        <w:rPr>
          <w:sz w:val="24"/>
          <w:lang w:val="en-US"/>
        </w:rPr>
        <w:t>import App from './components/app';</w:t>
      </w:r>
    </w:p>
    <w:p w14:paraId="34E17961" w14:textId="77777777" w:rsidR="00985996" w:rsidRPr="00985996" w:rsidRDefault="00985996" w:rsidP="00985996">
      <w:pPr>
        <w:jc w:val="both"/>
        <w:rPr>
          <w:sz w:val="24"/>
          <w:lang w:val="en-US"/>
        </w:rPr>
      </w:pPr>
      <w:r w:rsidRPr="00985996">
        <w:rPr>
          <w:sz w:val="24"/>
          <w:lang w:val="en-US"/>
        </w:rPr>
        <w:t>import {BrowserRouter} from 'react-router-dom';</w:t>
      </w:r>
    </w:p>
    <w:p w14:paraId="48FA5A2D" w14:textId="77777777" w:rsidR="00985996" w:rsidRPr="00985996" w:rsidRDefault="00985996" w:rsidP="00985996">
      <w:pPr>
        <w:jc w:val="both"/>
        <w:rPr>
          <w:sz w:val="24"/>
          <w:lang w:val="en-US"/>
        </w:rPr>
      </w:pPr>
    </w:p>
    <w:p w14:paraId="47624551" w14:textId="77777777" w:rsidR="00985996" w:rsidRPr="00985996" w:rsidRDefault="00985996" w:rsidP="00985996">
      <w:pPr>
        <w:jc w:val="both"/>
        <w:rPr>
          <w:sz w:val="24"/>
          <w:lang w:val="en-US"/>
        </w:rPr>
      </w:pPr>
      <w:r w:rsidRPr="00985996">
        <w:rPr>
          <w:sz w:val="24"/>
          <w:lang w:val="en-US"/>
        </w:rPr>
        <w:t>ReactDOM.render(</w:t>
      </w:r>
    </w:p>
    <w:p w14:paraId="200A0D85" w14:textId="77777777" w:rsidR="00985996" w:rsidRPr="00985996" w:rsidRDefault="00985996" w:rsidP="00985996">
      <w:pPr>
        <w:jc w:val="both"/>
        <w:rPr>
          <w:sz w:val="24"/>
          <w:lang w:val="en-US"/>
        </w:rPr>
      </w:pPr>
      <w:r w:rsidRPr="00985996">
        <w:rPr>
          <w:sz w:val="24"/>
          <w:lang w:val="en-US"/>
        </w:rPr>
        <w:t xml:space="preserve">  &lt;BrowserRouter&gt;</w:t>
      </w:r>
    </w:p>
    <w:p w14:paraId="3CB559AB" w14:textId="77777777" w:rsidR="00985996" w:rsidRPr="00985996" w:rsidRDefault="00985996" w:rsidP="00985996">
      <w:pPr>
        <w:jc w:val="both"/>
        <w:rPr>
          <w:sz w:val="24"/>
          <w:lang w:val="en-US"/>
        </w:rPr>
      </w:pPr>
      <w:r w:rsidRPr="00985996">
        <w:rPr>
          <w:sz w:val="24"/>
          <w:lang w:val="en-US"/>
        </w:rPr>
        <w:t xml:space="preserve">    &lt;App/&gt;</w:t>
      </w:r>
    </w:p>
    <w:p w14:paraId="143DD15C" w14:textId="77777777" w:rsidR="00985996" w:rsidRPr="00985996" w:rsidRDefault="00985996" w:rsidP="00985996">
      <w:pPr>
        <w:jc w:val="both"/>
        <w:rPr>
          <w:sz w:val="24"/>
          <w:lang w:val="en-US"/>
        </w:rPr>
      </w:pPr>
      <w:r w:rsidRPr="00985996">
        <w:rPr>
          <w:sz w:val="24"/>
          <w:lang w:val="en-US"/>
        </w:rPr>
        <w:t xml:space="preserve">  &lt;/BrowserRouter&gt;,</w:t>
      </w:r>
    </w:p>
    <w:p w14:paraId="229580E7" w14:textId="77777777" w:rsidR="00985996" w:rsidRPr="00985996" w:rsidRDefault="00985996" w:rsidP="00985996">
      <w:pPr>
        <w:jc w:val="both"/>
        <w:rPr>
          <w:sz w:val="24"/>
          <w:lang w:val="en-US"/>
        </w:rPr>
      </w:pPr>
      <w:r w:rsidRPr="00985996">
        <w:rPr>
          <w:sz w:val="24"/>
          <w:lang w:val="en-US"/>
        </w:rPr>
        <w:t xml:space="preserve">  document.getElementById('root'),</w:t>
      </w:r>
    </w:p>
    <w:p w14:paraId="4A5354E5" w14:textId="5C7EE686" w:rsidR="002C6D31" w:rsidRPr="00985996" w:rsidRDefault="00985996" w:rsidP="00985996">
      <w:pPr>
        <w:jc w:val="both"/>
        <w:rPr>
          <w:sz w:val="24"/>
          <w:lang w:val="en-US"/>
        </w:rPr>
      </w:pPr>
      <w:r w:rsidRPr="00985996">
        <w:rPr>
          <w:sz w:val="24"/>
          <w:lang w:val="en-US"/>
        </w:rPr>
        <w:t>);</w:t>
      </w:r>
    </w:p>
    <w:sectPr w:rsidR="002C6D31" w:rsidRPr="00985996" w:rsidSect="007A035F">
      <w:footerReference w:type="default" r:id="rId45"/>
      <w:footnotePr>
        <w:numRestart w:val="eachPage"/>
      </w:footnotePr>
      <w:pgSz w:w="11906" w:h="16838"/>
      <w:pgMar w:top="1134" w:right="850" w:bottom="1134" w:left="1701"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5D7137" w14:textId="77777777" w:rsidR="00925815" w:rsidRDefault="00925815">
      <w:r>
        <w:separator/>
      </w:r>
    </w:p>
  </w:endnote>
  <w:endnote w:type="continuationSeparator" w:id="0">
    <w:p w14:paraId="77854A82" w14:textId="77777777" w:rsidR="00925815" w:rsidRDefault="00925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091010"/>
      <w:docPartObj>
        <w:docPartGallery w:val="Page Numbers (Bottom of Page)"/>
        <w:docPartUnique/>
      </w:docPartObj>
    </w:sdtPr>
    <w:sdtEndPr/>
    <w:sdtContent>
      <w:p w14:paraId="51326C15" w14:textId="60826097" w:rsidR="00965A71" w:rsidRDefault="00965A71">
        <w:pPr>
          <w:pStyle w:val="af"/>
          <w:jc w:val="center"/>
        </w:pPr>
        <w:r>
          <w:fldChar w:fldCharType="begin"/>
        </w:r>
        <w:r>
          <w:instrText>PAGE   \* MERGEFORMAT</w:instrText>
        </w:r>
        <w:r>
          <w:fldChar w:fldCharType="separate"/>
        </w:r>
        <w:r w:rsidR="00B30108">
          <w:rPr>
            <w:noProof/>
          </w:rPr>
          <w:t>3</w:t>
        </w:r>
        <w:r>
          <w:fldChar w:fldCharType="end"/>
        </w:r>
      </w:p>
    </w:sdtContent>
  </w:sdt>
  <w:p w14:paraId="2557EBB3" w14:textId="419D78DC" w:rsidR="00965A71" w:rsidRDefault="00965A71">
    <w:pPr>
      <w:pStyle w:val="a3"/>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2F043C" w14:textId="77777777" w:rsidR="00925815" w:rsidRDefault="00925815">
      <w:r>
        <w:separator/>
      </w:r>
    </w:p>
  </w:footnote>
  <w:footnote w:type="continuationSeparator" w:id="0">
    <w:p w14:paraId="7B26611F" w14:textId="77777777" w:rsidR="00925815" w:rsidRDefault="00925815">
      <w:r>
        <w:continuationSeparator/>
      </w:r>
    </w:p>
  </w:footnote>
  <w:footnote w:id="1">
    <w:p w14:paraId="521153D0" w14:textId="508AE2E6" w:rsidR="00965A71" w:rsidRPr="003861BD" w:rsidRDefault="00965A71">
      <w:pPr>
        <w:pStyle w:val="af5"/>
        <w:rPr>
          <w:lang w:val="en-US"/>
        </w:rPr>
      </w:pPr>
      <w:r>
        <w:rPr>
          <w:rStyle w:val="af7"/>
        </w:rPr>
        <w:footnoteRef/>
      </w:r>
      <w:r w:rsidRPr="003861BD">
        <w:rPr>
          <w:lang w:val="en-US"/>
        </w:rPr>
        <w:t xml:space="preserve"> trashbox.ru/link/top-sport-aggregators </w:t>
      </w:r>
    </w:p>
  </w:footnote>
  <w:footnote w:id="2">
    <w:p w14:paraId="122A4A1C" w14:textId="4762DEDE" w:rsidR="00965A71" w:rsidRPr="00791452" w:rsidRDefault="00965A71" w:rsidP="003861BD">
      <w:pPr>
        <w:pStyle w:val="af5"/>
        <w:ind w:firstLine="0"/>
        <w:rPr>
          <w:lang w:val="en-US"/>
        </w:rPr>
      </w:pPr>
      <w:r>
        <w:rPr>
          <w:rStyle w:val="af7"/>
        </w:rPr>
        <w:footnoteRef/>
      </w:r>
      <w:r w:rsidRPr="00791452">
        <w:rPr>
          <w:lang w:val="en-US"/>
        </w:rPr>
        <w:t xml:space="preserve"> www.flashscore.ru.com</w:t>
      </w:r>
    </w:p>
  </w:footnote>
  <w:footnote w:id="3">
    <w:p w14:paraId="71709EFA" w14:textId="2CBD2896" w:rsidR="00965A71" w:rsidRPr="00791452" w:rsidRDefault="00965A71">
      <w:pPr>
        <w:pStyle w:val="af5"/>
        <w:rPr>
          <w:lang w:val="en-US"/>
        </w:rPr>
      </w:pPr>
      <w:r>
        <w:rPr>
          <w:rStyle w:val="af7"/>
        </w:rPr>
        <w:footnoteRef/>
      </w:r>
      <w:r w:rsidRPr="00791452">
        <w:rPr>
          <w:lang w:val="en-US"/>
        </w:rPr>
        <w:t xml:space="preserve"> www.championat.com</w:t>
      </w:r>
    </w:p>
  </w:footnote>
  <w:footnote w:id="4">
    <w:p w14:paraId="42841135" w14:textId="130D790B" w:rsidR="00965A71" w:rsidRPr="003861BD" w:rsidRDefault="00965A71">
      <w:pPr>
        <w:pStyle w:val="af5"/>
        <w:rPr>
          <w:lang w:val="en-US"/>
        </w:rPr>
      </w:pPr>
      <w:r>
        <w:rPr>
          <w:rStyle w:val="af7"/>
        </w:rPr>
        <w:footnoteRef/>
      </w:r>
      <w:r w:rsidRPr="00791452">
        <w:rPr>
          <w:lang w:val="en-US"/>
        </w:rPr>
        <w:t xml:space="preserve"> </w:t>
      </w:r>
      <w:r>
        <w:rPr>
          <w:lang w:val="en-US"/>
        </w:rPr>
        <w:t>www</w:t>
      </w:r>
      <w:r w:rsidRPr="00791452">
        <w:rPr>
          <w:lang w:val="en-US"/>
        </w:rPr>
        <w:t>.</w:t>
      </w:r>
      <w:r w:rsidRPr="003861BD">
        <w:rPr>
          <w:lang w:val="en-US"/>
        </w:rPr>
        <w:t xml:space="preserve">tipsscore.com/api/documentation </w:t>
      </w:r>
    </w:p>
  </w:footnote>
  <w:footnote w:id="5">
    <w:p w14:paraId="119A157D" w14:textId="14010C9C" w:rsidR="00965A71" w:rsidRPr="00791452" w:rsidRDefault="00965A71">
      <w:pPr>
        <w:pStyle w:val="af5"/>
        <w:rPr>
          <w:lang w:val="en-US"/>
        </w:rPr>
      </w:pPr>
      <w:r>
        <w:rPr>
          <w:rStyle w:val="af7"/>
        </w:rPr>
        <w:footnoteRef/>
      </w:r>
      <w:r w:rsidRPr="00791452">
        <w:rPr>
          <w:lang w:val="en-US"/>
        </w:rPr>
        <w:t xml:space="preserve"> </w:t>
      </w:r>
      <w:r>
        <w:rPr>
          <w:lang w:val="en-US"/>
        </w:rPr>
        <w:t>www</w:t>
      </w:r>
      <w:r w:rsidRPr="00791452">
        <w:rPr>
          <w:lang w:val="en-US"/>
        </w:rPr>
        <w:t>.nodejs.org/en</w:t>
      </w:r>
    </w:p>
  </w:footnote>
  <w:footnote w:id="6">
    <w:p w14:paraId="29B3FFCC" w14:textId="0A26B719" w:rsidR="00965A71" w:rsidRPr="00791452" w:rsidRDefault="00965A71">
      <w:pPr>
        <w:pStyle w:val="af5"/>
        <w:rPr>
          <w:lang w:val="en-US"/>
        </w:rPr>
      </w:pPr>
      <w:r>
        <w:rPr>
          <w:rStyle w:val="af7"/>
        </w:rPr>
        <w:footnoteRef/>
      </w:r>
      <w:r w:rsidRPr="00791452">
        <w:rPr>
          <w:lang w:val="en-US"/>
        </w:rPr>
        <w:t xml:space="preserve"> </w:t>
      </w:r>
      <w:r>
        <w:rPr>
          <w:lang w:val="en-US"/>
        </w:rPr>
        <w:t>www</w:t>
      </w:r>
      <w:r w:rsidRPr="00791452">
        <w:rPr>
          <w:lang w:val="en-US"/>
        </w:rPr>
        <w:t>.</w:t>
      </w:r>
      <w:r w:rsidRPr="003861BD">
        <w:rPr>
          <w:lang w:val="en-US"/>
        </w:rPr>
        <w:t>learn</w:t>
      </w:r>
      <w:r w:rsidRPr="00791452">
        <w:rPr>
          <w:lang w:val="en-US"/>
        </w:rPr>
        <w:t>.</w:t>
      </w:r>
      <w:r w:rsidRPr="003861BD">
        <w:rPr>
          <w:lang w:val="en-US"/>
        </w:rPr>
        <w:t>javascript</w:t>
      </w:r>
      <w:r w:rsidRPr="00791452">
        <w:rPr>
          <w:lang w:val="en-US"/>
        </w:rPr>
        <w:t>.</w:t>
      </w:r>
      <w:r w:rsidRPr="003861BD">
        <w:rPr>
          <w:lang w:val="en-US"/>
        </w:rPr>
        <w:t>ru</w:t>
      </w:r>
      <w:r w:rsidRPr="00791452">
        <w:rPr>
          <w:lang w:val="en-US"/>
        </w:rPr>
        <w:t>/</w:t>
      </w:r>
      <w:r w:rsidRPr="003861BD">
        <w:rPr>
          <w:lang w:val="en-US"/>
        </w:rPr>
        <w:t>intro</w:t>
      </w:r>
    </w:p>
  </w:footnote>
  <w:footnote w:id="7">
    <w:p w14:paraId="7B4953A3" w14:textId="798DBFCA" w:rsidR="00965A71" w:rsidRPr="00791452" w:rsidRDefault="00965A71">
      <w:pPr>
        <w:pStyle w:val="af5"/>
        <w:rPr>
          <w:lang w:val="en-US"/>
        </w:rPr>
      </w:pPr>
      <w:r>
        <w:rPr>
          <w:rStyle w:val="af7"/>
        </w:rPr>
        <w:footnoteRef/>
      </w:r>
      <w:r w:rsidRPr="00791452">
        <w:rPr>
          <w:lang w:val="en-US"/>
        </w:rPr>
        <w:t xml:space="preserve"> </w:t>
      </w:r>
      <w:r w:rsidRPr="003861BD">
        <w:rPr>
          <w:lang w:val="en-US"/>
        </w:rPr>
        <w:t>www.w3.org/html</w:t>
      </w:r>
    </w:p>
  </w:footnote>
  <w:footnote w:id="8">
    <w:p w14:paraId="4D82AD03" w14:textId="4B73C55E" w:rsidR="00965A71" w:rsidRPr="00791452" w:rsidRDefault="00965A71">
      <w:pPr>
        <w:pStyle w:val="af5"/>
        <w:rPr>
          <w:lang w:val="en-US"/>
        </w:rPr>
      </w:pPr>
      <w:r>
        <w:rPr>
          <w:rStyle w:val="af7"/>
        </w:rPr>
        <w:footnoteRef/>
      </w:r>
      <w:r w:rsidRPr="00791452">
        <w:rPr>
          <w:lang w:val="en-US"/>
        </w:rPr>
        <w:t xml:space="preserve"> www.w3.org/Style/CSS</w:t>
      </w:r>
    </w:p>
  </w:footnote>
  <w:footnote w:id="9">
    <w:p w14:paraId="4E102A9C" w14:textId="0A3DD9C3" w:rsidR="00965A71" w:rsidRPr="00791452" w:rsidRDefault="00965A71">
      <w:pPr>
        <w:pStyle w:val="af5"/>
        <w:rPr>
          <w:lang w:val="en-US"/>
        </w:rPr>
      </w:pPr>
      <w:r>
        <w:rPr>
          <w:rStyle w:val="af7"/>
        </w:rPr>
        <w:footnoteRef/>
      </w:r>
      <w:r w:rsidRPr="00791452">
        <w:rPr>
          <w:lang w:val="en-US"/>
        </w:rPr>
        <w:t xml:space="preserve"> www.typescriptlang.org</w:t>
      </w:r>
    </w:p>
  </w:footnote>
  <w:footnote w:id="10">
    <w:p w14:paraId="17E8F88C" w14:textId="1CF29895" w:rsidR="00965A71" w:rsidRPr="00791452" w:rsidRDefault="00965A71">
      <w:pPr>
        <w:pStyle w:val="af5"/>
        <w:rPr>
          <w:lang w:val="en-US"/>
        </w:rPr>
      </w:pPr>
      <w:r>
        <w:rPr>
          <w:rStyle w:val="af7"/>
        </w:rPr>
        <w:footnoteRef/>
      </w:r>
      <w:r w:rsidRPr="00791452">
        <w:rPr>
          <w:lang w:val="en-US"/>
        </w:rPr>
        <w:t xml:space="preserve"> www.codenet.ru/webmast/js/spa</w:t>
      </w:r>
    </w:p>
  </w:footnote>
  <w:footnote w:id="11">
    <w:p w14:paraId="48ACB643" w14:textId="7F2E90CF" w:rsidR="00965A71" w:rsidRPr="00791452" w:rsidRDefault="00965A71">
      <w:pPr>
        <w:pStyle w:val="af5"/>
        <w:rPr>
          <w:lang w:val="en-US"/>
        </w:rPr>
      </w:pPr>
      <w:r>
        <w:rPr>
          <w:rStyle w:val="af7"/>
        </w:rPr>
        <w:footnoteRef/>
      </w:r>
      <w:r w:rsidRPr="00791452">
        <w:rPr>
          <w:lang w:val="en-US"/>
        </w:rPr>
        <w:t xml:space="preserve"> </w:t>
      </w:r>
      <w:r>
        <w:rPr>
          <w:lang w:val="en-US"/>
        </w:rPr>
        <w:t>www</w:t>
      </w:r>
      <w:r w:rsidRPr="00791452">
        <w:rPr>
          <w:lang w:val="en-US"/>
        </w:rPr>
        <w:t>.</w:t>
      </w:r>
      <w:r>
        <w:rPr>
          <w:lang w:val="en-US"/>
        </w:rPr>
        <w:t>reactjs</w:t>
      </w:r>
      <w:r w:rsidRPr="00791452">
        <w:rPr>
          <w:lang w:val="en-US"/>
        </w:rPr>
        <w:t>.</w:t>
      </w:r>
      <w:r>
        <w:rPr>
          <w:lang w:val="en-US"/>
        </w:rPr>
        <w:t>org</w:t>
      </w:r>
    </w:p>
  </w:footnote>
  <w:footnote w:id="12">
    <w:p w14:paraId="5AF55455" w14:textId="38764AEA" w:rsidR="00965A71" w:rsidRPr="00791452" w:rsidRDefault="00965A71">
      <w:pPr>
        <w:pStyle w:val="af5"/>
        <w:rPr>
          <w:lang w:val="en-US"/>
        </w:rPr>
      </w:pPr>
      <w:r>
        <w:rPr>
          <w:rStyle w:val="af7"/>
        </w:rPr>
        <w:footnoteRef/>
      </w:r>
      <w:r w:rsidRPr="00791452">
        <w:rPr>
          <w:lang w:val="en-US"/>
        </w:rPr>
        <w:t xml:space="preserve"> </w:t>
      </w:r>
      <w:r>
        <w:rPr>
          <w:lang w:val="en-US"/>
        </w:rPr>
        <w:t>www</w:t>
      </w:r>
      <w:r w:rsidRPr="00791452">
        <w:rPr>
          <w:lang w:val="en-US"/>
        </w:rPr>
        <w:t>.</w:t>
      </w:r>
      <w:r w:rsidRPr="00EF3219">
        <w:rPr>
          <w:lang w:val="en-US"/>
        </w:rPr>
        <w:t>redux</w:t>
      </w:r>
      <w:r w:rsidRPr="00791452">
        <w:rPr>
          <w:lang w:val="en-US"/>
        </w:rPr>
        <w:t>.</w:t>
      </w:r>
      <w:r w:rsidRPr="00EF3219">
        <w:rPr>
          <w:lang w:val="en-US"/>
        </w:rPr>
        <w:t>js</w:t>
      </w:r>
      <w:r w:rsidRPr="00791452">
        <w:rPr>
          <w:lang w:val="en-US"/>
        </w:rPr>
        <w:t>.</w:t>
      </w:r>
      <w:r w:rsidRPr="00EF3219">
        <w:rPr>
          <w:lang w:val="en-US"/>
        </w:rPr>
        <w:t>org</w:t>
      </w:r>
    </w:p>
  </w:footnote>
  <w:footnote w:id="13">
    <w:p w14:paraId="4BA247FB" w14:textId="7F2E2718" w:rsidR="00965A71" w:rsidRPr="003861BD" w:rsidRDefault="00965A71">
      <w:pPr>
        <w:pStyle w:val="af5"/>
        <w:rPr>
          <w:lang w:val="en-US"/>
        </w:rPr>
      </w:pPr>
      <w:r>
        <w:rPr>
          <w:rStyle w:val="af7"/>
        </w:rPr>
        <w:footnoteRef/>
      </w:r>
      <w:r w:rsidRPr="003861BD">
        <w:rPr>
          <w:lang w:val="en-US"/>
        </w:rPr>
        <w:t xml:space="preserve"> </w:t>
      </w:r>
      <w:r>
        <w:rPr>
          <w:lang w:val="en-US"/>
        </w:rPr>
        <w:t>www</w:t>
      </w:r>
      <w:r w:rsidRPr="003861BD">
        <w:rPr>
          <w:lang w:val="en-US"/>
        </w:rPr>
        <w:t>.redux-toolkit.js.org</w:t>
      </w:r>
    </w:p>
  </w:footnote>
  <w:footnote w:id="14">
    <w:p w14:paraId="4C4C17AB" w14:textId="44AB2F71" w:rsidR="00965A71" w:rsidRPr="003861BD" w:rsidRDefault="00965A71">
      <w:pPr>
        <w:pStyle w:val="af5"/>
        <w:rPr>
          <w:lang w:val="en-US"/>
        </w:rPr>
      </w:pPr>
      <w:r>
        <w:rPr>
          <w:rStyle w:val="af7"/>
        </w:rPr>
        <w:footnoteRef/>
      </w:r>
      <w:r w:rsidRPr="003861BD">
        <w:rPr>
          <w:lang w:val="en-US"/>
        </w:rPr>
        <w:t xml:space="preserve"> www.styled-components.com </w:t>
      </w:r>
    </w:p>
  </w:footnote>
  <w:footnote w:id="15">
    <w:p w14:paraId="30145C2F" w14:textId="2DD0DDD9" w:rsidR="00965A71" w:rsidRPr="00791452" w:rsidRDefault="00965A71">
      <w:pPr>
        <w:pStyle w:val="af5"/>
        <w:rPr>
          <w:lang w:val="en-US"/>
        </w:rPr>
      </w:pPr>
      <w:r>
        <w:rPr>
          <w:rStyle w:val="af7"/>
        </w:rPr>
        <w:footnoteRef/>
      </w:r>
      <w:r w:rsidRPr="00791452">
        <w:rPr>
          <w:lang w:val="en-US"/>
        </w:rPr>
        <w:t xml:space="preserve"> </w:t>
      </w:r>
      <w:r>
        <w:rPr>
          <w:lang w:val="en-US"/>
        </w:rPr>
        <w:t>www</w:t>
      </w:r>
      <w:r w:rsidRPr="00791452">
        <w:rPr>
          <w:lang w:val="en-US"/>
        </w:rPr>
        <w:t>.</w:t>
      </w:r>
      <w:r w:rsidRPr="003861BD">
        <w:rPr>
          <w:lang w:val="en-US"/>
        </w:rPr>
        <w:t>tproger</w:t>
      </w:r>
      <w:r w:rsidRPr="00791452">
        <w:rPr>
          <w:lang w:val="en-US"/>
        </w:rPr>
        <w:t>.</w:t>
      </w:r>
      <w:r w:rsidRPr="003861BD">
        <w:rPr>
          <w:lang w:val="en-US"/>
        </w:rPr>
        <w:t>ru</w:t>
      </w:r>
      <w:r w:rsidRPr="00791452">
        <w:rPr>
          <w:lang w:val="en-US"/>
        </w:rPr>
        <w:t>/</w:t>
      </w:r>
      <w:r w:rsidRPr="003861BD">
        <w:rPr>
          <w:lang w:val="en-US"/>
        </w:rPr>
        <w:t>articles</w:t>
      </w:r>
      <w:r w:rsidRPr="00791452">
        <w:rPr>
          <w:lang w:val="en-US"/>
        </w:rPr>
        <w:t>/</w:t>
      </w:r>
      <w:r w:rsidRPr="003861BD">
        <w:rPr>
          <w:lang w:val="en-US"/>
        </w:rPr>
        <w:t>styled</w:t>
      </w:r>
      <w:r w:rsidRPr="00791452">
        <w:rPr>
          <w:lang w:val="en-US"/>
        </w:rPr>
        <w:t>-</w:t>
      </w:r>
      <w:r w:rsidRPr="003861BD">
        <w:rPr>
          <w:lang w:val="en-US"/>
        </w:rPr>
        <w:t>components</w:t>
      </w:r>
      <w:r w:rsidRPr="00791452">
        <w:rPr>
          <w:lang w:val="en-US"/>
        </w:rPr>
        <w:t>-</w:t>
      </w:r>
      <w:r w:rsidRPr="003861BD">
        <w:rPr>
          <w:lang w:val="en-US"/>
        </w:rPr>
        <w:t>idealnaja</w:t>
      </w:r>
      <w:r w:rsidRPr="00791452">
        <w:rPr>
          <w:lang w:val="en-US"/>
        </w:rPr>
        <w:t>-</w:t>
      </w:r>
      <w:r w:rsidRPr="003861BD">
        <w:rPr>
          <w:lang w:val="en-US"/>
        </w:rPr>
        <w:t>stilizacija</w:t>
      </w:r>
      <w:r w:rsidRPr="00791452">
        <w:rPr>
          <w:lang w:val="en-US"/>
        </w:rPr>
        <w:t>-</w:t>
      </w:r>
      <w:r w:rsidRPr="003861BD">
        <w:rPr>
          <w:lang w:val="en-US"/>
        </w:rPr>
        <w:t>react</w:t>
      </w:r>
      <w:r w:rsidRPr="00791452">
        <w:rPr>
          <w:lang w:val="en-US"/>
        </w:rPr>
        <w:t>-</w:t>
      </w:r>
      <w:r w:rsidRPr="003861BD">
        <w:rPr>
          <w:lang w:val="en-US"/>
        </w:rPr>
        <w:t>prilozhenija</w:t>
      </w:r>
      <w:r w:rsidRPr="00791452">
        <w:rPr>
          <w:lang w:val="en-US"/>
        </w:rPr>
        <w:t xml:space="preserve">/ </w:t>
      </w:r>
    </w:p>
  </w:footnote>
  <w:footnote w:id="16">
    <w:p w14:paraId="2BC420AE" w14:textId="0BC21AB3" w:rsidR="00965A71" w:rsidRPr="003861BD" w:rsidRDefault="00965A71">
      <w:pPr>
        <w:pStyle w:val="af5"/>
        <w:rPr>
          <w:lang w:val="en-US"/>
        </w:rPr>
      </w:pPr>
      <w:r>
        <w:rPr>
          <w:rStyle w:val="af7"/>
        </w:rPr>
        <w:footnoteRef/>
      </w:r>
      <w:r w:rsidRPr="003861BD">
        <w:rPr>
          <w:lang w:val="en-US"/>
        </w:rPr>
        <w:t xml:space="preserve"> </w:t>
      </w:r>
      <w:r>
        <w:rPr>
          <w:lang w:val="en-US"/>
        </w:rPr>
        <w:t>www</w:t>
      </w:r>
      <w:r w:rsidRPr="003861BD">
        <w:rPr>
          <w:lang w:val="en-US"/>
        </w:rPr>
        <w:t xml:space="preserve">.reactrouter.com/docs/en/v6 </w:t>
      </w:r>
    </w:p>
  </w:footnote>
  <w:footnote w:id="17">
    <w:p w14:paraId="5A801029" w14:textId="244E76FB" w:rsidR="00965A71" w:rsidRPr="003861BD" w:rsidRDefault="00965A71">
      <w:pPr>
        <w:pStyle w:val="af5"/>
        <w:rPr>
          <w:lang w:val="en-US"/>
        </w:rPr>
      </w:pPr>
      <w:r>
        <w:rPr>
          <w:rStyle w:val="af7"/>
        </w:rPr>
        <w:footnoteRef/>
      </w:r>
      <w:r w:rsidRPr="003861BD">
        <w:rPr>
          <w:lang w:val="en-US"/>
        </w:rPr>
        <w:t xml:space="preserve"> www.jetbrains.com/ru-ru/webstorm</w:t>
      </w:r>
    </w:p>
  </w:footnote>
  <w:footnote w:id="18">
    <w:p w14:paraId="7627E475" w14:textId="3BA4EC1E" w:rsidR="00965A71" w:rsidRPr="003861BD" w:rsidRDefault="00965A71">
      <w:pPr>
        <w:pStyle w:val="af5"/>
        <w:rPr>
          <w:lang w:val="en-US"/>
        </w:rPr>
      </w:pPr>
      <w:r>
        <w:rPr>
          <w:rStyle w:val="af7"/>
        </w:rPr>
        <w:footnoteRef/>
      </w:r>
      <w:r w:rsidRPr="003861BD">
        <w:rPr>
          <w:lang w:val="en-US"/>
        </w:rPr>
        <w:t xml:space="preserve"> </w:t>
      </w:r>
      <w:r>
        <w:rPr>
          <w:lang w:val="en-US"/>
        </w:rPr>
        <w:t>www</w:t>
      </w:r>
      <w:r w:rsidRPr="003861BD">
        <w:rPr>
          <w:lang w:val="en-US"/>
        </w:rPr>
        <w:t>.webpack.js.org</w:t>
      </w:r>
    </w:p>
  </w:footnote>
  <w:footnote w:id="19">
    <w:p w14:paraId="3142634E" w14:textId="5D40F6DA" w:rsidR="00965A71" w:rsidRPr="003861BD" w:rsidRDefault="00965A71">
      <w:pPr>
        <w:pStyle w:val="af5"/>
        <w:rPr>
          <w:lang w:val="en-US"/>
        </w:rPr>
      </w:pPr>
      <w:r>
        <w:rPr>
          <w:rStyle w:val="af7"/>
        </w:rPr>
        <w:footnoteRef/>
      </w:r>
      <w:r w:rsidRPr="003861BD">
        <w:rPr>
          <w:lang w:val="en-US"/>
        </w:rPr>
        <w:t xml:space="preserve"> www.atlassian.com/ru/git/tutorials/what-is-</w:t>
      </w:r>
      <w:r>
        <w:rPr>
          <w:lang w:val="en-US"/>
        </w:rPr>
        <w:t>git</w:t>
      </w:r>
    </w:p>
  </w:footnote>
  <w:footnote w:id="20">
    <w:p w14:paraId="6DCBC5FD" w14:textId="5116B071" w:rsidR="00965A71" w:rsidRPr="003861BD" w:rsidRDefault="00965A71">
      <w:pPr>
        <w:pStyle w:val="af5"/>
        <w:rPr>
          <w:lang w:val="en-US"/>
        </w:rPr>
      </w:pPr>
      <w:r>
        <w:rPr>
          <w:rStyle w:val="af7"/>
        </w:rPr>
        <w:footnoteRef/>
      </w:r>
      <w:r w:rsidRPr="003861BD">
        <w:rPr>
          <w:lang w:val="en-US"/>
        </w:rPr>
        <w:t xml:space="preserve"> </w:t>
      </w:r>
      <w:r>
        <w:rPr>
          <w:lang w:val="en-US"/>
        </w:rPr>
        <w:t>www</w:t>
      </w:r>
      <w:r w:rsidRPr="003861BD">
        <w:rPr>
          <w:lang w:val="en-US"/>
        </w:rPr>
        <w:t>.git-scm.com/book/ru/v2</w:t>
      </w:r>
      <w:r w:rsidRPr="003861BD">
        <w:rPr>
          <w:lang w:val="en-US"/>
        </w:rPr>
        <w:tab/>
      </w:r>
    </w:p>
  </w:footnote>
  <w:footnote w:id="21">
    <w:p w14:paraId="104A2362" w14:textId="75CCCDBA" w:rsidR="00965A71" w:rsidRPr="00EF3219" w:rsidRDefault="00965A71">
      <w:pPr>
        <w:pStyle w:val="af5"/>
        <w:rPr>
          <w:lang w:val="en-US"/>
        </w:rPr>
      </w:pPr>
      <w:r>
        <w:rPr>
          <w:rStyle w:val="af7"/>
        </w:rPr>
        <w:footnoteRef/>
      </w:r>
      <w:r w:rsidRPr="00EF3219">
        <w:rPr>
          <w:lang w:val="en-US"/>
        </w:rPr>
        <w:t xml:space="preserve"> </w:t>
      </w:r>
      <w:r>
        <w:rPr>
          <w:lang w:val="en-US"/>
        </w:rPr>
        <w:t>www.</w:t>
      </w:r>
      <w:r w:rsidRPr="003861BD">
        <w:rPr>
          <w:lang w:val="en-US"/>
        </w:rPr>
        <w:t>eslint.org/</w:t>
      </w:r>
    </w:p>
  </w:footnote>
  <w:footnote w:id="22">
    <w:p w14:paraId="182AD3DD" w14:textId="648681E6" w:rsidR="00965A71" w:rsidRPr="003861BD" w:rsidRDefault="00965A71">
      <w:pPr>
        <w:pStyle w:val="af5"/>
        <w:rPr>
          <w:lang w:val="en-US"/>
        </w:rPr>
      </w:pPr>
      <w:r>
        <w:rPr>
          <w:rStyle w:val="af7"/>
        </w:rPr>
        <w:footnoteRef/>
      </w:r>
      <w:r w:rsidRPr="00AF7FFB">
        <w:rPr>
          <w:lang w:val="en-US"/>
        </w:rPr>
        <w:t xml:space="preserve"> </w:t>
      </w:r>
      <w:r>
        <w:rPr>
          <w:lang w:val="en-US"/>
        </w:rPr>
        <w:t>www.prettier</w:t>
      </w:r>
      <w:r w:rsidRPr="003861BD">
        <w:rPr>
          <w:lang w:val="en-US"/>
        </w:rPr>
        <w:t>.io</w:t>
      </w:r>
    </w:p>
  </w:footnote>
  <w:footnote w:id="23">
    <w:p w14:paraId="04D77B60" w14:textId="2DC216FD" w:rsidR="00965A71" w:rsidRPr="003861BD" w:rsidRDefault="00965A71">
      <w:pPr>
        <w:pStyle w:val="af5"/>
        <w:rPr>
          <w:lang w:val="en-US"/>
        </w:rPr>
      </w:pPr>
      <w:r>
        <w:rPr>
          <w:rStyle w:val="af7"/>
        </w:rPr>
        <w:footnoteRef/>
      </w:r>
      <w:r w:rsidRPr="00F67073">
        <w:rPr>
          <w:lang w:val="en-US"/>
        </w:rPr>
        <w:t xml:space="preserve"> </w:t>
      </w:r>
      <w:r w:rsidRPr="003861BD">
        <w:rPr>
          <w:lang w:val="en-US"/>
        </w:rPr>
        <w:t xml:space="preserve">chrome.google.com/webstore/detail/react-developer-tools </w:t>
      </w:r>
    </w:p>
  </w:footnote>
  <w:footnote w:id="24">
    <w:p w14:paraId="4939DC85" w14:textId="356E6144" w:rsidR="00965A71" w:rsidRPr="003861BD" w:rsidRDefault="00965A71">
      <w:pPr>
        <w:pStyle w:val="af5"/>
        <w:rPr>
          <w:lang w:val="en-US"/>
        </w:rPr>
      </w:pPr>
      <w:r>
        <w:rPr>
          <w:rStyle w:val="af7"/>
        </w:rPr>
        <w:footnoteRef/>
      </w:r>
      <w:r w:rsidRPr="003861BD">
        <w:rPr>
          <w:lang w:val="en-US"/>
        </w:rPr>
        <w:t xml:space="preserve"> chrome.google.com/webstore/detail/redux-devtool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21AD5"/>
    <w:multiLevelType w:val="hybridMultilevel"/>
    <w:tmpl w:val="30DE0A74"/>
    <w:lvl w:ilvl="0" w:tplc="0419000F">
      <w:start w:val="1"/>
      <w:numFmt w:val="decimal"/>
      <w:lvlText w:val="%1."/>
      <w:lvlJc w:val="left"/>
      <w:pPr>
        <w:ind w:left="938" w:hanging="360"/>
      </w:pPr>
    </w:lvl>
    <w:lvl w:ilvl="1" w:tplc="04190019" w:tentative="1">
      <w:start w:val="1"/>
      <w:numFmt w:val="lowerLetter"/>
      <w:lvlText w:val="%2."/>
      <w:lvlJc w:val="left"/>
      <w:pPr>
        <w:ind w:left="1658" w:hanging="360"/>
      </w:pPr>
    </w:lvl>
    <w:lvl w:ilvl="2" w:tplc="0419001B" w:tentative="1">
      <w:start w:val="1"/>
      <w:numFmt w:val="lowerRoman"/>
      <w:lvlText w:val="%3."/>
      <w:lvlJc w:val="right"/>
      <w:pPr>
        <w:ind w:left="2378" w:hanging="180"/>
      </w:pPr>
    </w:lvl>
    <w:lvl w:ilvl="3" w:tplc="0419000F" w:tentative="1">
      <w:start w:val="1"/>
      <w:numFmt w:val="decimal"/>
      <w:lvlText w:val="%4."/>
      <w:lvlJc w:val="left"/>
      <w:pPr>
        <w:ind w:left="3098" w:hanging="360"/>
      </w:pPr>
    </w:lvl>
    <w:lvl w:ilvl="4" w:tplc="04190019" w:tentative="1">
      <w:start w:val="1"/>
      <w:numFmt w:val="lowerLetter"/>
      <w:lvlText w:val="%5."/>
      <w:lvlJc w:val="left"/>
      <w:pPr>
        <w:ind w:left="3818" w:hanging="360"/>
      </w:pPr>
    </w:lvl>
    <w:lvl w:ilvl="5" w:tplc="0419001B" w:tentative="1">
      <w:start w:val="1"/>
      <w:numFmt w:val="lowerRoman"/>
      <w:lvlText w:val="%6."/>
      <w:lvlJc w:val="right"/>
      <w:pPr>
        <w:ind w:left="4538" w:hanging="180"/>
      </w:pPr>
    </w:lvl>
    <w:lvl w:ilvl="6" w:tplc="0419000F" w:tentative="1">
      <w:start w:val="1"/>
      <w:numFmt w:val="decimal"/>
      <w:lvlText w:val="%7."/>
      <w:lvlJc w:val="left"/>
      <w:pPr>
        <w:ind w:left="5258" w:hanging="360"/>
      </w:pPr>
    </w:lvl>
    <w:lvl w:ilvl="7" w:tplc="04190019" w:tentative="1">
      <w:start w:val="1"/>
      <w:numFmt w:val="lowerLetter"/>
      <w:lvlText w:val="%8."/>
      <w:lvlJc w:val="left"/>
      <w:pPr>
        <w:ind w:left="5978" w:hanging="360"/>
      </w:pPr>
    </w:lvl>
    <w:lvl w:ilvl="8" w:tplc="0419001B" w:tentative="1">
      <w:start w:val="1"/>
      <w:numFmt w:val="lowerRoman"/>
      <w:lvlText w:val="%9."/>
      <w:lvlJc w:val="right"/>
      <w:pPr>
        <w:ind w:left="6698" w:hanging="180"/>
      </w:pPr>
    </w:lvl>
  </w:abstractNum>
  <w:abstractNum w:abstractNumId="1" w15:restartNumberingAfterBreak="0">
    <w:nsid w:val="01152824"/>
    <w:multiLevelType w:val="hybridMultilevel"/>
    <w:tmpl w:val="4AAE87FE"/>
    <w:lvl w:ilvl="0" w:tplc="910AA6AE">
      <w:numFmt w:val="bullet"/>
      <w:lvlText w:val="–"/>
      <w:lvlJc w:val="left"/>
      <w:pPr>
        <w:ind w:left="218" w:hanging="212"/>
      </w:pPr>
      <w:rPr>
        <w:rFonts w:ascii="Times New Roman" w:eastAsia="Times New Roman" w:hAnsi="Times New Roman" w:cs="Times New Roman" w:hint="default"/>
        <w:w w:val="100"/>
        <w:sz w:val="28"/>
        <w:szCs w:val="28"/>
        <w:lang w:val="ru-RU" w:eastAsia="en-US" w:bidi="ar-SA"/>
      </w:rPr>
    </w:lvl>
    <w:lvl w:ilvl="1" w:tplc="E4E022A0">
      <w:numFmt w:val="bullet"/>
      <w:lvlText w:val=""/>
      <w:lvlJc w:val="left"/>
      <w:pPr>
        <w:ind w:left="218" w:hanging="564"/>
      </w:pPr>
      <w:rPr>
        <w:rFonts w:ascii="Symbol" w:eastAsia="Symbol" w:hAnsi="Symbol" w:cs="Symbol" w:hint="default"/>
        <w:w w:val="100"/>
        <w:sz w:val="28"/>
        <w:szCs w:val="28"/>
        <w:lang w:val="ru-RU" w:eastAsia="en-US" w:bidi="ar-SA"/>
      </w:rPr>
    </w:lvl>
    <w:lvl w:ilvl="2" w:tplc="CE94BCE0">
      <w:numFmt w:val="bullet"/>
      <w:lvlText w:val="•"/>
      <w:lvlJc w:val="left"/>
      <w:pPr>
        <w:ind w:left="2616" w:hanging="564"/>
      </w:pPr>
      <w:rPr>
        <w:rFonts w:hint="default"/>
        <w:lang w:val="ru-RU" w:eastAsia="en-US" w:bidi="ar-SA"/>
      </w:rPr>
    </w:lvl>
    <w:lvl w:ilvl="3" w:tplc="81621340">
      <w:numFmt w:val="bullet"/>
      <w:lvlText w:val="•"/>
      <w:lvlJc w:val="left"/>
      <w:pPr>
        <w:ind w:left="3592" w:hanging="564"/>
      </w:pPr>
      <w:rPr>
        <w:rFonts w:hint="default"/>
        <w:lang w:val="ru-RU" w:eastAsia="en-US" w:bidi="ar-SA"/>
      </w:rPr>
    </w:lvl>
    <w:lvl w:ilvl="4" w:tplc="EDCAEF50">
      <w:numFmt w:val="bullet"/>
      <w:lvlText w:val="•"/>
      <w:lvlJc w:val="left"/>
      <w:pPr>
        <w:ind w:left="4568" w:hanging="564"/>
      </w:pPr>
      <w:rPr>
        <w:rFonts w:hint="default"/>
        <w:lang w:val="ru-RU" w:eastAsia="en-US" w:bidi="ar-SA"/>
      </w:rPr>
    </w:lvl>
    <w:lvl w:ilvl="5" w:tplc="56DE0592">
      <w:numFmt w:val="bullet"/>
      <w:lvlText w:val="•"/>
      <w:lvlJc w:val="left"/>
      <w:pPr>
        <w:ind w:left="5545" w:hanging="564"/>
      </w:pPr>
      <w:rPr>
        <w:rFonts w:hint="default"/>
        <w:lang w:val="ru-RU" w:eastAsia="en-US" w:bidi="ar-SA"/>
      </w:rPr>
    </w:lvl>
    <w:lvl w:ilvl="6" w:tplc="299C9C9E">
      <w:numFmt w:val="bullet"/>
      <w:lvlText w:val="•"/>
      <w:lvlJc w:val="left"/>
      <w:pPr>
        <w:ind w:left="6521" w:hanging="564"/>
      </w:pPr>
      <w:rPr>
        <w:rFonts w:hint="default"/>
        <w:lang w:val="ru-RU" w:eastAsia="en-US" w:bidi="ar-SA"/>
      </w:rPr>
    </w:lvl>
    <w:lvl w:ilvl="7" w:tplc="C1FEC1EC">
      <w:numFmt w:val="bullet"/>
      <w:lvlText w:val="•"/>
      <w:lvlJc w:val="left"/>
      <w:pPr>
        <w:ind w:left="7497" w:hanging="564"/>
      </w:pPr>
      <w:rPr>
        <w:rFonts w:hint="default"/>
        <w:lang w:val="ru-RU" w:eastAsia="en-US" w:bidi="ar-SA"/>
      </w:rPr>
    </w:lvl>
    <w:lvl w:ilvl="8" w:tplc="1A907EB4">
      <w:numFmt w:val="bullet"/>
      <w:lvlText w:val="•"/>
      <w:lvlJc w:val="left"/>
      <w:pPr>
        <w:ind w:left="8473" w:hanging="564"/>
      </w:pPr>
      <w:rPr>
        <w:rFonts w:hint="default"/>
        <w:lang w:val="ru-RU" w:eastAsia="en-US" w:bidi="ar-SA"/>
      </w:rPr>
    </w:lvl>
  </w:abstractNum>
  <w:abstractNum w:abstractNumId="2" w15:restartNumberingAfterBreak="0">
    <w:nsid w:val="01B53417"/>
    <w:multiLevelType w:val="multilevel"/>
    <w:tmpl w:val="29C85D58"/>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3" w15:restartNumberingAfterBreak="0">
    <w:nsid w:val="036A26FC"/>
    <w:multiLevelType w:val="multilevel"/>
    <w:tmpl w:val="7FE04848"/>
    <w:lvl w:ilvl="0">
      <w:start w:val="4"/>
      <w:numFmt w:val="decimal"/>
      <w:lvlText w:val="%1"/>
      <w:lvlJc w:val="left"/>
      <w:pPr>
        <w:ind w:left="1068" w:hanging="360"/>
      </w:pPr>
      <w:rPr>
        <w:rFonts w:hint="default"/>
      </w:rPr>
    </w:lvl>
    <w:lvl w:ilvl="1">
      <w:start w:val="1"/>
      <w:numFmt w:val="decimal"/>
      <w:lvlText w:val="%1.%2"/>
      <w:lvlJc w:val="left"/>
      <w:pPr>
        <w:ind w:left="2148" w:hanging="360"/>
      </w:pPr>
      <w:rPr>
        <w:rFonts w:hint="default"/>
      </w:rPr>
    </w:lvl>
    <w:lvl w:ilvl="2">
      <w:start w:val="1"/>
      <w:numFmt w:val="decimal"/>
      <w:lvlText w:val="%1.%2.%3"/>
      <w:lvlJc w:val="left"/>
      <w:pPr>
        <w:ind w:left="3588" w:hanging="720"/>
      </w:pPr>
      <w:rPr>
        <w:rFonts w:hint="default"/>
      </w:rPr>
    </w:lvl>
    <w:lvl w:ilvl="3">
      <w:start w:val="1"/>
      <w:numFmt w:val="decimal"/>
      <w:lvlText w:val="%1.%2.%3.%4"/>
      <w:lvlJc w:val="left"/>
      <w:pPr>
        <w:ind w:left="5028" w:hanging="1080"/>
      </w:pPr>
      <w:rPr>
        <w:rFonts w:hint="default"/>
      </w:rPr>
    </w:lvl>
    <w:lvl w:ilvl="4">
      <w:start w:val="1"/>
      <w:numFmt w:val="decimal"/>
      <w:lvlText w:val="%1.%2.%3.%4.%5"/>
      <w:lvlJc w:val="left"/>
      <w:pPr>
        <w:ind w:left="6108" w:hanging="1080"/>
      </w:pPr>
      <w:rPr>
        <w:rFonts w:hint="default"/>
      </w:rPr>
    </w:lvl>
    <w:lvl w:ilvl="5">
      <w:start w:val="1"/>
      <w:numFmt w:val="decimal"/>
      <w:lvlText w:val="%1.%2.%3.%4.%5.%6"/>
      <w:lvlJc w:val="left"/>
      <w:pPr>
        <w:ind w:left="7548" w:hanging="1440"/>
      </w:pPr>
      <w:rPr>
        <w:rFonts w:hint="default"/>
      </w:rPr>
    </w:lvl>
    <w:lvl w:ilvl="6">
      <w:start w:val="1"/>
      <w:numFmt w:val="decimal"/>
      <w:lvlText w:val="%1.%2.%3.%4.%5.%6.%7"/>
      <w:lvlJc w:val="left"/>
      <w:pPr>
        <w:ind w:left="8628" w:hanging="1440"/>
      </w:pPr>
      <w:rPr>
        <w:rFonts w:hint="default"/>
      </w:rPr>
    </w:lvl>
    <w:lvl w:ilvl="7">
      <w:start w:val="1"/>
      <w:numFmt w:val="decimal"/>
      <w:lvlText w:val="%1.%2.%3.%4.%5.%6.%7.%8"/>
      <w:lvlJc w:val="left"/>
      <w:pPr>
        <w:ind w:left="10068" w:hanging="1800"/>
      </w:pPr>
      <w:rPr>
        <w:rFonts w:hint="default"/>
      </w:rPr>
    </w:lvl>
    <w:lvl w:ilvl="8">
      <w:start w:val="1"/>
      <w:numFmt w:val="decimal"/>
      <w:lvlText w:val="%1.%2.%3.%4.%5.%6.%7.%8.%9"/>
      <w:lvlJc w:val="left"/>
      <w:pPr>
        <w:ind w:left="11508" w:hanging="2160"/>
      </w:pPr>
      <w:rPr>
        <w:rFonts w:hint="default"/>
      </w:rPr>
    </w:lvl>
  </w:abstractNum>
  <w:abstractNum w:abstractNumId="4" w15:restartNumberingAfterBreak="0">
    <w:nsid w:val="06A23222"/>
    <w:multiLevelType w:val="hybridMultilevel"/>
    <w:tmpl w:val="BDCCC3EA"/>
    <w:lvl w:ilvl="0" w:tplc="B088E502">
      <w:numFmt w:val="bullet"/>
      <w:lvlText w:val="–"/>
      <w:lvlJc w:val="left"/>
      <w:pPr>
        <w:ind w:left="1429" w:hanging="360"/>
      </w:pPr>
      <w:rPr>
        <w:rFonts w:ascii="Times New Roman" w:eastAsiaTheme="minorHAnsi"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0B6D794D"/>
    <w:multiLevelType w:val="hybridMultilevel"/>
    <w:tmpl w:val="47527B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0651F95"/>
    <w:multiLevelType w:val="hybridMultilevel"/>
    <w:tmpl w:val="A67C663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29F112F"/>
    <w:multiLevelType w:val="hybridMultilevel"/>
    <w:tmpl w:val="D840CBD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 w15:restartNumberingAfterBreak="0">
    <w:nsid w:val="16781DA8"/>
    <w:multiLevelType w:val="hybridMultilevel"/>
    <w:tmpl w:val="E6AA9060"/>
    <w:lvl w:ilvl="0" w:tplc="04190001">
      <w:start w:val="1"/>
      <w:numFmt w:val="bullet"/>
      <w:lvlText w:val=""/>
      <w:lvlJc w:val="left"/>
      <w:pPr>
        <w:ind w:left="2137" w:hanging="360"/>
      </w:pPr>
      <w:rPr>
        <w:rFonts w:ascii="Symbol" w:hAnsi="Symbol" w:hint="default"/>
      </w:rPr>
    </w:lvl>
    <w:lvl w:ilvl="1" w:tplc="04190003" w:tentative="1">
      <w:start w:val="1"/>
      <w:numFmt w:val="bullet"/>
      <w:lvlText w:val="o"/>
      <w:lvlJc w:val="left"/>
      <w:pPr>
        <w:ind w:left="2857" w:hanging="360"/>
      </w:pPr>
      <w:rPr>
        <w:rFonts w:ascii="Courier New" w:hAnsi="Courier New" w:cs="Courier New" w:hint="default"/>
      </w:rPr>
    </w:lvl>
    <w:lvl w:ilvl="2" w:tplc="04190005" w:tentative="1">
      <w:start w:val="1"/>
      <w:numFmt w:val="bullet"/>
      <w:lvlText w:val=""/>
      <w:lvlJc w:val="left"/>
      <w:pPr>
        <w:ind w:left="3577" w:hanging="360"/>
      </w:pPr>
      <w:rPr>
        <w:rFonts w:ascii="Wingdings" w:hAnsi="Wingdings" w:hint="default"/>
      </w:rPr>
    </w:lvl>
    <w:lvl w:ilvl="3" w:tplc="04190001" w:tentative="1">
      <w:start w:val="1"/>
      <w:numFmt w:val="bullet"/>
      <w:lvlText w:val=""/>
      <w:lvlJc w:val="left"/>
      <w:pPr>
        <w:ind w:left="4297" w:hanging="360"/>
      </w:pPr>
      <w:rPr>
        <w:rFonts w:ascii="Symbol" w:hAnsi="Symbol" w:hint="default"/>
      </w:rPr>
    </w:lvl>
    <w:lvl w:ilvl="4" w:tplc="04190003" w:tentative="1">
      <w:start w:val="1"/>
      <w:numFmt w:val="bullet"/>
      <w:lvlText w:val="o"/>
      <w:lvlJc w:val="left"/>
      <w:pPr>
        <w:ind w:left="5017" w:hanging="360"/>
      </w:pPr>
      <w:rPr>
        <w:rFonts w:ascii="Courier New" w:hAnsi="Courier New" w:cs="Courier New" w:hint="default"/>
      </w:rPr>
    </w:lvl>
    <w:lvl w:ilvl="5" w:tplc="04190005" w:tentative="1">
      <w:start w:val="1"/>
      <w:numFmt w:val="bullet"/>
      <w:lvlText w:val=""/>
      <w:lvlJc w:val="left"/>
      <w:pPr>
        <w:ind w:left="5737" w:hanging="360"/>
      </w:pPr>
      <w:rPr>
        <w:rFonts w:ascii="Wingdings" w:hAnsi="Wingdings" w:hint="default"/>
      </w:rPr>
    </w:lvl>
    <w:lvl w:ilvl="6" w:tplc="04190001" w:tentative="1">
      <w:start w:val="1"/>
      <w:numFmt w:val="bullet"/>
      <w:lvlText w:val=""/>
      <w:lvlJc w:val="left"/>
      <w:pPr>
        <w:ind w:left="6457" w:hanging="360"/>
      </w:pPr>
      <w:rPr>
        <w:rFonts w:ascii="Symbol" w:hAnsi="Symbol" w:hint="default"/>
      </w:rPr>
    </w:lvl>
    <w:lvl w:ilvl="7" w:tplc="04190003" w:tentative="1">
      <w:start w:val="1"/>
      <w:numFmt w:val="bullet"/>
      <w:lvlText w:val="o"/>
      <w:lvlJc w:val="left"/>
      <w:pPr>
        <w:ind w:left="7177" w:hanging="360"/>
      </w:pPr>
      <w:rPr>
        <w:rFonts w:ascii="Courier New" w:hAnsi="Courier New" w:cs="Courier New" w:hint="default"/>
      </w:rPr>
    </w:lvl>
    <w:lvl w:ilvl="8" w:tplc="04190005" w:tentative="1">
      <w:start w:val="1"/>
      <w:numFmt w:val="bullet"/>
      <w:lvlText w:val=""/>
      <w:lvlJc w:val="left"/>
      <w:pPr>
        <w:ind w:left="7897" w:hanging="360"/>
      </w:pPr>
      <w:rPr>
        <w:rFonts w:ascii="Wingdings" w:hAnsi="Wingdings" w:hint="default"/>
      </w:rPr>
    </w:lvl>
  </w:abstractNum>
  <w:abstractNum w:abstractNumId="9" w15:restartNumberingAfterBreak="0">
    <w:nsid w:val="16D51C36"/>
    <w:multiLevelType w:val="hybridMultilevel"/>
    <w:tmpl w:val="169EF448"/>
    <w:lvl w:ilvl="0" w:tplc="0419000F">
      <w:start w:val="1"/>
      <w:numFmt w:val="decimal"/>
      <w:lvlText w:val="%1."/>
      <w:lvlJc w:val="left"/>
      <w:pPr>
        <w:ind w:left="938" w:hanging="360"/>
      </w:pPr>
    </w:lvl>
    <w:lvl w:ilvl="1" w:tplc="04190019" w:tentative="1">
      <w:start w:val="1"/>
      <w:numFmt w:val="lowerLetter"/>
      <w:lvlText w:val="%2."/>
      <w:lvlJc w:val="left"/>
      <w:pPr>
        <w:ind w:left="1658" w:hanging="360"/>
      </w:pPr>
    </w:lvl>
    <w:lvl w:ilvl="2" w:tplc="0419001B" w:tentative="1">
      <w:start w:val="1"/>
      <w:numFmt w:val="lowerRoman"/>
      <w:lvlText w:val="%3."/>
      <w:lvlJc w:val="right"/>
      <w:pPr>
        <w:ind w:left="2378" w:hanging="180"/>
      </w:pPr>
    </w:lvl>
    <w:lvl w:ilvl="3" w:tplc="0419000F" w:tentative="1">
      <w:start w:val="1"/>
      <w:numFmt w:val="decimal"/>
      <w:lvlText w:val="%4."/>
      <w:lvlJc w:val="left"/>
      <w:pPr>
        <w:ind w:left="3098" w:hanging="360"/>
      </w:pPr>
    </w:lvl>
    <w:lvl w:ilvl="4" w:tplc="04190019" w:tentative="1">
      <w:start w:val="1"/>
      <w:numFmt w:val="lowerLetter"/>
      <w:lvlText w:val="%5."/>
      <w:lvlJc w:val="left"/>
      <w:pPr>
        <w:ind w:left="3818" w:hanging="360"/>
      </w:pPr>
    </w:lvl>
    <w:lvl w:ilvl="5" w:tplc="0419001B" w:tentative="1">
      <w:start w:val="1"/>
      <w:numFmt w:val="lowerRoman"/>
      <w:lvlText w:val="%6."/>
      <w:lvlJc w:val="right"/>
      <w:pPr>
        <w:ind w:left="4538" w:hanging="180"/>
      </w:pPr>
    </w:lvl>
    <w:lvl w:ilvl="6" w:tplc="0419000F" w:tentative="1">
      <w:start w:val="1"/>
      <w:numFmt w:val="decimal"/>
      <w:lvlText w:val="%7."/>
      <w:lvlJc w:val="left"/>
      <w:pPr>
        <w:ind w:left="5258" w:hanging="360"/>
      </w:pPr>
    </w:lvl>
    <w:lvl w:ilvl="7" w:tplc="04190019" w:tentative="1">
      <w:start w:val="1"/>
      <w:numFmt w:val="lowerLetter"/>
      <w:lvlText w:val="%8."/>
      <w:lvlJc w:val="left"/>
      <w:pPr>
        <w:ind w:left="5978" w:hanging="360"/>
      </w:pPr>
    </w:lvl>
    <w:lvl w:ilvl="8" w:tplc="0419001B" w:tentative="1">
      <w:start w:val="1"/>
      <w:numFmt w:val="lowerRoman"/>
      <w:lvlText w:val="%9."/>
      <w:lvlJc w:val="right"/>
      <w:pPr>
        <w:ind w:left="6698" w:hanging="180"/>
      </w:pPr>
    </w:lvl>
  </w:abstractNum>
  <w:abstractNum w:abstractNumId="10" w15:restartNumberingAfterBreak="0">
    <w:nsid w:val="1B3A3257"/>
    <w:multiLevelType w:val="hybridMultilevel"/>
    <w:tmpl w:val="FA345A4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1BF1185A"/>
    <w:multiLevelType w:val="hybridMultilevel"/>
    <w:tmpl w:val="481A85E8"/>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2" w15:restartNumberingAfterBreak="0">
    <w:nsid w:val="1DDF1875"/>
    <w:multiLevelType w:val="hybridMultilevel"/>
    <w:tmpl w:val="027EDD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1F4307A2"/>
    <w:multiLevelType w:val="multilevel"/>
    <w:tmpl w:val="F11661D6"/>
    <w:lvl w:ilvl="0">
      <w:start w:val="1"/>
      <w:numFmt w:val="decimal"/>
      <w:lvlText w:val="%1"/>
      <w:lvlJc w:val="left"/>
      <w:pPr>
        <w:ind w:left="658" w:hanging="440"/>
      </w:pPr>
      <w:rPr>
        <w:rFonts w:ascii="Times New Roman" w:eastAsia="Times New Roman" w:hAnsi="Times New Roman" w:cs="Times New Roman" w:hint="default"/>
        <w:w w:val="100"/>
        <w:sz w:val="28"/>
        <w:szCs w:val="28"/>
        <w:lang w:val="ru-RU" w:eastAsia="en-US" w:bidi="ar-SA"/>
      </w:rPr>
    </w:lvl>
    <w:lvl w:ilvl="1">
      <w:start w:val="1"/>
      <w:numFmt w:val="decimal"/>
      <w:lvlText w:val="%1.%2"/>
      <w:lvlJc w:val="left"/>
      <w:pPr>
        <w:ind w:left="878" w:hanging="660"/>
      </w:pPr>
      <w:rPr>
        <w:rFonts w:ascii="Times New Roman" w:eastAsia="Times New Roman" w:hAnsi="Times New Roman" w:cs="Times New Roman" w:hint="default"/>
        <w:w w:val="100"/>
        <w:sz w:val="28"/>
        <w:szCs w:val="28"/>
        <w:lang w:val="ru-RU" w:eastAsia="en-US" w:bidi="ar-SA"/>
      </w:rPr>
    </w:lvl>
    <w:lvl w:ilvl="2">
      <w:start w:val="1"/>
      <w:numFmt w:val="decimal"/>
      <w:lvlText w:val="%3"/>
      <w:lvlJc w:val="left"/>
      <w:pPr>
        <w:ind w:left="2833" w:hanging="564"/>
      </w:pPr>
      <w:rPr>
        <w:rFonts w:ascii="Times New Roman" w:eastAsia="Times New Roman" w:hAnsi="Times New Roman" w:cs="Times New Roman" w:hint="default"/>
        <w:b/>
        <w:bCs/>
        <w:w w:val="100"/>
        <w:sz w:val="28"/>
        <w:szCs w:val="28"/>
        <w:lang w:val="ru-RU" w:eastAsia="en-US" w:bidi="ar-SA"/>
      </w:rPr>
    </w:lvl>
    <w:lvl w:ilvl="3">
      <w:start w:val="1"/>
      <w:numFmt w:val="decimal"/>
      <w:lvlText w:val="%3.%4"/>
      <w:lvlJc w:val="left"/>
      <w:pPr>
        <w:ind w:left="1502" w:hanging="432"/>
      </w:pPr>
      <w:rPr>
        <w:rFonts w:ascii="Times New Roman" w:eastAsia="Times New Roman" w:hAnsi="Times New Roman" w:cs="Times New Roman" w:hint="default"/>
        <w:b/>
        <w:bCs/>
        <w:w w:val="100"/>
        <w:sz w:val="28"/>
        <w:szCs w:val="28"/>
        <w:lang w:val="ru-RU" w:eastAsia="en-US" w:bidi="ar-SA"/>
      </w:rPr>
    </w:lvl>
    <w:lvl w:ilvl="4">
      <w:numFmt w:val="bullet"/>
      <w:lvlText w:val="•"/>
      <w:lvlJc w:val="left"/>
      <w:pPr>
        <w:ind w:left="2895" w:hanging="432"/>
      </w:pPr>
      <w:rPr>
        <w:rFonts w:hint="default"/>
        <w:lang w:val="ru-RU" w:eastAsia="en-US" w:bidi="ar-SA"/>
      </w:rPr>
    </w:lvl>
    <w:lvl w:ilvl="5">
      <w:numFmt w:val="bullet"/>
      <w:lvlText w:val="•"/>
      <w:lvlJc w:val="left"/>
      <w:pPr>
        <w:ind w:left="4150" w:hanging="432"/>
      </w:pPr>
      <w:rPr>
        <w:rFonts w:hint="default"/>
        <w:lang w:val="ru-RU" w:eastAsia="en-US" w:bidi="ar-SA"/>
      </w:rPr>
    </w:lvl>
    <w:lvl w:ilvl="6">
      <w:numFmt w:val="bullet"/>
      <w:lvlText w:val="•"/>
      <w:lvlJc w:val="left"/>
      <w:pPr>
        <w:ind w:left="5405" w:hanging="432"/>
      </w:pPr>
      <w:rPr>
        <w:rFonts w:hint="default"/>
        <w:lang w:val="ru-RU" w:eastAsia="en-US" w:bidi="ar-SA"/>
      </w:rPr>
    </w:lvl>
    <w:lvl w:ilvl="7">
      <w:numFmt w:val="bullet"/>
      <w:lvlText w:val="•"/>
      <w:lvlJc w:val="left"/>
      <w:pPr>
        <w:ind w:left="6660" w:hanging="432"/>
      </w:pPr>
      <w:rPr>
        <w:rFonts w:hint="default"/>
        <w:lang w:val="ru-RU" w:eastAsia="en-US" w:bidi="ar-SA"/>
      </w:rPr>
    </w:lvl>
    <w:lvl w:ilvl="8">
      <w:numFmt w:val="bullet"/>
      <w:lvlText w:val="•"/>
      <w:lvlJc w:val="left"/>
      <w:pPr>
        <w:ind w:left="7916" w:hanging="432"/>
      </w:pPr>
      <w:rPr>
        <w:rFonts w:hint="default"/>
        <w:lang w:val="ru-RU" w:eastAsia="en-US" w:bidi="ar-SA"/>
      </w:rPr>
    </w:lvl>
  </w:abstractNum>
  <w:abstractNum w:abstractNumId="14" w15:restartNumberingAfterBreak="0">
    <w:nsid w:val="267C2FC7"/>
    <w:multiLevelType w:val="hybridMultilevel"/>
    <w:tmpl w:val="60C6013C"/>
    <w:lvl w:ilvl="0" w:tplc="0419000F">
      <w:start w:val="4"/>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2DEB3BC6"/>
    <w:multiLevelType w:val="hybridMultilevel"/>
    <w:tmpl w:val="8A7ADFA6"/>
    <w:lvl w:ilvl="0" w:tplc="FFFFFFFF">
      <w:start w:val="1"/>
      <w:numFmt w:val="bullet"/>
      <w:lvlText w:val=""/>
      <w:lvlJc w:val="left"/>
      <w:pPr>
        <w:ind w:left="2520" w:hanging="360"/>
      </w:pPr>
      <w:rPr>
        <w:rFonts w:ascii="Symbol" w:hAnsi="Symbol"/>
      </w:rPr>
    </w:lvl>
    <w:lvl w:ilvl="1" w:tplc="FFFFFFFF">
      <w:start w:val="1"/>
      <w:numFmt w:val="bullet"/>
      <w:lvlText w:val=""/>
      <w:lvlJc w:val="left"/>
      <w:pPr>
        <w:ind w:left="1979" w:hanging="360"/>
      </w:pPr>
      <w:rPr>
        <w:rFonts w:ascii="Symbol" w:hAnsi="Symbol"/>
      </w:rPr>
    </w:lvl>
    <w:lvl w:ilvl="2" w:tplc="FFFFFFFF">
      <w:start w:val="1"/>
      <w:numFmt w:val="bullet"/>
      <w:lvlText w:val=""/>
      <w:lvlJc w:val="left"/>
      <w:pPr>
        <w:ind w:left="3240" w:hanging="360"/>
      </w:pPr>
      <w:rPr>
        <w:rFonts w:ascii="Wingdings" w:hAnsi="Wingdings"/>
      </w:rPr>
    </w:lvl>
    <w:lvl w:ilvl="3" w:tplc="FFFFFFFF">
      <w:start w:val="1"/>
      <w:numFmt w:val="bullet"/>
      <w:lvlText w:val=""/>
      <w:lvlJc w:val="left"/>
      <w:pPr>
        <w:ind w:left="3960" w:hanging="360"/>
      </w:pPr>
      <w:rPr>
        <w:rFonts w:ascii="Symbol" w:hAnsi="Symbol"/>
      </w:rPr>
    </w:lvl>
    <w:lvl w:ilvl="4" w:tplc="FFFFFFFF">
      <w:start w:val="1"/>
      <w:numFmt w:val="bullet"/>
      <w:lvlText w:val="o"/>
      <w:lvlJc w:val="left"/>
      <w:pPr>
        <w:ind w:left="4680" w:hanging="360"/>
      </w:pPr>
      <w:rPr>
        <w:rFonts w:ascii="Courier New" w:hAnsi="Courier New" w:cs="Courier New"/>
      </w:rPr>
    </w:lvl>
    <w:lvl w:ilvl="5" w:tplc="FFFFFFFF">
      <w:start w:val="1"/>
      <w:numFmt w:val="bullet"/>
      <w:lvlText w:val=""/>
      <w:lvlJc w:val="left"/>
      <w:pPr>
        <w:ind w:left="5400" w:hanging="360"/>
      </w:pPr>
      <w:rPr>
        <w:rFonts w:ascii="Wingdings" w:hAnsi="Wingdings"/>
      </w:rPr>
    </w:lvl>
    <w:lvl w:ilvl="6" w:tplc="FFFFFFFF">
      <w:start w:val="1"/>
      <w:numFmt w:val="bullet"/>
      <w:lvlText w:val=""/>
      <w:lvlJc w:val="left"/>
      <w:pPr>
        <w:ind w:left="6120" w:hanging="360"/>
      </w:pPr>
      <w:rPr>
        <w:rFonts w:ascii="Symbol" w:hAnsi="Symbol"/>
      </w:rPr>
    </w:lvl>
    <w:lvl w:ilvl="7" w:tplc="FFFFFFFF">
      <w:start w:val="1"/>
      <w:numFmt w:val="bullet"/>
      <w:lvlText w:val="o"/>
      <w:lvlJc w:val="left"/>
      <w:pPr>
        <w:ind w:left="6840" w:hanging="360"/>
      </w:pPr>
      <w:rPr>
        <w:rFonts w:ascii="Courier New" w:hAnsi="Courier New" w:cs="Courier New"/>
      </w:rPr>
    </w:lvl>
    <w:lvl w:ilvl="8" w:tplc="FFFFFFFF">
      <w:start w:val="1"/>
      <w:numFmt w:val="bullet"/>
      <w:lvlText w:val=""/>
      <w:lvlJc w:val="left"/>
      <w:pPr>
        <w:ind w:left="7560" w:hanging="360"/>
      </w:pPr>
      <w:rPr>
        <w:rFonts w:ascii="Wingdings" w:hAnsi="Wingdings"/>
      </w:rPr>
    </w:lvl>
  </w:abstractNum>
  <w:abstractNum w:abstractNumId="16" w15:restartNumberingAfterBreak="0">
    <w:nsid w:val="36017CB0"/>
    <w:multiLevelType w:val="hybridMultilevel"/>
    <w:tmpl w:val="78B8C8B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36E24CB5"/>
    <w:multiLevelType w:val="multilevel"/>
    <w:tmpl w:val="1B4808C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37EC2438"/>
    <w:multiLevelType w:val="hybridMultilevel"/>
    <w:tmpl w:val="7FBCC2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39564E6F"/>
    <w:multiLevelType w:val="hybridMultilevel"/>
    <w:tmpl w:val="F6BC0BA2"/>
    <w:lvl w:ilvl="0" w:tplc="B088E502">
      <w:numFmt w:val="bullet"/>
      <w:lvlText w:val="–"/>
      <w:lvlJc w:val="left"/>
      <w:pPr>
        <w:ind w:left="1429" w:hanging="360"/>
      </w:pPr>
      <w:rPr>
        <w:rFonts w:ascii="Times New Roman" w:eastAsiaTheme="minorHAnsi"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3B15664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CAD788F"/>
    <w:multiLevelType w:val="hybridMultilevel"/>
    <w:tmpl w:val="C93CA0D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3FA9687A"/>
    <w:multiLevelType w:val="hybridMultilevel"/>
    <w:tmpl w:val="53A2F484"/>
    <w:lvl w:ilvl="0" w:tplc="B088E502">
      <w:numFmt w:val="bullet"/>
      <w:lvlText w:val="–"/>
      <w:lvlJc w:val="left"/>
      <w:pPr>
        <w:ind w:left="1069" w:hanging="360"/>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3" w15:restartNumberingAfterBreak="0">
    <w:nsid w:val="51881D0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6292FD0"/>
    <w:multiLevelType w:val="hybridMultilevel"/>
    <w:tmpl w:val="D840CBD8"/>
    <w:lvl w:ilvl="0" w:tplc="0419000F">
      <w:start w:val="1"/>
      <w:numFmt w:val="decimal"/>
      <w:lvlText w:val="%1."/>
      <w:lvlJc w:val="left"/>
      <w:pPr>
        <w:ind w:left="1069" w:hanging="360"/>
      </w:p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5" w15:restartNumberingAfterBreak="0">
    <w:nsid w:val="5710531E"/>
    <w:multiLevelType w:val="multilevel"/>
    <w:tmpl w:val="2D685C8E"/>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sz w:val="24"/>
        <w:szCs w:val="24"/>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5D664F6C"/>
    <w:multiLevelType w:val="hybridMultilevel"/>
    <w:tmpl w:val="4180202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63851F24"/>
    <w:multiLevelType w:val="hybridMultilevel"/>
    <w:tmpl w:val="F212363E"/>
    <w:lvl w:ilvl="0" w:tplc="BB3C816E">
      <w:numFmt w:val="bullet"/>
      <w:lvlText w:val="•"/>
      <w:lvlJc w:val="left"/>
      <w:pPr>
        <w:ind w:left="720" w:hanging="360"/>
      </w:pPr>
      <w:rPr>
        <w:rFonts w:hint="default"/>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6B804D05"/>
    <w:multiLevelType w:val="hybridMultilevel"/>
    <w:tmpl w:val="08AC17A4"/>
    <w:lvl w:ilvl="0" w:tplc="0419000F">
      <w:start w:val="1"/>
      <w:numFmt w:val="decimal"/>
      <w:lvlText w:val="%1."/>
      <w:lvlJc w:val="left"/>
      <w:pPr>
        <w:ind w:left="938" w:hanging="360"/>
      </w:pPr>
    </w:lvl>
    <w:lvl w:ilvl="1" w:tplc="04190019" w:tentative="1">
      <w:start w:val="1"/>
      <w:numFmt w:val="lowerLetter"/>
      <w:lvlText w:val="%2."/>
      <w:lvlJc w:val="left"/>
      <w:pPr>
        <w:ind w:left="1658" w:hanging="360"/>
      </w:pPr>
    </w:lvl>
    <w:lvl w:ilvl="2" w:tplc="0419001B" w:tentative="1">
      <w:start w:val="1"/>
      <w:numFmt w:val="lowerRoman"/>
      <w:lvlText w:val="%3."/>
      <w:lvlJc w:val="right"/>
      <w:pPr>
        <w:ind w:left="2378" w:hanging="180"/>
      </w:pPr>
    </w:lvl>
    <w:lvl w:ilvl="3" w:tplc="0419000F" w:tentative="1">
      <w:start w:val="1"/>
      <w:numFmt w:val="decimal"/>
      <w:lvlText w:val="%4."/>
      <w:lvlJc w:val="left"/>
      <w:pPr>
        <w:ind w:left="3098" w:hanging="360"/>
      </w:pPr>
    </w:lvl>
    <w:lvl w:ilvl="4" w:tplc="04190019" w:tentative="1">
      <w:start w:val="1"/>
      <w:numFmt w:val="lowerLetter"/>
      <w:lvlText w:val="%5."/>
      <w:lvlJc w:val="left"/>
      <w:pPr>
        <w:ind w:left="3818" w:hanging="360"/>
      </w:pPr>
    </w:lvl>
    <w:lvl w:ilvl="5" w:tplc="0419001B" w:tentative="1">
      <w:start w:val="1"/>
      <w:numFmt w:val="lowerRoman"/>
      <w:lvlText w:val="%6."/>
      <w:lvlJc w:val="right"/>
      <w:pPr>
        <w:ind w:left="4538" w:hanging="180"/>
      </w:pPr>
    </w:lvl>
    <w:lvl w:ilvl="6" w:tplc="0419000F" w:tentative="1">
      <w:start w:val="1"/>
      <w:numFmt w:val="decimal"/>
      <w:lvlText w:val="%7."/>
      <w:lvlJc w:val="left"/>
      <w:pPr>
        <w:ind w:left="5258" w:hanging="360"/>
      </w:pPr>
    </w:lvl>
    <w:lvl w:ilvl="7" w:tplc="04190019" w:tentative="1">
      <w:start w:val="1"/>
      <w:numFmt w:val="lowerLetter"/>
      <w:lvlText w:val="%8."/>
      <w:lvlJc w:val="left"/>
      <w:pPr>
        <w:ind w:left="5978" w:hanging="360"/>
      </w:pPr>
    </w:lvl>
    <w:lvl w:ilvl="8" w:tplc="0419001B" w:tentative="1">
      <w:start w:val="1"/>
      <w:numFmt w:val="lowerRoman"/>
      <w:lvlText w:val="%9."/>
      <w:lvlJc w:val="right"/>
      <w:pPr>
        <w:ind w:left="6698" w:hanging="180"/>
      </w:pPr>
    </w:lvl>
  </w:abstractNum>
  <w:abstractNum w:abstractNumId="29" w15:restartNumberingAfterBreak="0">
    <w:nsid w:val="6FE43EC4"/>
    <w:multiLevelType w:val="multilevel"/>
    <w:tmpl w:val="2C12F454"/>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30" w15:restartNumberingAfterBreak="0">
    <w:nsid w:val="70302BC9"/>
    <w:multiLevelType w:val="hybridMultilevel"/>
    <w:tmpl w:val="6E46F03C"/>
    <w:lvl w:ilvl="0" w:tplc="4DB81FA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71FD51C0"/>
    <w:multiLevelType w:val="hybridMultilevel"/>
    <w:tmpl w:val="0A442EC4"/>
    <w:lvl w:ilvl="0" w:tplc="9AB8FB64">
      <w:numFmt w:val="bullet"/>
      <w:lvlText w:val=""/>
      <w:lvlJc w:val="left"/>
      <w:pPr>
        <w:ind w:left="1634" w:hanging="564"/>
      </w:pPr>
      <w:rPr>
        <w:rFonts w:ascii="Symbol" w:eastAsia="Symbol" w:hAnsi="Symbol" w:cs="Symbol" w:hint="default"/>
        <w:w w:val="100"/>
        <w:sz w:val="28"/>
        <w:szCs w:val="28"/>
        <w:lang w:val="ru-RU" w:eastAsia="en-US" w:bidi="ar-SA"/>
      </w:rPr>
    </w:lvl>
    <w:lvl w:ilvl="1" w:tplc="BB3C816E">
      <w:numFmt w:val="bullet"/>
      <w:lvlText w:val="•"/>
      <w:lvlJc w:val="left"/>
      <w:pPr>
        <w:ind w:left="2518" w:hanging="564"/>
      </w:pPr>
      <w:rPr>
        <w:rFonts w:hint="default"/>
        <w:lang w:val="ru-RU" w:eastAsia="en-US" w:bidi="ar-SA"/>
      </w:rPr>
    </w:lvl>
    <w:lvl w:ilvl="2" w:tplc="C27ED7E0">
      <w:numFmt w:val="bullet"/>
      <w:lvlText w:val="•"/>
      <w:lvlJc w:val="left"/>
      <w:pPr>
        <w:ind w:left="3397" w:hanging="564"/>
      </w:pPr>
      <w:rPr>
        <w:rFonts w:hint="default"/>
        <w:lang w:val="ru-RU" w:eastAsia="en-US" w:bidi="ar-SA"/>
      </w:rPr>
    </w:lvl>
    <w:lvl w:ilvl="3" w:tplc="50A2D71C">
      <w:numFmt w:val="bullet"/>
      <w:lvlText w:val="•"/>
      <w:lvlJc w:val="left"/>
      <w:pPr>
        <w:ind w:left="4275" w:hanging="564"/>
      </w:pPr>
      <w:rPr>
        <w:rFonts w:hint="default"/>
        <w:lang w:val="ru-RU" w:eastAsia="en-US" w:bidi="ar-SA"/>
      </w:rPr>
    </w:lvl>
    <w:lvl w:ilvl="4" w:tplc="0C42B9DE">
      <w:numFmt w:val="bullet"/>
      <w:lvlText w:val="•"/>
      <w:lvlJc w:val="left"/>
      <w:pPr>
        <w:ind w:left="5154" w:hanging="564"/>
      </w:pPr>
      <w:rPr>
        <w:rFonts w:hint="default"/>
        <w:lang w:val="ru-RU" w:eastAsia="en-US" w:bidi="ar-SA"/>
      </w:rPr>
    </w:lvl>
    <w:lvl w:ilvl="5" w:tplc="2B62A11C">
      <w:numFmt w:val="bullet"/>
      <w:lvlText w:val="•"/>
      <w:lvlJc w:val="left"/>
      <w:pPr>
        <w:ind w:left="6033" w:hanging="564"/>
      </w:pPr>
      <w:rPr>
        <w:rFonts w:hint="default"/>
        <w:lang w:val="ru-RU" w:eastAsia="en-US" w:bidi="ar-SA"/>
      </w:rPr>
    </w:lvl>
    <w:lvl w:ilvl="6" w:tplc="1CBCACCA">
      <w:numFmt w:val="bullet"/>
      <w:lvlText w:val="•"/>
      <w:lvlJc w:val="left"/>
      <w:pPr>
        <w:ind w:left="6911" w:hanging="564"/>
      </w:pPr>
      <w:rPr>
        <w:rFonts w:hint="default"/>
        <w:lang w:val="ru-RU" w:eastAsia="en-US" w:bidi="ar-SA"/>
      </w:rPr>
    </w:lvl>
    <w:lvl w:ilvl="7" w:tplc="67C08A90">
      <w:numFmt w:val="bullet"/>
      <w:lvlText w:val="•"/>
      <w:lvlJc w:val="left"/>
      <w:pPr>
        <w:ind w:left="7790" w:hanging="564"/>
      </w:pPr>
      <w:rPr>
        <w:rFonts w:hint="default"/>
        <w:lang w:val="ru-RU" w:eastAsia="en-US" w:bidi="ar-SA"/>
      </w:rPr>
    </w:lvl>
    <w:lvl w:ilvl="8" w:tplc="566A9FC4">
      <w:numFmt w:val="bullet"/>
      <w:lvlText w:val="•"/>
      <w:lvlJc w:val="left"/>
      <w:pPr>
        <w:ind w:left="8669" w:hanging="564"/>
      </w:pPr>
      <w:rPr>
        <w:rFonts w:hint="default"/>
        <w:lang w:val="ru-RU" w:eastAsia="en-US" w:bidi="ar-SA"/>
      </w:rPr>
    </w:lvl>
  </w:abstractNum>
  <w:abstractNum w:abstractNumId="32" w15:restartNumberingAfterBreak="0">
    <w:nsid w:val="73A7276B"/>
    <w:multiLevelType w:val="hybridMultilevel"/>
    <w:tmpl w:val="EF5C5E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7A40407A"/>
    <w:multiLevelType w:val="hybridMultilevel"/>
    <w:tmpl w:val="24CC1A56"/>
    <w:lvl w:ilvl="0" w:tplc="BB3C816E">
      <w:numFmt w:val="bullet"/>
      <w:lvlText w:val="•"/>
      <w:lvlJc w:val="left"/>
      <w:pPr>
        <w:ind w:left="720" w:hanging="360"/>
      </w:pPr>
      <w:rPr>
        <w:rFonts w:hint="default"/>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7EFB274A"/>
    <w:multiLevelType w:val="hybridMultilevel"/>
    <w:tmpl w:val="11BA49E6"/>
    <w:lvl w:ilvl="0" w:tplc="04190001">
      <w:start w:val="1"/>
      <w:numFmt w:val="bullet"/>
      <w:lvlText w:val=""/>
      <w:lvlJc w:val="left"/>
      <w:pPr>
        <w:ind w:left="1069"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num w:numId="1">
    <w:abstractNumId w:val="1"/>
  </w:num>
  <w:num w:numId="2">
    <w:abstractNumId w:val="31"/>
  </w:num>
  <w:num w:numId="3">
    <w:abstractNumId w:val="13"/>
  </w:num>
  <w:num w:numId="4">
    <w:abstractNumId w:val="0"/>
  </w:num>
  <w:num w:numId="5">
    <w:abstractNumId w:val="9"/>
  </w:num>
  <w:num w:numId="6">
    <w:abstractNumId w:val="26"/>
  </w:num>
  <w:num w:numId="7">
    <w:abstractNumId w:val="23"/>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17"/>
  </w:num>
  <w:num w:numId="11">
    <w:abstractNumId w:val="6"/>
  </w:num>
  <w:num w:numId="12">
    <w:abstractNumId w:val="28"/>
  </w:num>
  <w:num w:numId="13">
    <w:abstractNumId w:val="11"/>
  </w:num>
  <w:num w:numId="14">
    <w:abstractNumId w:val="5"/>
  </w:num>
  <w:num w:numId="15">
    <w:abstractNumId w:val="20"/>
  </w:num>
  <w:num w:numId="16">
    <w:abstractNumId w:val="22"/>
  </w:num>
  <w:num w:numId="17">
    <w:abstractNumId w:val="34"/>
  </w:num>
  <w:num w:numId="18">
    <w:abstractNumId w:val="14"/>
  </w:num>
  <w:num w:numId="19">
    <w:abstractNumId w:val="3"/>
  </w:num>
  <w:num w:numId="20">
    <w:abstractNumId w:val="30"/>
  </w:num>
  <w:num w:numId="21">
    <w:abstractNumId w:val="4"/>
  </w:num>
  <w:num w:numId="22">
    <w:abstractNumId w:val="19"/>
  </w:num>
  <w:num w:numId="23">
    <w:abstractNumId w:val="27"/>
  </w:num>
  <w:num w:numId="24">
    <w:abstractNumId w:val="33"/>
  </w:num>
  <w:num w:numId="25">
    <w:abstractNumId w:val="18"/>
  </w:num>
  <w:num w:numId="26">
    <w:abstractNumId w:val="16"/>
  </w:num>
  <w:num w:numId="27">
    <w:abstractNumId w:val="21"/>
  </w:num>
  <w:num w:numId="28">
    <w:abstractNumId w:val="7"/>
  </w:num>
  <w:num w:numId="29">
    <w:abstractNumId w:val="24"/>
  </w:num>
  <w:num w:numId="30">
    <w:abstractNumId w:val="32"/>
  </w:num>
  <w:num w:numId="31">
    <w:abstractNumId w:val="10"/>
  </w:num>
  <w:num w:numId="32">
    <w:abstractNumId w:val="12"/>
  </w:num>
  <w:num w:numId="33">
    <w:abstractNumId w:val="2"/>
  </w:num>
  <w:num w:numId="34">
    <w:abstractNumId w:val="29"/>
  </w:num>
  <w:num w:numId="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defaultTabStop w:val="708"/>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1834"/>
    <w:rsid w:val="00005B1D"/>
    <w:rsid w:val="0003380D"/>
    <w:rsid w:val="000454B6"/>
    <w:rsid w:val="00067637"/>
    <w:rsid w:val="000759A1"/>
    <w:rsid w:val="00086A89"/>
    <w:rsid w:val="000C5418"/>
    <w:rsid w:val="000D1F96"/>
    <w:rsid w:val="00106E69"/>
    <w:rsid w:val="00115F84"/>
    <w:rsid w:val="0014222F"/>
    <w:rsid w:val="0014286B"/>
    <w:rsid w:val="00142B0C"/>
    <w:rsid w:val="00150AFE"/>
    <w:rsid w:val="00154597"/>
    <w:rsid w:val="00157EF3"/>
    <w:rsid w:val="00163BEA"/>
    <w:rsid w:val="00165AD4"/>
    <w:rsid w:val="001665C7"/>
    <w:rsid w:val="00176474"/>
    <w:rsid w:val="001833E6"/>
    <w:rsid w:val="00186505"/>
    <w:rsid w:val="0019289F"/>
    <w:rsid w:val="001947F1"/>
    <w:rsid w:val="001976A5"/>
    <w:rsid w:val="001B5764"/>
    <w:rsid w:val="001C010A"/>
    <w:rsid w:val="001C2744"/>
    <w:rsid w:val="00202951"/>
    <w:rsid w:val="00202C94"/>
    <w:rsid w:val="00213563"/>
    <w:rsid w:val="00214C87"/>
    <w:rsid w:val="002577AC"/>
    <w:rsid w:val="0028294F"/>
    <w:rsid w:val="0029043F"/>
    <w:rsid w:val="002A0643"/>
    <w:rsid w:val="002A1D03"/>
    <w:rsid w:val="002C6D31"/>
    <w:rsid w:val="002D759C"/>
    <w:rsid w:val="002D7D50"/>
    <w:rsid w:val="00320F5C"/>
    <w:rsid w:val="003229D9"/>
    <w:rsid w:val="00333B3A"/>
    <w:rsid w:val="00335762"/>
    <w:rsid w:val="00343209"/>
    <w:rsid w:val="003461C1"/>
    <w:rsid w:val="003462D3"/>
    <w:rsid w:val="003567EA"/>
    <w:rsid w:val="00357260"/>
    <w:rsid w:val="00365660"/>
    <w:rsid w:val="003861BD"/>
    <w:rsid w:val="0038780A"/>
    <w:rsid w:val="003969FB"/>
    <w:rsid w:val="003B0082"/>
    <w:rsid w:val="003B0566"/>
    <w:rsid w:val="003D35EF"/>
    <w:rsid w:val="003D713D"/>
    <w:rsid w:val="004124AC"/>
    <w:rsid w:val="00464962"/>
    <w:rsid w:val="00465C00"/>
    <w:rsid w:val="00472B42"/>
    <w:rsid w:val="00475D25"/>
    <w:rsid w:val="00492851"/>
    <w:rsid w:val="004C147A"/>
    <w:rsid w:val="004C34FA"/>
    <w:rsid w:val="004C3C0C"/>
    <w:rsid w:val="004D70EE"/>
    <w:rsid w:val="00513B97"/>
    <w:rsid w:val="0056281F"/>
    <w:rsid w:val="00571ABA"/>
    <w:rsid w:val="00583603"/>
    <w:rsid w:val="005876E7"/>
    <w:rsid w:val="00595151"/>
    <w:rsid w:val="00597586"/>
    <w:rsid w:val="005D11E8"/>
    <w:rsid w:val="005D391E"/>
    <w:rsid w:val="00606270"/>
    <w:rsid w:val="0061140A"/>
    <w:rsid w:val="00614BAA"/>
    <w:rsid w:val="00620F04"/>
    <w:rsid w:val="0063147D"/>
    <w:rsid w:val="006667AB"/>
    <w:rsid w:val="00681011"/>
    <w:rsid w:val="00684C79"/>
    <w:rsid w:val="00692B0E"/>
    <w:rsid w:val="006A6388"/>
    <w:rsid w:val="006B31FC"/>
    <w:rsid w:val="006B6D56"/>
    <w:rsid w:val="006D7C0D"/>
    <w:rsid w:val="006D7CC5"/>
    <w:rsid w:val="006E2A11"/>
    <w:rsid w:val="006F574D"/>
    <w:rsid w:val="006F71D8"/>
    <w:rsid w:val="006F7C88"/>
    <w:rsid w:val="00743525"/>
    <w:rsid w:val="00743658"/>
    <w:rsid w:val="00744FEF"/>
    <w:rsid w:val="007505F6"/>
    <w:rsid w:val="00750CDC"/>
    <w:rsid w:val="00762AA4"/>
    <w:rsid w:val="00763444"/>
    <w:rsid w:val="00775CEA"/>
    <w:rsid w:val="00780352"/>
    <w:rsid w:val="007803F2"/>
    <w:rsid w:val="00791452"/>
    <w:rsid w:val="0079340C"/>
    <w:rsid w:val="00794FE7"/>
    <w:rsid w:val="007A035F"/>
    <w:rsid w:val="007A3715"/>
    <w:rsid w:val="007C662B"/>
    <w:rsid w:val="007D32DD"/>
    <w:rsid w:val="007E66BA"/>
    <w:rsid w:val="008110F6"/>
    <w:rsid w:val="00822735"/>
    <w:rsid w:val="00825588"/>
    <w:rsid w:val="008329EA"/>
    <w:rsid w:val="00840FDD"/>
    <w:rsid w:val="00856A9A"/>
    <w:rsid w:val="008663B1"/>
    <w:rsid w:val="008A3A21"/>
    <w:rsid w:val="008A5813"/>
    <w:rsid w:val="008A7479"/>
    <w:rsid w:val="008B64B3"/>
    <w:rsid w:val="008D1C16"/>
    <w:rsid w:val="008D47B5"/>
    <w:rsid w:val="008D5F59"/>
    <w:rsid w:val="008E0F86"/>
    <w:rsid w:val="008F70F2"/>
    <w:rsid w:val="00923124"/>
    <w:rsid w:val="00925815"/>
    <w:rsid w:val="009439FF"/>
    <w:rsid w:val="00947806"/>
    <w:rsid w:val="00965A71"/>
    <w:rsid w:val="009766D3"/>
    <w:rsid w:val="00985996"/>
    <w:rsid w:val="009A43F7"/>
    <w:rsid w:val="009C52C9"/>
    <w:rsid w:val="009F2E44"/>
    <w:rsid w:val="00A03CC3"/>
    <w:rsid w:val="00A04AB0"/>
    <w:rsid w:val="00A21E7F"/>
    <w:rsid w:val="00A32346"/>
    <w:rsid w:val="00A43761"/>
    <w:rsid w:val="00A4463D"/>
    <w:rsid w:val="00A51988"/>
    <w:rsid w:val="00A6110B"/>
    <w:rsid w:val="00A77238"/>
    <w:rsid w:val="00A900B2"/>
    <w:rsid w:val="00A94711"/>
    <w:rsid w:val="00AD4F5F"/>
    <w:rsid w:val="00AE0867"/>
    <w:rsid w:val="00AE1A68"/>
    <w:rsid w:val="00AF69B2"/>
    <w:rsid w:val="00AF7FFB"/>
    <w:rsid w:val="00B04A1E"/>
    <w:rsid w:val="00B12D3B"/>
    <w:rsid w:val="00B16A9D"/>
    <w:rsid w:val="00B21946"/>
    <w:rsid w:val="00B27210"/>
    <w:rsid w:val="00B30108"/>
    <w:rsid w:val="00B3550C"/>
    <w:rsid w:val="00B41EB1"/>
    <w:rsid w:val="00B723EF"/>
    <w:rsid w:val="00B82BDD"/>
    <w:rsid w:val="00B9270F"/>
    <w:rsid w:val="00BA4849"/>
    <w:rsid w:val="00BA64BC"/>
    <w:rsid w:val="00BA74E5"/>
    <w:rsid w:val="00BB1664"/>
    <w:rsid w:val="00BE43BC"/>
    <w:rsid w:val="00BF60EC"/>
    <w:rsid w:val="00C0032B"/>
    <w:rsid w:val="00C16F9D"/>
    <w:rsid w:val="00C22034"/>
    <w:rsid w:val="00C252CF"/>
    <w:rsid w:val="00C272AB"/>
    <w:rsid w:val="00C37D49"/>
    <w:rsid w:val="00C45CFA"/>
    <w:rsid w:val="00C71C79"/>
    <w:rsid w:val="00C73171"/>
    <w:rsid w:val="00C74290"/>
    <w:rsid w:val="00C8190E"/>
    <w:rsid w:val="00C81F0D"/>
    <w:rsid w:val="00C942AE"/>
    <w:rsid w:val="00C94482"/>
    <w:rsid w:val="00C9477F"/>
    <w:rsid w:val="00CA0F27"/>
    <w:rsid w:val="00CA3F4B"/>
    <w:rsid w:val="00CD1D06"/>
    <w:rsid w:val="00CD6C29"/>
    <w:rsid w:val="00CE3DF0"/>
    <w:rsid w:val="00CE61FC"/>
    <w:rsid w:val="00CF020A"/>
    <w:rsid w:val="00CF1102"/>
    <w:rsid w:val="00CF17C0"/>
    <w:rsid w:val="00CF5C27"/>
    <w:rsid w:val="00D11834"/>
    <w:rsid w:val="00D13B61"/>
    <w:rsid w:val="00D24746"/>
    <w:rsid w:val="00D32121"/>
    <w:rsid w:val="00D331DB"/>
    <w:rsid w:val="00D5687F"/>
    <w:rsid w:val="00D574F9"/>
    <w:rsid w:val="00D636E4"/>
    <w:rsid w:val="00D6540C"/>
    <w:rsid w:val="00D713B1"/>
    <w:rsid w:val="00D768F9"/>
    <w:rsid w:val="00D76E5D"/>
    <w:rsid w:val="00D82DFC"/>
    <w:rsid w:val="00D94583"/>
    <w:rsid w:val="00D97650"/>
    <w:rsid w:val="00DB7DA4"/>
    <w:rsid w:val="00DC5B4F"/>
    <w:rsid w:val="00DE508F"/>
    <w:rsid w:val="00DE692B"/>
    <w:rsid w:val="00DF1DA1"/>
    <w:rsid w:val="00E062EF"/>
    <w:rsid w:val="00E07BD7"/>
    <w:rsid w:val="00E45E34"/>
    <w:rsid w:val="00E53382"/>
    <w:rsid w:val="00E54D45"/>
    <w:rsid w:val="00E73B44"/>
    <w:rsid w:val="00E81992"/>
    <w:rsid w:val="00E9185A"/>
    <w:rsid w:val="00E92685"/>
    <w:rsid w:val="00E94A20"/>
    <w:rsid w:val="00EA2F48"/>
    <w:rsid w:val="00EB410F"/>
    <w:rsid w:val="00EB661F"/>
    <w:rsid w:val="00EC4082"/>
    <w:rsid w:val="00ED185D"/>
    <w:rsid w:val="00EE1096"/>
    <w:rsid w:val="00EE4631"/>
    <w:rsid w:val="00EF3219"/>
    <w:rsid w:val="00F02C5F"/>
    <w:rsid w:val="00F112E8"/>
    <w:rsid w:val="00F274BF"/>
    <w:rsid w:val="00F30A2D"/>
    <w:rsid w:val="00F315E5"/>
    <w:rsid w:val="00F37029"/>
    <w:rsid w:val="00F47692"/>
    <w:rsid w:val="00F47E1D"/>
    <w:rsid w:val="00F6358D"/>
    <w:rsid w:val="00F67073"/>
    <w:rsid w:val="00F769CF"/>
    <w:rsid w:val="00F95E30"/>
    <w:rsid w:val="00FA33DC"/>
    <w:rsid w:val="00FC5DE0"/>
    <w:rsid w:val="00FD072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3A5F0"/>
  <w15:chartTrackingRefBased/>
  <w15:docId w15:val="{D05E1D88-6342-4D9D-A5AE-5E399F97D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line="360" w:lineRule="auto"/>
        <w:ind w:firstLine="709"/>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1F0D"/>
    <w:rPr>
      <w:rFonts w:ascii="Times New Roman" w:eastAsia="Times New Roman" w:hAnsi="Times New Roman" w:cs="Times New Roman"/>
    </w:rPr>
  </w:style>
  <w:style w:type="paragraph" w:styleId="1">
    <w:name w:val="heading 1"/>
    <w:basedOn w:val="a"/>
    <w:link w:val="10"/>
    <w:uiPriority w:val="9"/>
    <w:qFormat/>
    <w:rsid w:val="002A1D03"/>
    <w:pPr>
      <w:spacing w:before="68"/>
      <w:ind w:left="218"/>
      <w:outlineLvl w:val="0"/>
    </w:pPr>
    <w:rPr>
      <w:b/>
      <w:bCs/>
      <w:sz w:val="28"/>
      <w:szCs w:val="32"/>
    </w:rPr>
  </w:style>
  <w:style w:type="paragraph" w:styleId="2">
    <w:name w:val="heading 2"/>
    <w:basedOn w:val="a"/>
    <w:next w:val="a"/>
    <w:link w:val="20"/>
    <w:uiPriority w:val="9"/>
    <w:unhideWhenUsed/>
    <w:qFormat/>
    <w:rsid w:val="002A1D03"/>
    <w:pPr>
      <w:keepNext/>
      <w:keepLines/>
      <w:spacing w:before="40"/>
      <w:outlineLvl w:val="1"/>
    </w:pPr>
    <w:rPr>
      <w:rFonts w:eastAsiaTheme="majorEastAsia" w:cstheme="majorBidi"/>
      <w:b/>
      <w:sz w:val="28"/>
      <w:szCs w:val="26"/>
    </w:rPr>
  </w:style>
  <w:style w:type="paragraph" w:styleId="3">
    <w:name w:val="heading 3"/>
    <w:basedOn w:val="a"/>
    <w:next w:val="a"/>
    <w:link w:val="30"/>
    <w:uiPriority w:val="9"/>
    <w:unhideWhenUsed/>
    <w:qFormat/>
    <w:rsid w:val="00EB410F"/>
    <w:pPr>
      <w:keepNext/>
      <w:keepLines/>
      <w:spacing w:before="40"/>
      <w:outlineLvl w:val="2"/>
    </w:pPr>
    <w:rPr>
      <w:rFonts w:eastAsiaTheme="majorEastAsia" w:cstheme="majorBidi"/>
      <w:b/>
      <w:sz w:val="28"/>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2A1D03"/>
    <w:rPr>
      <w:rFonts w:ascii="Times New Roman" w:eastAsia="Times New Roman" w:hAnsi="Times New Roman" w:cs="Times New Roman"/>
      <w:b/>
      <w:bCs/>
      <w:sz w:val="28"/>
      <w:szCs w:val="32"/>
    </w:rPr>
  </w:style>
  <w:style w:type="paragraph" w:styleId="a3">
    <w:name w:val="Body Text"/>
    <w:basedOn w:val="a"/>
    <w:link w:val="a4"/>
    <w:uiPriority w:val="1"/>
    <w:qFormat/>
    <w:rsid w:val="00D11834"/>
    <w:rPr>
      <w:sz w:val="28"/>
      <w:szCs w:val="28"/>
    </w:rPr>
  </w:style>
  <w:style w:type="character" w:customStyle="1" w:styleId="a4">
    <w:name w:val="Основной текст Знак"/>
    <w:basedOn w:val="a0"/>
    <w:link w:val="a3"/>
    <w:uiPriority w:val="1"/>
    <w:rsid w:val="00D11834"/>
    <w:rPr>
      <w:rFonts w:ascii="Times New Roman" w:eastAsia="Times New Roman" w:hAnsi="Times New Roman" w:cs="Times New Roman"/>
      <w:sz w:val="28"/>
      <w:szCs w:val="28"/>
    </w:rPr>
  </w:style>
  <w:style w:type="paragraph" w:styleId="a5">
    <w:name w:val="List Paragraph"/>
    <w:basedOn w:val="a"/>
    <w:uiPriority w:val="34"/>
    <w:qFormat/>
    <w:rsid w:val="00D11834"/>
    <w:pPr>
      <w:spacing w:before="161"/>
      <w:ind w:left="1634" w:hanging="565"/>
    </w:pPr>
  </w:style>
  <w:style w:type="character" w:customStyle="1" w:styleId="20">
    <w:name w:val="Заголовок 2 Знак"/>
    <w:basedOn w:val="a0"/>
    <w:link w:val="2"/>
    <w:uiPriority w:val="9"/>
    <w:rsid w:val="002A1D03"/>
    <w:rPr>
      <w:rFonts w:ascii="Times New Roman" w:eastAsiaTheme="majorEastAsia" w:hAnsi="Times New Roman" w:cstheme="majorBidi"/>
      <w:b/>
      <w:sz w:val="28"/>
      <w:szCs w:val="26"/>
    </w:rPr>
  </w:style>
  <w:style w:type="character" w:customStyle="1" w:styleId="30">
    <w:name w:val="Заголовок 3 Знак"/>
    <w:basedOn w:val="a0"/>
    <w:link w:val="3"/>
    <w:uiPriority w:val="9"/>
    <w:rsid w:val="00EB410F"/>
    <w:rPr>
      <w:rFonts w:ascii="Times New Roman" w:eastAsiaTheme="majorEastAsia" w:hAnsi="Times New Roman" w:cstheme="majorBidi"/>
      <w:b/>
      <w:sz w:val="28"/>
      <w:szCs w:val="24"/>
    </w:rPr>
  </w:style>
  <w:style w:type="paragraph" w:styleId="a6">
    <w:name w:val="Normal (Web)"/>
    <w:basedOn w:val="a"/>
    <w:uiPriority w:val="99"/>
    <w:semiHidden/>
    <w:unhideWhenUsed/>
    <w:rsid w:val="004124AC"/>
    <w:pPr>
      <w:spacing w:before="100" w:beforeAutospacing="1" w:after="100" w:afterAutospacing="1"/>
    </w:pPr>
    <w:rPr>
      <w:sz w:val="24"/>
      <w:szCs w:val="24"/>
      <w:lang w:eastAsia="ru-RU"/>
    </w:rPr>
  </w:style>
  <w:style w:type="character" w:styleId="a7">
    <w:name w:val="Hyperlink"/>
    <w:basedOn w:val="a0"/>
    <w:uiPriority w:val="99"/>
    <w:unhideWhenUsed/>
    <w:rsid w:val="004124AC"/>
    <w:rPr>
      <w:color w:val="0000FF"/>
      <w:u w:val="single"/>
    </w:rPr>
  </w:style>
  <w:style w:type="paragraph" w:styleId="a8">
    <w:name w:val="Body Text Indent"/>
    <w:basedOn w:val="a"/>
    <w:link w:val="a9"/>
    <w:uiPriority w:val="99"/>
    <w:semiHidden/>
    <w:unhideWhenUsed/>
    <w:rsid w:val="00A51988"/>
    <w:pPr>
      <w:spacing w:after="120"/>
      <w:ind w:left="283"/>
    </w:pPr>
  </w:style>
  <w:style w:type="character" w:customStyle="1" w:styleId="a9">
    <w:name w:val="Основной текст с отступом Знак"/>
    <w:basedOn w:val="a0"/>
    <w:link w:val="a8"/>
    <w:uiPriority w:val="99"/>
    <w:semiHidden/>
    <w:rsid w:val="00A51988"/>
    <w:rPr>
      <w:rFonts w:ascii="Times New Roman" w:eastAsia="Times New Roman" w:hAnsi="Times New Roman" w:cs="Times New Roman"/>
    </w:rPr>
  </w:style>
  <w:style w:type="paragraph" w:customStyle="1" w:styleId="c8">
    <w:name w:val="c8"/>
    <w:basedOn w:val="a"/>
    <w:rsid w:val="00A51988"/>
    <w:pPr>
      <w:spacing w:line="270" w:lineRule="atLeast"/>
      <w:ind w:left="135"/>
      <w:jc w:val="both"/>
    </w:pPr>
    <w:rPr>
      <w:rFonts w:ascii="Tahoma" w:hAnsi="Tahoma" w:cs="Tahoma"/>
      <w:sz w:val="20"/>
      <w:szCs w:val="20"/>
      <w:lang w:eastAsia="ru-RU"/>
    </w:rPr>
  </w:style>
  <w:style w:type="character" w:customStyle="1" w:styleId="c0">
    <w:name w:val="c0"/>
    <w:rsid w:val="00A51988"/>
  </w:style>
  <w:style w:type="character" w:styleId="aa">
    <w:name w:val="Strong"/>
    <w:basedOn w:val="a0"/>
    <w:uiPriority w:val="22"/>
    <w:qFormat/>
    <w:rsid w:val="00C0032B"/>
    <w:rPr>
      <w:b/>
      <w:bCs/>
    </w:rPr>
  </w:style>
  <w:style w:type="paragraph" w:styleId="ab">
    <w:name w:val="TOC Heading"/>
    <w:basedOn w:val="1"/>
    <w:next w:val="a"/>
    <w:uiPriority w:val="39"/>
    <w:unhideWhenUsed/>
    <w:qFormat/>
    <w:rsid w:val="00D713B1"/>
    <w:pPr>
      <w:keepNext/>
      <w:keepLines/>
      <w:spacing w:before="240" w:line="259" w:lineRule="auto"/>
      <w:ind w:left="0"/>
      <w:outlineLvl w:val="9"/>
    </w:pPr>
    <w:rPr>
      <w:rFonts w:asciiTheme="majorHAnsi" w:eastAsiaTheme="majorEastAsia" w:hAnsiTheme="majorHAnsi" w:cstheme="majorBidi"/>
      <w:b w:val="0"/>
      <w:bCs w:val="0"/>
      <w:color w:val="2F5496" w:themeColor="accent1" w:themeShade="BF"/>
      <w:sz w:val="32"/>
      <w:lang w:eastAsia="ru-RU"/>
    </w:rPr>
  </w:style>
  <w:style w:type="paragraph" w:styleId="11">
    <w:name w:val="toc 1"/>
    <w:basedOn w:val="a"/>
    <w:next w:val="a"/>
    <w:autoRedefine/>
    <w:uiPriority w:val="39"/>
    <w:unhideWhenUsed/>
    <w:rsid w:val="00165AD4"/>
    <w:pPr>
      <w:spacing w:after="100"/>
    </w:pPr>
    <w:rPr>
      <w:sz w:val="28"/>
    </w:rPr>
  </w:style>
  <w:style w:type="paragraph" w:styleId="21">
    <w:name w:val="toc 2"/>
    <w:basedOn w:val="a"/>
    <w:next w:val="a"/>
    <w:autoRedefine/>
    <w:uiPriority w:val="39"/>
    <w:unhideWhenUsed/>
    <w:rsid w:val="00165AD4"/>
    <w:pPr>
      <w:spacing w:after="100"/>
      <w:ind w:left="220"/>
    </w:pPr>
    <w:rPr>
      <w:sz w:val="28"/>
    </w:rPr>
  </w:style>
  <w:style w:type="paragraph" w:styleId="31">
    <w:name w:val="toc 3"/>
    <w:basedOn w:val="a"/>
    <w:next w:val="a"/>
    <w:autoRedefine/>
    <w:uiPriority w:val="39"/>
    <w:unhideWhenUsed/>
    <w:rsid w:val="00165AD4"/>
    <w:pPr>
      <w:spacing w:after="100" w:line="259" w:lineRule="auto"/>
      <w:ind w:left="440"/>
    </w:pPr>
    <w:rPr>
      <w:rFonts w:asciiTheme="minorHAnsi" w:eastAsiaTheme="minorEastAsia" w:hAnsiTheme="minorHAnsi"/>
      <w:sz w:val="28"/>
      <w:lang w:eastAsia="ru-RU"/>
    </w:rPr>
  </w:style>
  <w:style w:type="paragraph" w:styleId="ac">
    <w:name w:val="Bibliography"/>
    <w:basedOn w:val="a"/>
    <w:next w:val="a"/>
    <w:uiPriority w:val="37"/>
    <w:unhideWhenUsed/>
    <w:rsid w:val="008F70F2"/>
    <w:pPr>
      <w:spacing w:after="240"/>
    </w:pPr>
  </w:style>
  <w:style w:type="paragraph" w:styleId="ad">
    <w:name w:val="header"/>
    <w:basedOn w:val="a"/>
    <w:link w:val="ae"/>
    <w:uiPriority w:val="99"/>
    <w:unhideWhenUsed/>
    <w:rsid w:val="008663B1"/>
    <w:pPr>
      <w:tabs>
        <w:tab w:val="center" w:pos="4677"/>
        <w:tab w:val="right" w:pos="9355"/>
      </w:tabs>
    </w:pPr>
  </w:style>
  <w:style w:type="character" w:customStyle="1" w:styleId="ae">
    <w:name w:val="Верхний колонтитул Знак"/>
    <w:basedOn w:val="a0"/>
    <w:link w:val="ad"/>
    <w:uiPriority w:val="99"/>
    <w:rsid w:val="008663B1"/>
    <w:rPr>
      <w:rFonts w:ascii="Times New Roman" w:eastAsia="Times New Roman" w:hAnsi="Times New Roman" w:cs="Times New Roman"/>
    </w:rPr>
  </w:style>
  <w:style w:type="paragraph" w:styleId="af">
    <w:name w:val="footer"/>
    <w:basedOn w:val="a"/>
    <w:link w:val="af0"/>
    <w:uiPriority w:val="99"/>
    <w:unhideWhenUsed/>
    <w:rsid w:val="008663B1"/>
    <w:pPr>
      <w:tabs>
        <w:tab w:val="center" w:pos="4677"/>
        <w:tab w:val="right" w:pos="9355"/>
      </w:tabs>
    </w:pPr>
  </w:style>
  <w:style w:type="character" w:customStyle="1" w:styleId="af0">
    <w:name w:val="Нижний колонтитул Знак"/>
    <w:basedOn w:val="a0"/>
    <w:link w:val="af"/>
    <w:uiPriority w:val="99"/>
    <w:rsid w:val="008663B1"/>
    <w:rPr>
      <w:rFonts w:ascii="Times New Roman" w:eastAsia="Times New Roman" w:hAnsi="Times New Roman" w:cs="Times New Roman"/>
    </w:rPr>
  </w:style>
  <w:style w:type="paragraph" w:styleId="af1">
    <w:name w:val="Title"/>
    <w:basedOn w:val="a"/>
    <w:link w:val="af2"/>
    <w:uiPriority w:val="99"/>
    <w:qFormat/>
    <w:rsid w:val="00DC5B4F"/>
    <w:pPr>
      <w:jc w:val="center"/>
    </w:pPr>
    <w:rPr>
      <w:b/>
      <w:bCs/>
      <w:sz w:val="28"/>
      <w:szCs w:val="24"/>
      <w:lang w:eastAsia="ru-RU"/>
    </w:rPr>
  </w:style>
  <w:style w:type="character" w:customStyle="1" w:styleId="af2">
    <w:name w:val="Название Знак"/>
    <w:basedOn w:val="a0"/>
    <w:link w:val="af1"/>
    <w:uiPriority w:val="99"/>
    <w:rsid w:val="00DC5B4F"/>
    <w:rPr>
      <w:rFonts w:ascii="Times New Roman" w:eastAsia="Times New Roman" w:hAnsi="Times New Roman" w:cs="Times New Roman"/>
      <w:b/>
      <w:bCs/>
      <w:sz w:val="28"/>
      <w:szCs w:val="24"/>
      <w:lang w:eastAsia="ru-RU"/>
    </w:rPr>
  </w:style>
  <w:style w:type="paragraph" w:customStyle="1" w:styleId="Heading">
    <w:name w:val="Heading"/>
    <w:rsid w:val="00DC5B4F"/>
    <w:pPr>
      <w:widowControl w:val="0"/>
      <w:autoSpaceDE w:val="0"/>
      <w:autoSpaceDN w:val="0"/>
      <w:adjustRightInd w:val="0"/>
      <w:spacing w:line="240" w:lineRule="auto"/>
    </w:pPr>
    <w:rPr>
      <w:rFonts w:ascii="Arial" w:eastAsia="Times New Roman" w:hAnsi="Arial" w:cs="Arial"/>
      <w:b/>
      <w:bCs/>
      <w:lang w:eastAsia="ru-RU"/>
    </w:rPr>
  </w:style>
  <w:style w:type="table" w:styleId="af3">
    <w:name w:val="Table Grid"/>
    <w:basedOn w:val="a1"/>
    <w:uiPriority w:val="39"/>
    <w:rsid w:val="00B04A1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caption"/>
    <w:basedOn w:val="a"/>
    <w:next w:val="a"/>
    <w:uiPriority w:val="35"/>
    <w:unhideWhenUsed/>
    <w:qFormat/>
    <w:rsid w:val="00067637"/>
    <w:pPr>
      <w:spacing w:after="200" w:line="240" w:lineRule="auto"/>
    </w:pPr>
    <w:rPr>
      <w:i/>
      <w:iCs/>
      <w:color w:val="44546A" w:themeColor="text2"/>
      <w:sz w:val="18"/>
      <w:szCs w:val="18"/>
    </w:rPr>
  </w:style>
  <w:style w:type="paragraph" w:styleId="af5">
    <w:name w:val="footnote text"/>
    <w:basedOn w:val="a"/>
    <w:link w:val="af6"/>
    <w:uiPriority w:val="99"/>
    <w:semiHidden/>
    <w:unhideWhenUsed/>
    <w:rsid w:val="00CE61FC"/>
    <w:pPr>
      <w:spacing w:line="240" w:lineRule="auto"/>
    </w:pPr>
    <w:rPr>
      <w:sz w:val="20"/>
      <w:szCs w:val="20"/>
    </w:rPr>
  </w:style>
  <w:style w:type="character" w:customStyle="1" w:styleId="af6">
    <w:name w:val="Текст сноски Знак"/>
    <w:basedOn w:val="a0"/>
    <w:link w:val="af5"/>
    <w:uiPriority w:val="99"/>
    <w:semiHidden/>
    <w:rsid w:val="00CE61FC"/>
    <w:rPr>
      <w:rFonts w:ascii="Times New Roman" w:eastAsia="Times New Roman" w:hAnsi="Times New Roman" w:cs="Times New Roman"/>
      <w:sz w:val="20"/>
      <w:szCs w:val="20"/>
    </w:rPr>
  </w:style>
  <w:style w:type="character" w:styleId="af7">
    <w:name w:val="footnote reference"/>
    <w:basedOn w:val="a0"/>
    <w:uiPriority w:val="99"/>
    <w:semiHidden/>
    <w:unhideWhenUsed/>
    <w:rsid w:val="00CE61FC"/>
    <w:rPr>
      <w:vertAlign w:val="superscript"/>
    </w:rPr>
  </w:style>
  <w:style w:type="paragraph" w:styleId="af8">
    <w:name w:val="endnote text"/>
    <w:basedOn w:val="a"/>
    <w:link w:val="af9"/>
    <w:uiPriority w:val="99"/>
    <w:semiHidden/>
    <w:unhideWhenUsed/>
    <w:rsid w:val="00CE61FC"/>
    <w:pPr>
      <w:spacing w:line="240" w:lineRule="auto"/>
    </w:pPr>
    <w:rPr>
      <w:sz w:val="20"/>
      <w:szCs w:val="20"/>
    </w:rPr>
  </w:style>
  <w:style w:type="character" w:customStyle="1" w:styleId="af9">
    <w:name w:val="Текст концевой сноски Знак"/>
    <w:basedOn w:val="a0"/>
    <w:link w:val="af8"/>
    <w:uiPriority w:val="99"/>
    <w:semiHidden/>
    <w:rsid w:val="00CE61FC"/>
    <w:rPr>
      <w:rFonts w:ascii="Times New Roman" w:eastAsia="Times New Roman" w:hAnsi="Times New Roman" w:cs="Times New Roman"/>
      <w:sz w:val="20"/>
      <w:szCs w:val="20"/>
    </w:rPr>
  </w:style>
  <w:style w:type="character" w:styleId="afa">
    <w:name w:val="endnote reference"/>
    <w:basedOn w:val="a0"/>
    <w:uiPriority w:val="99"/>
    <w:semiHidden/>
    <w:unhideWhenUsed/>
    <w:rsid w:val="00CE61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73909">
      <w:bodyDiv w:val="1"/>
      <w:marLeft w:val="0"/>
      <w:marRight w:val="0"/>
      <w:marTop w:val="0"/>
      <w:marBottom w:val="0"/>
      <w:divBdr>
        <w:top w:val="none" w:sz="0" w:space="0" w:color="auto"/>
        <w:left w:val="none" w:sz="0" w:space="0" w:color="auto"/>
        <w:bottom w:val="none" w:sz="0" w:space="0" w:color="auto"/>
        <w:right w:val="none" w:sz="0" w:space="0" w:color="auto"/>
      </w:divBdr>
    </w:div>
    <w:div w:id="71630855">
      <w:bodyDiv w:val="1"/>
      <w:marLeft w:val="0"/>
      <w:marRight w:val="0"/>
      <w:marTop w:val="0"/>
      <w:marBottom w:val="0"/>
      <w:divBdr>
        <w:top w:val="none" w:sz="0" w:space="0" w:color="auto"/>
        <w:left w:val="none" w:sz="0" w:space="0" w:color="auto"/>
        <w:bottom w:val="none" w:sz="0" w:space="0" w:color="auto"/>
        <w:right w:val="none" w:sz="0" w:space="0" w:color="auto"/>
      </w:divBdr>
    </w:div>
    <w:div w:id="120922088">
      <w:bodyDiv w:val="1"/>
      <w:marLeft w:val="0"/>
      <w:marRight w:val="0"/>
      <w:marTop w:val="0"/>
      <w:marBottom w:val="0"/>
      <w:divBdr>
        <w:top w:val="none" w:sz="0" w:space="0" w:color="auto"/>
        <w:left w:val="none" w:sz="0" w:space="0" w:color="auto"/>
        <w:bottom w:val="none" w:sz="0" w:space="0" w:color="auto"/>
        <w:right w:val="none" w:sz="0" w:space="0" w:color="auto"/>
      </w:divBdr>
    </w:div>
    <w:div w:id="154957407">
      <w:bodyDiv w:val="1"/>
      <w:marLeft w:val="0"/>
      <w:marRight w:val="0"/>
      <w:marTop w:val="0"/>
      <w:marBottom w:val="0"/>
      <w:divBdr>
        <w:top w:val="none" w:sz="0" w:space="0" w:color="auto"/>
        <w:left w:val="none" w:sz="0" w:space="0" w:color="auto"/>
        <w:bottom w:val="none" w:sz="0" w:space="0" w:color="auto"/>
        <w:right w:val="none" w:sz="0" w:space="0" w:color="auto"/>
      </w:divBdr>
    </w:div>
    <w:div w:id="303123624">
      <w:bodyDiv w:val="1"/>
      <w:marLeft w:val="0"/>
      <w:marRight w:val="0"/>
      <w:marTop w:val="0"/>
      <w:marBottom w:val="0"/>
      <w:divBdr>
        <w:top w:val="none" w:sz="0" w:space="0" w:color="auto"/>
        <w:left w:val="none" w:sz="0" w:space="0" w:color="auto"/>
        <w:bottom w:val="none" w:sz="0" w:space="0" w:color="auto"/>
        <w:right w:val="none" w:sz="0" w:space="0" w:color="auto"/>
      </w:divBdr>
    </w:div>
    <w:div w:id="330105699">
      <w:bodyDiv w:val="1"/>
      <w:marLeft w:val="0"/>
      <w:marRight w:val="0"/>
      <w:marTop w:val="0"/>
      <w:marBottom w:val="0"/>
      <w:divBdr>
        <w:top w:val="none" w:sz="0" w:space="0" w:color="auto"/>
        <w:left w:val="none" w:sz="0" w:space="0" w:color="auto"/>
        <w:bottom w:val="none" w:sz="0" w:space="0" w:color="auto"/>
        <w:right w:val="none" w:sz="0" w:space="0" w:color="auto"/>
      </w:divBdr>
    </w:div>
    <w:div w:id="396631084">
      <w:bodyDiv w:val="1"/>
      <w:marLeft w:val="0"/>
      <w:marRight w:val="0"/>
      <w:marTop w:val="0"/>
      <w:marBottom w:val="0"/>
      <w:divBdr>
        <w:top w:val="none" w:sz="0" w:space="0" w:color="auto"/>
        <w:left w:val="none" w:sz="0" w:space="0" w:color="auto"/>
        <w:bottom w:val="none" w:sz="0" w:space="0" w:color="auto"/>
        <w:right w:val="none" w:sz="0" w:space="0" w:color="auto"/>
      </w:divBdr>
    </w:div>
    <w:div w:id="443961846">
      <w:bodyDiv w:val="1"/>
      <w:marLeft w:val="0"/>
      <w:marRight w:val="0"/>
      <w:marTop w:val="0"/>
      <w:marBottom w:val="0"/>
      <w:divBdr>
        <w:top w:val="none" w:sz="0" w:space="0" w:color="auto"/>
        <w:left w:val="none" w:sz="0" w:space="0" w:color="auto"/>
        <w:bottom w:val="none" w:sz="0" w:space="0" w:color="auto"/>
        <w:right w:val="none" w:sz="0" w:space="0" w:color="auto"/>
      </w:divBdr>
    </w:div>
    <w:div w:id="467472664">
      <w:bodyDiv w:val="1"/>
      <w:marLeft w:val="0"/>
      <w:marRight w:val="0"/>
      <w:marTop w:val="0"/>
      <w:marBottom w:val="0"/>
      <w:divBdr>
        <w:top w:val="none" w:sz="0" w:space="0" w:color="auto"/>
        <w:left w:val="none" w:sz="0" w:space="0" w:color="auto"/>
        <w:bottom w:val="none" w:sz="0" w:space="0" w:color="auto"/>
        <w:right w:val="none" w:sz="0" w:space="0" w:color="auto"/>
      </w:divBdr>
    </w:div>
    <w:div w:id="586380294">
      <w:bodyDiv w:val="1"/>
      <w:marLeft w:val="0"/>
      <w:marRight w:val="0"/>
      <w:marTop w:val="0"/>
      <w:marBottom w:val="0"/>
      <w:divBdr>
        <w:top w:val="none" w:sz="0" w:space="0" w:color="auto"/>
        <w:left w:val="none" w:sz="0" w:space="0" w:color="auto"/>
        <w:bottom w:val="none" w:sz="0" w:space="0" w:color="auto"/>
        <w:right w:val="none" w:sz="0" w:space="0" w:color="auto"/>
      </w:divBdr>
      <w:divsChild>
        <w:div w:id="570967689">
          <w:marLeft w:val="0"/>
          <w:marRight w:val="0"/>
          <w:marTop w:val="0"/>
          <w:marBottom w:val="0"/>
          <w:divBdr>
            <w:top w:val="none" w:sz="0" w:space="0" w:color="auto"/>
            <w:left w:val="none" w:sz="0" w:space="0" w:color="auto"/>
            <w:bottom w:val="none" w:sz="0" w:space="0" w:color="auto"/>
            <w:right w:val="none" w:sz="0" w:space="0" w:color="auto"/>
          </w:divBdr>
        </w:div>
        <w:div w:id="795022478">
          <w:marLeft w:val="0"/>
          <w:marRight w:val="0"/>
          <w:marTop w:val="0"/>
          <w:marBottom w:val="0"/>
          <w:divBdr>
            <w:top w:val="none" w:sz="0" w:space="0" w:color="auto"/>
            <w:left w:val="none" w:sz="0" w:space="0" w:color="auto"/>
            <w:bottom w:val="none" w:sz="0" w:space="0" w:color="auto"/>
            <w:right w:val="none" w:sz="0" w:space="0" w:color="auto"/>
          </w:divBdr>
          <w:divsChild>
            <w:div w:id="726800022">
              <w:marLeft w:val="0"/>
              <w:marRight w:val="0"/>
              <w:marTop w:val="0"/>
              <w:marBottom w:val="0"/>
              <w:divBdr>
                <w:top w:val="none" w:sz="0" w:space="0" w:color="auto"/>
                <w:left w:val="none" w:sz="0" w:space="0" w:color="auto"/>
                <w:bottom w:val="none" w:sz="0" w:space="0" w:color="auto"/>
                <w:right w:val="none" w:sz="0" w:space="0" w:color="auto"/>
              </w:divBdr>
            </w:div>
            <w:div w:id="870921903">
              <w:marLeft w:val="0"/>
              <w:marRight w:val="0"/>
              <w:marTop w:val="0"/>
              <w:marBottom w:val="0"/>
              <w:divBdr>
                <w:top w:val="none" w:sz="0" w:space="0" w:color="auto"/>
                <w:left w:val="none" w:sz="0" w:space="0" w:color="auto"/>
                <w:bottom w:val="none" w:sz="0" w:space="0" w:color="auto"/>
                <w:right w:val="none" w:sz="0" w:space="0" w:color="auto"/>
              </w:divBdr>
            </w:div>
            <w:div w:id="2027755956">
              <w:marLeft w:val="0"/>
              <w:marRight w:val="0"/>
              <w:marTop w:val="0"/>
              <w:marBottom w:val="0"/>
              <w:divBdr>
                <w:top w:val="none" w:sz="0" w:space="0" w:color="auto"/>
                <w:left w:val="none" w:sz="0" w:space="0" w:color="auto"/>
                <w:bottom w:val="none" w:sz="0" w:space="0" w:color="auto"/>
                <w:right w:val="none" w:sz="0" w:space="0" w:color="auto"/>
              </w:divBdr>
            </w:div>
          </w:divsChild>
        </w:div>
        <w:div w:id="1437751858">
          <w:marLeft w:val="0"/>
          <w:marRight w:val="0"/>
          <w:marTop w:val="0"/>
          <w:marBottom w:val="0"/>
          <w:divBdr>
            <w:top w:val="none" w:sz="0" w:space="0" w:color="auto"/>
            <w:left w:val="none" w:sz="0" w:space="0" w:color="auto"/>
            <w:bottom w:val="none" w:sz="0" w:space="0" w:color="auto"/>
            <w:right w:val="none" w:sz="0" w:space="0" w:color="auto"/>
          </w:divBdr>
          <w:divsChild>
            <w:div w:id="140972886">
              <w:marLeft w:val="0"/>
              <w:marRight w:val="0"/>
              <w:marTop w:val="0"/>
              <w:marBottom w:val="0"/>
              <w:divBdr>
                <w:top w:val="none" w:sz="0" w:space="0" w:color="auto"/>
                <w:left w:val="none" w:sz="0" w:space="0" w:color="auto"/>
                <w:bottom w:val="none" w:sz="0" w:space="0" w:color="auto"/>
                <w:right w:val="none" w:sz="0" w:space="0" w:color="auto"/>
              </w:divBdr>
            </w:div>
          </w:divsChild>
        </w:div>
        <w:div w:id="1667241229">
          <w:marLeft w:val="0"/>
          <w:marRight w:val="0"/>
          <w:marTop w:val="0"/>
          <w:marBottom w:val="0"/>
          <w:divBdr>
            <w:top w:val="none" w:sz="0" w:space="0" w:color="auto"/>
            <w:left w:val="none" w:sz="0" w:space="0" w:color="auto"/>
            <w:bottom w:val="none" w:sz="0" w:space="0" w:color="auto"/>
            <w:right w:val="none" w:sz="0" w:space="0" w:color="auto"/>
          </w:divBdr>
          <w:divsChild>
            <w:div w:id="2996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455061">
      <w:bodyDiv w:val="1"/>
      <w:marLeft w:val="0"/>
      <w:marRight w:val="0"/>
      <w:marTop w:val="0"/>
      <w:marBottom w:val="0"/>
      <w:divBdr>
        <w:top w:val="none" w:sz="0" w:space="0" w:color="auto"/>
        <w:left w:val="none" w:sz="0" w:space="0" w:color="auto"/>
        <w:bottom w:val="none" w:sz="0" w:space="0" w:color="auto"/>
        <w:right w:val="none" w:sz="0" w:space="0" w:color="auto"/>
      </w:divBdr>
    </w:div>
    <w:div w:id="714626038">
      <w:bodyDiv w:val="1"/>
      <w:marLeft w:val="0"/>
      <w:marRight w:val="0"/>
      <w:marTop w:val="0"/>
      <w:marBottom w:val="0"/>
      <w:divBdr>
        <w:top w:val="none" w:sz="0" w:space="0" w:color="auto"/>
        <w:left w:val="none" w:sz="0" w:space="0" w:color="auto"/>
        <w:bottom w:val="none" w:sz="0" w:space="0" w:color="auto"/>
        <w:right w:val="none" w:sz="0" w:space="0" w:color="auto"/>
      </w:divBdr>
    </w:div>
    <w:div w:id="723455262">
      <w:bodyDiv w:val="1"/>
      <w:marLeft w:val="0"/>
      <w:marRight w:val="0"/>
      <w:marTop w:val="0"/>
      <w:marBottom w:val="0"/>
      <w:divBdr>
        <w:top w:val="none" w:sz="0" w:space="0" w:color="auto"/>
        <w:left w:val="none" w:sz="0" w:space="0" w:color="auto"/>
        <w:bottom w:val="none" w:sz="0" w:space="0" w:color="auto"/>
        <w:right w:val="none" w:sz="0" w:space="0" w:color="auto"/>
      </w:divBdr>
    </w:div>
    <w:div w:id="765923500">
      <w:bodyDiv w:val="1"/>
      <w:marLeft w:val="0"/>
      <w:marRight w:val="0"/>
      <w:marTop w:val="0"/>
      <w:marBottom w:val="0"/>
      <w:divBdr>
        <w:top w:val="none" w:sz="0" w:space="0" w:color="auto"/>
        <w:left w:val="none" w:sz="0" w:space="0" w:color="auto"/>
        <w:bottom w:val="none" w:sz="0" w:space="0" w:color="auto"/>
        <w:right w:val="none" w:sz="0" w:space="0" w:color="auto"/>
      </w:divBdr>
    </w:div>
    <w:div w:id="777919024">
      <w:bodyDiv w:val="1"/>
      <w:marLeft w:val="0"/>
      <w:marRight w:val="0"/>
      <w:marTop w:val="0"/>
      <w:marBottom w:val="0"/>
      <w:divBdr>
        <w:top w:val="none" w:sz="0" w:space="0" w:color="auto"/>
        <w:left w:val="none" w:sz="0" w:space="0" w:color="auto"/>
        <w:bottom w:val="none" w:sz="0" w:space="0" w:color="auto"/>
        <w:right w:val="none" w:sz="0" w:space="0" w:color="auto"/>
      </w:divBdr>
    </w:div>
    <w:div w:id="786461209">
      <w:bodyDiv w:val="1"/>
      <w:marLeft w:val="0"/>
      <w:marRight w:val="0"/>
      <w:marTop w:val="0"/>
      <w:marBottom w:val="0"/>
      <w:divBdr>
        <w:top w:val="none" w:sz="0" w:space="0" w:color="auto"/>
        <w:left w:val="none" w:sz="0" w:space="0" w:color="auto"/>
        <w:bottom w:val="none" w:sz="0" w:space="0" w:color="auto"/>
        <w:right w:val="none" w:sz="0" w:space="0" w:color="auto"/>
      </w:divBdr>
    </w:div>
    <w:div w:id="795297200">
      <w:bodyDiv w:val="1"/>
      <w:marLeft w:val="0"/>
      <w:marRight w:val="0"/>
      <w:marTop w:val="0"/>
      <w:marBottom w:val="0"/>
      <w:divBdr>
        <w:top w:val="none" w:sz="0" w:space="0" w:color="auto"/>
        <w:left w:val="none" w:sz="0" w:space="0" w:color="auto"/>
        <w:bottom w:val="none" w:sz="0" w:space="0" w:color="auto"/>
        <w:right w:val="none" w:sz="0" w:space="0" w:color="auto"/>
      </w:divBdr>
    </w:div>
    <w:div w:id="885262046">
      <w:bodyDiv w:val="1"/>
      <w:marLeft w:val="0"/>
      <w:marRight w:val="0"/>
      <w:marTop w:val="0"/>
      <w:marBottom w:val="0"/>
      <w:divBdr>
        <w:top w:val="none" w:sz="0" w:space="0" w:color="auto"/>
        <w:left w:val="none" w:sz="0" w:space="0" w:color="auto"/>
        <w:bottom w:val="none" w:sz="0" w:space="0" w:color="auto"/>
        <w:right w:val="none" w:sz="0" w:space="0" w:color="auto"/>
      </w:divBdr>
    </w:div>
    <w:div w:id="909271517">
      <w:bodyDiv w:val="1"/>
      <w:marLeft w:val="0"/>
      <w:marRight w:val="0"/>
      <w:marTop w:val="0"/>
      <w:marBottom w:val="0"/>
      <w:divBdr>
        <w:top w:val="none" w:sz="0" w:space="0" w:color="auto"/>
        <w:left w:val="none" w:sz="0" w:space="0" w:color="auto"/>
        <w:bottom w:val="none" w:sz="0" w:space="0" w:color="auto"/>
        <w:right w:val="none" w:sz="0" w:space="0" w:color="auto"/>
      </w:divBdr>
    </w:div>
    <w:div w:id="1005473605">
      <w:bodyDiv w:val="1"/>
      <w:marLeft w:val="0"/>
      <w:marRight w:val="0"/>
      <w:marTop w:val="0"/>
      <w:marBottom w:val="0"/>
      <w:divBdr>
        <w:top w:val="none" w:sz="0" w:space="0" w:color="auto"/>
        <w:left w:val="none" w:sz="0" w:space="0" w:color="auto"/>
        <w:bottom w:val="none" w:sz="0" w:space="0" w:color="auto"/>
        <w:right w:val="none" w:sz="0" w:space="0" w:color="auto"/>
      </w:divBdr>
    </w:div>
    <w:div w:id="1061246002">
      <w:bodyDiv w:val="1"/>
      <w:marLeft w:val="0"/>
      <w:marRight w:val="0"/>
      <w:marTop w:val="0"/>
      <w:marBottom w:val="0"/>
      <w:divBdr>
        <w:top w:val="none" w:sz="0" w:space="0" w:color="auto"/>
        <w:left w:val="none" w:sz="0" w:space="0" w:color="auto"/>
        <w:bottom w:val="none" w:sz="0" w:space="0" w:color="auto"/>
        <w:right w:val="none" w:sz="0" w:space="0" w:color="auto"/>
      </w:divBdr>
    </w:div>
    <w:div w:id="1099057628">
      <w:bodyDiv w:val="1"/>
      <w:marLeft w:val="0"/>
      <w:marRight w:val="0"/>
      <w:marTop w:val="0"/>
      <w:marBottom w:val="0"/>
      <w:divBdr>
        <w:top w:val="none" w:sz="0" w:space="0" w:color="auto"/>
        <w:left w:val="none" w:sz="0" w:space="0" w:color="auto"/>
        <w:bottom w:val="none" w:sz="0" w:space="0" w:color="auto"/>
        <w:right w:val="none" w:sz="0" w:space="0" w:color="auto"/>
      </w:divBdr>
    </w:div>
    <w:div w:id="1176723788">
      <w:bodyDiv w:val="1"/>
      <w:marLeft w:val="0"/>
      <w:marRight w:val="0"/>
      <w:marTop w:val="0"/>
      <w:marBottom w:val="0"/>
      <w:divBdr>
        <w:top w:val="none" w:sz="0" w:space="0" w:color="auto"/>
        <w:left w:val="none" w:sz="0" w:space="0" w:color="auto"/>
        <w:bottom w:val="none" w:sz="0" w:space="0" w:color="auto"/>
        <w:right w:val="none" w:sz="0" w:space="0" w:color="auto"/>
      </w:divBdr>
    </w:div>
    <w:div w:id="1281303705">
      <w:bodyDiv w:val="1"/>
      <w:marLeft w:val="0"/>
      <w:marRight w:val="0"/>
      <w:marTop w:val="0"/>
      <w:marBottom w:val="0"/>
      <w:divBdr>
        <w:top w:val="none" w:sz="0" w:space="0" w:color="auto"/>
        <w:left w:val="none" w:sz="0" w:space="0" w:color="auto"/>
        <w:bottom w:val="none" w:sz="0" w:space="0" w:color="auto"/>
        <w:right w:val="none" w:sz="0" w:space="0" w:color="auto"/>
      </w:divBdr>
    </w:div>
    <w:div w:id="1312980402">
      <w:bodyDiv w:val="1"/>
      <w:marLeft w:val="0"/>
      <w:marRight w:val="0"/>
      <w:marTop w:val="0"/>
      <w:marBottom w:val="0"/>
      <w:divBdr>
        <w:top w:val="none" w:sz="0" w:space="0" w:color="auto"/>
        <w:left w:val="none" w:sz="0" w:space="0" w:color="auto"/>
        <w:bottom w:val="none" w:sz="0" w:space="0" w:color="auto"/>
        <w:right w:val="none" w:sz="0" w:space="0" w:color="auto"/>
      </w:divBdr>
    </w:div>
    <w:div w:id="1424451142">
      <w:bodyDiv w:val="1"/>
      <w:marLeft w:val="0"/>
      <w:marRight w:val="0"/>
      <w:marTop w:val="0"/>
      <w:marBottom w:val="0"/>
      <w:divBdr>
        <w:top w:val="none" w:sz="0" w:space="0" w:color="auto"/>
        <w:left w:val="none" w:sz="0" w:space="0" w:color="auto"/>
        <w:bottom w:val="none" w:sz="0" w:space="0" w:color="auto"/>
        <w:right w:val="none" w:sz="0" w:space="0" w:color="auto"/>
      </w:divBdr>
    </w:div>
    <w:div w:id="1499924699">
      <w:bodyDiv w:val="1"/>
      <w:marLeft w:val="0"/>
      <w:marRight w:val="0"/>
      <w:marTop w:val="0"/>
      <w:marBottom w:val="0"/>
      <w:divBdr>
        <w:top w:val="none" w:sz="0" w:space="0" w:color="auto"/>
        <w:left w:val="none" w:sz="0" w:space="0" w:color="auto"/>
        <w:bottom w:val="none" w:sz="0" w:space="0" w:color="auto"/>
        <w:right w:val="none" w:sz="0" w:space="0" w:color="auto"/>
      </w:divBdr>
    </w:div>
    <w:div w:id="1536429270">
      <w:bodyDiv w:val="1"/>
      <w:marLeft w:val="0"/>
      <w:marRight w:val="0"/>
      <w:marTop w:val="0"/>
      <w:marBottom w:val="0"/>
      <w:divBdr>
        <w:top w:val="none" w:sz="0" w:space="0" w:color="auto"/>
        <w:left w:val="none" w:sz="0" w:space="0" w:color="auto"/>
        <w:bottom w:val="none" w:sz="0" w:space="0" w:color="auto"/>
        <w:right w:val="none" w:sz="0" w:space="0" w:color="auto"/>
      </w:divBdr>
    </w:div>
    <w:div w:id="1616518046">
      <w:bodyDiv w:val="1"/>
      <w:marLeft w:val="0"/>
      <w:marRight w:val="0"/>
      <w:marTop w:val="0"/>
      <w:marBottom w:val="0"/>
      <w:divBdr>
        <w:top w:val="none" w:sz="0" w:space="0" w:color="auto"/>
        <w:left w:val="none" w:sz="0" w:space="0" w:color="auto"/>
        <w:bottom w:val="none" w:sz="0" w:space="0" w:color="auto"/>
        <w:right w:val="none" w:sz="0" w:space="0" w:color="auto"/>
      </w:divBdr>
    </w:div>
    <w:div w:id="1692758922">
      <w:bodyDiv w:val="1"/>
      <w:marLeft w:val="0"/>
      <w:marRight w:val="0"/>
      <w:marTop w:val="0"/>
      <w:marBottom w:val="0"/>
      <w:divBdr>
        <w:top w:val="none" w:sz="0" w:space="0" w:color="auto"/>
        <w:left w:val="none" w:sz="0" w:space="0" w:color="auto"/>
        <w:bottom w:val="none" w:sz="0" w:space="0" w:color="auto"/>
        <w:right w:val="none" w:sz="0" w:space="0" w:color="auto"/>
      </w:divBdr>
    </w:div>
    <w:div w:id="1702584230">
      <w:bodyDiv w:val="1"/>
      <w:marLeft w:val="0"/>
      <w:marRight w:val="0"/>
      <w:marTop w:val="0"/>
      <w:marBottom w:val="0"/>
      <w:divBdr>
        <w:top w:val="none" w:sz="0" w:space="0" w:color="auto"/>
        <w:left w:val="none" w:sz="0" w:space="0" w:color="auto"/>
        <w:bottom w:val="none" w:sz="0" w:space="0" w:color="auto"/>
        <w:right w:val="none" w:sz="0" w:space="0" w:color="auto"/>
      </w:divBdr>
    </w:div>
    <w:div w:id="1719931820">
      <w:bodyDiv w:val="1"/>
      <w:marLeft w:val="0"/>
      <w:marRight w:val="0"/>
      <w:marTop w:val="0"/>
      <w:marBottom w:val="0"/>
      <w:divBdr>
        <w:top w:val="none" w:sz="0" w:space="0" w:color="auto"/>
        <w:left w:val="none" w:sz="0" w:space="0" w:color="auto"/>
        <w:bottom w:val="none" w:sz="0" w:space="0" w:color="auto"/>
        <w:right w:val="none" w:sz="0" w:space="0" w:color="auto"/>
      </w:divBdr>
    </w:div>
    <w:div w:id="1863127526">
      <w:bodyDiv w:val="1"/>
      <w:marLeft w:val="0"/>
      <w:marRight w:val="0"/>
      <w:marTop w:val="0"/>
      <w:marBottom w:val="0"/>
      <w:divBdr>
        <w:top w:val="none" w:sz="0" w:space="0" w:color="auto"/>
        <w:left w:val="none" w:sz="0" w:space="0" w:color="auto"/>
        <w:bottom w:val="none" w:sz="0" w:space="0" w:color="auto"/>
        <w:right w:val="none" w:sz="0" w:space="0" w:color="auto"/>
      </w:divBdr>
    </w:div>
    <w:div w:id="1903901997">
      <w:bodyDiv w:val="1"/>
      <w:marLeft w:val="0"/>
      <w:marRight w:val="0"/>
      <w:marTop w:val="0"/>
      <w:marBottom w:val="0"/>
      <w:divBdr>
        <w:top w:val="none" w:sz="0" w:space="0" w:color="auto"/>
        <w:left w:val="none" w:sz="0" w:space="0" w:color="auto"/>
        <w:bottom w:val="none" w:sz="0" w:space="0" w:color="auto"/>
        <w:right w:val="none" w:sz="0" w:space="0" w:color="auto"/>
      </w:divBdr>
    </w:div>
    <w:div w:id="1937787061">
      <w:bodyDiv w:val="1"/>
      <w:marLeft w:val="0"/>
      <w:marRight w:val="0"/>
      <w:marTop w:val="0"/>
      <w:marBottom w:val="0"/>
      <w:divBdr>
        <w:top w:val="none" w:sz="0" w:space="0" w:color="auto"/>
        <w:left w:val="none" w:sz="0" w:space="0" w:color="auto"/>
        <w:bottom w:val="none" w:sz="0" w:space="0" w:color="auto"/>
        <w:right w:val="none" w:sz="0" w:space="0" w:color="auto"/>
      </w:divBdr>
    </w:div>
    <w:div w:id="1941373925">
      <w:bodyDiv w:val="1"/>
      <w:marLeft w:val="0"/>
      <w:marRight w:val="0"/>
      <w:marTop w:val="0"/>
      <w:marBottom w:val="0"/>
      <w:divBdr>
        <w:top w:val="none" w:sz="0" w:space="0" w:color="auto"/>
        <w:left w:val="none" w:sz="0" w:space="0" w:color="auto"/>
        <w:bottom w:val="none" w:sz="0" w:space="0" w:color="auto"/>
        <w:right w:val="none" w:sz="0" w:space="0" w:color="auto"/>
      </w:divBdr>
    </w:div>
    <w:div w:id="2029257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Как22</b:Tag>
    <b:SourceType>InternetSite</b:SourceType>
    <b:Guid>{FBCA52CA-8286-41AF-9B0D-3FEE044E10AC}</b:Guid>
    <b:Title>Как следить за спортивными событиями на смартфоне</b:Title>
    <b:InternetSiteTitle>Трешбокс.ру</b:InternetSiteTitle>
    <b:Year>2022</b:Year>
    <b:URL>https://trashbox.ru/link/top-sport-aggregators</b:URL>
    <b:RefOrder>1</b:RefOrder>
  </b:Source>
</b:Sources>
</file>

<file path=customXml/itemProps1.xml><?xml version="1.0" encoding="utf-8"?>
<ds:datastoreItem xmlns:ds="http://schemas.openxmlformats.org/officeDocument/2006/customXml" ds:itemID="{2FDE14C9-523E-4BEB-9EB5-0D9CCD205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3</TotalTime>
  <Pages>1</Pages>
  <Words>26338</Words>
  <Characters>150129</Characters>
  <Application>Microsoft Office Word</Application>
  <DocSecurity>0</DocSecurity>
  <Lines>1251</Lines>
  <Paragraphs>35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6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лександр Македонов</dc:creator>
  <cp:keywords/>
  <dc:description/>
  <cp:lastModifiedBy>Бабичев Даниил Вадимович</cp:lastModifiedBy>
  <cp:revision>19</cp:revision>
  <cp:lastPrinted>2022-06-16T11:07:00Z</cp:lastPrinted>
  <dcterms:created xsi:type="dcterms:W3CDTF">2022-06-13T15:39:00Z</dcterms:created>
  <dcterms:modified xsi:type="dcterms:W3CDTF">2022-06-16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8rdMGjRK"/&gt;&lt;style id="http://www.zotero.org/styles/gost-r-7-0-5-2008-numeric-alphabetical" hasBibliography="1" bibliographyStyleHasBeenSet="1"/&gt;&lt;prefs&gt;&lt;pref name="fieldType" value="Field"/&gt;&lt;/prefs</vt:lpwstr>
  </property>
  <property fmtid="{D5CDD505-2E9C-101B-9397-08002B2CF9AE}" pid="3" name="ZOTERO_PREF_2">
    <vt:lpwstr>&gt;&lt;/data&gt;</vt:lpwstr>
  </property>
</Properties>
</file>